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E2B4" w14:textId="2AB32047" w:rsidR="00AD7C29" w:rsidRPr="00486786" w:rsidRDefault="00AD7C29" w:rsidP="00AD7C29">
      <w:pPr>
        <w:jc w:val="both"/>
        <w:rPr>
          <w:rFonts w:asciiTheme="minorHAnsi" w:hAnsiTheme="minorHAnsi" w:cstheme="minorHAnsi"/>
          <w:b/>
          <w:bCs/>
          <w:sz w:val="28"/>
          <w:szCs w:val="28"/>
          <w:rPrChange w:id="0" w:author="Stuart Jenkins" w:date="2019-12-10T15:46:00Z">
            <w:rPr>
              <w:rFonts w:asciiTheme="minorHAnsi" w:hAnsiTheme="minorHAnsi" w:cstheme="minorHAnsi"/>
              <w:b/>
              <w:bCs/>
            </w:rPr>
          </w:rPrChange>
        </w:rPr>
      </w:pPr>
      <w:r w:rsidRPr="00486786">
        <w:rPr>
          <w:rFonts w:asciiTheme="minorHAnsi" w:hAnsiTheme="minorHAnsi" w:cstheme="minorHAnsi"/>
          <w:b/>
          <w:bCs/>
          <w:sz w:val="28"/>
          <w:szCs w:val="28"/>
          <w:rPrChange w:id="1" w:author="Stuart Jenkins" w:date="2019-12-10T15:46:00Z">
            <w:rPr>
              <w:rFonts w:asciiTheme="minorHAnsi" w:hAnsiTheme="minorHAnsi" w:cstheme="minorHAnsi"/>
              <w:b/>
              <w:bCs/>
            </w:rPr>
          </w:rPrChange>
        </w:rPr>
        <w:t>Quantifying non-CO</w:t>
      </w:r>
      <w:r w:rsidRPr="00486786">
        <w:rPr>
          <w:rFonts w:asciiTheme="minorHAnsi" w:hAnsiTheme="minorHAnsi" w:cstheme="minorHAnsi"/>
          <w:b/>
          <w:bCs/>
          <w:sz w:val="28"/>
          <w:szCs w:val="28"/>
          <w:vertAlign w:val="subscript"/>
          <w:rPrChange w:id="2" w:author="Stuart Jenkins" w:date="2019-12-10T15:46:00Z">
            <w:rPr>
              <w:rFonts w:asciiTheme="minorHAnsi" w:hAnsiTheme="minorHAnsi" w:cstheme="minorHAnsi"/>
              <w:b/>
              <w:bCs/>
              <w:vertAlign w:val="subscript"/>
            </w:rPr>
          </w:rPrChange>
        </w:rPr>
        <w:t>2</w:t>
      </w:r>
      <w:r w:rsidRPr="00486786">
        <w:rPr>
          <w:rFonts w:asciiTheme="minorHAnsi" w:hAnsiTheme="minorHAnsi" w:cstheme="minorHAnsi"/>
          <w:b/>
          <w:bCs/>
          <w:sz w:val="28"/>
          <w:szCs w:val="28"/>
          <w:rPrChange w:id="3" w:author="Stuart Jenkins" w:date="2019-12-10T15:46:00Z">
            <w:rPr>
              <w:rFonts w:asciiTheme="minorHAnsi" w:hAnsiTheme="minorHAnsi" w:cstheme="minorHAnsi"/>
              <w:b/>
              <w:bCs/>
            </w:rPr>
          </w:rPrChange>
        </w:rPr>
        <w:t xml:space="preserve"> contributions to remaining carbon budgets</w:t>
      </w:r>
    </w:p>
    <w:p w14:paraId="6688CD5B" w14:textId="4434F76D" w:rsidR="001461D9" w:rsidRPr="0045212B" w:rsidRDefault="00AD7C29" w:rsidP="00AD7C29">
      <w:pPr>
        <w:jc w:val="both"/>
        <w:rPr>
          <w:rFonts w:asciiTheme="minorHAnsi" w:hAnsiTheme="minorHAnsi" w:cstheme="minorHAnsi"/>
        </w:rPr>
      </w:pPr>
      <w:r w:rsidRPr="0045212B">
        <w:rPr>
          <w:rFonts w:asciiTheme="minorHAnsi" w:hAnsiTheme="minorHAnsi" w:cstheme="minorHAnsi"/>
        </w:rPr>
        <w:t xml:space="preserve">Stuart </w:t>
      </w:r>
      <w:proofErr w:type="gramStart"/>
      <w:r w:rsidRPr="0045212B">
        <w:rPr>
          <w:rFonts w:asciiTheme="minorHAnsi" w:hAnsiTheme="minorHAnsi" w:cstheme="minorHAnsi"/>
        </w:rPr>
        <w:t>Jenkins</w:t>
      </w:r>
      <w:r w:rsidR="008F234A" w:rsidRPr="0045212B">
        <w:rPr>
          <w:rFonts w:asciiTheme="minorHAnsi" w:hAnsiTheme="minorHAnsi" w:cstheme="minorHAnsi"/>
          <w:vertAlign w:val="superscript"/>
        </w:rPr>
        <w:t>[</w:t>
      </w:r>
      <w:proofErr w:type="gramEnd"/>
      <w:r w:rsidR="008F234A" w:rsidRPr="0045212B">
        <w:rPr>
          <w:rFonts w:asciiTheme="minorHAnsi" w:hAnsiTheme="minorHAnsi" w:cstheme="minorHAnsi"/>
          <w:vertAlign w:val="superscript"/>
        </w:rPr>
        <w:t>1]</w:t>
      </w:r>
      <w:r w:rsidRPr="0045212B">
        <w:rPr>
          <w:rFonts w:asciiTheme="minorHAnsi" w:hAnsiTheme="minorHAnsi" w:cstheme="minorHAnsi"/>
        </w:rPr>
        <w:t>,</w:t>
      </w:r>
      <w:r w:rsidR="008F234A" w:rsidRPr="0045212B">
        <w:rPr>
          <w:rFonts w:asciiTheme="minorHAnsi" w:hAnsiTheme="minorHAnsi" w:cstheme="minorHAnsi"/>
        </w:rPr>
        <w:t>Michelle Cain</w:t>
      </w:r>
      <w:r w:rsidR="008F234A" w:rsidRPr="0045212B">
        <w:rPr>
          <w:rFonts w:asciiTheme="minorHAnsi" w:hAnsiTheme="minorHAnsi" w:cstheme="minorHAnsi"/>
          <w:vertAlign w:val="superscript"/>
        </w:rPr>
        <w:t>[1,2]</w:t>
      </w:r>
      <w:r w:rsidR="008F234A" w:rsidRPr="0045212B">
        <w:rPr>
          <w:rFonts w:asciiTheme="minorHAnsi" w:hAnsiTheme="minorHAnsi" w:cstheme="minorHAnsi"/>
        </w:rPr>
        <w:t>,</w:t>
      </w:r>
      <w:r w:rsidRPr="0045212B">
        <w:rPr>
          <w:rFonts w:asciiTheme="minorHAnsi" w:hAnsiTheme="minorHAnsi" w:cstheme="minorHAnsi"/>
        </w:rPr>
        <w:t xml:space="preserve"> Myles Allen</w:t>
      </w:r>
      <w:r w:rsidR="008F234A" w:rsidRPr="0045212B">
        <w:rPr>
          <w:rFonts w:asciiTheme="minorHAnsi" w:hAnsiTheme="minorHAnsi" w:cstheme="minorHAnsi"/>
          <w:vertAlign w:val="superscript"/>
        </w:rPr>
        <w:t>[1,2]</w:t>
      </w:r>
    </w:p>
    <w:p w14:paraId="5963D2D6" w14:textId="77777777" w:rsidR="008F234A" w:rsidRPr="0045212B" w:rsidRDefault="008F234A" w:rsidP="008F234A">
      <w:pPr>
        <w:rPr>
          <w:rFonts w:asciiTheme="minorHAnsi" w:hAnsiTheme="minorHAnsi" w:cstheme="minorHAnsi"/>
        </w:rPr>
      </w:pPr>
      <w:r w:rsidRPr="0045212B">
        <w:rPr>
          <w:rFonts w:asciiTheme="minorHAnsi" w:hAnsiTheme="minorHAnsi" w:cstheme="minorHAnsi"/>
        </w:rPr>
        <w:t xml:space="preserve">Correspondence to </w:t>
      </w:r>
      <w:r w:rsidR="00740BA0">
        <w:fldChar w:fldCharType="begin"/>
      </w:r>
      <w:r w:rsidR="00740BA0">
        <w:instrText xml:space="preserve"> HYPERLINK "mailto:stuart.jenkins@wadham.ox.ac.uk" </w:instrText>
      </w:r>
      <w:r w:rsidR="00740BA0">
        <w:fldChar w:fldCharType="separate"/>
      </w:r>
      <w:r w:rsidRPr="0045212B">
        <w:rPr>
          <w:rStyle w:val="Hyperlink"/>
          <w:rFonts w:asciiTheme="minorHAnsi" w:hAnsiTheme="minorHAnsi" w:cstheme="minorHAnsi"/>
        </w:rPr>
        <w:t>stuart.jenkins@wadham.ox.ac.uk</w:t>
      </w:r>
      <w:r w:rsidR="00740BA0">
        <w:rPr>
          <w:rStyle w:val="Hyperlink"/>
          <w:rFonts w:asciiTheme="minorHAnsi" w:hAnsiTheme="minorHAnsi" w:cstheme="minorHAnsi"/>
        </w:rPr>
        <w:fldChar w:fldCharType="end"/>
      </w:r>
    </w:p>
    <w:p w14:paraId="659C3B59" w14:textId="77777777" w:rsidR="008F234A" w:rsidRPr="0045212B" w:rsidRDefault="008F234A" w:rsidP="008F234A">
      <w:pPr>
        <w:rPr>
          <w:rFonts w:asciiTheme="minorHAnsi" w:hAnsiTheme="minorHAnsi" w:cstheme="minorHAnsi"/>
        </w:rPr>
      </w:pPr>
    </w:p>
    <w:p w14:paraId="359DBCD8" w14:textId="77777777" w:rsidR="008F234A" w:rsidRPr="0045212B" w:rsidRDefault="008F234A" w:rsidP="008F234A">
      <w:pPr>
        <w:spacing w:line="276" w:lineRule="auto"/>
        <w:rPr>
          <w:rFonts w:asciiTheme="minorHAnsi" w:hAnsiTheme="minorHAnsi" w:cstheme="minorHAnsi"/>
        </w:rPr>
      </w:pPr>
      <w:r w:rsidRPr="0045212B">
        <w:rPr>
          <w:rFonts w:asciiTheme="minorHAnsi" w:hAnsiTheme="minorHAnsi" w:cstheme="minorHAnsi"/>
        </w:rPr>
        <w:t>[1] Dept. of Physics, University of Oxford, Oxford, UK</w:t>
      </w:r>
    </w:p>
    <w:p w14:paraId="2920408F" w14:textId="28B5724D" w:rsidR="00AD7C29" w:rsidRPr="0045212B" w:rsidRDefault="008F234A" w:rsidP="00AD7C29">
      <w:pPr>
        <w:jc w:val="both"/>
        <w:rPr>
          <w:rFonts w:asciiTheme="minorHAnsi" w:hAnsiTheme="minorHAnsi" w:cstheme="minorHAnsi"/>
        </w:rPr>
      </w:pPr>
      <w:r w:rsidRPr="0045212B">
        <w:rPr>
          <w:rFonts w:asciiTheme="minorHAnsi" w:hAnsiTheme="minorHAnsi" w:cstheme="minorHAnsi"/>
        </w:rPr>
        <w:t>[2] Environmental Change Institute, School of Geography, University of Oxford, Oxford, UK</w:t>
      </w:r>
    </w:p>
    <w:p w14:paraId="33114C7F" w14:textId="77777777" w:rsidR="00FC4F3B" w:rsidRPr="0045212B" w:rsidRDefault="00FC4F3B" w:rsidP="00AD7C29">
      <w:pPr>
        <w:jc w:val="both"/>
      </w:pPr>
    </w:p>
    <w:p w14:paraId="01DA500E" w14:textId="21195F26" w:rsidR="001E7D0F" w:rsidRPr="0045212B" w:rsidRDefault="00AD7C29" w:rsidP="00AD7C29">
      <w:pPr>
        <w:jc w:val="both"/>
        <w:rPr>
          <w:rFonts w:asciiTheme="minorHAnsi" w:hAnsiTheme="minorHAnsi" w:cstheme="minorHAnsi"/>
        </w:rPr>
      </w:pPr>
      <w:r w:rsidRPr="0045212B">
        <w:rPr>
          <w:rFonts w:asciiTheme="minorHAnsi" w:hAnsiTheme="minorHAnsi" w:cstheme="minorHAnsi"/>
          <w:b/>
          <w:bCs/>
          <w:i/>
          <w:iCs/>
        </w:rPr>
        <w:t>Abstract</w:t>
      </w:r>
    </w:p>
    <w:p w14:paraId="77F0F035" w14:textId="77777777" w:rsidR="00943066" w:rsidRPr="00B8223A" w:rsidRDefault="00943066" w:rsidP="00943066">
      <w:pPr>
        <w:jc w:val="both"/>
        <w:rPr>
          <w:rFonts w:asciiTheme="minorHAnsi" w:hAnsiTheme="minorHAnsi" w:cstheme="minorHAnsi"/>
          <w:color w:val="000000"/>
        </w:rPr>
      </w:pPr>
      <w:r w:rsidRPr="0045212B">
        <w:rPr>
          <w:rFonts w:asciiTheme="minorHAnsi" w:hAnsiTheme="minorHAnsi" w:cstheme="minorHAnsi"/>
          <w:color w:val="000000"/>
        </w:rPr>
        <w:t> </w:t>
      </w:r>
    </w:p>
    <w:p w14:paraId="713C123E" w14:textId="3AEBDFF5" w:rsidR="00943066" w:rsidDel="002B689E" w:rsidRDefault="00E52AA1" w:rsidP="002B689E">
      <w:pPr>
        <w:rPr>
          <w:del w:id="4" w:author="Stuart Jenkins" w:date="2019-12-11T15:09:00Z"/>
          <w:rFonts w:ascii="Courier New" w:hAnsi="Courier New" w:cs="Courier New"/>
          <w:color w:val="000000"/>
          <w:sz w:val="21"/>
          <w:szCs w:val="21"/>
        </w:rPr>
      </w:pPr>
      <w:r w:rsidRPr="0045212B">
        <w:rPr>
          <w:rFonts w:asciiTheme="minorHAnsi" w:hAnsiTheme="minorHAnsi" w:cstheme="minorHAnsi"/>
          <w:b/>
          <w:bCs/>
          <w:color w:val="000000"/>
        </w:rPr>
        <w:t xml:space="preserve">The IPCC Special Report on 1.5°C concluded </w:t>
      </w:r>
      <w:r w:rsidR="00AE0F7A">
        <w:rPr>
          <w:rFonts w:asciiTheme="minorHAnsi" w:hAnsiTheme="minorHAnsi" w:cstheme="minorHAnsi"/>
          <w:b/>
          <w:bCs/>
          <w:color w:val="000000"/>
        </w:rPr>
        <w:t xml:space="preserve">that the maximum level of anthropogenic global warming is </w:t>
      </w:r>
      <w:r w:rsidRPr="0045212B">
        <w:rPr>
          <w:rFonts w:asciiTheme="minorHAnsi" w:hAnsiTheme="minorHAnsi" w:cstheme="minorHAnsi"/>
          <w:b/>
          <w:bCs/>
          <w:color w:val="000000"/>
        </w:rPr>
        <w:t>“determined by cumulative net global anthropogenic CO</w:t>
      </w:r>
      <w:r w:rsidRPr="005D279F">
        <w:rPr>
          <w:rFonts w:asciiTheme="minorHAnsi" w:hAnsiTheme="minorHAnsi" w:cstheme="minorHAnsi"/>
          <w:b/>
          <w:bCs/>
          <w:color w:val="000000"/>
          <w:vertAlign w:val="subscript"/>
          <w:rPrChange w:id="5" w:author="Stuart Jenkins" w:date="2019-12-10T17:31:00Z">
            <w:rPr>
              <w:rFonts w:asciiTheme="minorHAnsi" w:hAnsiTheme="minorHAnsi" w:cstheme="minorHAnsi"/>
              <w:b/>
              <w:bCs/>
              <w:color w:val="000000"/>
            </w:rPr>
          </w:rPrChange>
        </w:rPr>
        <w:t>2</w:t>
      </w:r>
      <w:r w:rsidRPr="0045212B">
        <w:rPr>
          <w:rFonts w:asciiTheme="minorHAnsi" w:hAnsiTheme="minorHAnsi" w:cstheme="minorHAnsi"/>
          <w:b/>
          <w:bCs/>
          <w:color w:val="000000"/>
        </w:rPr>
        <w:t xml:space="preserve"> emissions up to the time of net zero CO</w:t>
      </w:r>
      <w:r w:rsidRPr="005D279F">
        <w:rPr>
          <w:rFonts w:asciiTheme="minorHAnsi" w:hAnsiTheme="minorHAnsi" w:cstheme="minorHAnsi"/>
          <w:b/>
          <w:bCs/>
          <w:color w:val="000000"/>
          <w:vertAlign w:val="subscript"/>
          <w:rPrChange w:id="6" w:author="Stuart Jenkins" w:date="2019-12-10T17:31:00Z">
            <w:rPr>
              <w:rFonts w:asciiTheme="minorHAnsi" w:hAnsiTheme="minorHAnsi" w:cstheme="minorHAnsi"/>
              <w:b/>
              <w:bCs/>
              <w:color w:val="000000"/>
            </w:rPr>
          </w:rPrChange>
        </w:rPr>
        <w:t>2</w:t>
      </w:r>
      <w:r w:rsidRPr="0045212B">
        <w:rPr>
          <w:rFonts w:asciiTheme="minorHAnsi" w:hAnsiTheme="minorHAnsi" w:cstheme="minorHAnsi"/>
          <w:b/>
          <w:bCs/>
          <w:color w:val="000000"/>
        </w:rPr>
        <w:t xml:space="preserve"> emissions and the level of non-CO</w:t>
      </w:r>
      <w:r w:rsidRPr="005D279F">
        <w:rPr>
          <w:rFonts w:asciiTheme="minorHAnsi" w:hAnsiTheme="minorHAnsi" w:cstheme="minorHAnsi"/>
          <w:b/>
          <w:bCs/>
          <w:color w:val="000000"/>
          <w:vertAlign w:val="subscript"/>
          <w:rPrChange w:id="7" w:author="Stuart Jenkins" w:date="2019-12-10T17:31:00Z">
            <w:rPr>
              <w:rFonts w:asciiTheme="minorHAnsi" w:hAnsiTheme="minorHAnsi" w:cstheme="minorHAnsi"/>
              <w:b/>
              <w:bCs/>
              <w:color w:val="000000"/>
            </w:rPr>
          </w:rPrChange>
        </w:rPr>
        <w:t>2</w:t>
      </w:r>
      <w:r w:rsidRPr="0045212B">
        <w:rPr>
          <w:rFonts w:asciiTheme="minorHAnsi" w:hAnsiTheme="minorHAnsi" w:cstheme="minorHAnsi"/>
          <w:b/>
          <w:bCs/>
          <w:color w:val="000000"/>
        </w:rPr>
        <w:t xml:space="preserve"> radiative forcing” in the decades prior to the time of peak warming. Here we quantify </w:t>
      </w:r>
      <w:r w:rsidR="00AE0F7A" w:rsidRPr="0045212B">
        <w:rPr>
          <w:rFonts w:asciiTheme="minorHAnsi" w:hAnsiTheme="minorHAnsi" w:cstheme="minorHAnsi"/>
          <w:b/>
          <w:bCs/>
          <w:color w:val="000000"/>
        </w:rPr>
        <w:t>th</w:t>
      </w:r>
      <w:r w:rsidR="00AE0F7A">
        <w:rPr>
          <w:rFonts w:asciiTheme="minorHAnsi" w:hAnsiTheme="minorHAnsi" w:cstheme="minorHAnsi"/>
          <w:b/>
          <w:bCs/>
          <w:color w:val="000000"/>
        </w:rPr>
        <w:t>is</w:t>
      </w:r>
      <w:r w:rsidR="00AE0F7A" w:rsidRPr="0045212B">
        <w:rPr>
          <w:rFonts w:asciiTheme="minorHAnsi" w:hAnsiTheme="minorHAnsi" w:cstheme="minorHAnsi"/>
          <w:b/>
          <w:bCs/>
          <w:color w:val="000000"/>
        </w:rPr>
        <w:t xml:space="preserve"> </w:t>
      </w:r>
      <w:r w:rsidRPr="0045212B">
        <w:rPr>
          <w:rFonts w:asciiTheme="minorHAnsi" w:hAnsiTheme="minorHAnsi" w:cstheme="minorHAnsi"/>
          <w:b/>
          <w:bCs/>
          <w:color w:val="000000"/>
        </w:rPr>
        <w:t xml:space="preserve">statement, using </w:t>
      </w:r>
      <w:r w:rsidR="00943066" w:rsidRPr="0045212B">
        <w:rPr>
          <w:rFonts w:asciiTheme="minorHAnsi" w:hAnsiTheme="minorHAnsi" w:cstheme="minorHAnsi"/>
          <w:b/>
          <w:bCs/>
          <w:color w:val="000000"/>
        </w:rPr>
        <w:t>CO</w:t>
      </w:r>
      <w:r w:rsidR="00943066" w:rsidRPr="0045212B">
        <w:rPr>
          <w:rFonts w:asciiTheme="minorHAnsi" w:hAnsiTheme="minorHAnsi" w:cstheme="minorHAnsi"/>
          <w:b/>
          <w:bCs/>
          <w:color w:val="000000"/>
          <w:vertAlign w:val="subscript"/>
        </w:rPr>
        <w:t>2</w:t>
      </w:r>
      <w:r w:rsidR="00943066" w:rsidRPr="0045212B">
        <w:rPr>
          <w:rFonts w:asciiTheme="minorHAnsi" w:hAnsiTheme="minorHAnsi" w:cstheme="minorHAnsi"/>
          <w:b/>
          <w:bCs/>
          <w:color w:val="000000"/>
        </w:rPr>
        <w:t xml:space="preserve">-forcing-equivalent </w:t>
      </w:r>
      <w:r w:rsidRPr="0045212B">
        <w:rPr>
          <w:rFonts w:asciiTheme="minorHAnsi" w:hAnsiTheme="minorHAnsi" w:cstheme="minorHAnsi"/>
          <w:b/>
          <w:bCs/>
          <w:color w:val="000000"/>
        </w:rPr>
        <w:t>(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fe) </w:t>
      </w:r>
      <w:r w:rsidR="00943066" w:rsidRPr="0045212B">
        <w:rPr>
          <w:rFonts w:asciiTheme="minorHAnsi" w:hAnsiTheme="minorHAnsi" w:cstheme="minorHAnsi"/>
          <w:b/>
          <w:bCs/>
          <w:color w:val="000000"/>
        </w:rPr>
        <w:t xml:space="preserve">emissions </w:t>
      </w:r>
      <w:r w:rsidRPr="0045212B">
        <w:rPr>
          <w:rFonts w:asciiTheme="minorHAnsi" w:hAnsiTheme="minorHAnsi" w:cstheme="minorHAnsi"/>
          <w:b/>
          <w:bCs/>
          <w:color w:val="000000"/>
        </w:rPr>
        <w:t>to relate changes in non-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radiative forcing with cumulative 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emissions. This allows a calculation of remaining carbon budgets without treating available mitigation scenarios as </w:t>
      </w:r>
      <w:r w:rsidR="00AE0F7A">
        <w:rPr>
          <w:rFonts w:asciiTheme="minorHAnsi" w:hAnsiTheme="minorHAnsi" w:cstheme="minorHAnsi"/>
          <w:b/>
          <w:bCs/>
          <w:color w:val="000000"/>
        </w:rPr>
        <w:t xml:space="preserve">a </w:t>
      </w:r>
      <w:r w:rsidRPr="0045212B">
        <w:rPr>
          <w:rFonts w:asciiTheme="minorHAnsi" w:hAnsiTheme="minorHAnsi" w:cstheme="minorHAnsi"/>
          <w:b/>
          <w:bCs/>
          <w:color w:val="000000"/>
        </w:rPr>
        <w:t xml:space="preserve">representative </w:t>
      </w:r>
      <w:r w:rsidR="00AE0F7A">
        <w:rPr>
          <w:rFonts w:asciiTheme="minorHAnsi" w:hAnsiTheme="minorHAnsi" w:cstheme="minorHAnsi"/>
          <w:b/>
          <w:bCs/>
          <w:color w:val="000000"/>
        </w:rPr>
        <w:t xml:space="preserve">sample </w:t>
      </w:r>
      <w:r w:rsidRPr="0045212B">
        <w:rPr>
          <w:rFonts w:asciiTheme="minorHAnsi" w:hAnsiTheme="minorHAnsi" w:cstheme="minorHAnsi"/>
          <w:b/>
          <w:bCs/>
          <w:color w:val="000000"/>
        </w:rPr>
        <w:t>of possible futures</w:t>
      </w:r>
      <w:r w:rsidR="00943066" w:rsidRPr="0045212B">
        <w:rPr>
          <w:rFonts w:asciiTheme="minorHAnsi" w:hAnsiTheme="minorHAnsi" w:cstheme="minorHAnsi"/>
          <w:b/>
          <w:bCs/>
          <w:color w:val="000000"/>
        </w:rPr>
        <w:t xml:space="preserve">. </w:t>
      </w:r>
      <w:del w:id="8" w:author="Stuart Jenkins" w:date="2019-12-11T09:59:00Z">
        <w:r w:rsidR="00943066" w:rsidRPr="00585BAC" w:rsidDel="009916A1">
          <w:rPr>
            <w:rFonts w:asciiTheme="minorHAnsi" w:hAnsiTheme="minorHAnsi" w:cstheme="minorHAnsi"/>
            <w:b/>
            <w:bCs/>
            <w:color w:val="FF0000"/>
            <w:rPrChange w:id="9" w:author="Stuart Jenkins" w:date="2019-12-10T16:27:00Z">
              <w:rPr>
                <w:rFonts w:asciiTheme="minorHAnsi" w:hAnsiTheme="minorHAnsi" w:cstheme="minorHAnsi"/>
                <w:b/>
                <w:bCs/>
                <w:color w:val="000000"/>
              </w:rPr>
            </w:rPrChange>
          </w:rPr>
          <w:delText xml:space="preserve">A simple formula is introduced to </w:delText>
        </w:r>
        <w:r w:rsidR="001D4E3D" w:rsidRPr="00585BAC" w:rsidDel="009916A1">
          <w:rPr>
            <w:rFonts w:asciiTheme="minorHAnsi" w:hAnsiTheme="minorHAnsi" w:cstheme="minorHAnsi"/>
            <w:b/>
            <w:bCs/>
            <w:color w:val="FF0000"/>
            <w:rPrChange w:id="10" w:author="Stuart Jenkins" w:date="2019-12-10T16:27:00Z">
              <w:rPr>
                <w:rFonts w:asciiTheme="minorHAnsi" w:hAnsiTheme="minorHAnsi" w:cstheme="minorHAnsi"/>
                <w:b/>
                <w:bCs/>
                <w:color w:val="000000"/>
              </w:rPr>
            </w:rPrChange>
          </w:rPr>
          <w:delText xml:space="preserve">express </w:delText>
        </w:r>
        <w:r w:rsidR="00943066" w:rsidRPr="00585BAC" w:rsidDel="009916A1">
          <w:rPr>
            <w:rFonts w:asciiTheme="minorHAnsi" w:hAnsiTheme="minorHAnsi" w:cstheme="minorHAnsi"/>
            <w:b/>
            <w:bCs/>
            <w:color w:val="FF0000"/>
            <w:rPrChange w:id="11" w:author="Stuart Jenkins" w:date="2019-12-10T16:27:00Z">
              <w:rPr>
                <w:rFonts w:asciiTheme="minorHAnsi" w:hAnsiTheme="minorHAnsi" w:cstheme="minorHAnsi"/>
                <w:b/>
                <w:bCs/>
                <w:color w:val="000000"/>
              </w:rPr>
            </w:rPrChange>
          </w:rPr>
          <w:delText>multi-gas scenarios in</w:delText>
        </w:r>
        <w:r w:rsidR="001D4E3D" w:rsidRPr="00585BAC" w:rsidDel="009916A1">
          <w:rPr>
            <w:rFonts w:asciiTheme="minorHAnsi" w:hAnsiTheme="minorHAnsi" w:cstheme="minorHAnsi"/>
            <w:b/>
            <w:bCs/>
            <w:color w:val="FF0000"/>
            <w:rPrChange w:id="12" w:author="Stuart Jenkins" w:date="2019-12-10T16:27:00Z">
              <w:rPr>
                <w:rFonts w:asciiTheme="minorHAnsi" w:hAnsiTheme="minorHAnsi" w:cstheme="minorHAnsi"/>
                <w:b/>
                <w:bCs/>
                <w:color w:val="000000"/>
              </w:rPr>
            </w:rPrChange>
          </w:rPr>
          <w:delText xml:space="preserve"> terms of CO</w:delText>
        </w:r>
        <w:r w:rsidR="001D4E3D" w:rsidRPr="00585BAC" w:rsidDel="009916A1">
          <w:rPr>
            <w:rFonts w:asciiTheme="minorHAnsi" w:hAnsiTheme="minorHAnsi" w:cstheme="minorHAnsi"/>
            <w:b/>
            <w:bCs/>
            <w:color w:val="FF0000"/>
            <w:vertAlign w:val="subscript"/>
            <w:rPrChange w:id="13" w:author="Stuart Jenkins" w:date="2019-12-10T16:27:00Z">
              <w:rPr>
                <w:rFonts w:asciiTheme="minorHAnsi" w:hAnsiTheme="minorHAnsi" w:cstheme="minorHAnsi"/>
                <w:b/>
                <w:bCs/>
                <w:color w:val="000000"/>
                <w:vertAlign w:val="subscript"/>
              </w:rPr>
            </w:rPrChange>
          </w:rPr>
          <w:delText>2</w:delText>
        </w:r>
        <w:r w:rsidR="001D4E3D" w:rsidRPr="00585BAC" w:rsidDel="009916A1">
          <w:rPr>
            <w:rFonts w:asciiTheme="minorHAnsi" w:hAnsiTheme="minorHAnsi" w:cstheme="minorHAnsi"/>
            <w:b/>
            <w:bCs/>
            <w:color w:val="FF0000"/>
            <w:rPrChange w:id="14" w:author="Stuart Jenkins" w:date="2019-12-10T16:27:00Z">
              <w:rPr>
                <w:rFonts w:asciiTheme="minorHAnsi" w:hAnsiTheme="minorHAnsi" w:cstheme="minorHAnsi"/>
                <w:b/>
                <w:bCs/>
                <w:color w:val="000000"/>
              </w:rPr>
            </w:rPrChange>
          </w:rPr>
          <w:delText xml:space="preserve">-fe </w:delText>
        </w:r>
        <w:r w:rsidR="00943066" w:rsidRPr="00585BAC" w:rsidDel="009916A1">
          <w:rPr>
            <w:rFonts w:asciiTheme="minorHAnsi" w:hAnsiTheme="minorHAnsi" w:cstheme="minorHAnsi"/>
            <w:b/>
            <w:bCs/>
            <w:color w:val="FF0000"/>
            <w:rPrChange w:id="15" w:author="Stuart Jenkins" w:date="2019-12-10T16:27:00Z">
              <w:rPr>
                <w:rFonts w:asciiTheme="minorHAnsi" w:hAnsiTheme="minorHAnsi" w:cstheme="minorHAnsi"/>
                <w:b/>
                <w:bCs/>
                <w:color w:val="000000"/>
              </w:rPr>
            </w:rPrChange>
          </w:rPr>
          <w:delText xml:space="preserve">budgets and warming response. </w:delText>
        </w:r>
      </w:del>
      <w:r w:rsidR="001D4E3D">
        <w:rPr>
          <w:rFonts w:asciiTheme="minorHAnsi" w:hAnsiTheme="minorHAnsi" w:cstheme="minorHAnsi"/>
          <w:b/>
          <w:bCs/>
          <w:color w:val="000000"/>
        </w:rPr>
        <w:t>CO</w:t>
      </w:r>
      <w:r w:rsidR="001D4E3D">
        <w:rPr>
          <w:rFonts w:asciiTheme="minorHAnsi" w:hAnsiTheme="minorHAnsi" w:cstheme="minorHAnsi"/>
          <w:b/>
          <w:bCs/>
          <w:color w:val="000000"/>
          <w:vertAlign w:val="subscript"/>
        </w:rPr>
        <w:t>2</w:t>
      </w:r>
      <w:r w:rsidR="001D4E3D">
        <w:rPr>
          <w:rFonts w:asciiTheme="minorHAnsi" w:hAnsiTheme="minorHAnsi" w:cstheme="minorHAnsi"/>
          <w:b/>
          <w:bCs/>
          <w:color w:val="000000"/>
        </w:rPr>
        <w:t xml:space="preserve">-fe </w:t>
      </w:r>
      <w:r w:rsidRPr="0045212B">
        <w:rPr>
          <w:rFonts w:asciiTheme="minorHAnsi" w:hAnsiTheme="minorHAnsi" w:cstheme="minorHAnsi"/>
          <w:b/>
          <w:bCs/>
          <w:color w:val="000000"/>
        </w:rPr>
        <w:t>emissions are used</w:t>
      </w:r>
      <w:r w:rsidR="00943066" w:rsidRPr="0045212B">
        <w:rPr>
          <w:rFonts w:asciiTheme="minorHAnsi" w:hAnsiTheme="minorHAnsi" w:cstheme="minorHAnsi"/>
          <w:b/>
          <w:bCs/>
          <w:color w:val="000000"/>
        </w:rPr>
        <w:t xml:space="preserve"> to calculate an observationally</w:t>
      </w:r>
      <w:r w:rsidRPr="0045212B">
        <w:rPr>
          <w:rFonts w:asciiTheme="minorHAnsi" w:hAnsiTheme="minorHAnsi" w:cstheme="minorHAnsi"/>
          <w:b/>
          <w:bCs/>
          <w:color w:val="000000"/>
        </w:rPr>
        <w:t>-</w:t>
      </w:r>
      <w:r w:rsidR="00943066" w:rsidRPr="0045212B">
        <w:rPr>
          <w:rFonts w:asciiTheme="minorHAnsi" w:hAnsiTheme="minorHAnsi" w:cstheme="minorHAnsi"/>
          <w:b/>
          <w:bCs/>
          <w:color w:val="000000"/>
        </w:rPr>
        <w:t xml:space="preserve">constrained estimate of the </w:t>
      </w:r>
      <w:r w:rsidRPr="0045212B">
        <w:rPr>
          <w:rFonts w:asciiTheme="minorHAnsi" w:hAnsiTheme="minorHAnsi" w:cstheme="minorHAnsi"/>
          <w:b/>
          <w:bCs/>
          <w:color w:val="000000"/>
        </w:rPr>
        <w:t>Transient Climate Response to Emissions (</w:t>
      </w:r>
      <w:r w:rsidR="00943066" w:rsidRPr="0045212B">
        <w:rPr>
          <w:rFonts w:asciiTheme="minorHAnsi" w:hAnsiTheme="minorHAnsi" w:cstheme="minorHAnsi"/>
          <w:b/>
          <w:bCs/>
          <w:color w:val="000000"/>
        </w:rPr>
        <w:t>TCRE</w:t>
      </w:r>
      <w:r w:rsidRPr="0045212B">
        <w:rPr>
          <w:rFonts w:asciiTheme="minorHAnsi" w:hAnsiTheme="minorHAnsi" w:cstheme="minorHAnsi"/>
          <w:b/>
          <w:bCs/>
          <w:color w:val="000000"/>
        </w:rPr>
        <w:t>)</w:t>
      </w:r>
      <w:r w:rsidR="00943066" w:rsidRPr="0045212B">
        <w:rPr>
          <w:rFonts w:asciiTheme="minorHAnsi" w:hAnsiTheme="minorHAnsi" w:cstheme="minorHAnsi"/>
          <w:b/>
          <w:bCs/>
          <w:color w:val="000000"/>
        </w:rPr>
        <w:t xml:space="preserve">, </w:t>
      </w:r>
      <w:r w:rsidRPr="0045212B">
        <w:rPr>
          <w:rFonts w:asciiTheme="minorHAnsi" w:hAnsiTheme="minorHAnsi" w:cstheme="minorHAnsi"/>
          <w:b/>
          <w:bCs/>
          <w:color w:val="000000"/>
        </w:rPr>
        <w:t xml:space="preserve">giving </w:t>
      </w:r>
      <w:r w:rsidR="00943066" w:rsidRPr="0045212B">
        <w:rPr>
          <w:rFonts w:asciiTheme="minorHAnsi" w:hAnsiTheme="minorHAnsi" w:cstheme="minorHAnsi"/>
          <w:b/>
          <w:bCs/>
          <w:color w:val="000000"/>
        </w:rPr>
        <w:t>a likely range of 0.</w:t>
      </w:r>
      <w:ins w:id="16" w:author="Stuart Jenkins" w:date="2019-12-10T17:31:00Z">
        <w:r w:rsidR="005D279F">
          <w:rPr>
            <w:rFonts w:asciiTheme="minorHAnsi" w:hAnsiTheme="minorHAnsi" w:cstheme="minorHAnsi"/>
            <w:b/>
            <w:bCs/>
            <w:color w:val="000000"/>
          </w:rPr>
          <w:t>2</w:t>
        </w:r>
      </w:ins>
      <w:ins w:id="17" w:author="Stuart Jenkins" w:date="2019-12-11T15:07:00Z">
        <w:r w:rsidR="00E2130D">
          <w:rPr>
            <w:rFonts w:asciiTheme="minorHAnsi" w:hAnsiTheme="minorHAnsi" w:cstheme="minorHAnsi"/>
            <w:b/>
            <w:bCs/>
            <w:color w:val="000000"/>
          </w:rPr>
          <w:t>3</w:t>
        </w:r>
      </w:ins>
      <w:del w:id="18" w:author="Stuart Jenkins" w:date="2019-12-10T17:31:00Z">
        <w:r w:rsidR="00943066" w:rsidRPr="0045212B" w:rsidDel="005D279F">
          <w:rPr>
            <w:rFonts w:asciiTheme="minorHAnsi" w:hAnsiTheme="minorHAnsi" w:cstheme="minorHAnsi"/>
            <w:b/>
            <w:bCs/>
            <w:color w:val="000000"/>
          </w:rPr>
          <w:delText>8</w:delText>
        </w:r>
      </w:del>
      <w:r w:rsidR="00943066" w:rsidRPr="0045212B">
        <w:rPr>
          <w:rFonts w:asciiTheme="minorHAnsi" w:hAnsiTheme="minorHAnsi" w:cstheme="minorHAnsi"/>
          <w:b/>
          <w:bCs/>
          <w:color w:val="000000"/>
        </w:rPr>
        <w:t>-</w:t>
      </w:r>
      <w:ins w:id="19" w:author="Stuart Jenkins" w:date="2019-12-10T17:31:00Z">
        <w:r w:rsidR="005D279F">
          <w:rPr>
            <w:rFonts w:asciiTheme="minorHAnsi" w:hAnsiTheme="minorHAnsi" w:cstheme="minorHAnsi"/>
            <w:b/>
            <w:bCs/>
            <w:color w:val="000000"/>
          </w:rPr>
          <w:t>0.6</w:t>
        </w:r>
      </w:ins>
      <w:ins w:id="20" w:author="Stuart Jenkins" w:date="2019-12-11T15:07:00Z">
        <w:r w:rsidR="00E2130D">
          <w:rPr>
            <w:rFonts w:asciiTheme="minorHAnsi" w:hAnsiTheme="minorHAnsi" w:cstheme="minorHAnsi"/>
            <w:b/>
            <w:bCs/>
            <w:color w:val="000000"/>
          </w:rPr>
          <w:t>8</w:t>
        </w:r>
      </w:ins>
      <w:del w:id="21" w:author="Stuart Jenkins" w:date="2019-12-10T17:31:00Z">
        <w:r w:rsidR="00943066" w:rsidRPr="0045212B" w:rsidDel="005D279F">
          <w:rPr>
            <w:rFonts w:asciiTheme="minorHAnsi" w:hAnsiTheme="minorHAnsi" w:cstheme="minorHAnsi"/>
            <w:b/>
            <w:bCs/>
            <w:color w:val="000000"/>
          </w:rPr>
          <w:delText>2.4</w:delText>
        </w:r>
      </w:del>
      <w:r w:rsidR="00943066" w:rsidRPr="0045212B">
        <w:rPr>
          <w:rFonts w:ascii="Cambria Math" w:hAnsi="Cambria Math" w:cs="Cambria Math"/>
          <w:b/>
          <w:bCs/>
          <w:color w:val="000000"/>
        </w:rPr>
        <w:t>℃</w:t>
      </w:r>
      <w:r w:rsidR="00943066" w:rsidRPr="0045212B">
        <w:rPr>
          <w:rFonts w:asciiTheme="minorHAnsi" w:hAnsiTheme="minorHAnsi" w:cstheme="minorHAnsi"/>
          <w:b/>
          <w:bCs/>
          <w:color w:val="000000"/>
        </w:rPr>
        <w:t>/TtC</w:t>
      </w:r>
      <w:ins w:id="22" w:author="Stuart Jenkins" w:date="2019-12-10T17:31:00Z">
        <w:r w:rsidR="005D279F">
          <w:rPr>
            <w:rFonts w:asciiTheme="minorHAnsi" w:hAnsiTheme="minorHAnsi" w:cstheme="minorHAnsi"/>
            <w:b/>
            <w:bCs/>
            <w:color w:val="000000"/>
          </w:rPr>
          <w:t>O</w:t>
        </w:r>
        <w:r w:rsidR="005D279F" w:rsidRPr="005D279F">
          <w:rPr>
            <w:rFonts w:asciiTheme="minorHAnsi" w:hAnsiTheme="minorHAnsi" w:cstheme="minorHAnsi"/>
            <w:b/>
            <w:bCs/>
            <w:color w:val="000000"/>
            <w:vertAlign w:val="subscript"/>
            <w:rPrChange w:id="23" w:author="Stuart Jenkins" w:date="2019-12-10T17:31:00Z">
              <w:rPr>
                <w:rFonts w:asciiTheme="minorHAnsi" w:hAnsiTheme="minorHAnsi" w:cstheme="minorHAnsi"/>
                <w:b/>
                <w:bCs/>
                <w:color w:val="000000"/>
              </w:rPr>
            </w:rPrChange>
          </w:rPr>
          <w:t>2</w:t>
        </w:r>
      </w:ins>
      <w:r w:rsidR="005A67B8">
        <w:rPr>
          <w:rFonts w:asciiTheme="minorHAnsi" w:hAnsiTheme="minorHAnsi" w:cstheme="minorHAnsi"/>
          <w:b/>
          <w:bCs/>
          <w:color w:val="000000"/>
        </w:rPr>
        <w:t xml:space="preserve"> if global</w:t>
      </w:r>
      <w:r w:rsidR="005A67B8" w:rsidRPr="0045212B">
        <w:rPr>
          <w:rFonts w:asciiTheme="minorHAnsi" w:hAnsiTheme="minorHAnsi" w:cstheme="minorHAnsi"/>
          <w:b/>
          <w:bCs/>
          <w:color w:val="000000"/>
        </w:rPr>
        <w:t xml:space="preserve"> warming </w:t>
      </w:r>
      <w:r w:rsidR="005A67B8">
        <w:rPr>
          <w:rFonts w:asciiTheme="minorHAnsi" w:hAnsiTheme="minorHAnsi" w:cstheme="minorHAnsi"/>
          <w:b/>
          <w:bCs/>
          <w:color w:val="000000"/>
        </w:rPr>
        <w:t xml:space="preserve">is defined in terms </w:t>
      </w:r>
      <w:r w:rsidR="005A67B8" w:rsidRPr="0045212B">
        <w:rPr>
          <w:rFonts w:asciiTheme="minorHAnsi" w:hAnsiTheme="minorHAnsi" w:cstheme="minorHAnsi"/>
          <w:b/>
          <w:bCs/>
          <w:color w:val="000000"/>
        </w:rPr>
        <w:t xml:space="preserve">of </w:t>
      </w:r>
      <w:r w:rsidR="005A67B8">
        <w:rPr>
          <w:rFonts w:asciiTheme="minorHAnsi" w:hAnsiTheme="minorHAnsi" w:cstheme="minorHAnsi"/>
          <w:b/>
          <w:bCs/>
          <w:color w:val="000000"/>
        </w:rPr>
        <w:t xml:space="preserve">increase in </w:t>
      </w:r>
      <w:r w:rsidR="005A67B8" w:rsidRPr="0045212B">
        <w:rPr>
          <w:rFonts w:asciiTheme="minorHAnsi" w:hAnsiTheme="minorHAnsi" w:cstheme="minorHAnsi"/>
          <w:b/>
          <w:bCs/>
          <w:color w:val="000000"/>
        </w:rPr>
        <w:t>Global Mean Surface Temperature</w:t>
      </w:r>
      <w:r w:rsidR="009B62AC" w:rsidRPr="0045212B">
        <w:rPr>
          <w:rFonts w:asciiTheme="minorHAnsi" w:hAnsiTheme="minorHAnsi" w:cstheme="minorHAnsi"/>
          <w:b/>
          <w:bCs/>
          <w:color w:val="000000"/>
        </w:rPr>
        <w:t xml:space="preserve">, </w:t>
      </w:r>
      <w:r w:rsidRPr="0045212B">
        <w:rPr>
          <w:rFonts w:asciiTheme="minorHAnsi" w:hAnsiTheme="minorHAnsi" w:cstheme="minorHAnsi"/>
          <w:b/>
          <w:bCs/>
          <w:color w:val="000000"/>
        </w:rPr>
        <w:t>implying a remaining total 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fe budget from 2018 to 1.5°C </w:t>
      </w:r>
      <w:r w:rsidRPr="005D279F">
        <w:rPr>
          <w:rFonts w:asciiTheme="minorHAnsi" w:hAnsiTheme="minorHAnsi" w:cstheme="minorHAnsi"/>
          <w:b/>
          <w:bCs/>
          <w:color w:val="000000" w:themeColor="text1"/>
          <w:rPrChange w:id="24" w:author="Stuart Jenkins" w:date="2019-12-10T17:31:00Z">
            <w:rPr>
              <w:rFonts w:asciiTheme="minorHAnsi" w:hAnsiTheme="minorHAnsi" w:cstheme="minorHAnsi"/>
              <w:b/>
              <w:bCs/>
              <w:color w:val="000000"/>
            </w:rPr>
          </w:rPrChange>
        </w:rPr>
        <w:t xml:space="preserve">of </w:t>
      </w:r>
      <w:del w:id="25" w:author="Stuart Jenkins" w:date="2019-12-10T17:31:00Z">
        <w:r w:rsidRPr="005D279F" w:rsidDel="005D279F">
          <w:rPr>
            <w:rFonts w:asciiTheme="minorHAnsi" w:hAnsiTheme="minorHAnsi" w:cstheme="minorHAnsi"/>
            <w:b/>
            <w:bCs/>
            <w:color w:val="000000" w:themeColor="text1"/>
            <w:rPrChange w:id="26" w:author="Stuart Jenkins" w:date="2019-12-10T17:31:00Z">
              <w:rPr>
                <w:rFonts w:asciiTheme="minorHAnsi" w:hAnsiTheme="minorHAnsi" w:cstheme="minorHAnsi"/>
                <w:b/>
                <w:bCs/>
                <w:color w:val="000000"/>
              </w:rPr>
            </w:rPrChange>
          </w:rPr>
          <w:delText>325</w:delText>
        </w:r>
      </w:del>
      <w:ins w:id="27" w:author="Stuart Jenkins" w:date="2019-12-11T15:08:00Z">
        <w:r w:rsidR="002B689E">
          <w:rPr>
            <w:rFonts w:asciiTheme="minorHAnsi" w:hAnsiTheme="minorHAnsi" w:cstheme="minorHAnsi"/>
            <w:b/>
            <w:bCs/>
            <w:color w:val="000000" w:themeColor="text1"/>
          </w:rPr>
          <w:t>5</w:t>
        </w:r>
      </w:ins>
      <w:ins w:id="28" w:author="Stuart Jenkins" w:date="2019-12-10T17:31:00Z">
        <w:r w:rsidR="005D279F" w:rsidRPr="005D279F">
          <w:rPr>
            <w:rFonts w:asciiTheme="minorHAnsi" w:hAnsiTheme="minorHAnsi" w:cstheme="minorHAnsi"/>
            <w:b/>
            <w:bCs/>
            <w:color w:val="000000" w:themeColor="text1"/>
            <w:rPrChange w:id="29" w:author="Stuart Jenkins" w:date="2019-12-10T17:31:00Z">
              <w:rPr>
                <w:rFonts w:asciiTheme="minorHAnsi" w:hAnsiTheme="minorHAnsi" w:cstheme="minorHAnsi"/>
                <w:b/>
                <w:bCs/>
                <w:color w:val="FF0000"/>
              </w:rPr>
            </w:rPrChange>
          </w:rPr>
          <w:t>90</w:t>
        </w:r>
      </w:ins>
      <w:r w:rsidRPr="005D279F">
        <w:rPr>
          <w:rFonts w:asciiTheme="minorHAnsi" w:hAnsiTheme="minorHAnsi" w:cstheme="minorHAnsi"/>
          <w:b/>
          <w:bCs/>
          <w:color w:val="000000" w:themeColor="text1"/>
          <w:rPrChange w:id="30" w:author="Stuart Jenkins" w:date="2019-12-10T17:31:00Z">
            <w:rPr>
              <w:rFonts w:asciiTheme="minorHAnsi" w:hAnsiTheme="minorHAnsi" w:cstheme="minorHAnsi"/>
              <w:b/>
              <w:bCs/>
              <w:color w:val="000000"/>
            </w:rPr>
          </w:rPrChange>
        </w:rPr>
        <w:t>-</w:t>
      </w:r>
      <w:del w:id="31" w:author="Stuart Jenkins" w:date="2019-12-10T17:31:00Z">
        <w:r w:rsidRPr="005D279F" w:rsidDel="005D279F">
          <w:rPr>
            <w:rFonts w:asciiTheme="minorHAnsi" w:hAnsiTheme="minorHAnsi" w:cstheme="minorHAnsi"/>
            <w:b/>
            <w:bCs/>
            <w:color w:val="000000" w:themeColor="text1"/>
            <w:rPrChange w:id="32" w:author="Stuart Jenkins" w:date="2019-12-10T17:31:00Z">
              <w:rPr>
                <w:rFonts w:asciiTheme="minorHAnsi" w:hAnsiTheme="minorHAnsi" w:cstheme="minorHAnsi"/>
                <w:b/>
                <w:bCs/>
                <w:color w:val="000000"/>
              </w:rPr>
            </w:rPrChange>
          </w:rPr>
          <w:delText xml:space="preserve">1160 </w:delText>
        </w:r>
      </w:del>
      <w:ins w:id="33" w:author="Stuart Jenkins" w:date="2019-12-11T15:08:00Z">
        <w:r w:rsidR="002B689E">
          <w:rPr>
            <w:rFonts w:asciiTheme="minorHAnsi" w:hAnsiTheme="minorHAnsi" w:cstheme="minorHAnsi"/>
            <w:b/>
            <w:bCs/>
            <w:color w:val="000000" w:themeColor="text1"/>
          </w:rPr>
          <w:t>1740</w:t>
        </w:r>
      </w:ins>
      <w:ins w:id="34" w:author="Stuart Jenkins" w:date="2019-12-10T17:31:00Z">
        <w:r w:rsidR="005D279F" w:rsidRPr="005D279F">
          <w:rPr>
            <w:rFonts w:asciiTheme="minorHAnsi" w:hAnsiTheme="minorHAnsi" w:cstheme="minorHAnsi"/>
            <w:b/>
            <w:bCs/>
            <w:color w:val="000000" w:themeColor="text1"/>
            <w:rPrChange w:id="35" w:author="Stuart Jenkins" w:date="2019-12-10T17:31:00Z">
              <w:rPr>
                <w:rFonts w:asciiTheme="minorHAnsi" w:hAnsiTheme="minorHAnsi" w:cstheme="minorHAnsi"/>
                <w:b/>
                <w:bCs/>
                <w:color w:val="000000"/>
              </w:rPr>
            </w:rPrChange>
          </w:rPr>
          <w:t xml:space="preserve"> </w:t>
        </w:r>
      </w:ins>
      <w:r w:rsidRPr="005D279F">
        <w:rPr>
          <w:rFonts w:asciiTheme="minorHAnsi" w:hAnsiTheme="minorHAnsi" w:cstheme="minorHAnsi"/>
          <w:b/>
          <w:bCs/>
          <w:color w:val="000000" w:themeColor="text1"/>
          <w:rPrChange w:id="36" w:author="Stuart Jenkins" w:date="2019-12-10T17:31:00Z">
            <w:rPr>
              <w:rFonts w:asciiTheme="minorHAnsi" w:hAnsiTheme="minorHAnsi" w:cstheme="minorHAnsi"/>
              <w:b/>
              <w:bCs/>
              <w:color w:val="000000"/>
            </w:rPr>
          </w:rPrChange>
        </w:rPr>
        <w:t>GtCO</w:t>
      </w:r>
      <w:r w:rsidRPr="005D279F">
        <w:rPr>
          <w:rFonts w:asciiTheme="minorHAnsi" w:hAnsiTheme="minorHAnsi" w:cstheme="minorHAnsi"/>
          <w:b/>
          <w:bCs/>
          <w:color w:val="000000" w:themeColor="text1"/>
          <w:vertAlign w:val="subscript"/>
          <w:rPrChange w:id="37" w:author="Stuart Jenkins" w:date="2019-12-10T17:31:00Z">
            <w:rPr>
              <w:rFonts w:asciiTheme="minorHAnsi" w:hAnsiTheme="minorHAnsi" w:cstheme="minorHAnsi"/>
              <w:b/>
              <w:bCs/>
              <w:color w:val="000000"/>
              <w:vertAlign w:val="subscript"/>
            </w:rPr>
          </w:rPrChange>
        </w:rPr>
        <w:t>2</w:t>
      </w:r>
      <w:r w:rsidRPr="005D279F">
        <w:rPr>
          <w:rFonts w:asciiTheme="minorHAnsi" w:hAnsiTheme="minorHAnsi" w:cstheme="minorHAnsi"/>
          <w:b/>
          <w:bCs/>
          <w:color w:val="000000" w:themeColor="text1"/>
          <w:rPrChange w:id="38" w:author="Stuart Jenkins" w:date="2019-12-10T17:31:00Z">
            <w:rPr>
              <w:rFonts w:asciiTheme="minorHAnsi" w:hAnsiTheme="minorHAnsi" w:cstheme="minorHAnsi"/>
              <w:b/>
              <w:bCs/>
              <w:color w:val="000000"/>
            </w:rPr>
          </w:rPrChange>
        </w:rPr>
        <w:t>-fe</w:t>
      </w:r>
      <w:r w:rsidRPr="0045212B">
        <w:rPr>
          <w:rFonts w:asciiTheme="minorHAnsi" w:hAnsiTheme="minorHAnsi" w:cstheme="minorHAnsi"/>
          <w:b/>
          <w:bCs/>
          <w:color w:val="000000"/>
        </w:rPr>
        <w:t xml:space="preserve">. </w:t>
      </w:r>
      <w:r w:rsidRPr="00D84326">
        <w:rPr>
          <w:rFonts w:asciiTheme="minorHAnsi" w:hAnsiTheme="minorHAnsi" w:cstheme="minorHAnsi"/>
          <w:b/>
          <w:bCs/>
          <w:color w:val="000000" w:themeColor="text1"/>
          <w:rPrChange w:id="39" w:author="Stuart Jenkins" w:date="2019-12-06T15:58:00Z">
            <w:rPr>
              <w:rFonts w:asciiTheme="minorHAnsi" w:hAnsiTheme="minorHAnsi" w:cstheme="minorHAnsi"/>
              <w:b/>
              <w:bCs/>
              <w:color w:val="000000"/>
            </w:rPr>
          </w:rPrChange>
        </w:rPr>
        <w:t xml:space="preserve">Of this total, between </w:t>
      </w:r>
      <w:r w:rsidRPr="00FE64CF">
        <w:rPr>
          <w:rFonts w:asciiTheme="minorHAnsi" w:hAnsiTheme="minorHAnsi" w:cstheme="minorHAnsi"/>
          <w:b/>
          <w:bCs/>
          <w:color w:val="000000" w:themeColor="text1"/>
          <w:rPrChange w:id="40" w:author="Stuart Jenkins" w:date="2019-12-11T09:24:00Z">
            <w:rPr>
              <w:rFonts w:asciiTheme="minorHAnsi" w:hAnsiTheme="minorHAnsi" w:cstheme="minorHAnsi"/>
              <w:b/>
              <w:bCs/>
              <w:color w:val="000000"/>
            </w:rPr>
          </w:rPrChange>
        </w:rPr>
        <w:t xml:space="preserve">30 and </w:t>
      </w:r>
      <w:del w:id="41" w:author="Stuart Jenkins" w:date="2019-12-11T09:24:00Z">
        <w:r w:rsidRPr="00FE64CF" w:rsidDel="002A6CE3">
          <w:rPr>
            <w:rFonts w:asciiTheme="minorHAnsi" w:hAnsiTheme="minorHAnsi" w:cstheme="minorHAnsi"/>
            <w:b/>
            <w:bCs/>
            <w:color w:val="000000" w:themeColor="text1"/>
            <w:rPrChange w:id="42" w:author="Stuart Jenkins" w:date="2019-12-11T09:24:00Z">
              <w:rPr>
                <w:rFonts w:asciiTheme="minorHAnsi" w:hAnsiTheme="minorHAnsi" w:cstheme="minorHAnsi"/>
                <w:b/>
                <w:bCs/>
                <w:color w:val="000000"/>
              </w:rPr>
            </w:rPrChange>
          </w:rPr>
          <w:delText xml:space="preserve">290 </w:delText>
        </w:r>
      </w:del>
      <w:ins w:id="43" w:author="Stuart Jenkins" w:date="2019-12-11T09:24:00Z">
        <w:r w:rsidR="002A6CE3" w:rsidRPr="00FE64CF">
          <w:rPr>
            <w:rFonts w:asciiTheme="minorHAnsi" w:hAnsiTheme="minorHAnsi" w:cstheme="minorHAnsi"/>
            <w:b/>
            <w:bCs/>
            <w:color w:val="000000" w:themeColor="text1"/>
            <w:rPrChange w:id="44" w:author="Stuart Jenkins" w:date="2019-12-11T09:24:00Z">
              <w:rPr>
                <w:rFonts w:asciiTheme="minorHAnsi" w:hAnsiTheme="minorHAnsi" w:cstheme="minorHAnsi"/>
                <w:b/>
                <w:bCs/>
                <w:color w:val="FF0000"/>
              </w:rPr>
            </w:rPrChange>
          </w:rPr>
          <w:t>585</w:t>
        </w:r>
        <w:r w:rsidR="002A6CE3" w:rsidRPr="00FE64CF">
          <w:rPr>
            <w:rFonts w:asciiTheme="minorHAnsi" w:hAnsiTheme="minorHAnsi" w:cstheme="minorHAnsi"/>
            <w:b/>
            <w:bCs/>
            <w:color w:val="000000" w:themeColor="text1"/>
            <w:rPrChange w:id="45" w:author="Stuart Jenkins" w:date="2019-12-11T09:24:00Z">
              <w:rPr>
                <w:rFonts w:asciiTheme="minorHAnsi" w:hAnsiTheme="minorHAnsi" w:cstheme="minorHAnsi"/>
                <w:b/>
                <w:bCs/>
                <w:color w:val="000000"/>
              </w:rPr>
            </w:rPrChange>
          </w:rPr>
          <w:t xml:space="preserve"> </w:t>
        </w:r>
      </w:ins>
      <w:r w:rsidRPr="00FE64CF">
        <w:rPr>
          <w:rFonts w:asciiTheme="minorHAnsi" w:hAnsiTheme="minorHAnsi" w:cstheme="minorHAnsi"/>
          <w:b/>
          <w:bCs/>
          <w:color w:val="000000" w:themeColor="text1"/>
          <w:rPrChange w:id="46" w:author="Stuart Jenkins" w:date="2019-12-11T09:24:00Z">
            <w:rPr>
              <w:rFonts w:asciiTheme="minorHAnsi" w:hAnsiTheme="minorHAnsi" w:cstheme="minorHAnsi"/>
              <w:b/>
              <w:bCs/>
              <w:color w:val="000000"/>
            </w:rPr>
          </w:rPrChange>
        </w:rPr>
        <w:t>GtCO</w:t>
      </w:r>
      <w:r w:rsidRPr="00FE64CF">
        <w:rPr>
          <w:rFonts w:asciiTheme="minorHAnsi" w:hAnsiTheme="minorHAnsi" w:cstheme="minorHAnsi"/>
          <w:b/>
          <w:bCs/>
          <w:color w:val="000000" w:themeColor="text1"/>
          <w:vertAlign w:val="subscript"/>
          <w:rPrChange w:id="47" w:author="Stuart Jenkins" w:date="2019-12-11T09:24:00Z">
            <w:rPr>
              <w:rFonts w:asciiTheme="minorHAnsi" w:hAnsiTheme="minorHAnsi" w:cstheme="minorHAnsi"/>
              <w:b/>
              <w:bCs/>
              <w:color w:val="000000"/>
              <w:vertAlign w:val="subscript"/>
            </w:rPr>
          </w:rPrChange>
        </w:rPr>
        <w:t>2</w:t>
      </w:r>
      <w:r w:rsidRPr="00C40DE2">
        <w:rPr>
          <w:rFonts w:asciiTheme="minorHAnsi" w:hAnsiTheme="minorHAnsi" w:cstheme="minorHAnsi"/>
          <w:b/>
          <w:bCs/>
          <w:color w:val="FF0000"/>
          <w:rPrChange w:id="48" w:author="Stuart Jenkins" w:date="2019-12-06T15:57:00Z">
            <w:rPr>
              <w:rFonts w:asciiTheme="minorHAnsi" w:hAnsiTheme="minorHAnsi" w:cstheme="minorHAnsi"/>
              <w:b/>
              <w:bCs/>
              <w:color w:val="000000"/>
            </w:rPr>
          </w:rPrChange>
        </w:rPr>
        <w:t xml:space="preserve"> </w:t>
      </w:r>
      <w:r w:rsidRPr="0045212B">
        <w:rPr>
          <w:rFonts w:asciiTheme="minorHAnsi" w:hAnsiTheme="minorHAnsi" w:cstheme="minorHAnsi"/>
          <w:b/>
          <w:bCs/>
          <w:color w:val="000000"/>
        </w:rPr>
        <w:t>is taken up by non-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forcing changes in available 1.5°C-compatible scenarios, implying remaining 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budgets for a 33, 50 or 66% chance of limiting peak warming to 1.5°</w:t>
      </w:r>
      <w:proofErr w:type="spellStart"/>
      <w:r w:rsidRPr="0045212B">
        <w:rPr>
          <w:rFonts w:asciiTheme="minorHAnsi" w:hAnsiTheme="minorHAnsi" w:cstheme="minorHAnsi"/>
          <w:b/>
          <w:bCs/>
          <w:color w:val="000000"/>
        </w:rPr>
        <w:t>C are</w:t>
      </w:r>
      <w:proofErr w:type="spellEnd"/>
      <w:r w:rsidRPr="0045212B">
        <w:rPr>
          <w:rFonts w:asciiTheme="minorHAnsi" w:hAnsiTheme="minorHAnsi" w:cstheme="minorHAnsi"/>
          <w:b/>
          <w:bCs/>
          <w:color w:val="000000"/>
        </w:rPr>
        <w:t xml:space="preserve"> </w:t>
      </w:r>
      <w:del w:id="49" w:author="Stuart Jenkins" w:date="2019-12-11T09:57:00Z">
        <w:r w:rsidRPr="0045212B" w:rsidDel="00741831">
          <w:rPr>
            <w:rFonts w:asciiTheme="minorHAnsi" w:hAnsiTheme="minorHAnsi" w:cstheme="minorHAnsi"/>
            <w:b/>
            <w:bCs/>
            <w:color w:val="000000"/>
          </w:rPr>
          <w:delText>X</w:delText>
        </w:r>
      </w:del>
      <w:ins w:id="50" w:author="Stuart Jenkins" w:date="2019-12-11T15:09:00Z">
        <w:r w:rsidR="002B689E">
          <w:rPr>
            <w:rFonts w:asciiTheme="minorHAnsi" w:hAnsiTheme="minorHAnsi" w:cstheme="minorHAnsi"/>
            <w:b/>
            <w:bCs/>
            <w:color w:val="000000"/>
          </w:rPr>
          <w:t>10</w:t>
        </w:r>
      </w:ins>
      <w:ins w:id="51" w:author="Stuart Jenkins" w:date="2019-12-11T15:18:00Z">
        <w:r w:rsidR="0050150B">
          <w:rPr>
            <w:rFonts w:asciiTheme="minorHAnsi" w:hAnsiTheme="minorHAnsi" w:cstheme="minorHAnsi"/>
            <w:b/>
            <w:bCs/>
            <w:color w:val="000000"/>
          </w:rPr>
          <w:t>5</w:t>
        </w:r>
      </w:ins>
      <w:ins w:id="52" w:author="Stuart Jenkins" w:date="2019-12-11T15:09:00Z">
        <w:r w:rsidR="002B689E">
          <w:rPr>
            <w:rFonts w:asciiTheme="minorHAnsi" w:hAnsiTheme="minorHAnsi" w:cstheme="minorHAnsi"/>
            <w:b/>
            <w:bCs/>
            <w:color w:val="000000"/>
          </w:rPr>
          <w:t>0</w:t>
        </w:r>
      </w:ins>
      <w:del w:id="53" w:author="Stuart Jenkins" w:date="2019-12-11T09:57:00Z">
        <w:r w:rsidRPr="0045212B" w:rsidDel="00741831">
          <w:rPr>
            <w:rFonts w:asciiTheme="minorHAnsi" w:hAnsiTheme="minorHAnsi" w:cstheme="minorHAnsi"/>
            <w:b/>
            <w:bCs/>
            <w:color w:val="000000"/>
          </w:rPr>
          <w:delText>1</w:delText>
        </w:r>
      </w:del>
      <w:r w:rsidRPr="0045212B">
        <w:rPr>
          <w:rFonts w:asciiTheme="minorHAnsi" w:hAnsiTheme="minorHAnsi" w:cstheme="minorHAnsi"/>
          <w:b/>
          <w:bCs/>
          <w:color w:val="000000"/>
        </w:rPr>
        <w:t xml:space="preserve">, </w:t>
      </w:r>
      <w:ins w:id="54" w:author="Stuart Jenkins" w:date="2019-12-11T15:09:00Z">
        <w:r w:rsidR="002B689E">
          <w:rPr>
            <w:rFonts w:asciiTheme="minorHAnsi" w:hAnsiTheme="minorHAnsi" w:cstheme="minorHAnsi"/>
            <w:b/>
            <w:bCs/>
            <w:color w:val="000000"/>
          </w:rPr>
          <w:t>9</w:t>
        </w:r>
      </w:ins>
      <w:ins w:id="55" w:author="Stuart Jenkins" w:date="2019-12-11T15:18:00Z">
        <w:r w:rsidR="0050150B">
          <w:rPr>
            <w:rFonts w:asciiTheme="minorHAnsi" w:hAnsiTheme="minorHAnsi" w:cstheme="minorHAnsi"/>
            <w:b/>
            <w:bCs/>
            <w:color w:val="000000"/>
          </w:rPr>
          <w:t>0</w:t>
        </w:r>
      </w:ins>
      <w:ins w:id="56" w:author="Stuart Jenkins" w:date="2019-12-11T15:09:00Z">
        <w:r w:rsidR="002B689E">
          <w:rPr>
            <w:rFonts w:asciiTheme="minorHAnsi" w:hAnsiTheme="minorHAnsi" w:cstheme="minorHAnsi"/>
            <w:b/>
            <w:bCs/>
            <w:color w:val="000000"/>
          </w:rPr>
          <w:t>0</w:t>
        </w:r>
      </w:ins>
      <w:del w:id="57" w:author="Stuart Jenkins" w:date="2019-12-11T09:57:00Z">
        <w:r w:rsidRPr="0045212B" w:rsidDel="00741831">
          <w:rPr>
            <w:rFonts w:asciiTheme="minorHAnsi" w:hAnsiTheme="minorHAnsi" w:cstheme="minorHAnsi"/>
            <w:b/>
            <w:bCs/>
            <w:color w:val="000000"/>
          </w:rPr>
          <w:delText>X2</w:delText>
        </w:r>
      </w:del>
      <w:r w:rsidRPr="0045212B">
        <w:rPr>
          <w:rFonts w:asciiTheme="minorHAnsi" w:hAnsiTheme="minorHAnsi" w:cstheme="minorHAnsi"/>
          <w:b/>
          <w:bCs/>
          <w:color w:val="000000"/>
        </w:rPr>
        <w:t xml:space="preserve"> &amp; </w:t>
      </w:r>
      <w:ins w:id="58" w:author="Stuart Jenkins" w:date="2019-12-11T15:09:00Z">
        <w:r w:rsidR="002B689E">
          <w:rPr>
            <w:rFonts w:asciiTheme="minorHAnsi" w:hAnsiTheme="minorHAnsi" w:cstheme="minorHAnsi"/>
            <w:b/>
            <w:bCs/>
            <w:color w:val="000000"/>
          </w:rPr>
          <w:t>7</w:t>
        </w:r>
      </w:ins>
      <w:ins w:id="59" w:author="Stuart Jenkins" w:date="2019-12-11T15:18:00Z">
        <w:r w:rsidR="0050150B">
          <w:rPr>
            <w:rFonts w:asciiTheme="minorHAnsi" w:hAnsiTheme="minorHAnsi" w:cstheme="minorHAnsi"/>
            <w:b/>
            <w:bCs/>
            <w:color w:val="000000"/>
          </w:rPr>
          <w:t>6</w:t>
        </w:r>
      </w:ins>
      <w:ins w:id="60" w:author="Stuart Jenkins" w:date="2019-12-11T15:09:00Z">
        <w:r w:rsidR="002B689E">
          <w:rPr>
            <w:rFonts w:asciiTheme="minorHAnsi" w:hAnsiTheme="minorHAnsi" w:cstheme="minorHAnsi"/>
            <w:b/>
            <w:bCs/>
            <w:color w:val="000000"/>
          </w:rPr>
          <w:t>0</w:t>
        </w:r>
      </w:ins>
      <w:ins w:id="61" w:author="Stuart Jenkins" w:date="2019-12-11T09:58:00Z">
        <w:r w:rsidR="00741831">
          <w:rPr>
            <w:rFonts w:asciiTheme="minorHAnsi" w:hAnsiTheme="minorHAnsi" w:cstheme="minorHAnsi"/>
            <w:b/>
            <w:bCs/>
            <w:color w:val="000000"/>
          </w:rPr>
          <w:t xml:space="preserve"> </w:t>
        </w:r>
      </w:ins>
      <w:ins w:id="62" w:author="Stuart Jenkins" w:date="2019-12-11T09:57:00Z">
        <w:r w:rsidR="00741831">
          <w:rPr>
            <w:rFonts w:asciiTheme="minorHAnsi" w:hAnsiTheme="minorHAnsi" w:cstheme="minorHAnsi"/>
            <w:b/>
            <w:bCs/>
            <w:color w:val="000000"/>
          </w:rPr>
          <w:t>GtCO</w:t>
        </w:r>
        <w:r w:rsidR="00741831" w:rsidRPr="00741831">
          <w:rPr>
            <w:rFonts w:asciiTheme="minorHAnsi" w:hAnsiTheme="minorHAnsi" w:cstheme="minorHAnsi"/>
            <w:b/>
            <w:bCs/>
            <w:color w:val="000000"/>
            <w:vertAlign w:val="subscript"/>
            <w:rPrChange w:id="63" w:author="Stuart Jenkins" w:date="2019-12-11T09:57:00Z">
              <w:rPr>
                <w:rFonts w:asciiTheme="minorHAnsi" w:hAnsiTheme="minorHAnsi" w:cstheme="minorHAnsi"/>
                <w:b/>
                <w:bCs/>
                <w:color w:val="000000"/>
              </w:rPr>
            </w:rPrChange>
          </w:rPr>
          <w:t>2</w:t>
        </w:r>
      </w:ins>
      <w:del w:id="64" w:author="Stuart Jenkins" w:date="2019-12-11T09:57:00Z">
        <w:r w:rsidRPr="0045212B" w:rsidDel="00741831">
          <w:rPr>
            <w:rFonts w:asciiTheme="minorHAnsi" w:hAnsiTheme="minorHAnsi" w:cstheme="minorHAnsi"/>
            <w:b/>
            <w:bCs/>
            <w:color w:val="000000"/>
          </w:rPr>
          <w:delText>X3</w:delText>
        </w:r>
      </w:del>
      <w:r w:rsidRPr="0045212B">
        <w:rPr>
          <w:rFonts w:asciiTheme="minorHAnsi" w:hAnsiTheme="minorHAnsi" w:cstheme="minorHAnsi"/>
          <w:b/>
          <w:bCs/>
          <w:color w:val="000000"/>
        </w:rPr>
        <w:t xml:space="preserve"> respectively for a mid-range value of non-CO</w:t>
      </w:r>
      <w:r w:rsidRPr="0045212B">
        <w:rPr>
          <w:rFonts w:asciiTheme="minorHAnsi" w:hAnsiTheme="minorHAnsi" w:cstheme="minorHAnsi"/>
          <w:b/>
          <w:bCs/>
          <w:color w:val="000000"/>
          <w:vertAlign w:val="subscript"/>
        </w:rPr>
        <w:t>2</w:t>
      </w:r>
      <w:r w:rsidRPr="0045212B">
        <w:rPr>
          <w:rFonts w:asciiTheme="minorHAnsi" w:hAnsiTheme="minorHAnsi" w:cstheme="minorHAnsi"/>
          <w:b/>
          <w:bCs/>
          <w:color w:val="000000"/>
        </w:rPr>
        <w:t xml:space="preserve"> forcing</w:t>
      </w:r>
      <w:r w:rsidR="00943066" w:rsidRPr="0045212B">
        <w:rPr>
          <w:rFonts w:asciiTheme="minorHAnsi" w:hAnsiTheme="minorHAnsi" w:cstheme="minorHAnsi"/>
          <w:b/>
          <w:bCs/>
          <w:color w:val="000000"/>
        </w:rPr>
        <w:t xml:space="preserve">. </w:t>
      </w:r>
    </w:p>
    <w:p w14:paraId="656CF99D" w14:textId="77777777" w:rsidR="002B689E" w:rsidRPr="0045212B" w:rsidRDefault="002B689E" w:rsidP="00E52AA1">
      <w:pPr>
        <w:rPr>
          <w:ins w:id="65" w:author="Stuart Jenkins" w:date="2019-12-11T15:09:00Z"/>
          <w:rFonts w:asciiTheme="minorHAnsi" w:hAnsiTheme="minorHAnsi" w:cstheme="minorHAnsi"/>
          <w:b/>
          <w:bCs/>
          <w:color w:val="000000"/>
        </w:rPr>
      </w:pPr>
    </w:p>
    <w:p w14:paraId="1F947807" w14:textId="77777777" w:rsidR="00FC4F3B" w:rsidRPr="0045212B" w:rsidRDefault="00FC4F3B">
      <w:pPr>
        <w:pPrChange w:id="66" w:author="Stuart Jenkins" w:date="2019-12-11T15:09:00Z">
          <w:pPr>
            <w:jc w:val="both"/>
          </w:pPr>
        </w:pPrChange>
      </w:pPr>
    </w:p>
    <w:p w14:paraId="62AD70BD" w14:textId="27ADC014" w:rsidR="00AD7C29" w:rsidRPr="0045212B" w:rsidRDefault="008666A6" w:rsidP="00AD7C29">
      <w:pPr>
        <w:jc w:val="both"/>
        <w:rPr>
          <w:rFonts w:asciiTheme="minorHAnsi" w:hAnsiTheme="minorHAnsi" w:cstheme="minorHAnsi"/>
          <w:b/>
          <w:bCs/>
          <w:i/>
          <w:iCs/>
        </w:rPr>
      </w:pPr>
      <w:r w:rsidRPr="0045212B">
        <w:rPr>
          <w:rFonts w:asciiTheme="minorHAnsi" w:hAnsiTheme="minorHAnsi" w:cstheme="minorHAnsi"/>
          <w:b/>
          <w:bCs/>
          <w:i/>
          <w:iCs/>
        </w:rPr>
        <w:t xml:space="preserve">1. </w:t>
      </w:r>
      <w:r w:rsidR="00AD7C29" w:rsidRPr="0045212B">
        <w:rPr>
          <w:rFonts w:asciiTheme="minorHAnsi" w:hAnsiTheme="minorHAnsi" w:cstheme="minorHAnsi"/>
          <w:b/>
          <w:bCs/>
          <w:i/>
          <w:iCs/>
        </w:rPr>
        <w:t>Introduction</w:t>
      </w:r>
      <w:r w:rsidR="00FD5E00" w:rsidRPr="0045212B">
        <w:rPr>
          <w:rFonts w:asciiTheme="minorHAnsi" w:hAnsiTheme="minorHAnsi" w:cstheme="minorHAnsi"/>
          <w:b/>
          <w:bCs/>
          <w:i/>
          <w:iCs/>
        </w:rPr>
        <w:t xml:space="preserve"> </w:t>
      </w:r>
    </w:p>
    <w:p w14:paraId="45F8D5E2" w14:textId="78D24F2D" w:rsidR="00AD7C29" w:rsidRDefault="00AD7C29" w:rsidP="00AD7C29">
      <w:pPr>
        <w:jc w:val="both"/>
        <w:rPr>
          <w:rFonts w:asciiTheme="minorHAnsi" w:hAnsiTheme="minorHAnsi" w:cstheme="minorHAnsi"/>
        </w:rPr>
      </w:pPr>
    </w:p>
    <w:p w14:paraId="3C087C26" w14:textId="1C5A4957" w:rsidR="007558C5" w:rsidRDefault="005A67B8" w:rsidP="001E7D0F">
      <w:pPr>
        <w:jc w:val="both"/>
        <w:rPr>
          <w:rFonts w:asciiTheme="minorHAnsi" w:hAnsiTheme="minorHAnsi" w:cstheme="minorHAnsi"/>
        </w:rPr>
      </w:pPr>
      <w:r>
        <w:rPr>
          <w:rFonts w:asciiTheme="minorHAnsi" w:hAnsiTheme="minorHAnsi" w:cstheme="minorHAnsi"/>
        </w:rPr>
        <w:t>The</w:t>
      </w:r>
      <w:r w:rsidR="001E6FBB" w:rsidRPr="0045212B">
        <w:rPr>
          <w:rFonts w:asciiTheme="minorHAnsi" w:hAnsiTheme="minorHAnsi" w:cstheme="minorHAnsi"/>
        </w:rPr>
        <w:t xml:space="preserve"> </w:t>
      </w:r>
      <w:r w:rsidR="00AD7C29" w:rsidRPr="0045212B">
        <w:rPr>
          <w:rFonts w:asciiTheme="minorHAnsi" w:hAnsiTheme="minorHAnsi" w:cstheme="minorHAnsi"/>
        </w:rPr>
        <w:t>IPCC’s Special Report on Global Warming of 1.5</w:t>
      </w:r>
      <w:r w:rsidR="00AD7C29" w:rsidRPr="0045212B">
        <w:rPr>
          <w:rFonts w:ascii="Cambria Math" w:eastAsia="Cambria Math" w:hAnsi="Cambria Math" w:cs="Cambria Math"/>
        </w:rPr>
        <w:t>℃</w:t>
      </w:r>
      <w:r w:rsidR="00045CB8" w:rsidRPr="0045212B">
        <w:rPr>
          <w:rFonts w:asciiTheme="minorHAnsi" w:hAnsiTheme="minorHAnsi" w:cstheme="minorHAnsi"/>
        </w:rPr>
        <w:fldChar w:fldCharType="begin"/>
      </w:r>
      <w:r w:rsidR="00045CB8" w:rsidRPr="0045212B">
        <w:rPr>
          <w:rFonts w:asciiTheme="minorHAnsi" w:hAnsiTheme="minorHAnsi" w:cstheme="minorHAnsi"/>
        </w:rPr>
        <w:instrText xml:space="preserve"> ADDIN ZOTERO_ITEM CSL_CITATION {"citationID":"klL1K4qz","properties":{"formattedCitation":"\\super 1\\nosupersub{}","plainCitation":"1","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r w:rsidR="00045CB8" w:rsidRPr="0045212B">
        <w:rPr>
          <w:rFonts w:asciiTheme="minorHAnsi" w:hAnsiTheme="minorHAnsi" w:cstheme="minorHAnsi"/>
        </w:rPr>
        <w:fldChar w:fldCharType="separate"/>
      </w:r>
      <w:r w:rsidR="00045CB8" w:rsidRPr="0045212B">
        <w:rPr>
          <w:rFonts w:asciiTheme="minorHAnsi" w:hAnsiTheme="minorHAnsi" w:cstheme="minorHAnsi"/>
          <w:vertAlign w:val="superscript"/>
        </w:rPr>
        <w:t>1</w:t>
      </w:r>
      <w:r w:rsidR="00045CB8" w:rsidRPr="0045212B">
        <w:rPr>
          <w:rFonts w:asciiTheme="minorHAnsi" w:hAnsiTheme="minorHAnsi" w:cstheme="minorHAnsi"/>
        </w:rPr>
        <w:fldChar w:fldCharType="end"/>
      </w:r>
      <w:r w:rsidR="00842EDE" w:rsidRPr="0045212B">
        <w:rPr>
          <w:rFonts w:asciiTheme="minorHAnsi" w:hAnsiTheme="minorHAnsi" w:cstheme="minorHAnsi"/>
        </w:rPr>
        <w:t xml:space="preserve"> (SR15)</w:t>
      </w:r>
      <w:r w:rsidR="00D3154D" w:rsidRPr="0045212B">
        <w:rPr>
          <w:rFonts w:asciiTheme="minorHAnsi" w:hAnsiTheme="minorHAnsi" w:cstheme="minorHAnsi"/>
        </w:rPr>
        <w:t xml:space="preserve">, </w:t>
      </w:r>
      <w:r w:rsidR="001E6FBB">
        <w:rPr>
          <w:rFonts w:asciiTheme="minorHAnsi" w:hAnsiTheme="minorHAnsi" w:cstheme="minorHAnsi"/>
        </w:rPr>
        <w:t>commissioned under</w:t>
      </w:r>
      <w:r w:rsidR="00AD7C29" w:rsidRPr="0045212B">
        <w:rPr>
          <w:rFonts w:asciiTheme="minorHAnsi" w:hAnsiTheme="minorHAnsi" w:cstheme="minorHAnsi"/>
        </w:rPr>
        <w:t xml:space="preserve"> the Paris Agreement</w:t>
      </w:r>
      <w:r w:rsidR="00962A94" w:rsidRPr="0045212B">
        <w:rPr>
          <w:rFonts w:asciiTheme="minorHAnsi" w:hAnsiTheme="minorHAnsi" w:cstheme="minorHAnsi"/>
        </w:rPr>
        <w:fldChar w:fldCharType="begin"/>
      </w:r>
      <w:ins w:id="67" w:author="Stuart Jenkins" w:date="2019-12-10T16:33:00Z">
        <w:r w:rsidR="0051387C">
          <w:rPr>
            <w:rFonts w:asciiTheme="minorHAnsi" w:hAnsiTheme="minorHAnsi" w:cstheme="minorHAnsi"/>
          </w:rPr>
          <w:instrText xml:space="preserve"> ADDIN ZOTERO_ITEM CSL_CITATION {"citationID":"ha3dCGIp","properties":{"formattedCitation":"\\super 2\\nosupersub{}","plainCitation":"2","noteIndex":0},"citationItems":[{"id":267,"uris":["http://zotero.org/users/local/uNYZvaCf/items/9BXWY3NL"],"uri":["http://zotero.org/users/local/uNYZvaCf/items/9BXWY3NL"],"itemData":{"id":267,"type":"webpage","abstract":"This is the United Nations Treaty Collection homepage. Here you will find related information and links.","language":"EN","title":"Paris Agreement text","URL":"https://treaties.un.org/Pages/ViewDetails.aspx?src=IND&amp;mtdsg_no=XXVII-7-d&amp;chapter=27&amp;clang=_en","author":[{"literal":"UNFCCC"}],"accessed":{"date-parts":[["2019",8,9]]}}}],"schema":"https://github.com/citation-style-language/schema/raw/master/csl-citation.json"} </w:instrText>
        </w:r>
      </w:ins>
      <w:del w:id="68" w:author="Stuart Jenkins" w:date="2019-12-10T16:33:00Z">
        <w:r w:rsidR="00962A94" w:rsidRPr="0045212B" w:rsidDel="0051387C">
          <w:rPr>
            <w:rFonts w:asciiTheme="minorHAnsi" w:hAnsiTheme="minorHAnsi" w:cstheme="minorHAnsi"/>
          </w:rPr>
          <w:delInstrText xml:space="preserve"> ADDIN ZOTERO_ITEM CSL_CITATION {"citationID":"ha3dCGIp","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delInstrText>
        </w:r>
      </w:del>
      <w:r w:rsidR="00962A94" w:rsidRPr="0045212B">
        <w:rPr>
          <w:rFonts w:asciiTheme="minorHAnsi" w:hAnsiTheme="minorHAnsi" w:cstheme="minorHAnsi"/>
        </w:rPr>
        <w:fldChar w:fldCharType="separate"/>
      </w:r>
      <w:r w:rsidR="00962A94" w:rsidRPr="0045212B">
        <w:rPr>
          <w:rFonts w:asciiTheme="minorHAnsi" w:hAnsiTheme="minorHAnsi" w:cstheme="minorHAnsi"/>
          <w:vertAlign w:val="superscript"/>
        </w:rPr>
        <w:t>2</w:t>
      </w:r>
      <w:r w:rsidR="00962A94" w:rsidRPr="0045212B">
        <w:rPr>
          <w:rFonts w:asciiTheme="minorHAnsi" w:hAnsiTheme="minorHAnsi" w:cstheme="minorHAnsi"/>
        </w:rPr>
        <w:fldChar w:fldCharType="end"/>
      </w:r>
      <w:r w:rsidR="001E6FBB">
        <w:rPr>
          <w:rFonts w:asciiTheme="minorHAnsi" w:hAnsiTheme="minorHAnsi" w:cstheme="minorHAnsi"/>
        </w:rPr>
        <w:t xml:space="preserve">, </w:t>
      </w:r>
      <w:r>
        <w:rPr>
          <w:rFonts w:asciiTheme="minorHAnsi" w:hAnsiTheme="minorHAnsi" w:cstheme="minorHAnsi"/>
        </w:rPr>
        <w:t>concluded that</w:t>
      </w:r>
      <w:r w:rsidR="001E6FBB">
        <w:rPr>
          <w:rFonts w:asciiTheme="minorHAnsi" w:hAnsiTheme="minorHAnsi" w:cstheme="minorHAnsi"/>
        </w:rPr>
        <w:t xml:space="preserve"> </w:t>
      </w:r>
      <w:r w:rsidR="004B3984">
        <w:rPr>
          <w:rFonts w:asciiTheme="minorHAnsi" w:hAnsiTheme="minorHAnsi" w:cstheme="minorHAnsi"/>
        </w:rPr>
        <w:t>“</w:t>
      </w:r>
      <w:r w:rsidR="00CE7F68">
        <w:rPr>
          <w:rFonts w:asciiTheme="minorHAnsi" w:hAnsiTheme="minorHAnsi" w:cstheme="minorHAnsi"/>
        </w:rPr>
        <w:t xml:space="preserve">Reaching and sustaining </w:t>
      </w:r>
      <w:r w:rsidR="001E6FBB" w:rsidRPr="00AE0F7A">
        <w:rPr>
          <w:rFonts w:asciiTheme="minorHAnsi" w:hAnsiTheme="minorHAnsi" w:cstheme="minorHAnsi"/>
        </w:rPr>
        <w:t>net zero global anthropogenic CO</w:t>
      </w:r>
      <w:r w:rsidR="001E6FBB" w:rsidRPr="00341DC9">
        <w:rPr>
          <w:rFonts w:asciiTheme="minorHAnsi" w:hAnsiTheme="minorHAnsi" w:cstheme="minorHAnsi"/>
          <w:vertAlign w:val="subscript"/>
          <w:rPrChange w:id="69" w:author="Stuart Jenkins" w:date="2019-12-11T15:45:00Z">
            <w:rPr>
              <w:rFonts w:asciiTheme="minorHAnsi" w:hAnsiTheme="minorHAnsi" w:cstheme="minorHAnsi"/>
            </w:rPr>
          </w:rPrChange>
        </w:rPr>
        <w:t>2</w:t>
      </w:r>
      <w:r w:rsidR="001E6FBB" w:rsidRPr="00AE0F7A">
        <w:rPr>
          <w:rFonts w:asciiTheme="minorHAnsi" w:hAnsiTheme="minorHAnsi" w:cstheme="minorHAnsi"/>
        </w:rPr>
        <w:t xml:space="preserve"> emissions and declining net non-CO</w:t>
      </w:r>
      <w:r w:rsidR="001E6FBB" w:rsidRPr="00341DC9">
        <w:rPr>
          <w:rFonts w:asciiTheme="minorHAnsi" w:hAnsiTheme="minorHAnsi" w:cstheme="minorHAnsi"/>
          <w:vertAlign w:val="subscript"/>
          <w:rPrChange w:id="70" w:author="Stuart Jenkins" w:date="2019-12-11T15:45:00Z">
            <w:rPr>
              <w:rFonts w:asciiTheme="minorHAnsi" w:hAnsiTheme="minorHAnsi" w:cstheme="minorHAnsi"/>
            </w:rPr>
          </w:rPrChange>
        </w:rPr>
        <w:t>2</w:t>
      </w:r>
      <w:r w:rsidR="001E6FBB" w:rsidRPr="00AE0F7A">
        <w:rPr>
          <w:rFonts w:asciiTheme="minorHAnsi" w:hAnsiTheme="minorHAnsi" w:cstheme="minorHAnsi"/>
        </w:rPr>
        <w:t xml:space="preserve"> radiative forcing would halt anthropogenic global warming on multi-decadal time scales. The maximum temperature reached is then determined by cumulative net global anthropogenic CO</w:t>
      </w:r>
      <w:r w:rsidR="001E6FBB" w:rsidRPr="00341DC9">
        <w:rPr>
          <w:rFonts w:asciiTheme="minorHAnsi" w:hAnsiTheme="minorHAnsi" w:cstheme="minorHAnsi"/>
          <w:vertAlign w:val="subscript"/>
          <w:rPrChange w:id="71" w:author="Stuart Jenkins" w:date="2019-12-11T15:45:00Z">
            <w:rPr>
              <w:rFonts w:asciiTheme="minorHAnsi" w:hAnsiTheme="minorHAnsi" w:cstheme="minorHAnsi"/>
            </w:rPr>
          </w:rPrChange>
        </w:rPr>
        <w:t>2</w:t>
      </w:r>
      <w:r w:rsidR="001E6FBB" w:rsidRPr="00AE0F7A">
        <w:rPr>
          <w:rFonts w:asciiTheme="minorHAnsi" w:hAnsiTheme="minorHAnsi" w:cstheme="minorHAnsi"/>
        </w:rPr>
        <w:t xml:space="preserve"> emissions up to the time of net zero CO</w:t>
      </w:r>
      <w:r w:rsidR="001E6FBB" w:rsidRPr="00341DC9">
        <w:rPr>
          <w:rFonts w:asciiTheme="minorHAnsi" w:hAnsiTheme="minorHAnsi" w:cstheme="minorHAnsi"/>
          <w:vertAlign w:val="subscript"/>
          <w:rPrChange w:id="72" w:author="Stuart Jenkins" w:date="2019-12-11T15:45:00Z">
            <w:rPr>
              <w:rFonts w:asciiTheme="minorHAnsi" w:hAnsiTheme="minorHAnsi" w:cstheme="minorHAnsi"/>
            </w:rPr>
          </w:rPrChange>
        </w:rPr>
        <w:t>2</w:t>
      </w:r>
      <w:r w:rsidR="001E6FBB" w:rsidRPr="00AE0F7A">
        <w:rPr>
          <w:rFonts w:asciiTheme="minorHAnsi" w:hAnsiTheme="minorHAnsi" w:cstheme="minorHAnsi"/>
        </w:rPr>
        <w:t xml:space="preserve"> emissions and the level of non-CO</w:t>
      </w:r>
      <w:r w:rsidR="001E6FBB" w:rsidRPr="00341DC9">
        <w:rPr>
          <w:rFonts w:asciiTheme="minorHAnsi" w:hAnsiTheme="minorHAnsi" w:cstheme="minorHAnsi"/>
          <w:vertAlign w:val="subscript"/>
          <w:rPrChange w:id="73" w:author="Stuart Jenkins" w:date="2019-12-11T15:45:00Z">
            <w:rPr>
              <w:rFonts w:asciiTheme="minorHAnsi" w:hAnsiTheme="minorHAnsi" w:cstheme="minorHAnsi"/>
            </w:rPr>
          </w:rPrChange>
        </w:rPr>
        <w:t>2</w:t>
      </w:r>
      <w:r w:rsidR="001E6FBB" w:rsidRPr="00AE0F7A">
        <w:rPr>
          <w:rFonts w:asciiTheme="minorHAnsi" w:hAnsiTheme="minorHAnsi" w:cstheme="minorHAnsi"/>
        </w:rPr>
        <w:t xml:space="preserve"> radiative forcing</w:t>
      </w:r>
      <w:r w:rsidR="00CE7F68">
        <w:rPr>
          <w:rFonts w:asciiTheme="minorHAnsi" w:hAnsiTheme="minorHAnsi" w:cstheme="minorHAnsi"/>
        </w:rPr>
        <w:t xml:space="preserve"> </w:t>
      </w:r>
      <w:r w:rsidR="00CE7F68" w:rsidRPr="00CE7F68">
        <w:rPr>
          <w:rFonts w:asciiTheme="minorHAnsi" w:hAnsiTheme="minorHAnsi" w:cstheme="minorHAnsi"/>
        </w:rPr>
        <w:t>prior to the time that maximum temperatures are</w:t>
      </w:r>
      <w:r w:rsidR="00CE7F68">
        <w:rPr>
          <w:rFonts w:asciiTheme="minorHAnsi" w:hAnsiTheme="minorHAnsi" w:cstheme="minorHAnsi"/>
        </w:rPr>
        <w:t xml:space="preserve"> </w:t>
      </w:r>
      <w:r w:rsidR="00CE7F68" w:rsidRPr="00CE7F68">
        <w:rPr>
          <w:rFonts w:asciiTheme="minorHAnsi" w:hAnsiTheme="minorHAnsi" w:cstheme="minorHAnsi"/>
        </w:rPr>
        <w:t>reached</w:t>
      </w:r>
      <w:r w:rsidR="00277F44">
        <w:rPr>
          <w:rFonts w:asciiTheme="minorHAnsi" w:hAnsiTheme="minorHAnsi" w:cstheme="minorHAnsi"/>
        </w:rPr>
        <w:t>.</w:t>
      </w:r>
      <w:r w:rsidR="004B3984">
        <w:rPr>
          <w:rFonts w:asciiTheme="minorHAnsi" w:hAnsiTheme="minorHAnsi" w:cstheme="minorHAnsi"/>
        </w:rPr>
        <w:t>”</w:t>
      </w:r>
      <w:r w:rsidR="00AD7C29" w:rsidRPr="0045212B">
        <w:rPr>
          <w:rFonts w:asciiTheme="minorHAnsi" w:hAnsiTheme="minorHAnsi" w:cstheme="minorHAnsi"/>
        </w:rPr>
        <w:t xml:space="preserve"> </w:t>
      </w:r>
      <w:r w:rsidR="00CE7F68">
        <w:rPr>
          <w:rFonts w:asciiTheme="minorHAnsi" w:hAnsiTheme="minorHAnsi" w:cstheme="minorHAnsi"/>
        </w:rPr>
        <w:t>This highlights the importance of cumulative CO</w:t>
      </w:r>
      <w:r w:rsidR="00CE7F68" w:rsidRPr="00341DC9">
        <w:rPr>
          <w:rFonts w:asciiTheme="minorHAnsi" w:hAnsiTheme="minorHAnsi" w:cstheme="minorHAnsi"/>
          <w:vertAlign w:val="subscript"/>
          <w:rPrChange w:id="74" w:author="Stuart Jenkins" w:date="2019-12-11T15:45:00Z">
            <w:rPr>
              <w:rFonts w:asciiTheme="minorHAnsi" w:hAnsiTheme="minorHAnsi" w:cstheme="minorHAnsi"/>
            </w:rPr>
          </w:rPrChange>
        </w:rPr>
        <w:t>2</w:t>
      </w:r>
      <w:r w:rsidR="00CE7F68">
        <w:rPr>
          <w:rFonts w:asciiTheme="minorHAnsi" w:hAnsiTheme="minorHAnsi" w:cstheme="minorHAnsi"/>
        </w:rPr>
        <w:t xml:space="preserve"> emissions</w:t>
      </w:r>
      <w:r w:rsidR="007558C5">
        <w:rPr>
          <w:rFonts w:asciiTheme="minorHAnsi" w:hAnsiTheme="minorHAnsi" w:cstheme="minorHAnsi"/>
        </w:rPr>
        <w:t xml:space="preserve"> in determining whether </w:t>
      </w:r>
      <w:r w:rsidR="00FE27AA">
        <w:rPr>
          <w:rFonts w:asciiTheme="minorHAnsi" w:hAnsiTheme="minorHAnsi" w:cstheme="minorHAnsi"/>
        </w:rPr>
        <w:t>the increase in global mean surface temperature (GMST)</w:t>
      </w:r>
      <w:r w:rsidR="007558C5">
        <w:rPr>
          <w:rFonts w:asciiTheme="minorHAnsi" w:hAnsiTheme="minorHAnsi" w:cstheme="minorHAnsi"/>
        </w:rPr>
        <w:t xml:space="preserve"> is limited to any particular level</w:t>
      </w:r>
      <w:r w:rsidR="00CE7F68">
        <w:rPr>
          <w:rFonts w:asciiTheme="minorHAnsi" w:hAnsiTheme="minorHAnsi" w:cstheme="minorHAnsi"/>
        </w:rPr>
        <w:t>, often</w:t>
      </w:r>
      <w:r w:rsidR="00AD7C29" w:rsidRPr="0045212B">
        <w:rPr>
          <w:rFonts w:asciiTheme="minorHAnsi" w:hAnsiTheme="minorHAnsi" w:cstheme="minorHAnsi"/>
        </w:rPr>
        <w:t xml:space="preserve"> termed the ‘</w:t>
      </w:r>
      <w:r w:rsidR="00CE7F68">
        <w:rPr>
          <w:rFonts w:asciiTheme="minorHAnsi" w:hAnsiTheme="minorHAnsi" w:cstheme="minorHAnsi"/>
        </w:rPr>
        <w:t>c</w:t>
      </w:r>
      <w:r w:rsidR="00AD7C29" w:rsidRPr="0045212B">
        <w:rPr>
          <w:rFonts w:asciiTheme="minorHAnsi" w:hAnsiTheme="minorHAnsi" w:cstheme="minorHAnsi"/>
        </w:rPr>
        <w:t xml:space="preserve">arbon </w:t>
      </w:r>
      <w:r w:rsidR="00CE7F68">
        <w:rPr>
          <w:rFonts w:asciiTheme="minorHAnsi" w:hAnsiTheme="minorHAnsi" w:cstheme="minorHAnsi"/>
        </w:rPr>
        <w:t>b</w:t>
      </w:r>
      <w:r w:rsidR="00AD7C29" w:rsidRPr="0045212B">
        <w:rPr>
          <w:rFonts w:asciiTheme="minorHAnsi" w:hAnsiTheme="minorHAnsi" w:cstheme="minorHAnsi"/>
        </w:rPr>
        <w:t>udget’</w:t>
      </w:r>
      <w:r w:rsidR="00045CB8" w:rsidRPr="0045212B">
        <w:rPr>
          <w:rFonts w:asciiTheme="minorHAnsi" w:hAnsiTheme="minorHAnsi" w:cstheme="minorHAnsi"/>
        </w:rPr>
        <w:fldChar w:fldCharType="begin"/>
      </w:r>
      <w:ins w:id="75" w:author="Stuart Jenkins" w:date="2019-12-10T16:33:00Z">
        <w:r w:rsidR="0051387C">
          <w:rPr>
            <w:rFonts w:asciiTheme="minorHAnsi" w:hAnsiTheme="minorHAnsi" w:cstheme="minorHAnsi"/>
          </w:rPr>
          <w:instrText xml:space="preserve"> ADDIN ZOTERO_ITEM CSL_CITATION {"citationID":"k0TLzKcU","properties":{"formattedCitation":"\\super 3\\uc0\\u8211{}6\\nosupersub{}","plainCitation":"3–6","noteIndex":0},"citationItems":[{"id":254,"uris":["http://zotero.org/users/local/uNYZvaCf/items/4A3F5HCT"],"uri":["http://zotero.org/users/local/uNYZvaCf/items/4A3F5HCT"],"itemData":{"id":254,"type":"article-journal","abstract":"A method of tracking changes in estimates of the remaining carbon budget over time should help to reconcile differences between these estimates and clarify their usefulness for setting emission reduction targets.","container-title":"Nature","DOI":"10.1038/s41586-019-1368-z","ISSN":"1476-4687","issue":"7765","language":"En","page":"335","source":"www.nature.com","title":"Estimating and tracking the remaining carbon budget for stringent climate targets","volume":"571","author":[{"family":"Rogelj","given":"Joeri"},{"family":"Forster","given":"Piers M."},{"family":"Kriegler","given":"Elmar"},{"family":"Smith","given":"Christopher J."},{"family":"Séférian","given":"Roland"}],"issued":{"date-parts":[["2019",7]]}}},{"id":42,"uris":["http://zotero.org/users/local/uNYZvaCf/items/KJ7RHM6Z"],"uri":["http://zotero.org/users/local/uNYZvaCf/items/KJ7RHM6Z"],"itemData":{"id":42,"type":"article-journal","abstract":"A combination of the level and rate of human-induced warming allows estimation of remaining emission budgets to peak warming across a broad range of scenarios, suggests an analysis of emissions budgets expressed in terms of CO2-forcing-equivalent emissions.","container-title":"Nature Geoscience","DOI":"10.1038/s41561-018-0156-y","ISSN":"1752-0908","issue":"8","language":"En","page":"574","source":"www.nature.com","title":"Current level and rate of warming determine emissions budgets under ambitious mitigation","volume":"11","author":[{"family":"Leach","given":"Nicholas J."},{"family":"Millar","given":"Richard J."},{"family":"Haustein","given":"Karsten"},{"family":"Jenkins","given":"Stuart"},{"family":"Graham","given":"Euan"},{"family":"Allen","given":"Myles R."}],"issued":{"date-parts":[["2018",8]]}}},{"id":53,"uris":["http://zotero.org/users/local/uNYZvaCf/items/X32HQILD"],"uri":["http://zotero.org/users/local/uNYZvaCf/items/X32HQILD"],"itemData":{"id":53,"type":"article-journal","abstract":"The Paris Agreement has opened debate on whether limiting warming to 1.5 °C is compatible with current emission pledges and warming of about 0.9 °C from the mid-nineteenth century to the present decade. We show that limiting cumulative post-2015 CO2 emissions to about 200 GtC would limit post-2015 warming to less than 0.6 °C in 66% of Earth system model members of the CMIP5 ensemble with no mitigation of other climate drivers. We combine a simple climate–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 warming of 1.2–2.0 °C above the mid-nineteenth century. If CO2 emissions are continuously adjusted over time to limit 2100 warming to 1.5 °C, with ambitious non-CO2 mitigation, net future cumulative CO2 emissions are unlikely to prove less than 250 GtC and unlikely greater than 540 GtC. Hence, limiting warming to 1.5 °C is not yet a geophysical impossibility, but is likely to require delivery on strengthened pledges for 2030 followed by challengingly deep and rapid mitigation. Strengthening near-term emissions reductions would hedge against a high climate response or subsequent reduction rates proving economically, technically or politically unfeasible.","container-title":"Nature Geoscience","DOI":"10.1038/ngeo3031","ISSN":"1752-0908","issue":"10","language":"en","page":"741-747","source":"www.nature.com","title":"Emission budgets and pathways consistent with limiting warming to 1.5 °C","volume":"10","author":[{"family":"Millar","given":"Richard J."},{"family":"Fuglestvedt","given":"Jan S."},{"family":"Friedlingstein","given":"Pierre"},{"family":"Rogelj","given":"Joeri"},{"family":"Grubb","given":"Michael J."},{"family":"Matthews","given":"H. Damon"},{"family":"Skeie","given":"Ragnhild B."},{"family":"Forster","given":"Piers M."},{"family":"Frame","given":"David J."},{"family":"Allen","given":"Myles R."}],"issued":{"date-parts":[["2017",10]]}}},{"id":204,"uris":["http://zotero.org/users/local/uNYZvaCf/items/5KDW7HQK"],"uri":["http://zotero.org/users/local/uNYZvaCf/items/5KDW7HQK"],"itemData":{"id":204,"type":"article-journal","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container-title":"Nature","DOI":"10.1038/nature08047","ISSN":"1476-4687","issue":"7248","language":"en","page":"829-832","source":"www.nature.com","title":"The proportionality of global warming to cumulative carbon emissions","volume":"459","author":[{"family":"Matthews","given":"H. Damon"},{"family":"Gillett","given":"Nathan P."},{"family":"Stott","given":"Peter A."},{"family":"Zickfeld","given":"Kirsten"}],"issued":{"date-parts":[["2009",6]]}}}],"schema":"https://github.com/citation-style-language/schema/raw/master/csl-citation.json"} </w:instrText>
        </w:r>
      </w:ins>
      <w:del w:id="76" w:author="Stuart Jenkins" w:date="2019-12-10T16:33:00Z">
        <w:r w:rsidR="00962A94" w:rsidRPr="0045212B" w:rsidDel="0051387C">
          <w:rPr>
            <w:rFonts w:asciiTheme="minorHAnsi" w:hAnsiTheme="minorHAnsi" w:cstheme="minorHAnsi"/>
          </w:rPr>
          <w:delInstrText xml:space="preserve"> ADDIN ZOTERO_ITEM CSL_CITATION {"citationID":"k0TLzKcU","properties":{"formattedCitation":"\\super 3\\uc0\\u8211{}6\\nosupersub{}","plainCitation":"3–6","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53,"uris":["http://zotero.org/users/local/uNYZvaCf/items/X32HQILD"],"uri":["http://zotero.org/users/local/uNYZvaCf/items/X32HQILD"],"itemData":{"id":53,"type":"article-journal","title":"Emission budgets and pathways consistent with limiting warming to 1.5 °C","container-title":"Nature Geoscience","page":"741-747","volume":"10","issue":"10","source":"www.nature.com","abstract":"The Paris Agreement has opened debate on whether limiting warming to 1.5 °C is compatible with current emission pledges and warming of about 0.9 °C from the mid-nineteenth century to the present decade. We show that limiting cumulative post-2015 CO2 emissions to about 200 GtC would limit post-2015 warming to less than 0.6 °C in 66% of Earth system model members of the CMIP5 ensemble with no mitigation of other climate drivers. We combine a simple climate–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 warming of 1.2–2.0 °C above the mid-nineteenth century. If CO2 emissions are continuously adjusted over time to limit 2100 warming to 1.5 °C, with ambitious non-CO2 mitigation, net future cumulative CO2 emissions are unlikely to prove less than 250 GtC and unlikely greater than 540 GtC. Hence, limiting warming to 1.5 °C is not yet a geophysical impossibility, but is likely to require delivery on strengthened pledges for 2030 followed by challengingly deep and rapid mitigation. Strengthening near-term emissions reductions would hedge against a high climate response or subsequent reduction rates proving economically, technically or politically unfeasible.","DOI":"10.1038/ngeo3031","ISSN":"1752-0908","language":"en","author":[{"family":"Millar","given":"Richard J."},{"family":"Fuglestvedt","given":"Jan S."},{"family":"Friedlingstein","given":"Pierre"},{"family":"Rogelj","given":"Joeri"},{"family":"Grubb","given":"Michael J."},{"family":"Matthews","given":"H. Damon"},{"family":"Skeie","given":"Ragnhild B."},{"family":"Forster","given":"Piers M."},{"family":"Frame","given":"David J."},{"family":"Allen","given":"Myles R."}],"issued":{"date-parts":[["2017",10]]}}},{"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delInstrText>
        </w:r>
      </w:del>
      <w:r w:rsidR="00045CB8" w:rsidRPr="0045212B">
        <w:rPr>
          <w:rFonts w:asciiTheme="minorHAnsi" w:hAnsiTheme="minorHAnsi" w:cstheme="minorHAnsi"/>
        </w:rPr>
        <w:fldChar w:fldCharType="separate"/>
      </w:r>
      <w:r w:rsidR="00962A94" w:rsidRPr="0045212B">
        <w:rPr>
          <w:rFonts w:asciiTheme="minorHAnsi" w:hAnsiTheme="minorHAnsi" w:cstheme="minorHAnsi"/>
          <w:vertAlign w:val="superscript"/>
        </w:rPr>
        <w:t>3–6</w:t>
      </w:r>
      <w:r w:rsidR="00045CB8" w:rsidRPr="0045212B">
        <w:rPr>
          <w:rFonts w:asciiTheme="minorHAnsi" w:hAnsiTheme="minorHAnsi" w:cstheme="minorHAnsi"/>
        </w:rPr>
        <w:fldChar w:fldCharType="end"/>
      </w:r>
      <w:r w:rsidR="00CE7F68">
        <w:rPr>
          <w:rFonts w:asciiTheme="minorHAnsi" w:hAnsiTheme="minorHAnsi" w:cstheme="minorHAnsi"/>
        </w:rPr>
        <w:t xml:space="preserve">, together with </w:t>
      </w:r>
      <w:r w:rsidR="007558C5">
        <w:rPr>
          <w:rFonts w:asciiTheme="minorHAnsi" w:hAnsiTheme="minorHAnsi" w:cstheme="minorHAnsi"/>
        </w:rPr>
        <w:t xml:space="preserve">the </w:t>
      </w:r>
      <w:r>
        <w:rPr>
          <w:rFonts w:asciiTheme="minorHAnsi" w:hAnsiTheme="minorHAnsi" w:cstheme="minorHAnsi"/>
        </w:rPr>
        <w:t>increasingly</w:t>
      </w:r>
      <w:r w:rsidR="007558C5">
        <w:rPr>
          <w:rFonts w:asciiTheme="minorHAnsi" w:hAnsiTheme="minorHAnsi" w:cstheme="minorHAnsi"/>
        </w:rPr>
        <w:t xml:space="preserve"> importan</w:t>
      </w:r>
      <w:r>
        <w:rPr>
          <w:rFonts w:asciiTheme="minorHAnsi" w:hAnsiTheme="minorHAnsi" w:cstheme="minorHAnsi"/>
        </w:rPr>
        <w:t>t role</w:t>
      </w:r>
      <w:r w:rsidR="007558C5">
        <w:rPr>
          <w:rFonts w:asciiTheme="minorHAnsi" w:hAnsiTheme="minorHAnsi" w:cstheme="minorHAnsi"/>
        </w:rPr>
        <w:t xml:space="preserve"> of non-CO</w:t>
      </w:r>
      <w:r w:rsidR="007558C5" w:rsidRPr="00341DC9">
        <w:rPr>
          <w:rFonts w:asciiTheme="minorHAnsi" w:hAnsiTheme="minorHAnsi" w:cstheme="minorHAnsi"/>
          <w:vertAlign w:val="subscript"/>
          <w:rPrChange w:id="77" w:author="Stuart Jenkins" w:date="2019-12-11T15:45:00Z">
            <w:rPr>
              <w:rFonts w:asciiTheme="minorHAnsi" w:hAnsiTheme="minorHAnsi" w:cstheme="minorHAnsi"/>
            </w:rPr>
          </w:rPrChange>
        </w:rPr>
        <w:t>2</w:t>
      </w:r>
      <w:r w:rsidR="00CE7F68">
        <w:rPr>
          <w:rFonts w:asciiTheme="minorHAnsi" w:hAnsiTheme="minorHAnsi" w:cstheme="minorHAnsi"/>
        </w:rPr>
        <w:t xml:space="preserve"> climate drivers </w:t>
      </w:r>
      <w:r w:rsidR="007558C5">
        <w:rPr>
          <w:rFonts w:asciiTheme="minorHAnsi" w:hAnsiTheme="minorHAnsi" w:cstheme="minorHAnsi"/>
        </w:rPr>
        <w:t>as peak warming is approached. SR1.5 did not, however, give any further scenario-independent quantification of this statement, beyond noting that an increase of 1 W/m2 of non-CO</w:t>
      </w:r>
      <w:r w:rsidR="007558C5" w:rsidRPr="00341DC9">
        <w:rPr>
          <w:rFonts w:asciiTheme="minorHAnsi" w:hAnsiTheme="minorHAnsi" w:cstheme="minorHAnsi"/>
          <w:vertAlign w:val="subscript"/>
          <w:rPrChange w:id="78" w:author="Stuart Jenkins" w:date="2019-12-11T15:45:00Z">
            <w:rPr>
              <w:rFonts w:asciiTheme="minorHAnsi" w:hAnsiTheme="minorHAnsi" w:cstheme="minorHAnsi"/>
            </w:rPr>
          </w:rPrChange>
        </w:rPr>
        <w:t>2</w:t>
      </w:r>
      <w:r w:rsidR="007558C5">
        <w:rPr>
          <w:rFonts w:asciiTheme="minorHAnsi" w:hAnsiTheme="minorHAnsi" w:cstheme="minorHAnsi"/>
        </w:rPr>
        <w:t xml:space="preserve"> radiative forcing and a cumulative </w:t>
      </w:r>
      <w:r w:rsidR="00FE27AA">
        <w:rPr>
          <w:rFonts w:asciiTheme="minorHAnsi" w:hAnsiTheme="minorHAnsi" w:cstheme="minorHAnsi"/>
        </w:rPr>
        <w:t>emission</w:t>
      </w:r>
      <w:r w:rsidR="007558C5">
        <w:rPr>
          <w:rFonts w:asciiTheme="minorHAnsi" w:hAnsiTheme="minorHAnsi" w:cstheme="minorHAnsi"/>
        </w:rPr>
        <w:t xml:space="preserve"> of 1000 GtCO</w:t>
      </w:r>
      <w:r w:rsidR="007558C5" w:rsidRPr="00341DC9">
        <w:rPr>
          <w:rFonts w:asciiTheme="minorHAnsi" w:hAnsiTheme="minorHAnsi" w:cstheme="minorHAnsi"/>
          <w:vertAlign w:val="subscript"/>
          <w:rPrChange w:id="79" w:author="Stuart Jenkins" w:date="2019-12-11T15:45:00Z">
            <w:rPr>
              <w:rFonts w:asciiTheme="minorHAnsi" w:hAnsiTheme="minorHAnsi" w:cstheme="minorHAnsi"/>
            </w:rPr>
          </w:rPrChange>
        </w:rPr>
        <w:t>2</w:t>
      </w:r>
      <w:r w:rsidR="007558C5">
        <w:rPr>
          <w:rFonts w:asciiTheme="minorHAnsi" w:hAnsiTheme="minorHAnsi" w:cstheme="minorHAnsi"/>
        </w:rPr>
        <w:t xml:space="preserve"> “represent approximately equal effects on GMST</w:t>
      </w:r>
      <w:r w:rsidR="00FE27AA">
        <w:rPr>
          <w:rFonts w:asciiTheme="minorHAnsi" w:hAnsiTheme="minorHAnsi" w:cstheme="minorHAnsi"/>
        </w:rPr>
        <w:t>.”</w:t>
      </w:r>
    </w:p>
    <w:p w14:paraId="18976AB3" w14:textId="77777777" w:rsidR="007558C5" w:rsidRDefault="007558C5" w:rsidP="001E7D0F">
      <w:pPr>
        <w:jc w:val="both"/>
        <w:rPr>
          <w:rFonts w:asciiTheme="minorHAnsi" w:hAnsiTheme="minorHAnsi" w:cstheme="minorHAnsi"/>
        </w:rPr>
      </w:pPr>
    </w:p>
    <w:p w14:paraId="78880C04" w14:textId="67B09159" w:rsidR="00AD7C29" w:rsidRPr="0045212B" w:rsidRDefault="007558C5" w:rsidP="001E7D0F">
      <w:pPr>
        <w:jc w:val="both"/>
        <w:rPr>
          <w:rFonts w:asciiTheme="minorHAnsi" w:hAnsiTheme="minorHAnsi" w:cstheme="minorHAnsi"/>
        </w:rPr>
      </w:pPr>
      <w:r w:rsidRPr="0045212B">
        <w:rPr>
          <w:rFonts w:asciiTheme="minorHAnsi" w:hAnsiTheme="minorHAnsi" w:cstheme="minorHAnsi"/>
        </w:rPr>
        <w:t>Th</w:t>
      </w:r>
      <w:r>
        <w:rPr>
          <w:rFonts w:asciiTheme="minorHAnsi" w:hAnsiTheme="minorHAnsi" w:cstheme="minorHAnsi"/>
        </w:rPr>
        <w:t>e carbon budget</w:t>
      </w:r>
      <w:r w:rsidRPr="0045212B">
        <w:rPr>
          <w:rFonts w:asciiTheme="minorHAnsi" w:hAnsiTheme="minorHAnsi" w:cstheme="minorHAnsi"/>
        </w:rPr>
        <w:t xml:space="preserve"> </w:t>
      </w:r>
      <w:r w:rsidR="00AD7C29" w:rsidRPr="0045212B">
        <w:rPr>
          <w:rFonts w:asciiTheme="minorHAnsi" w:hAnsiTheme="minorHAnsi" w:cstheme="minorHAnsi"/>
        </w:rPr>
        <w:t xml:space="preserve">framing </w:t>
      </w:r>
      <w:r w:rsidR="00277F44">
        <w:rPr>
          <w:rFonts w:asciiTheme="minorHAnsi" w:hAnsiTheme="minorHAnsi" w:cstheme="minorHAnsi"/>
        </w:rPr>
        <w:t>is helpful</w:t>
      </w:r>
      <w:r w:rsidR="00AD7C29" w:rsidRPr="0045212B">
        <w:rPr>
          <w:rFonts w:asciiTheme="minorHAnsi" w:hAnsiTheme="minorHAnsi" w:cstheme="minorHAnsi"/>
        </w:rPr>
        <w:t xml:space="preserve"> because </w:t>
      </w:r>
      <w:r w:rsidR="00277F44">
        <w:rPr>
          <w:rFonts w:asciiTheme="minorHAnsi" w:hAnsiTheme="minorHAnsi" w:cstheme="minorHAnsi"/>
        </w:rPr>
        <w:t>most warming to date has been caused by</w:t>
      </w:r>
      <w:r w:rsidR="00AD7C29" w:rsidRPr="0045212B">
        <w:rPr>
          <w:rFonts w:asciiTheme="minorHAnsi" w:hAnsiTheme="minorHAnsi" w:cstheme="minorHAnsi"/>
        </w:rPr>
        <w:t xml:space="preserve"> CO</w:t>
      </w:r>
      <w:r w:rsidR="00AD7C29" w:rsidRPr="0045212B">
        <w:rPr>
          <w:rFonts w:asciiTheme="minorHAnsi" w:hAnsiTheme="minorHAnsi" w:cstheme="minorHAnsi"/>
          <w:vertAlign w:val="subscript"/>
        </w:rPr>
        <w:t>2</w:t>
      </w:r>
      <w:r w:rsidR="00045CB8" w:rsidRPr="0045212B">
        <w:rPr>
          <w:rFonts w:asciiTheme="minorHAnsi" w:hAnsiTheme="minorHAnsi" w:cstheme="minorHAnsi"/>
          <w:vertAlign w:val="subscript"/>
        </w:rPr>
        <w:fldChar w:fldCharType="begin"/>
      </w:r>
      <w:ins w:id="80" w:author="Stuart Jenkins" w:date="2019-12-10T16:33:00Z">
        <w:r w:rsidR="0051387C">
          <w:rPr>
            <w:rFonts w:asciiTheme="minorHAnsi" w:hAnsiTheme="minorHAnsi" w:cstheme="minorHAnsi"/>
            <w:vertAlign w:val="subscript"/>
          </w:rPr>
          <w:instrText xml:space="preserve"> ADDIN ZOTERO_ITEM CSL_CITATION {"citationID":"0UIA5XC6","properties":{"formattedCitation":"\\super 7,8\\nosupersub{}","plainCitation":"7,8","noteIndex":0},"citationItems":[{"id":72,"uris":["http://zotero.org/users/local/uNYZvaCf/items/T2B9MLR9"],"uri":["http://zotero.org/users/local/uNYZvaCf/items/T2B9MLR9"],"itemData":{"id":72,"type":"article-journal","abstract":"&lt;p&gt;&lt;strong&gt;Abstract.&lt;/strong&gt; Accurate assessment of anthropogenic carbon dioxide (CO&lt;sub&gt;2&lt;/sub&gt;)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and consistency within and among components, alongside methodology and data limitations. CO&lt;sub&gt;2&lt;/sub&gt; emissions from fossil fuels and industry (&lt;i&gt;E&lt;/i&gt;&lt;sub&gt;FF&lt;/sub&gt;) are based on energy statistics and cement production data, respectively, while emissions from land-use change (&lt;i&gt;E&lt;/i&gt;&lt;sub&gt;LUC&lt;/sub&gt;), mainly deforestation, are based on combined evidence from land-cover change data, fire activity associated with deforestation, and models. The global atmospheric CO&lt;sub&gt;2&lt;/sub&gt; concentration is measured directly and its rate of growth (&lt;i&gt;G&lt;/i&gt;&lt;sub&gt;ATM&lt;/sub&gt;) is computed from the annual changes in concentration. The mean ocean CO&lt;sub&gt;2&lt;/sub&gt; sink (&lt;i&gt;S&lt;/i&gt;&lt;sub&gt;OCEAN&lt;/sub&gt;) is based on observations from the 1990s, while the annual anomalies and trends are estimated with ocean models. The variability in &lt;i&gt;S&lt;/i&gt;&lt;sub&gt;OCEAN&lt;/sub&gt; is evaluated with data products based on surveys of ocean CO&lt;sub&gt;2&lt;/sub&gt; measurements. The global residual terrestrial CO&lt;sub&gt;2&lt;/sub&gt; sink (&lt;i&gt;S&lt;/i&gt;&lt;sub&gt;LAND&lt;/sub&gt;) is estimated by the difference of the other terms of the global carbon budget and compared to results of independent dynamic global vegetation models. We compare the mean land and ocean fluxes and their variability to estimates from three atmospheric inverse methods for three broad latitude bands. All uncertainties are reported as ±1&lt;i&gt;σ&lt;/i&gt;, reflecting the current capacity to characterise the annual estimates of each component of the global carbon budget. For the last decade available (2006–2015), &lt;i&gt;E&lt;/i&gt;&lt;sub&gt;FF&lt;/sub&gt; was 9.3&lt;span class=\"thinspace\"&gt;&lt;/span&gt;±&lt;span class=\"thinspace\"&gt;&lt;/span&gt;0.5&lt;span class=\"thinspace\"&gt;&lt;/span&gt;GtC&lt;span class=\"thinspace\"&gt;&lt;/span&gt;yr&lt;sup&gt;−1&lt;/sup&gt;, &lt;i&gt;E&lt;/i&gt;&lt;sub&gt;LUC&lt;/sub&gt; 1.0&lt;span class=\"thinspace\"&gt;&lt;/span&gt;±&lt;span class=\"thinspace\"&gt;&lt;/span&gt;0.5&lt;span class=\"thinspace\"&gt;&lt;/span&gt;GtC&lt;span class=\"thinspace\"&gt;&lt;/span&gt;yr&lt;sup&gt;−1&lt;/sup&gt;, &lt;i&gt;G&lt;/i&gt;&lt;sub&gt;ATM&lt;/sub&gt; 4.5&lt;span class=\"thinspace\"&gt;&lt;/span&gt;±&lt;span class=\"thinspace\"&gt;&lt;/span&gt;0.1&lt;span class=\"thinspace\"&gt;&lt;/span&gt;GtC&lt;span class=\"thinspace\"&gt;&lt;/span&gt;yr&lt;sup&gt;−1&lt;/sup&gt;, &lt;i&gt;S&lt;/i&gt;&lt;sub&gt;OCEAN&lt;/sub&gt; 2.6&lt;span class=\"thinspace\"&gt;&lt;/span&gt;±&lt;span class=\"thinspace\"&gt;&lt;/span&gt;0.5&lt;span class=\"thinspace\"&gt;&lt;/span&gt;GtC&lt;span class=\"thinspace\"&gt;&lt;/span&gt;yr&lt;sup&gt;−1&lt;/sup&gt;, and &lt;i&gt;S&lt;/i&gt;&lt;sub&gt;LAND&lt;/sub&gt; 3.1&lt;span class=\"thinspace\"&gt;&lt;/span&gt;±&lt;span class=\"thinspace\"&gt;&lt;/span&gt;0.9&lt;span class=\"thinspace\"&gt;&lt;/span&gt;GtC&lt;span class=\"thinspace\"&gt;&lt;/span&gt;yr&lt;sup&gt;−1&lt;/sup&gt;. For year 2015 alone, the growth in &lt;i&gt;E&lt;/i&gt;&lt;sub&gt;FF&lt;/sub&gt; was approximately zero and emissions remained at 9.9&lt;span class=\"thinspace\"&gt;&lt;/span&gt;±&lt;span class=\"thinspace\"&gt;&lt;/span&gt;0.5&lt;span class=\"thinspace\"&gt;&lt;/span&gt;GtC&lt;span class=\"thinspace\"&gt;&lt;/span&gt;yr&lt;sup&gt;−1&lt;/sup&gt;, showing a slowdown in growth of these emissions compared to the average growth of 1.8&lt;span class=\"thinspace\"&gt;&lt;/span&gt;%&lt;span class=\"thinspace\"&gt;&lt;/span&gt;yr&lt;sup&gt;−1&lt;/sup&gt; that took place during 2006–2015. Also, for 2015, &lt;i&gt;E&lt;/i&gt;&lt;sub&gt;LUC&lt;/sub&gt; was 1.3&lt;span class=\"thinspace\"&gt;&lt;/span&gt;±&lt;span class=\"thinspace\"&gt;&lt;/span&gt;0.5&lt;span class=\"thinspace\"&gt;&lt;/span&gt;GtC&lt;span class=\"thinspace\"&gt;&lt;/span&gt;yr&lt;sup&gt;−1&lt;/sup&gt;, &lt;i&gt;G&lt;/i&gt;&lt;sub&gt;ATM&lt;/sub&gt; was 6.3&lt;span class=\"thinspace\"&gt;&lt;/span&gt;±&lt;span class=\"thinspace\"&gt;&lt;/span&gt;0.2&lt;span class=\"thinspace\"&gt;&lt;/span&gt;GtC&lt;span class=\"thinspace\"&gt;&lt;/span&gt;yr&lt;sup&gt;−1&lt;/sup&gt;, &lt;i&gt;S&lt;/i&gt;&lt;sub&gt;OCEAN&lt;/sub&gt; was 3.0&lt;span class=\"thinspace\"&gt;&lt;/span&gt;±&lt;span class=\"thinspace\"&gt;&lt;/span&gt;0.5&lt;span class=\"thinspace\"&gt;&lt;/span&gt;GtC&lt;span class=\"thinspace\"&gt;&lt;/span&gt;yr&lt;sup&gt;−1&lt;/sup&gt;, and &lt;i&gt;S&lt;/i&gt;&lt;sub&gt;LAND&lt;/sub&gt; was 1.9&lt;span class=\"thinspace\"&gt;&lt;/span&gt;±&lt;span class=\"thinspace\"&gt;&lt;/span&gt;0.9&lt;span class=\"thinspace\"&gt;&lt;/span&gt;GtC&lt;span class=\"thinspace\"&gt;&lt;/span&gt;yr&lt;sup&gt;−1&lt;/sup&gt;. &lt;i&gt;G&lt;/i&gt;&lt;sub&gt;ATM&lt;/sub&gt; was higher in 2015 compared to the past decade (2006–2015), reflecting a smaller &lt;i&gt;S&lt;/i&gt;&lt;sub&gt;LAND&lt;/sub&gt; for that year. The global atmospheric CO&lt;sub&gt;2&lt;/sub&gt; concentration reached 399.4&lt;span class=\"thinspace\"&gt;&lt;/span&gt;±&lt;span class=\"thinspace\"&gt;&lt;/span&gt;0.1&lt;span class=\"thinspace\"&gt;&lt;/span&gt;ppm averaged over 2015. For 2016, preliminary data indicate the continuation of low growth in &lt;i&gt;E&lt;/i&gt;&lt;sub&gt;FF&lt;/sub&gt; with +0.2&lt;span class=\"thinspace\"&gt;&lt;/span&gt;% (range of −1.0 to +1.8&lt;span class=\"thinspace\"&gt;&lt;/span&gt;%) based on national emissions projections for China and USA, and projections of gross domestic product corrected for recent changes in the carbon intensity of the economy for the rest of the world. In spite of the low growth of &lt;i&gt;E&lt;/i&gt;&lt;sub&gt;FF&lt;/sub&gt; in 2016, the growth rate in atmospheric CO&lt;sub&gt;2&lt;/sub&gt; concentration is expected to be relatively high because of the persistence of the smaller residual terrestrial sink (&lt;i&gt;S&lt;/i&gt;&lt;sub&gt;LAND&lt;/sub&gt;) in response to El Niño conditions of 2015–2016. From this projection of &lt;i&gt;E&lt;/i&gt;&lt;sub&gt;FF&lt;/sub&gt; and assumed constant &lt;i&gt;E&lt;/i&gt;&lt;sub&gt;LUC&lt;/sub&gt; for 2016, cumulative emissions of CO&lt;sub&gt;2&lt;/sub&gt; will reach 565&lt;span class=\"thinspace\"&gt;&lt;/span&gt;±&lt;span class=\"thinspace\"&gt;&lt;/span&gt;55&lt;span class=\"thinspace\"&gt;&lt;/span&gt;GtC (2075&lt;span class=\"thinspace\"&gt;&lt;/span&gt;±&lt;span class=\"thinspace\"&gt;&lt;/span&gt;205&lt;span class=\"thinspace\"&gt;&lt;/span&gt;GtCO&lt;sub&gt;2&lt;/sub&gt;) for 1870–2016, about 75&lt;span class=\"thinspace\"&gt;&lt;/span&gt;% from &lt;i&gt;E&lt;/i&gt;&lt;sub&gt;FF&lt;/sub&gt; and 25&lt;span class=\"thinspace\"&gt;&lt;/span&gt;% from &lt;i&gt;E&lt;/i&gt;&lt;sub&gt;LUC&lt;/sub&gt;. This living data update documents changes in the methods and data sets used in this new carbon budget compared with previous publications of this data set (Le Quéré et al., 2015b, a, 2014, 2013). All observations presented here can be downloaded from the Carbon Dioxide Information Analysis Center (&lt;a href=\"http://dx.doi.org/10.3334/CDIAC/GCP_2016\" target=\"_blank\"&gt;doi:10.3334/CDIAC/GCP_2016&lt;/a&gt;).&lt;/p&gt;","container-title":"Earth System Science Data","DOI":"https://doi.org/10.5194/essd-8-605-2016","ISSN":"1866-3508","issue":"2","language":"English","page":"605-649","source":"www.earth-syst-sci-data.net","title":"Global Carbon Budget 2016","volume":"8","author":[{"family":"Quéré","given":"Corinne Le"},{"family":"Andrew","given":"Robbie M."},{"family":"Canadell","given":"Josep G."},{"family":"Sitch","given":"Stephen"},{"family":"Korsbakken","given":"Jan Ivar"},{"family":"Peters","given":"Glen P."},{"family":"Manning","given":"Andrew C."},{"family":"Boden","given":"Thomas A."},{"family":"Tans","given":"Pieter P."},{"family":"Houghton","given":"Richard A."},{"family":"Keeling","given":"Ralph F."},{"family":"Alin","given":"Simone"},{"family":"Andrews","given":"Oliver D."},{"family":"Anthoni","given":"Peter"},{"family":"Barbero","given":"Leticia"},{"family":"Bopp","given":"Laurent"},{"family":"Chevallier","given":"Frédéric"},{"family":"Chini","given":"Louise P."},{"family":"Ciais","given":"Philippe"},{"family":"Currie","given":"Kim"},{"family":"Delire","given":"Christine"},{"family":"Doney","given":"Scott C."},{"family":"Friedlingstein","given":"Pierre"},{"family":"Gkritzalis","given":"Thanos"},{"family":"Harris","given":"Ian"},{"family":"Hauck","given":"Judith"},{"family":"Haverd","given":"Vanessa"},{"family":"Hoppema","given":"Mario"},{"family":"Klein Goldewijk","given":"Kees"},{"family":"Jain","given":"Atul K."},{"family":"Kato","given":"Etsushi"},{"family":"Körtzinger","given":"Arne"},{"family":"Landschützer","given":"Peter"},{"family":"Lefèvre","given":"Nathalie"},{"family":"Lenton","given":"Andrew"},{"family":"Lienert","given":"Sebastian"},{"family":"Lombardozzi","given":"Danica"},{"family":"Melton","given":"Joe R."},{"family":"Metzl","given":"Nicolas"},{"family":"Millero","given":"Frank"},{"family":"Monteiro","given":"Pedro M. S."},{"family":"Munro","given":"David R."},{"family":"Nabel","given":"Julia E. M. S."},{"family":"Nakaoka","given":"Shin-ichiro"},{"family":"O'Brien","given":"Kevin"},{"family":"Olsen","given":"Are"},{"family":"Omar","given":"Abdirahman M."},{"family":"Ono","given":"Tsuneo"},{"family":"Pierrot","given":"Denis"},{"family":"Poulter","given":"Benjamin"},{"family":"Rödenbeck","given":"Christian"},{"family":"Salisbury","given":"Joe"},{"family":"Schuster","given":"Ute"},{"family":"Schwinger","given":"Jörg"},{"family":"Séférian","given":"Roland"},{"family":"Skjelvan","given":"Ingunn"},{"family":"Stocker","given":"Benjamin D."},{"family":"Sutton","given":"Adrienne J."},{"family":"Takahashi","given":"Taro"},{"family":"Tian","given":"Hanqin"},{"family":"Tilbrook","given":"Bronte"},{"family":"Laan-Luijkx","given":"Ingrid T.","dropping-particle":"van der"},{"family":"Werf","given":"Guido R.","dropping-particle":"van der"},{"family":"Viovy","given":"Nicolas"},{"family":"Walker","given":"Anthony P."},{"family":"Wiltshire","given":"Andrew J."},{"family":"Zaehle","given":"Sönke"}],"issued":{"date-parts":[["2016",11,14]]}}},{"id":219,"uris":["http://zotero.org/users/local/uNYZvaCf/items/LX65DKCI"],"uri":["http://zotero.org/users/local/uNYZvaCf/items/LX65DKCI"],"itemData":{"id":219,"type":"book","note":"Published: Integrated Assessment Modeling Consortium &amp; International Institute for Applied Systems Analysis\nDOI: 10.22022/SR15/08-2018.15429","publisher":"Integrated Assessment Modeling Consortium &amp; International Institute for Applied Systems Analysis","title":"IAMC 1.5°C Scenario Explorer and Data hosted by IIASA","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del w:id="81" w:author="Stuart Jenkins" w:date="2019-12-10T16:33:00Z">
        <w:r w:rsidR="00962A94" w:rsidRPr="0045212B" w:rsidDel="0051387C">
          <w:rPr>
            <w:rFonts w:asciiTheme="minorHAnsi" w:hAnsiTheme="minorHAnsi" w:cstheme="minorHAnsi"/>
            <w:vertAlign w:val="subscript"/>
          </w:rPr>
          <w:delInstrText xml:space="preserve"> ADDIN ZOTERO_ITEM CSL_CITATION {"citationID":"0UIA5XC6","properties":{"formattedCitation":"\\super 7,8\\nosupersub{}","plainCitation":"7,8","noteIndex":0},"citationItems":[{"id":72,"uris":["http://zotero.org/users/local/uNYZvaCf/items/T2B9MLR9"],"uri":["http://zotero.org/users/local/uNYZvaCf/items/T2B9MLR9"],"itemData":{"id":72,"type":"article-journal","title":"Global Carbon Budget 2016","container-title":"Earth System Science Data","page":"605-649","volume":"8","issue":"2","source":"www.earth-syst-sci-data.net","abstract":"&lt;p&gt;&lt;strong&gt;Abstract.&lt;/strong&gt; Accurate assessment of anthropogenic carbon dioxide (CO&lt;sub&gt;2&lt;/sub&gt;)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and consistency within and among components, alongside methodology and data limitations. CO&lt;sub&gt;2&lt;/sub&gt; emissions from fossil fuels and industry (&lt;i&gt;E&lt;/i&gt;&lt;sub&gt;FF&lt;/sub&gt;) are based on energy statistics and cement production data, respectively, while emissions from land-use change (&lt;i&gt;E&lt;/i&gt;&lt;sub&gt;LUC&lt;/sub&gt;), mainly deforestation, are based on combined evidence from land-cover change data, fire activity associated with deforestation, and models. The global atmospheric CO&lt;sub&gt;2&lt;/sub&gt; concentration is measured directly and its rate of growth (&lt;i&gt;G&lt;/i&gt;&lt;sub&gt;ATM&lt;/sub&gt;) is computed from the annual changes in concentration. The mean ocean CO&lt;sub&gt;2&lt;/sub&gt; sink (&lt;i&gt;S&lt;/i&gt;&lt;sub&gt;OCEAN&lt;/sub&gt;) is based on observations from the 1990s, while the annual anomalies and trends are estimated with ocean models. The variability in &lt;i&gt;S&lt;/i&gt;&lt;sub&gt;OCEAN&lt;/sub&gt; is evaluated with data products based on surveys of ocean CO&lt;sub&gt;2&lt;/sub&gt; measurements. The global residual terrestrial CO&lt;sub&gt;2&lt;/sub&gt; sink (&lt;i&gt;S&lt;/i&gt;&lt;sub&gt;LAND&lt;/sub&gt;) is estimated by the difference of the other terms of the global carbon budget and compared to results of independent dynamic global vegetation models. We compare the mean land and ocean fluxes and their variability to estimates from three atmospheric inverse methods for three broad latitude bands. All uncertainties are reported as ±1&lt;i&gt;σ&lt;/i&gt;, reflecting the current capacity to characterise the annual estimates of each component of the global carbon budget. For the last decade available (2006–2015), &lt;i&gt;E&lt;/i&gt;&lt;sub&gt;FF&lt;/sub&gt; was 9.3&lt;span class=\"thinspace\"&gt;&lt;/span&gt;±&lt;span class=\"thinspace\"&gt;&lt;/span&gt;0.5&lt;span class=\"thinspace\"&gt;&lt;/span&gt;GtC&lt;span class=\"thinspace\"&gt;&lt;/span&gt;yr&lt;sup&gt;−1&lt;/sup&gt;, &lt;i&gt;E&lt;/i&gt;&lt;sub&gt;LUC&lt;/sub&gt; 1.0&lt;span class=\"thinspace\"&gt;&lt;/span&gt;±&lt;span class=\"thinspace\"&gt;&lt;/span&gt;0.5&lt;span class=\"thinspace\"&gt;&lt;/span&gt;GtC&lt;span class=\"thinspace\"&gt;&lt;/span&gt;yr&lt;sup&gt;−1&lt;/sup&gt;, &lt;i&gt;G&lt;/i&gt;&lt;sub&gt;ATM&lt;/sub&gt; 4.5&lt;span class=\"thinspace\"&gt;&lt;/span&gt;±&lt;span class=\"thinspace\"&gt;&lt;/span&gt;0.1&lt;span class=\"thinspace\"&gt;&lt;/span&gt;GtC&lt;span class=\"thinspace\"&gt;&lt;/span&gt;yr&lt;sup&gt;−1&lt;/sup&gt;, &lt;i&gt;S&lt;/i&gt;&lt;sub&gt;OCEAN&lt;/sub&gt; 2.6&lt;span class=\"thinspace\"&gt;&lt;/span&gt;±&lt;span class=\"thinspace\"&gt;&lt;/span&gt;0.5&lt;span class=\"thinspace\"&gt;&lt;/span&gt;GtC&lt;span class=\"thinspace\"&gt;&lt;/span&gt;yr&lt;sup&gt;−1&lt;/sup&gt;, and &lt;i&gt;S&lt;/i&gt;&lt;sub&gt;LAND&lt;/sub&gt; 3.1&lt;span class=\"thinspace\"&gt;&lt;/span&gt;±&lt;span class=\"thinspace\"&gt;&lt;/span&gt;0.9&lt;span class=\"thinspace\"&gt;&lt;/span&gt;GtC&lt;span class=\"thinspace\"&gt;&lt;/span&gt;yr&lt;sup&gt;−1&lt;/sup&gt;. For year 2015 alone, the growth in &lt;i&gt;E&lt;/i&gt;&lt;sub&gt;FF&lt;/sub&gt; was approximately zero and emissions remained at 9.9&lt;span class=\"thinspace\"&gt;&lt;/span&gt;±&lt;span class=\"thinspace\"&gt;&lt;/span&gt;0.5&lt;span class=\"thinspace\"&gt;&lt;/span&gt;GtC&lt;span class=\"thinspace\"&gt;&lt;/span&gt;yr&lt;sup&gt;−1&lt;/sup&gt;, showing a slowdown in growth of these emissions compared to the average growth of 1.8&lt;span class=\"thinspace\"&gt;&lt;/span&gt;%&lt;span class=\"thinspace\"&gt;&lt;/span&gt;yr&lt;sup&gt;−1&lt;/sup&gt; that took place during 2006–2015. Also, for 2015, &lt;i&gt;E&lt;/i&gt;&lt;sub&gt;LUC&lt;/sub&gt; was 1.3&lt;span class=\"thinspace\"&gt;&lt;/span&gt;±&lt;span class=\"thinspace\"&gt;&lt;/span&gt;0.5&lt;span class=\"thinspace\"&gt;&lt;/span&gt;GtC&lt;span class=\"thinspace\"&gt;&lt;/span&gt;yr&lt;sup&gt;−1&lt;/sup&gt;, &lt;i&gt;G&lt;/i&gt;&lt;sub&gt;ATM&lt;/sub&gt; was 6.3&lt;span class=\"thinspace\"&gt;&lt;/span&gt;±&lt;span class=\"thinspace\"&gt;&lt;/span&gt;0.2&lt;span class=\"thinspace\"&gt;&lt;/span&gt;GtC&lt;span class=\"thinspace\"&gt;&lt;/span&gt;yr&lt;sup&gt;−1&lt;/sup&gt;, &lt;i&gt;S&lt;/i&gt;&lt;sub&gt;OCEAN&lt;/sub&gt; was 3.0&lt;span class=\"thinspace\"&gt;&lt;/span&gt;±&lt;span class=\"thinspace\"&gt;&lt;/span&gt;0.5&lt;span class=\"thinspace\"&gt;&lt;/span&gt;GtC&lt;span class=\"thinspace\"&gt;&lt;/span&gt;yr&lt;sup&gt;−1&lt;/sup&gt;, and &lt;i&gt;S&lt;/i&gt;&lt;sub&gt;LAND&lt;/sub&gt; was 1.9&lt;span class=\"thinspace\"&gt;&lt;/span&gt;±&lt;span class=\"thinspace\"&gt;&lt;/span&gt;0.9&lt;span class=\"thinspace\"&gt;&lt;/span&gt;GtC&lt;span class=\"thinspace\"&gt;&lt;/span&gt;yr&lt;sup&gt;−1&lt;/sup&gt;. &lt;i&gt;G&lt;/i&gt;&lt;sub&gt;ATM&lt;/sub&gt; was higher in 2015 compared to the past decade (2006–2015), reflecting a smaller &lt;i&gt;S&lt;/i&gt;&lt;sub&gt;LAND&lt;/sub&gt; for that year. The global atmospheric CO&lt;sub&gt;2&lt;/sub&gt; concentration reached 399.4&lt;span class=\"thinspace\"&gt;&lt;/span&gt;±&lt;span class=\"thinspace\"&gt;&lt;/span&gt;0.1&lt;span class=\"thinspace\"&gt;&lt;/span&gt;ppm averaged over 2015. For 2016, preliminary data indicate the continuation of low growth in &lt;i&gt;E&lt;/i&gt;&lt;sub&gt;FF&lt;/sub&gt; with +0.2&lt;span class=\"thinspace\"&gt;&lt;/span&gt;% (range of −1.0 to +1.8&lt;span class=\"thinspace\"&gt;&lt;/span&gt;%) based on national emissions projections for China and USA, and projections of gross domestic product corrected for recent changes in the carbon intensity of the economy for the rest of the world. In spite of the low growth of &lt;i&gt;E&lt;/i&gt;&lt;sub&gt;FF&lt;/sub&gt; in 2016, the growth rate in atmospheric CO&lt;sub&gt;2&lt;/sub&gt; concentration is expected to be relatively high because of the persistence of the smaller residual terrestrial sink (&lt;i&gt;S&lt;/i&gt;&lt;sub&gt;LAND&lt;/sub&gt;) in response to El Niño conditions of 2015–2016. From this projection of &lt;i&gt;E&lt;/i&gt;&lt;sub&gt;FF&lt;/sub&gt; and assumed constant &lt;i&gt;E&lt;/i&gt;&lt;sub&gt;LUC&lt;/sub&gt; for 2016, cumulative emissions of CO&lt;sub&gt;2&lt;/sub&gt; will reach 565&lt;span class=\"thinspace\"&gt;&lt;/span&gt;±&lt;span class=\"thinspace\"&gt;&lt;/span&gt;55&lt;span class=\"thinspace\"&gt;&lt;/span&gt;GtC (2075&lt;span class=\"thinspace\"&gt;&lt;/span&gt;±&lt;span class=\"thinspace\"&gt;&lt;/span&gt;205&lt;span class=\"thinspace\"&gt;&lt;/span&gt;GtCO&lt;sub&gt;2&lt;/sub&gt;) for 1870–2016, about 75&lt;span class=\"thinspace\"&gt;&lt;/span&gt;% from &lt;i&gt;E&lt;/i&gt;&lt;sub&gt;FF&lt;/sub&gt; and 25&lt;span class=\"thinspace\"&gt;&lt;/span&gt;% from &lt;i&gt;E&lt;/i&gt;&lt;sub&gt;LUC&lt;/sub&gt;. This living data update documents changes in the methods and data sets used in this new carbon budget compared with previous publications of this data set (Le Quéré et al., 2015b, a, 2014, 2013). All observations presented here can be downloaded from the Carbon Dioxide Information Analysis Center (&lt;a href=\"http://dx.doi.org/10.3334/CDIAC/GCP_2016\" target=\"_blank\"&gt;doi:10.3334/CDIAC/GCP_2016&lt;/a&gt;).&lt;/p&gt;","DOI":"https://doi.org/10.5194/essd-8-605-2016","ISSN":"1866-3508","language":"English","author":[{"family":"Quéré","given":"Corinne Le"},{"family":"Andrew","given":"Robbie M."},{"family":"Canadell","given":"Josep G."},{"family":"Sitch","given":"Stephen"},{"family":"Korsbakken","given":"Jan Ivar"},{"family":"Peters","given":"Glen P."},{"family":"Manning","given":"Andrew C."},{"family":"Boden","given":"Thomas A."},{"family":"Tans","given":"Pieter P."},{"family":"Houghton","given":"Richard A."},{"family":"Keeling","given":"Ralph F."},{"family":"Alin","given":"Simone"},{"family":"Andrews","given":"Oliver D."},{"family":"Anthoni","given":"Peter"},{"family":"Barbero","given":"Leticia"},{"family":"Bopp","given":"Laurent"},{"family":"Chevallier","given":"Frédéric"},{"family":"Chini","given":"Louise P."},{"family":"Ciais","given":"Philippe"},{"family":"Currie","given":"Kim"},{"family":"Delire","given":"Christine"},{"family":"Doney","given":"Scott C."},{"family":"Friedlingstein","given":"Pierre"},{"family":"Gkritzalis","given":"Thanos"},{"family":"Harris","given":"Ian"},{"family":"Hauck","given":"Judith"},{"family":"Haverd","given":"Vanessa"},{"family":"Hoppema","given":"Mario"},{"family":"Klein Goldewijk","given":"Kees"},{"family":"Jain","given":"Atul K."},{"family":"Kato","given":"Etsushi"},{"family":"Körtzinger","given":"Arne"},{"family":"Landschützer","given":"Peter"},{"family":"Lefèvre","given":"Nathalie"},{"family":"Lenton","given":"Andrew"},{"family":"Lienert","given":"Sebastian"},{"family":"Lombardozzi","given":"Danica"},{"family":"Melton","given":"Joe R."},{"family":"Metzl","given":"Nicolas"},{"family":"Millero","given":"Frank"},{"family":"Monteiro","given":"Pedro M. S."},{"family":"Munro","given":"David R."},{"family":"Nabel","given":"Julia E. M. S."},{"family":"Nakaoka","given":"Shin-ichiro"},{"family":"O'Brien","given":"Kevin"},{"family":"Olsen","given":"Are"},{"family":"Omar","given":"Abdirahman M."},{"family":"Ono","given":"Tsuneo"},{"family":"Pierrot","given":"Denis"},{"family":"Poulter","given":"Benjamin"},{"family":"Rödenbeck","given":"Christian"},{"family":"Salisbury","given":"Joe"},{"family":"Schuster","given":"Ute"},{"family":"Schwinger","given":"Jörg"},{"family":"Séférian","given":"Roland"},{"family":"Skjelvan","given":"Ingunn"},{"family":"Stocker","given":"Benjamin D."},{"family":"Sutton","given":"Adrienne J."},{"family":"Takahashi","given":"Taro"},{"family":"Tian","given":"Hanqin"},{"family":"Tilbrook","given":"Bronte"},{"family":"Laan-Luijkx","given":"Ingrid T.","dropping-particle":"van der"},{"family":"Werf","given":"Guido R.","dropping-particle":"van der"},{"family":"Viovy","given":"Nicolas"},{"family":"Walker","given":"Anthony P."},{"family":"Wiltshire","given":"Andrew J."},{"family":"Zaehle","given":"Sönke"}],"issued":{"date-parts":[["2016",11,14]]}}},{"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delInstrText>
        </w:r>
      </w:del>
      <w:r w:rsidR="00045CB8" w:rsidRPr="0045212B">
        <w:rPr>
          <w:rFonts w:asciiTheme="minorHAnsi" w:hAnsiTheme="minorHAnsi" w:cstheme="minorHAnsi"/>
          <w:vertAlign w:val="subscript"/>
        </w:rPr>
        <w:fldChar w:fldCharType="separate"/>
      </w:r>
      <w:r w:rsidR="00962A94" w:rsidRPr="0045212B">
        <w:rPr>
          <w:rFonts w:asciiTheme="minorHAnsi" w:hAnsiTheme="minorHAnsi" w:cstheme="minorHAnsi"/>
          <w:vertAlign w:val="superscript"/>
        </w:rPr>
        <w:t>7,8</w:t>
      </w:r>
      <w:r w:rsidR="00045CB8" w:rsidRPr="0045212B">
        <w:rPr>
          <w:rFonts w:asciiTheme="minorHAnsi" w:hAnsiTheme="minorHAnsi" w:cstheme="minorHAnsi"/>
          <w:vertAlign w:val="subscript"/>
        </w:rPr>
        <w:fldChar w:fldCharType="end"/>
      </w:r>
      <w:r w:rsidR="00D3154D" w:rsidRPr="0045212B">
        <w:rPr>
          <w:rFonts w:asciiTheme="minorHAnsi" w:hAnsiTheme="minorHAnsi" w:cstheme="minorHAnsi"/>
        </w:rPr>
        <w:t>;</w:t>
      </w:r>
      <w:r w:rsidR="00AD7C29" w:rsidRPr="0045212B">
        <w:rPr>
          <w:rFonts w:asciiTheme="minorHAnsi" w:hAnsiTheme="minorHAnsi" w:cstheme="minorHAnsi"/>
        </w:rPr>
        <w:t xml:space="preserve"> CO</w:t>
      </w:r>
      <w:r w:rsidR="00AD7C29" w:rsidRPr="0045212B">
        <w:rPr>
          <w:rFonts w:asciiTheme="minorHAnsi" w:hAnsiTheme="minorHAnsi" w:cstheme="minorHAnsi"/>
          <w:vertAlign w:val="subscript"/>
        </w:rPr>
        <w:t>2</w:t>
      </w:r>
      <w:r w:rsidR="00AD7C29" w:rsidRPr="0045212B">
        <w:rPr>
          <w:rFonts w:asciiTheme="minorHAnsi" w:hAnsiTheme="minorHAnsi" w:cstheme="minorHAnsi"/>
        </w:rPr>
        <w:t xml:space="preserve"> </w:t>
      </w:r>
      <w:r w:rsidR="00C05663">
        <w:rPr>
          <w:rFonts w:asciiTheme="minorHAnsi" w:hAnsiTheme="minorHAnsi" w:cstheme="minorHAnsi"/>
        </w:rPr>
        <w:t xml:space="preserve">emissions, of all major pollutants, have the most permanent impact on </w:t>
      </w:r>
      <w:r w:rsidR="00AD7C29" w:rsidRPr="0045212B">
        <w:rPr>
          <w:rFonts w:asciiTheme="minorHAnsi" w:hAnsiTheme="minorHAnsi" w:cstheme="minorHAnsi"/>
        </w:rPr>
        <w:t>the climate system</w:t>
      </w:r>
      <w:r w:rsidR="00045CB8" w:rsidRPr="0045212B">
        <w:rPr>
          <w:rFonts w:asciiTheme="minorHAnsi" w:hAnsiTheme="minorHAnsi" w:cstheme="minorHAnsi"/>
        </w:rPr>
        <w:fldChar w:fldCharType="begin"/>
      </w:r>
      <w:ins w:id="82" w:author="Stuart Jenkins" w:date="2019-12-10T16:33:00Z">
        <w:r w:rsidR="0051387C">
          <w:rPr>
            <w:rFonts w:asciiTheme="minorHAnsi" w:hAnsiTheme="minorHAnsi" w:cstheme="minorHAnsi"/>
          </w:rPr>
          <w:instrText xml:space="preserve"> ADDIN ZOTERO_ITEM CSL_CITATION {"citationID":"IS93HpXG","properties":{"formattedCitation":"\\super 9\\uc0\\u8211{}11\\nosupersub{}","plainCitation":"9–11","noteIndex":0},"citationItems":[{"id":118,"uris":["http://zotero.org/users/local/uNYZvaCf/items/5AICC84J"],"uri":["http://zotero.org/users/local/uNYZvaCf/items/5AICC84J"],"itemData":{"id":118,"type":"article-journal","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container-title":"Atmospheric Chemistry and Physics","DOI":"https://doi.org/10.5194/acp-13-2793-2013","ISSN":"1680-7316","issue":"5","language":"English","page":"2793-2825","source":"www.atmos-chem-phys.net","title":"Carbon dioxide and climate impulse response functions for the computation of greenhouse gas metrics: a multi-model analysis","title-short":"Carbon dioxide and climate impulse response functions for the computation of greenhouse gas metrics","volume":"13","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15,"uris":["http://zotero.org/users/local/uNYZvaCf/items/UNV9YC9A"],"uri":["http://zotero.org/users/local/uNYZvaCf/items/UNV9YC9A"],"itemData":{"id":15,"type":"article-journal","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container-title":"Atmospheric Chemistry and Physics","DOI":"https://doi.org/10.5194/acp-17-7213-2017","ISSN":"1680-7316","issue":"11","language":"English","page":"7213-7228","source":"www.atmos-chem-phys.net","title":"A modified impulse-response representation of the global near-surface air temperature and atmospheric concentration response to carbon dioxide emissions","volume":"17","author":[{"family":"Millar","given":"Richard J."},{"family":"Nicholls","given":"Zebedee R."},{"family":"Friedlingstein","given":"Pierre"},{"family":"Allen","given":"Myles R."}],"issued":{"date-parts":[["2017",6,16]]}}},{"id":84,"uris":["http://zotero.org/users/local/uNYZvaCf/items/MZJBP9YQ"],"uri":["http://zotero.org/users/local/uNYZvaCf/items/MZJBP9YQ"],"itemData":{"id":84,"type":"article-journal","abstract":"Previous studies have shown that global mean surface air temperature remains elevated after cessation of CO 2 emissions. However, studies differ in whether the temperature continues to increase, slowly decreases, or remains constant after cessation of emissions. An understanding of this committed warming is of importance because it has implication for the estimation of carbon budgets compatible with temperature targets. Here, we investigate the effect of the state of thermal and bio-geochemical equilibration at the time emissions are set to zero on the committed warming as the latter is determined by the balance of these two equilibration processes. We find that the effect of thermal equilibration, expressed as fraction of realized warming, dominates over the bio-geochemical equilibration, expressed as ratio of the airborne fraction to the equilibrium airborne fraction. This leads to a positive warming commitment, and a commitment that declines the later emissions are zeroed along a trajectory of constant atmospheric CO 2 concentration. We furthermore show that the scenario prior to zeroed emissions has the strongest effect on the warming commitment, compared to the time of zeroed emissions and the time horizon over which the commitment is calculated.","container-title":"Environmental Research Letters","DOI":"10.1088/1748-9326/aa564a","ISSN":"1748-9326","issue":"1","journalAbbreviation":"Environ. Res. Lett.","language":"en","page":"015002","source":"Institute of Physics","title":"What determines the warming commitment after cessation of CO 2 emissions?","volume":"12","author":[{"family":"Ehlert","given":"Dana"},{"family":"Zickfeld","given":"Kirsten"}],"issued":{"date-parts":[["2017"]]}}}],"schema":"https://github.com/citation-style-language/schema/raw/master/csl-citation.json"} </w:instrText>
        </w:r>
      </w:ins>
      <w:del w:id="83" w:author="Stuart Jenkins" w:date="2019-12-10T16:33:00Z">
        <w:r w:rsidR="00962A94" w:rsidRPr="0045212B" w:rsidDel="0051387C">
          <w:rPr>
            <w:rFonts w:asciiTheme="minorHAnsi" w:hAnsiTheme="minorHAnsi" w:cstheme="minorHAnsi"/>
          </w:rPr>
          <w:delInstrText xml:space="preserve"> ADDIN ZOTERO_ITEM CSL_CITATION {"citationID":"IS93HpXG","properties":{"formattedCitation":"\\super 9\\uc0\\u8211{}11\\nosupersub{}","plainCitation":"9–11","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id":84,"uris":["http://zotero.org/users/local/uNYZvaCf/items/MZJBP9YQ"],"uri":["http://zotero.org/users/local/uNYZvaCf/items/MZJBP9YQ"],"itemData":{"id":84,"type":"article-journal","title":"What determines the warming commitment after cessation of CO 2 emissions?","container-title":"Environmental Research Letters","page":"015002","volume":"12","issue":"1","source":"Institute of Physics","abstract":"Previous studies have shown that global mean surface air temperature remains elevated after cessation of CO 2 emissions. However, studies differ in whether the temperature continues to increase, slowly decreases, or remains constant after cessation of emissions. An understanding of this committed warming is of importance because it has implication for the estimation of carbon budgets compatible with temperature targets. Here, we investigate the effect of the state of thermal and bio-geochemical equilibration at the time emissions are set to zero on the committed warming as the latter is determined by the balance of these two equilibration processes. We find that the effect of thermal equilibration, expressed as fraction of realized warming, dominates over the bio-geochemical equilibration, expressed as ratio of the airborne fraction to the equilibrium airborne fraction. This leads to a positive warming commitment, and a commitment that declines the later emissions are zeroed along a trajectory of constant atmospheric CO 2 concentration. We furthermore show that the scenario prior to zeroed emissions has the strongest effect on the warming commitment, compared to the time of zeroed emissions and the time horizon over which the commitment is calculated.","DOI":"10.1088/1748-9326/aa564a","ISSN":"1748-9326","journalAbbreviation":"Environ. Res. Lett.","language":"en","author":[{"family":"Ehlert","given":"Dana"},{"family":"Zickfeld","given":"Kirsten"}],"issued":{"date-parts":[["2017"]]}}}],"schema":"https://github.com/citation-style-language/schema/raw/master/csl-citation.json"} </w:delInstrText>
        </w:r>
      </w:del>
      <w:r w:rsidR="00045CB8" w:rsidRPr="0045212B">
        <w:rPr>
          <w:rFonts w:asciiTheme="minorHAnsi" w:hAnsiTheme="minorHAnsi" w:cstheme="minorHAnsi"/>
        </w:rPr>
        <w:fldChar w:fldCharType="separate"/>
      </w:r>
      <w:r w:rsidR="00962A94" w:rsidRPr="0045212B">
        <w:rPr>
          <w:rFonts w:asciiTheme="minorHAnsi" w:hAnsiTheme="minorHAnsi" w:cstheme="minorHAnsi"/>
          <w:vertAlign w:val="superscript"/>
        </w:rPr>
        <w:t>9–11</w:t>
      </w:r>
      <w:r w:rsidR="00045CB8" w:rsidRPr="0045212B">
        <w:rPr>
          <w:rFonts w:asciiTheme="minorHAnsi" w:hAnsiTheme="minorHAnsi" w:cstheme="minorHAnsi"/>
        </w:rPr>
        <w:fldChar w:fldCharType="end"/>
      </w:r>
      <w:r w:rsidR="00D3154D" w:rsidRPr="0045212B">
        <w:rPr>
          <w:rFonts w:asciiTheme="minorHAnsi" w:hAnsiTheme="minorHAnsi" w:cstheme="minorHAnsi"/>
        </w:rPr>
        <w:t xml:space="preserve">; and </w:t>
      </w:r>
      <w:r w:rsidR="00C05663" w:rsidRPr="00637E6F">
        <w:rPr>
          <w:rFonts w:asciiTheme="minorHAnsi" w:hAnsiTheme="minorHAnsi" w:cstheme="minorHAnsi"/>
        </w:rPr>
        <w:t>CO</w:t>
      </w:r>
      <w:r w:rsidR="00C05663" w:rsidRPr="00637E6F">
        <w:rPr>
          <w:rFonts w:asciiTheme="minorHAnsi" w:hAnsiTheme="minorHAnsi" w:cstheme="minorHAnsi"/>
          <w:vertAlign w:val="subscript"/>
        </w:rPr>
        <w:t>2</w:t>
      </w:r>
      <w:r w:rsidR="00C05663">
        <w:rPr>
          <w:rFonts w:asciiTheme="minorHAnsi" w:hAnsiTheme="minorHAnsi" w:cstheme="minorHAnsi"/>
        </w:rPr>
        <w:t xml:space="preserve">-induced warming </w:t>
      </w:r>
      <w:r w:rsidR="00AD7C29" w:rsidRPr="0045212B">
        <w:rPr>
          <w:rFonts w:asciiTheme="minorHAnsi" w:hAnsiTheme="minorHAnsi" w:cstheme="minorHAnsi"/>
        </w:rPr>
        <w:t xml:space="preserve"> is </w:t>
      </w:r>
      <w:r w:rsidR="00D649B6">
        <w:rPr>
          <w:rFonts w:asciiTheme="minorHAnsi" w:hAnsiTheme="minorHAnsi" w:cstheme="minorHAnsi"/>
        </w:rPr>
        <w:t>approximately</w:t>
      </w:r>
      <w:r w:rsidR="00D649B6" w:rsidRPr="0045212B">
        <w:rPr>
          <w:rFonts w:asciiTheme="minorHAnsi" w:hAnsiTheme="minorHAnsi" w:cstheme="minorHAnsi"/>
        </w:rPr>
        <w:t xml:space="preserve"> </w:t>
      </w:r>
      <w:r w:rsidR="00AD7C29" w:rsidRPr="0045212B">
        <w:rPr>
          <w:rFonts w:asciiTheme="minorHAnsi" w:hAnsiTheme="minorHAnsi" w:cstheme="minorHAnsi"/>
        </w:rPr>
        <w:t xml:space="preserve">proportional to the </w:t>
      </w:r>
      <w:r w:rsidR="00200CFE" w:rsidRPr="0045212B">
        <w:rPr>
          <w:rFonts w:asciiTheme="minorHAnsi" w:hAnsiTheme="minorHAnsi" w:cstheme="minorHAnsi"/>
        </w:rPr>
        <w:t xml:space="preserve">total </w:t>
      </w:r>
      <w:r w:rsidR="00AD7C29" w:rsidRPr="0045212B">
        <w:rPr>
          <w:rFonts w:asciiTheme="minorHAnsi" w:hAnsiTheme="minorHAnsi" w:cstheme="minorHAnsi"/>
        </w:rPr>
        <w:t>quantity of</w:t>
      </w:r>
      <w:r w:rsidR="00200CFE" w:rsidRPr="0045212B">
        <w:rPr>
          <w:rFonts w:asciiTheme="minorHAnsi" w:hAnsiTheme="minorHAnsi" w:cstheme="minorHAnsi"/>
        </w:rPr>
        <w:t xml:space="preserve"> </w:t>
      </w:r>
      <w:r w:rsidR="00C05663">
        <w:rPr>
          <w:rFonts w:asciiTheme="minorHAnsi" w:hAnsiTheme="minorHAnsi" w:cstheme="minorHAnsi"/>
        </w:rPr>
        <w:t>CO</w:t>
      </w:r>
      <w:r w:rsidR="00C05663">
        <w:rPr>
          <w:rFonts w:asciiTheme="minorHAnsi" w:hAnsiTheme="minorHAnsi" w:cstheme="minorHAnsi"/>
          <w:vertAlign w:val="subscript"/>
        </w:rPr>
        <w:t>2</w:t>
      </w:r>
      <w:r w:rsidR="00C05663" w:rsidRPr="0045212B">
        <w:rPr>
          <w:rFonts w:asciiTheme="minorHAnsi" w:hAnsiTheme="minorHAnsi" w:cstheme="minorHAnsi"/>
        </w:rPr>
        <w:t xml:space="preserve"> </w:t>
      </w:r>
      <w:r w:rsidR="00AD7C29" w:rsidRPr="0045212B">
        <w:rPr>
          <w:rFonts w:asciiTheme="minorHAnsi" w:hAnsiTheme="minorHAnsi" w:cstheme="minorHAnsi"/>
        </w:rPr>
        <w:t>emi</w:t>
      </w:r>
      <w:r w:rsidR="00200CFE" w:rsidRPr="0045212B">
        <w:rPr>
          <w:rFonts w:asciiTheme="minorHAnsi" w:hAnsiTheme="minorHAnsi" w:cstheme="minorHAnsi"/>
        </w:rPr>
        <w:t>tted</w:t>
      </w:r>
      <w:r w:rsidR="00AD7C29" w:rsidRPr="0045212B">
        <w:rPr>
          <w:rFonts w:asciiTheme="minorHAnsi" w:hAnsiTheme="minorHAnsi" w:cstheme="minorHAnsi"/>
        </w:rPr>
        <w:t xml:space="preserve"> up </w:t>
      </w:r>
      <w:r w:rsidR="00C05663">
        <w:rPr>
          <w:rFonts w:asciiTheme="minorHAnsi" w:hAnsiTheme="minorHAnsi" w:cstheme="minorHAnsi"/>
        </w:rPr>
        <w:t>over any multi-decade time interval</w:t>
      </w:r>
      <w:r w:rsidR="00D3154D" w:rsidRPr="0045212B">
        <w:rPr>
          <w:rFonts w:asciiTheme="minorHAnsi" w:hAnsiTheme="minorHAnsi" w:cstheme="minorHAnsi"/>
        </w:rPr>
        <w:t>, where</w:t>
      </w:r>
      <w:r w:rsidR="00200CFE" w:rsidRPr="0045212B">
        <w:rPr>
          <w:rFonts w:asciiTheme="minorHAnsi" w:hAnsiTheme="minorHAnsi" w:cstheme="minorHAnsi"/>
        </w:rPr>
        <w:t xml:space="preserve"> </w:t>
      </w:r>
      <w:r w:rsidR="00AD7C29" w:rsidRPr="0045212B">
        <w:rPr>
          <w:rFonts w:asciiTheme="minorHAnsi" w:hAnsiTheme="minorHAnsi" w:cstheme="minorHAnsi"/>
        </w:rPr>
        <w:t xml:space="preserve">the constant of proportionality </w:t>
      </w:r>
      <w:r w:rsidR="00C05663">
        <w:rPr>
          <w:rFonts w:asciiTheme="minorHAnsi" w:hAnsiTheme="minorHAnsi" w:cstheme="minorHAnsi"/>
        </w:rPr>
        <w:t xml:space="preserve">is </w:t>
      </w:r>
      <w:r w:rsidR="00907821" w:rsidRPr="0045212B">
        <w:rPr>
          <w:rFonts w:asciiTheme="minorHAnsi" w:hAnsiTheme="minorHAnsi" w:cstheme="minorHAnsi"/>
        </w:rPr>
        <w:t>termed</w:t>
      </w:r>
      <w:r w:rsidR="00AD7C29" w:rsidRPr="0045212B">
        <w:rPr>
          <w:rFonts w:asciiTheme="minorHAnsi" w:hAnsiTheme="minorHAnsi" w:cstheme="minorHAnsi"/>
        </w:rPr>
        <w:t xml:space="preserve"> the Transient Climate Response to cumulative carbon Emissions, or TCRE</w:t>
      </w:r>
      <w:r w:rsidR="00962A94" w:rsidRPr="0045212B">
        <w:rPr>
          <w:rFonts w:asciiTheme="minorHAnsi" w:hAnsiTheme="minorHAnsi" w:cstheme="minorHAnsi"/>
        </w:rPr>
        <w:fldChar w:fldCharType="begin"/>
      </w:r>
      <w:ins w:id="84" w:author="Stuart Jenkins" w:date="2019-12-10T16:33:00Z">
        <w:r w:rsidR="0051387C">
          <w:rPr>
            <w:rFonts w:asciiTheme="minorHAnsi" w:hAnsiTheme="minorHAnsi" w:cstheme="minorHAnsi"/>
          </w:rPr>
          <w:instrText xml:space="preserve"> ADDIN ZOTERO_ITEM CSL_CITATION {"citationID":"nACAt7xm","properties":{"formattedCitation":"\\super 6,12\\nosupersub{}","plainCitation":"6,12","noteIndex":0},"citationItems":[{"id":204,"uris":["http://zotero.org/users/local/uNYZvaCf/items/5KDW7HQK"],"uri":["http://zotero.org/users/local/uNYZvaCf/items/5KDW7HQK"],"itemData":{"id":204,"type":"article-journal","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container-title":"Nature","DOI":"10.1038/nature08047","ISSN":"1476-4687","issue":"7248","language":"en","page":"829-832","source":"www.nature.com","title":"The proportionality of global warming to cumulative carbon emissions","volume":"459","author":[{"family":"Matthews","given":"H. Damon"},{"family":"Gillett","given":"Nathan P."},{"family":"Stott","given":"Peter A."},{"family":"Zickfeld","given":"Kirsten"}],"issued":{"date-parts":[["2009",6]]}}},{"id":11,"uris":["http://zotero.org/users/local/uNYZvaCf/items/4QXD5C9E"],"uri":["http://zotero.org/users/local/uNYZvaCf/items/4QXD5C9E"],"itemData":{"id":11,"type":"article-journal","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container-title":"Nature","DOI":"10.1038/nature08019","ISSN":"1476-4687","issue":"7242","language":"en","page":"1163-1166","source":"www.nature.com","title":"Warming caused by cumulative carbon emissions towards the trillionth tonne","volume":"458","author":[{"family":"Allen","given":"Myles R."},{"family":"Frame","given":"David J."},{"family":"Huntingford","given":"Chris"},{"family":"Jones","given":"Chris D."},{"family":"Lowe","given":"Jason A."},{"family":"Meinshausen","given":"Malte"},{"family":"Meinshausen","given":"Nicolai"}],"issued":{"date-parts":[["2009",4]]}}}],"schema":"https://github.com/citation-style-language/schema/raw/master/csl-citation.json"} </w:instrText>
        </w:r>
      </w:ins>
      <w:del w:id="85" w:author="Stuart Jenkins" w:date="2019-12-10T16:33:00Z">
        <w:r w:rsidR="00962A94" w:rsidRPr="0045212B" w:rsidDel="0051387C">
          <w:rPr>
            <w:rFonts w:asciiTheme="minorHAnsi" w:hAnsiTheme="minorHAnsi" w:cstheme="minorHAnsi"/>
          </w:rPr>
          <w:delInstrText xml:space="preserve"> ADDIN ZOTERO_ITEM CSL_CITATION {"citationID":"nACAt7xm","properties":{"formattedCitation":"\\super 6,12\\nosupersub{}","plainCitation":"6,12","noteIndex":0},"citationItems":[{"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schema":"https://github.com/citation-style-language/schema/raw/master/csl-citation.json"} </w:delInstrText>
        </w:r>
      </w:del>
      <w:r w:rsidR="00962A94" w:rsidRPr="0045212B">
        <w:rPr>
          <w:rFonts w:asciiTheme="minorHAnsi" w:hAnsiTheme="minorHAnsi" w:cstheme="minorHAnsi"/>
        </w:rPr>
        <w:fldChar w:fldCharType="separate"/>
      </w:r>
      <w:r w:rsidR="00962A94" w:rsidRPr="0045212B">
        <w:rPr>
          <w:rFonts w:asciiTheme="minorHAnsi" w:hAnsiTheme="minorHAnsi" w:cstheme="minorHAnsi"/>
          <w:vertAlign w:val="superscript"/>
        </w:rPr>
        <w:t>6,12</w:t>
      </w:r>
      <w:r w:rsidR="00962A94" w:rsidRPr="0045212B">
        <w:rPr>
          <w:rFonts w:asciiTheme="minorHAnsi" w:hAnsiTheme="minorHAnsi" w:cstheme="minorHAnsi"/>
        </w:rPr>
        <w:fldChar w:fldCharType="end"/>
      </w:r>
      <w:r w:rsidR="00AD7C29" w:rsidRPr="0045212B">
        <w:rPr>
          <w:rFonts w:asciiTheme="minorHAnsi" w:hAnsiTheme="minorHAnsi" w:cstheme="minorHAnsi"/>
        </w:rPr>
        <w:t xml:space="preserve">. However, </w:t>
      </w:r>
      <w:r w:rsidR="00200CFE" w:rsidRPr="0045212B">
        <w:rPr>
          <w:rFonts w:asciiTheme="minorHAnsi" w:hAnsiTheme="minorHAnsi" w:cstheme="minorHAnsi"/>
        </w:rPr>
        <w:t xml:space="preserve">as discussed by </w:t>
      </w:r>
      <w:r w:rsidR="00A077A8">
        <w:rPr>
          <w:rFonts w:asciiTheme="minorHAnsi" w:hAnsiTheme="minorHAnsi" w:cstheme="minorHAnsi"/>
        </w:rPr>
        <w:t xml:space="preserve">refs. </w:t>
      </w:r>
      <w:ins w:id="86" w:author="Stuart Jenkins" w:date="2019-12-11T15:49:00Z">
        <w:r w:rsidR="00245A40">
          <w:rPr>
            <w:rFonts w:asciiTheme="minorHAnsi" w:hAnsiTheme="minorHAnsi" w:cstheme="minorHAnsi"/>
          </w:rPr>
          <w:t>1, 3, 10 &amp; 13 [</w:t>
        </w:r>
      </w:ins>
      <w:del w:id="87" w:author="Stuart Jenkins" w:date="2019-12-10T16:31:00Z">
        <w:r w:rsidR="00A077A8" w:rsidDel="0051387C">
          <w:rPr>
            <w:rFonts w:asciiTheme="minorHAnsi" w:hAnsiTheme="minorHAnsi" w:cstheme="minorHAnsi"/>
          </w:rPr>
          <w:delText xml:space="preserve">XYZ </w:delText>
        </w:r>
      </w:del>
      <w:del w:id="88" w:author="Stuart Jenkins" w:date="2019-12-11T15:49:00Z">
        <w:r w:rsidR="00A077A8" w:rsidDel="00245A40">
          <w:rPr>
            <w:rFonts w:asciiTheme="minorHAnsi" w:hAnsiTheme="minorHAnsi" w:cstheme="minorHAnsi"/>
          </w:rPr>
          <w:delText>[</w:delText>
        </w:r>
      </w:del>
      <w:r w:rsidR="00A077A8">
        <w:rPr>
          <w:rFonts w:asciiTheme="minorHAnsi" w:hAnsiTheme="minorHAnsi" w:cstheme="minorHAnsi"/>
        </w:rPr>
        <w:t xml:space="preserve">Millar et al, </w:t>
      </w:r>
      <w:ins w:id="89" w:author="Stuart Jenkins" w:date="2019-12-10T16:36:00Z">
        <w:r w:rsidR="0051387C">
          <w:rPr>
            <w:rFonts w:asciiTheme="minorHAnsi" w:hAnsiTheme="minorHAnsi" w:cstheme="minorHAnsi"/>
          </w:rPr>
          <w:t>(</w:t>
        </w:r>
      </w:ins>
      <w:r w:rsidR="00A077A8">
        <w:rPr>
          <w:rFonts w:asciiTheme="minorHAnsi" w:hAnsiTheme="minorHAnsi" w:cstheme="minorHAnsi"/>
        </w:rPr>
        <w:t>2017</w:t>
      </w:r>
      <w:ins w:id="90" w:author="Stuart Jenkins" w:date="2019-12-10T16:36:00Z">
        <w:r w:rsidR="0051387C">
          <w:rPr>
            <w:rFonts w:asciiTheme="minorHAnsi" w:hAnsiTheme="minorHAnsi" w:cstheme="minorHAnsi"/>
          </w:rPr>
          <w:t>)</w:t>
        </w:r>
      </w:ins>
      <w:ins w:id="91" w:author="Stuart Jenkins" w:date="2019-12-10T16:33:00Z">
        <w:r w:rsidR="0051387C">
          <w:rPr>
            <w:rFonts w:asciiTheme="minorHAnsi" w:hAnsiTheme="minorHAnsi" w:cstheme="minorHAnsi"/>
          </w:rPr>
          <w:fldChar w:fldCharType="begin"/>
        </w:r>
        <w:r w:rsidR="0051387C">
          <w:rPr>
            <w:rFonts w:asciiTheme="minorHAnsi" w:hAnsiTheme="minorHAnsi" w:cstheme="minorHAnsi"/>
          </w:rPr>
          <w:instrText xml:space="preserve"> ADDIN ZOTERO_ITEM CSL_CITATION {"citationID":"FZpqVV5m","properties":{"formattedCitation":"\\super 10\\nosupersub{}","plainCitation":"10","noteIndex":0},"citationItems":[{"id":15,"uris":["http://zotero.org/users/local/uNYZvaCf/items/UNV9YC9A"],"uri":["http://zotero.org/users/local/uNYZvaCf/items/UNV9YC9A"],"itemData":{"id":15,"type":"article-journal","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container-title":"Atmospheric Chemistry and Physics","DOI":"https://doi.org/10.5194/acp-17-7213-2017","ISSN":"1680-7316","issue":"11","language":"English","page":"7213-7228","source":"www.atmos-chem-phys.net","title":"A modified impulse-response representation of the global near-surface air temperature and atmospheric concentration response to carbon dioxide emissions","volume":"17","author":[{"family":"Millar","given":"Richard J."},{"family":"Nicholls","given":"Zebedee R."},{"family":"Friedlingstein","given":"Pierre"},{"family":"Allen","given":"Myles R."}],"issued":{"date-parts":[["2017",6,16]]}}}],"schema":"https://github.com/citation-style-language/schema/raw/master/csl-citation.json"} </w:instrText>
        </w:r>
      </w:ins>
      <w:r w:rsidR="0051387C">
        <w:rPr>
          <w:rFonts w:asciiTheme="minorHAnsi" w:hAnsiTheme="minorHAnsi" w:cstheme="minorHAnsi"/>
        </w:rPr>
        <w:fldChar w:fldCharType="separate"/>
      </w:r>
      <w:ins w:id="92" w:author="Stuart Jenkins" w:date="2019-12-10T16:33:00Z">
        <w:r w:rsidR="0051387C" w:rsidRPr="0051387C">
          <w:rPr>
            <w:rFonts w:ascii="Calibri" w:hAnsiTheme="minorHAnsi" w:cs="Calibri"/>
            <w:vertAlign w:val="superscript"/>
            <w:rPrChange w:id="93" w:author="Stuart Jenkins" w:date="2019-12-10T16:33:00Z">
              <w:rPr>
                <w:vertAlign w:val="superscript"/>
              </w:rPr>
            </w:rPrChange>
          </w:rPr>
          <w:t>10</w:t>
        </w:r>
        <w:r w:rsidR="0051387C">
          <w:rPr>
            <w:rFonts w:asciiTheme="minorHAnsi" w:hAnsiTheme="minorHAnsi" w:cstheme="minorHAnsi"/>
          </w:rPr>
          <w:fldChar w:fldCharType="end"/>
        </w:r>
      </w:ins>
      <w:r w:rsidR="00A077A8">
        <w:rPr>
          <w:rFonts w:asciiTheme="minorHAnsi" w:hAnsiTheme="minorHAnsi" w:cstheme="minorHAnsi"/>
        </w:rPr>
        <w:t xml:space="preserve">; Matthews et al, </w:t>
      </w:r>
      <w:ins w:id="94" w:author="Stuart Jenkins" w:date="2019-12-10T16:33:00Z">
        <w:r w:rsidR="0051387C">
          <w:rPr>
            <w:rFonts w:asciiTheme="minorHAnsi" w:hAnsiTheme="minorHAnsi" w:cstheme="minorHAnsi"/>
          </w:rPr>
          <w:t>(</w:t>
        </w:r>
      </w:ins>
      <w:r w:rsidR="00A077A8">
        <w:rPr>
          <w:rFonts w:asciiTheme="minorHAnsi" w:hAnsiTheme="minorHAnsi" w:cstheme="minorHAnsi"/>
        </w:rPr>
        <w:t>2018</w:t>
      </w:r>
      <w:ins w:id="95" w:author="Stuart Jenkins" w:date="2019-12-10T16:33:00Z">
        <w:r w:rsidR="0051387C">
          <w:rPr>
            <w:rFonts w:asciiTheme="minorHAnsi" w:hAnsiTheme="minorHAnsi" w:cstheme="minorHAnsi"/>
          </w:rPr>
          <w:t>)</w:t>
        </w:r>
      </w:ins>
      <w:ins w:id="96" w:author="Stuart Jenkins" w:date="2019-12-10T16:35:00Z">
        <w:r w:rsidR="0051387C">
          <w:rPr>
            <w:rFonts w:asciiTheme="minorHAnsi" w:hAnsiTheme="minorHAnsi" w:cstheme="minorHAnsi"/>
          </w:rPr>
          <w:fldChar w:fldCharType="begin"/>
        </w:r>
      </w:ins>
      <w:ins w:id="97" w:author="Stuart Jenkins" w:date="2019-12-10T16:36:00Z">
        <w:r w:rsidR="0051387C">
          <w:rPr>
            <w:rFonts w:asciiTheme="minorHAnsi" w:hAnsiTheme="minorHAnsi" w:cstheme="minorHAnsi"/>
          </w:rPr>
          <w:instrText xml:space="preserve"> ADDIN ZOTERO_ITEM CSL_CITATION {"citationID":"CUWlYCca","properties":{"formattedCitation":"\\super 13\\nosupersub{}","plainCitation":"13","noteIndex":0},"citationItems":[{"id":315,"uris":["http://zotero.org/users/local/uNYZvaCf/items/ZKWHD94W"],"uri":["http://zotero.org/users/local/uNYZvaCf/items/ZKWHD94W"],"itemData":{"id":315,"type":"article-journal","abstract":"The Environmental Research Letters focus issue on ‘Cumulative Emissions, Global Carbon Budgets and the Implications for Climate Mitigation Targets’ was launched in 2015 to highlight the emerging science of the climate response to cumulative emissions, and how this can inform efforts to decrease emissions fast enough to avoid dangerous climate impacts. The 22 research articles published represent a fantastic snapshot of the state-or-the-art in this field, covering both the science and policy aspects of cumulative emissions and carbon budget research. In this Review and Synthesis, we summarize the findings published in this focus issue, outline some suggestions for ongoing research needs, and present our assessment of the implications of this research for ongoing efforts to meet the goals of the Paris climate agreement.","container-title":"Environmental Research Letters","DOI":"10.1088/1748-9326/aa98c9","ISSN":"1748-9326","issue":"1","journalAbbreviation":"Environ. Res. Lett.","language":"en","page":"010201","source":"Institute of Physics","title":"Focus on cumulative emissions, global carbon budgets and the implications for climate mitigation targets","volume":"13","author":[{"family":"Matthews","given":"H. Damon"},{"family":"Zickfeld","given":"Kirsten"},{"family":"Knutti","given":"Reto"},{"family":"Allen","given":"Myles R."}],"issued":{"date-parts":[["2018",1]]}}}],"schema":"https://github.com/citation-style-language/schema/raw/master/csl-citation.json"} </w:instrText>
        </w:r>
      </w:ins>
      <w:r w:rsidR="0051387C">
        <w:rPr>
          <w:rFonts w:asciiTheme="minorHAnsi" w:hAnsiTheme="minorHAnsi" w:cstheme="minorHAnsi"/>
        </w:rPr>
        <w:fldChar w:fldCharType="separate"/>
      </w:r>
      <w:ins w:id="98" w:author="Stuart Jenkins" w:date="2019-12-10T16:36:00Z">
        <w:r w:rsidR="0051387C" w:rsidRPr="0051387C">
          <w:rPr>
            <w:rFonts w:ascii="Calibri" w:hAnsiTheme="minorHAnsi" w:cs="Calibri"/>
            <w:vertAlign w:val="superscript"/>
            <w:rPrChange w:id="99" w:author="Stuart Jenkins" w:date="2019-12-10T16:36:00Z">
              <w:rPr>
                <w:vertAlign w:val="superscript"/>
              </w:rPr>
            </w:rPrChange>
          </w:rPr>
          <w:t>13</w:t>
        </w:r>
      </w:ins>
      <w:ins w:id="100" w:author="Stuart Jenkins" w:date="2019-12-10T16:35:00Z">
        <w:r w:rsidR="0051387C">
          <w:rPr>
            <w:rFonts w:asciiTheme="minorHAnsi" w:hAnsiTheme="minorHAnsi" w:cstheme="minorHAnsi"/>
          </w:rPr>
          <w:fldChar w:fldCharType="end"/>
        </w:r>
      </w:ins>
      <w:r w:rsidR="00A077A8">
        <w:rPr>
          <w:rFonts w:asciiTheme="minorHAnsi" w:hAnsiTheme="minorHAnsi" w:cstheme="minorHAnsi"/>
        </w:rPr>
        <w:t>; SR1.5</w:t>
      </w:r>
      <w:ins w:id="101" w:author="Stuart Jenkins" w:date="2019-12-10T16:36:00Z">
        <w:r w:rsidR="0051387C">
          <w:rPr>
            <w:rFonts w:asciiTheme="minorHAnsi" w:hAnsiTheme="minorHAnsi" w:cstheme="minorHAnsi"/>
          </w:rPr>
          <w:t>, (2018)</w:t>
        </w:r>
      </w:ins>
      <w:ins w:id="102" w:author="Stuart Jenkins" w:date="2019-12-10T16:32:00Z">
        <w:r w:rsidR="0051387C">
          <w:rPr>
            <w:rFonts w:asciiTheme="minorHAnsi" w:hAnsiTheme="minorHAnsi" w:cstheme="minorHAnsi"/>
          </w:rPr>
          <w:fldChar w:fldCharType="begin"/>
        </w:r>
      </w:ins>
      <w:ins w:id="103" w:author="Stuart Jenkins" w:date="2019-12-10T16:33:00Z">
        <w:r w:rsidR="0051387C">
          <w:rPr>
            <w:rFonts w:asciiTheme="minorHAnsi" w:hAnsiTheme="minorHAnsi" w:cstheme="minorHAnsi"/>
          </w:rPr>
          <w:instrText xml:space="preserve"> ADDIN ZOTERO_ITEM CSL_CITATION {"citationID":"CKwrAKuY","properties":{"formattedCitation":"\\super 1\\nosupersub{}","plainCitation":"1","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ins>
      <w:r w:rsidR="0051387C">
        <w:rPr>
          <w:rFonts w:asciiTheme="minorHAnsi" w:hAnsiTheme="minorHAnsi" w:cstheme="minorHAnsi"/>
        </w:rPr>
        <w:fldChar w:fldCharType="separate"/>
      </w:r>
      <w:ins w:id="104" w:author="Stuart Jenkins" w:date="2019-12-10T16:33:00Z">
        <w:r w:rsidR="0051387C" w:rsidRPr="0051387C">
          <w:rPr>
            <w:rFonts w:ascii="Calibri" w:hAnsiTheme="minorHAnsi" w:cs="Calibri"/>
            <w:vertAlign w:val="superscript"/>
            <w:rPrChange w:id="105" w:author="Stuart Jenkins" w:date="2019-12-10T16:33:00Z">
              <w:rPr>
                <w:vertAlign w:val="superscript"/>
              </w:rPr>
            </w:rPrChange>
          </w:rPr>
          <w:t>1</w:t>
        </w:r>
      </w:ins>
      <w:ins w:id="106" w:author="Stuart Jenkins" w:date="2019-12-10T16:32:00Z">
        <w:r w:rsidR="0051387C">
          <w:rPr>
            <w:rFonts w:asciiTheme="minorHAnsi" w:hAnsiTheme="minorHAnsi" w:cstheme="minorHAnsi"/>
          </w:rPr>
          <w:fldChar w:fldCharType="end"/>
        </w:r>
      </w:ins>
      <w:r w:rsidR="00A077A8">
        <w:rPr>
          <w:rFonts w:asciiTheme="minorHAnsi" w:hAnsiTheme="minorHAnsi" w:cstheme="minorHAnsi"/>
        </w:rPr>
        <w:t xml:space="preserve">; </w:t>
      </w:r>
      <w:proofErr w:type="spellStart"/>
      <w:r w:rsidR="00200CFE" w:rsidRPr="0045212B">
        <w:rPr>
          <w:rFonts w:asciiTheme="minorHAnsi" w:hAnsiTheme="minorHAnsi" w:cstheme="minorHAnsi"/>
        </w:rPr>
        <w:t>Rogelj</w:t>
      </w:r>
      <w:proofErr w:type="spellEnd"/>
      <w:r w:rsidR="00200CFE" w:rsidRPr="0045212B">
        <w:rPr>
          <w:rFonts w:asciiTheme="minorHAnsi" w:hAnsiTheme="minorHAnsi" w:cstheme="minorHAnsi"/>
        </w:rPr>
        <w:t xml:space="preserve"> </w:t>
      </w:r>
      <w:r w:rsidR="00200CFE" w:rsidRPr="0051387C">
        <w:rPr>
          <w:rFonts w:asciiTheme="minorHAnsi" w:hAnsiTheme="minorHAnsi" w:cstheme="minorHAnsi"/>
          <w:rPrChange w:id="107" w:author="Stuart Jenkins" w:date="2019-12-10T16:36:00Z">
            <w:rPr>
              <w:rFonts w:asciiTheme="minorHAnsi" w:hAnsiTheme="minorHAnsi" w:cstheme="minorHAnsi"/>
              <w:i/>
              <w:iCs/>
            </w:rPr>
          </w:rPrChange>
        </w:rPr>
        <w:t>et al</w:t>
      </w:r>
      <w:del w:id="108" w:author="Stuart Jenkins" w:date="2019-12-10T16:36:00Z">
        <w:r w:rsidR="00200CFE" w:rsidRPr="0051387C" w:rsidDel="0051387C">
          <w:rPr>
            <w:rFonts w:asciiTheme="minorHAnsi" w:hAnsiTheme="minorHAnsi" w:cstheme="minorHAnsi"/>
            <w:rPrChange w:id="109" w:author="Stuart Jenkins" w:date="2019-12-10T16:36:00Z">
              <w:rPr>
                <w:rFonts w:asciiTheme="minorHAnsi" w:hAnsiTheme="minorHAnsi" w:cstheme="minorHAnsi"/>
                <w:i/>
                <w:iCs/>
              </w:rPr>
            </w:rPrChange>
          </w:rPr>
          <w:delText>.</w:delText>
        </w:r>
      </w:del>
      <w:r w:rsidR="00D3154D" w:rsidRPr="0051387C">
        <w:rPr>
          <w:rFonts w:asciiTheme="minorHAnsi" w:hAnsiTheme="minorHAnsi" w:cstheme="minorHAnsi"/>
          <w:rPrChange w:id="110" w:author="Stuart Jenkins" w:date="2019-12-10T16:36:00Z">
            <w:rPr>
              <w:rFonts w:asciiTheme="minorHAnsi" w:hAnsiTheme="minorHAnsi" w:cstheme="minorHAnsi"/>
              <w:i/>
              <w:iCs/>
            </w:rPr>
          </w:rPrChange>
        </w:rPr>
        <w:t>,</w:t>
      </w:r>
      <w:r w:rsidR="00D3154D" w:rsidRPr="0045212B">
        <w:rPr>
          <w:rFonts w:asciiTheme="minorHAnsi" w:hAnsiTheme="minorHAnsi" w:cstheme="minorHAnsi"/>
          <w:i/>
          <w:iCs/>
        </w:rPr>
        <w:t xml:space="preserve"> </w:t>
      </w:r>
      <w:r w:rsidR="00D3154D" w:rsidRPr="0045212B">
        <w:rPr>
          <w:rFonts w:asciiTheme="minorHAnsi" w:hAnsiTheme="minorHAnsi" w:cstheme="minorHAnsi"/>
        </w:rPr>
        <w:t>(2019)</w:t>
      </w:r>
      <w:r w:rsidR="00200CFE" w:rsidRPr="0045212B">
        <w:rPr>
          <w:rFonts w:asciiTheme="minorHAnsi" w:hAnsiTheme="minorHAnsi" w:cstheme="minorHAnsi"/>
        </w:rPr>
        <w:fldChar w:fldCharType="begin"/>
      </w:r>
      <w:ins w:id="111" w:author="Stuart Jenkins" w:date="2019-12-10T16:33:00Z">
        <w:r w:rsidR="0051387C">
          <w:rPr>
            <w:rFonts w:asciiTheme="minorHAnsi" w:hAnsiTheme="minorHAnsi" w:cstheme="minorHAnsi"/>
          </w:rPr>
          <w:instrText xml:space="preserve"> ADDIN ZOTERO_ITEM CSL_CITATION {"citationID":"8WLGnc7D","properties":{"formattedCitation":"\\super 3\\nosupersub{}","plainCitation":"3","noteIndex":0},"citationItems":[{"id":254,"uris":["http://zotero.org/users/local/uNYZvaCf/items/4A3F5HCT"],"uri":["http://zotero.org/users/local/uNYZvaCf/items/4A3F5HCT"],"itemData":{"id":254,"type":"article-journal","abstract":"A method of tracking changes in estimates of the remaining carbon budget over time should help to reconcile differences between these estimates and clarify their usefulness for setting emission reduction targets.","container-title":"Nature","DOI":"10.1038/s41586-019-1368-z","ISSN":"1476-4687","issue":"7765","language":"En","page":"335","source":"www.nature.com","title":"Estimating and tracking the remaining carbon budget for stringent climate targets","volume":"571","author":[{"family":"Rogelj","given":"Joeri"},{"family":"Forster","given":"Piers M."},{"family":"Kriegler","given":"Elmar"},{"family":"Smith","given":"Christopher J."},{"family":"Séférian","given":"Roland"}],"issued":{"date-parts":[["2019",7]]}}}],"schema":"https://github.com/citation-style-language/schema/raw/master/csl-citation.json"} </w:instrText>
        </w:r>
      </w:ins>
      <w:del w:id="112" w:author="Stuart Jenkins" w:date="2019-12-10T16:33:00Z">
        <w:r w:rsidR="00962A94" w:rsidRPr="0045212B" w:rsidDel="0051387C">
          <w:rPr>
            <w:rFonts w:asciiTheme="minorHAnsi" w:hAnsiTheme="minorHAnsi" w:cstheme="minorHAnsi"/>
          </w:rPr>
          <w:delInstrText xml:space="preserve"> ADDIN ZOTERO_ITEM CSL_CITATION {"citationID":"8WLGnc7D","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delInstrText>
        </w:r>
      </w:del>
      <w:r w:rsidR="00200CFE" w:rsidRPr="0045212B">
        <w:rPr>
          <w:rFonts w:asciiTheme="minorHAnsi" w:hAnsiTheme="minorHAnsi" w:cstheme="minorHAnsi"/>
        </w:rPr>
        <w:fldChar w:fldCharType="separate"/>
      </w:r>
      <w:r w:rsidR="00962A94" w:rsidRPr="0045212B">
        <w:rPr>
          <w:rFonts w:asciiTheme="minorHAnsi" w:hAnsiTheme="minorHAnsi" w:cstheme="minorHAnsi"/>
          <w:vertAlign w:val="superscript"/>
        </w:rPr>
        <w:t>3</w:t>
      </w:r>
      <w:r w:rsidR="00200CFE" w:rsidRPr="0045212B">
        <w:rPr>
          <w:rFonts w:asciiTheme="minorHAnsi" w:hAnsiTheme="minorHAnsi" w:cstheme="minorHAnsi"/>
        </w:rPr>
        <w:fldChar w:fldCharType="end"/>
      </w:r>
      <w:r w:rsidR="00A077A8">
        <w:rPr>
          <w:rFonts w:asciiTheme="minorHAnsi" w:hAnsiTheme="minorHAnsi" w:cstheme="minorHAnsi"/>
        </w:rPr>
        <w:t>]</w:t>
      </w:r>
      <w:r w:rsidR="00200CFE" w:rsidRPr="0045212B">
        <w:rPr>
          <w:rFonts w:asciiTheme="minorHAnsi" w:hAnsiTheme="minorHAnsi" w:cstheme="minorHAnsi"/>
        </w:rPr>
        <w:t xml:space="preserve"> </w:t>
      </w:r>
      <w:r w:rsidR="00AD7C29" w:rsidRPr="0045212B">
        <w:rPr>
          <w:rFonts w:asciiTheme="minorHAnsi" w:hAnsiTheme="minorHAnsi" w:cstheme="minorHAnsi"/>
        </w:rPr>
        <w:t>th</w:t>
      </w:r>
      <w:r w:rsidR="00200CFE" w:rsidRPr="0045212B">
        <w:rPr>
          <w:rFonts w:asciiTheme="minorHAnsi" w:hAnsiTheme="minorHAnsi" w:cstheme="minorHAnsi"/>
        </w:rPr>
        <w:t xml:space="preserve">is framing </w:t>
      </w:r>
      <w:r w:rsidR="00AD7C29" w:rsidRPr="0045212B">
        <w:rPr>
          <w:rFonts w:asciiTheme="minorHAnsi" w:hAnsiTheme="minorHAnsi" w:cstheme="minorHAnsi"/>
        </w:rPr>
        <w:t xml:space="preserve">is </w:t>
      </w:r>
      <w:r w:rsidR="00C05663">
        <w:rPr>
          <w:rFonts w:asciiTheme="minorHAnsi" w:hAnsiTheme="minorHAnsi" w:cstheme="minorHAnsi"/>
        </w:rPr>
        <w:t>subject to several complications</w:t>
      </w:r>
      <w:r w:rsidR="00233F91">
        <w:rPr>
          <w:rFonts w:asciiTheme="minorHAnsi" w:hAnsiTheme="minorHAnsi" w:cstheme="minorHAnsi"/>
        </w:rPr>
        <w:t>, including</w:t>
      </w:r>
      <w:r w:rsidR="00200CFE" w:rsidRPr="0045212B">
        <w:rPr>
          <w:rFonts w:asciiTheme="minorHAnsi" w:hAnsiTheme="minorHAnsi" w:cstheme="minorHAnsi"/>
        </w:rPr>
        <w:t xml:space="preserve"> </w:t>
      </w:r>
      <w:r w:rsidR="00AD7C29" w:rsidRPr="0045212B">
        <w:rPr>
          <w:rFonts w:asciiTheme="minorHAnsi" w:hAnsiTheme="minorHAnsi" w:cstheme="minorHAnsi"/>
        </w:rPr>
        <w:t xml:space="preserve">the </w:t>
      </w:r>
      <w:r w:rsidR="00FE27AA">
        <w:rPr>
          <w:rFonts w:asciiTheme="minorHAnsi" w:hAnsiTheme="minorHAnsi" w:cstheme="minorHAnsi"/>
        </w:rPr>
        <w:t xml:space="preserve">precise definition and </w:t>
      </w:r>
      <w:r w:rsidR="00AD7C29" w:rsidRPr="0045212B">
        <w:rPr>
          <w:rFonts w:asciiTheme="minorHAnsi" w:hAnsiTheme="minorHAnsi" w:cstheme="minorHAnsi"/>
        </w:rPr>
        <w:t>estimate</w:t>
      </w:r>
      <w:r w:rsidR="00C05663">
        <w:rPr>
          <w:rFonts w:asciiTheme="minorHAnsi" w:hAnsiTheme="minorHAnsi" w:cstheme="minorHAnsi"/>
        </w:rPr>
        <w:t xml:space="preserve">d </w:t>
      </w:r>
      <w:r w:rsidR="00FE27AA">
        <w:rPr>
          <w:rFonts w:asciiTheme="minorHAnsi" w:hAnsiTheme="minorHAnsi" w:cstheme="minorHAnsi"/>
        </w:rPr>
        <w:t xml:space="preserve">present-day </w:t>
      </w:r>
      <w:r w:rsidR="00C05663">
        <w:rPr>
          <w:rFonts w:asciiTheme="minorHAnsi" w:hAnsiTheme="minorHAnsi" w:cstheme="minorHAnsi"/>
        </w:rPr>
        <w:t>level</w:t>
      </w:r>
      <w:r w:rsidR="00AD7C29" w:rsidRPr="0045212B">
        <w:rPr>
          <w:rFonts w:asciiTheme="minorHAnsi" w:hAnsiTheme="minorHAnsi" w:cstheme="minorHAnsi"/>
        </w:rPr>
        <w:t xml:space="preserve"> of </w:t>
      </w:r>
      <w:r w:rsidR="00FE27AA">
        <w:rPr>
          <w:rFonts w:asciiTheme="minorHAnsi" w:hAnsiTheme="minorHAnsi" w:cstheme="minorHAnsi"/>
        </w:rPr>
        <w:t>global</w:t>
      </w:r>
      <w:r w:rsidR="00AD7C29" w:rsidRPr="0045212B">
        <w:rPr>
          <w:rFonts w:asciiTheme="minorHAnsi" w:hAnsiTheme="minorHAnsi" w:cstheme="minorHAnsi"/>
        </w:rPr>
        <w:t xml:space="preserve"> </w:t>
      </w:r>
      <w:r w:rsidR="00C05663">
        <w:rPr>
          <w:rFonts w:asciiTheme="minorHAnsi" w:hAnsiTheme="minorHAnsi" w:cstheme="minorHAnsi"/>
        </w:rPr>
        <w:t>warming</w:t>
      </w:r>
      <w:r w:rsidR="00200CFE" w:rsidRPr="0045212B">
        <w:rPr>
          <w:rFonts w:asciiTheme="minorHAnsi" w:hAnsiTheme="minorHAnsi" w:cstheme="minorHAnsi"/>
        </w:rPr>
        <w:t>;</w:t>
      </w:r>
      <w:r w:rsidR="00AD7C29" w:rsidRPr="0045212B">
        <w:rPr>
          <w:rFonts w:asciiTheme="minorHAnsi" w:hAnsiTheme="minorHAnsi" w:cstheme="minorHAnsi"/>
        </w:rPr>
        <w:t xml:space="preserve"> committed warming </w:t>
      </w:r>
      <w:r w:rsidR="00233F91">
        <w:rPr>
          <w:rFonts w:asciiTheme="minorHAnsi" w:hAnsiTheme="minorHAnsi" w:cstheme="minorHAnsi"/>
        </w:rPr>
        <w:t xml:space="preserve">due to past </w:t>
      </w:r>
      <w:r w:rsidR="00C05663">
        <w:rPr>
          <w:rFonts w:asciiTheme="minorHAnsi" w:hAnsiTheme="minorHAnsi" w:cstheme="minorHAnsi"/>
        </w:rPr>
        <w:t>CO</w:t>
      </w:r>
      <w:r w:rsidR="00C05663">
        <w:rPr>
          <w:rFonts w:asciiTheme="minorHAnsi" w:hAnsiTheme="minorHAnsi" w:cstheme="minorHAnsi"/>
          <w:vertAlign w:val="subscript"/>
        </w:rPr>
        <w:t>2</w:t>
      </w:r>
      <w:r w:rsidR="00C05663">
        <w:rPr>
          <w:rFonts w:asciiTheme="minorHAnsi" w:hAnsiTheme="minorHAnsi" w:cstheme="minorHAnsi"/>
        </w:rPr>
        <w:t xml:space="preserve"> </w:t>
      </w:r>
      <w:r w:rsidR="00233F91">
        <w:rPr>
          <w:rFonts w:asciiTheme="minorHAnsi" w:hAnsiTheme="minorHAnsi" w:cstheme="minorHAnsi"/>
        </w:rPr>
        <w:t>emissions,</w:t>
      </w:r>
      <w:r w:rsidR="00AD7C29" w:rsidRPr="0045212B">
        <w:rPr>
          <w:rFonts w:asciiTheme="minorHAnsi" w:hAnsiTheme="minorHAnsi" w:cstheme="minorHAnsi"/>
        </w:rPr>
        <w:t xml:space="preserve"> or Zero Emissions Commitment</w:t>
      </w:r>
      <w:r w:rsidR="00200CFE" w:rsidRPr="0045212B">
        <w:rPr>
          <w:rFonts w:asciiTheme="minorHAnsi" w:hAnsiTheme="minorHAnsi" w:cstheme="minorHAnsi"/>
        </w:rPr>
        <w:t xml:space="preserve"> (ZEC);</w:t>
      </w:r>
      <w:r w:rsidR="00AD7C29" w:rsidRPr="0045212B">
        <w:rPr>
          <w:rFonts w:asciiTheme="minorHAnsi" w:hAnsiTheme="minorHAnsi" w:cstheme="minorHAnsi"/>
        </w:rPr>
        <w:t xml:space="preserve"> </w:t>
      </w:r>
      <w:r w:rsidR="00C05663">
        <w:rPr>
          <w:rFonts w:asciiTheme="minorHAnsi" w:hAnsiTheme="minorHAnsi" w:cstheme="minorHAnsi"/>
        </w:rPr>
        <w:t>possible</w:t>
      </w:r>
      <w:r w:rsidR="00C05663" w:rsidRPr="0045212B">
        <w:rPr>
          <w:rFonts w:asciiTheme="minorHAnsi" w:hAnsiTheme="minorHAnsi" w:cstheme="minorHAnsi"/>
        </w:rPr>
        <w:t xml:space="preserve"> </w:t>
      </w:r>
      <w:r w:rsidR="00AD7C29" w:rsidRPr="0045212B">
        <w:rPr>
          <w:rFonts w:asciiTheme="minorHAnsi" w:hAnsiTheme="minorHAnsi" w:cstheme="minorHAnsi"/>
        </w:rPr>
        <w:t>contributions of Earth System Feedbacks</w:t>
      </w:r>
      <w:r w:rsidR="00FE27AA">
        <w:rPr>
          <w:rFonts w:asciiTheme="minorHAnsi" w:hAnsiTheme="minorHAnsi" w:cstheme="minorHAnsi"/>
        </w:rPr>
        <w:t xml:space="preserve"> to future warming</w:t>
      </w:r>
      <w:r w:rsidR="00200CFE" w:rsidRPr="0045212B">
        <w:rPr>
          <w:rFonts w:asciiTheme="minorHAnsi" w:hAnsiTheme="minorHAnsi" w:cstheme="minorHAnsi"/>
        </w:rPr>
        <w:t>;</w:t>
      </w:r>
      <w:r w:rsidR="00AD7C29" w:rsidRPr="0045212B">
        <w:rPr>
          <w:rFonts w:asciiTheme="minorHAnsi" w:hAnsiTheme="minorHAnsi" w:cstheme="minorHAnsi"/>
        </w:rPr>
        <w:t xml:space="preserve"> the </w:t>
      </w:r>
      <w:r w:rsidR="00200CFE" w:rsidRPr="0045212B">
        <w:rPr>
          <w:rFonts w:asciiTheme="minorHAnsi" w:hAnsiTheme="minorHAnsi" w:cstheme="minorHAnsi"/>
        </w:rPr>
        <w:t>estimated value</w:t>
      </w:r>
      <w:r w:rsidR="00AD7C29" w:rsidRPr="0045212B">
        <w:rPr>
          <w:rFonts w:asciiTheme="minorHAnsi" w:hAnsiTheme="minorHAnsi" w:cstheme="minorHAnsi"/>
        </w:rPr>
        <w:t xml:space="preserve"> of the TCRE</w:t>
      </w:r>
      <w:r w:rsidR="00C05663">
        <w:rPr>
          <w:rFonts w:asciiTheme="minorHAnsi" w:hAnsiTheme="minorHAnsi" w:cstheme="minorHAnsi"/>
        </w:rPr>
        <w:t xml:space="preserve">; and </w:t>
      </w:r>
      <w:r w:rsidR="00C05663" w:rsidRPr="000F54A8">
        <w:rPr>
          <w:rFonts w:asciiTheme="minorHAnsi" w:hAnsiTheme="minorHAnsi" w:cstheme="minorHAnsi"/>
        </w:rPr>
        <w:t>the future contribution of non-CO</w:t>
      </w:r>
      <w:r w:rsidR="00C05663" w:rsidRPr="000F54A8">
        <w:rPr>
          <w:rFonts w:asciiTheme="minorHAnsi" w:hAnsiTheme="minorHAnsi" w:cstheme="minorHAnsi"/>
          <w:vertAlign w:val="subscript"/>
        </w:rPr>
        <w:t>2</w:t>
      </w:r>
      <w:r w:rsidR="00C05663" w:rsidRPr="000F54A8">
        <w:rPr>
          <w:rFonts w:asciiTheme="minorHAnsi" w:hAnsiTheme="minorHAnsi" w:cstheme="minorHAnsi"/>
        </w:rPr>
        <w:t xml:space="preserve"> climate pollutants</w:t>
      </w:r>
      <w:r w:rsidR="00AD7C29" w:rsidRPr="0045212B">
        <w:rPr>
          <w:rFonts w:asciiTheme="minorHAnsi" w:hAnsiTheme="minorHAnsi" w:cstheme="minorHAnsi"/>
        </w:rPr>
        <w:t xml:space="preserve">. </w:t>
      </w:r>
      <w:r w:rsidR="00C05663">
        <w:rPr>
          <w:rFonts w:asciiTheme="minorHAnsi" w:hAnsiTheme="minorHAnsi" w:cstheme="minorHAnsi"/>
        </w:rPr>
        <w:t xml:space="preserve">Of these confounding factors, </w:t>
      </w:r>
      <w:r w:rsidR="00C05663">
        <w:rPr>
          <w:rFonts w:asciiTheme="minorHAnsi" w:hAnsiTheme="minorHAnsi" w:cstheme="minorHAnsi"/>
        </w:rPr>
        <w:lastRenderedPageBreak/>
        <w:t>the contribution of non-CO</w:t>
      </w:r>
      <w:r w:rsidR="00C05663">
        <w:rPr>
          <w:rFonts w:asciiTheme="minorHAnsi" w:hAnsiTheme="minorHAnsi" w:cstheme="minorHAnsi"/>
          <w:vertAlign w:val="subscript"/>
        </w:rPr>
        <w:t>2</w:t>
      </w:r>
      <w:r w:rsidR="00C05663">
        <w:rPr>
          <w:rFonts w:asciiTheme="minorHAnsi" w:hAnsiTheme="minorHAnsi" w:cstheme="minorHAnsi"/>
        </w:rPr>
        <w:t xml:space="preserve"> pollutants is unique in that it depends on future policy decisions</w:t>
      </w:r>
      <w:r w:rsidR="00605528">
        <w:rPr>
          <w:rFonts w:asciiTheme="minorHAnsi" w:hAnsiTheme="minorHAnsi" w:cstheme="minorHAnsi"/>
        </w:rPr>
        <w:t>, not simply scientific uncertainty</w:t>
      </w:r>
      <w:r w:rsidR="00C05663">
        <w:rPr>
          <w:rFonts w:asciiTheme="minorHAnsi" w:hAnsiTheme="minorHAnsi" w:cstheme="minorHAnsi"/>
        </w:rPr>
        <w:t>.</w:t>
      </w:r>
    </w:p>
    <w:p w14:paraId="3D221B0F" w14:textId="6074E956" w:rsidR="005B2566" w:rsidRPr="0045212B" w:rsidRDefault="005B2566" w:rsidP="001E7D0F">
      <w:pPr>
        <w:jc w:val="both"/>
        <w:rPr>
          <w:rFonts w:asciiTheme="minorHAnsi" w:hAnsiTheme="minorHAnsi" w:cstheme="minorHAnsi"/>
        </w:rPr>
      </w:pPr>
    </w:p>
    <w:p w14:paraId="53571473" w14:textId="2F2DFC1A" w:rsidR="00206710" w:rsidRPr="0045212B" w:rsidRDefault="00FE27AA" w:rsidP="00A077A8">
      <w:pPr>
        <w:jc w:val="both"/>
        <w:rPr>
          <w:rFonts w:asciiTheme="minorHAnsi" w:hAnsiTheme="minorHAnsi" w:cstheme="minorHAnsi"/>
        </w:rPr>
      </w:pPr>
      <w:r>
        <w:rPr>
          <w:rFonts w:asciiTheme="minorHAnsi" w:hAnsiTheme="minorHAnsi" w:cstheme="minorHAnsi"/>
        </w:rPr>
        <w:t xml:space="preserve">Following SR1.5, we focus here on the challenge of halting warming on multi-decade timescales, acknowledging uncertainty in the level of positive or negative emissions that may be required to maintain </w:t>
      </w:r>
      <w:r w:rsidR="00F10813">
        <w:rPr>
          <w:rFonts w:asciiTheme="minorHAnsi" w:hAnsiTheme="minorHAnsi" w:cstheme="minorHAnsi"/>
        </w:rPr>
        <w:t xml:space="preserve">stable </w:t>
      </w:r>
      <w:r>
        <w:rPr>
          <w:rFonts w:asciiTheme="minorHAnsi" w:hAnsiTheme="minorHAnsi" w:cstheme="minorHAnsi"/>
        </w:rPr>
        <w:t xml:space="preserve">temperatures </w:t>
      </w:r>
      <w:r w:rsidR="00F10813">
        <w:rPr>
          <w:rFonts w:asciiTheme="minorHAnsi" w:hAnsiTheme="minorHAnsi" w:cstheme="minorHAnsi"/>
        </w:rPr>
        <w:t>in the very long term</w:t>
      </w:r>
      <w:r w:rsidR="005A67B8">
        <w:rPr>
          <w:rFonts w:asciiTheme="minorHAnsi" w:hAnsiTheme="minorHAnsi" w:cstheme="minorHAnsi"/>
        </w:rPr>
        <w:t xml:space="preserve"> thereafter</w:t>
      </w:r>
      <w:del w:id="113" w:author="Stuart Jenkins" w:date="2019-12-10T16:38:00Z">
        <w:r w:rsidDel="0051387C">
          <w:rPr>
            <w:rFonts w:asciiTheme="minorHAnsi" w:hAnsiTheme="minorHAnsi" w:cstheme="minorHAnsi"/>
          </w:rPr>
          <w:delText xml:space="preserve"> </w:delText>
        </w:r>
      </w:del>
      <w:del w:id="114" w:author="Stuart Jenkins" w:date="2019-12-10T16:40:00Z">
        <w:r w:rsidR="005B2566" w:rsidRPr="0045212B" w:rsidDel="0051387C">
          <w:rPr>
            <w:rFonts w:asciiTheme="minorHAnsi" w:hAnsiTheme="minorHAnsi" w:cstheme="minorHAnsi"/>
          </w:rPr>
          <w:delText>[</w:delText>
        </w:r>
      </w:del>
      <w:del w:id="115" w:author="Stuart Jenkins" w:date="2019-12-10T16:38:00Z">
        <w:r w:rsidR="005B2566" w:rsidRPr="0045212B" w:rsidDel="0051387C">
          <w:rPr>
            <w:rFonts w:asciiTheme="minorHAnsi" w:hAnsiTheme="minorHAnsi" w:cstheme="minorHAnsi"/>
          </w:rPr>
          <w:delText>!!</w:delText>
        </w:r>
      </w:del>
      <w:ins w:id="116" w:author="Stuart Jenkins" w:date="2019-12-10T16:40:00Z">
        <w:r w:rsidR="0051387C">
          <w:rPr>
            <w:rFonts w:asciiTheme="minorHAnsi" w:hAnsiTheme="minorHAnsi" w:cstheme="minorHAnsi"/>
          </w:rPr>
          <w:fldChar w:fldCharType="begin"/>
        </w:r>
        <w:r w:rsidR="0051387C">
          <w:rPr>
            <w:rFonts w:asciiTheme="minorHAnsi" w:hAnsiTheme="minorHAnsi" w:cstheme="minorHAnsi"/>
          </w:rPr>
          <w:instrText xml:space="preserve"> ADDIN ZOTERO_ITEM CSL_CITATION {"citationID":"3xAa2Rm0","properties":{"formattedCitation":"\\super 14\\nosupersub{}","plainCitation":"14","noteIndex":0},"citationItems":[{"id":271,"uris":["http://zotero.org/users/local/uNYZvaCf/items/T893RJ6Q"],"uri":["http://zotero.org/users/local/uNYZvaCf/items/T893RJ6Q"],"itemData":{"id":271,"type":"article-journal","language":"en","page":"108","source":"Zotero","title":"Long-term Climate Change: Projections, Commitments and Irreversibility","author":[{"family":"Collins","given":"Matthew"},{"family":"Knutti","given":"Reto"},{"family":"Arblaster","given":"Julie"},{"family":"Dufresne","given":"Jean-Louis"},{"family":"Fichefet","given":"Thierry"},{"family":"Gao","given":"Xuejie"},{"family":"Jr","given":"William J Gutowski"},{"family":"Johns","given":"Tim"},{"family":"Krinner","given":"Gerhard"},{"family":"Shongwe","given":"Mxolisi"},{"family":"Weaver","given":"Andrew J"},{"family":"Wehner","given":"Michael"},{"family":"Allen","given":"Myles R"},{"family":"Andrews","given":"Tim"},{"family":"Beyerle","given":"Urs"},{"family":"Bitz","given":"Cecilia M"},{"family":"Bony","given":"Sandrine"},{"family":"Booth","given":"Ben B B"},{"family":"Brooks","given":"Harold E"},{"family":"Brovkin","given":"Victor"},{"family":"Browne","given":"Oliver"},{"family":"Brutel-Vuilmet","given":"Claire"},{"family":"Cane","given":"Mark"},{"family":"Chadwick","given":"Robin"},{"family":"Cook","given":"Ed"},{"family":"Cook","given":"Kerry H"},{"family":"Eby","given":"Michael"},{"family":"Fasullo","given":"John"},{"family":"Forest","given":"Chris E"},{"family":"Forster","given":"Piers"},{"family":"Good","given":"Peter"},{"family":"Goosse","given":"Hugues"},{"family":"Gregory","given":"Jonathan M"},{"family":"Hegerl","given":"Gabriele C"},{"family":"Hezel","given":"Paul J"},{"family":"Hodges","given":"Kevin I"},{"family":"Holland","given":"Marika M"},{"family":"Huber","given":"Markus"},{"family":"Joshi","given":"Manoj"},{"family":"Kharin","given":"Viatcheslav"},{"family":"Kushnir","given":"Yochanan"},{"family":"Lawrence","given":"David M"},{"family":"Lee","given":"Robert W"},{"family":"Liddicoat","given":"Spencer"},{"family":"Lucas","given":"Christopher"},{"family":"Lucht","given":"Wolfgang"},{"family":"Marotzke","given":"Jochem"},{"family":"Massonnet","given":"François"},{"family":"Matthews","given":"H Damon"},{"family":"Meinshausen","given":"Malte"},{"family":"Morice","given":"Colin"},{"family":"Otto","given":"Alexander"},{"family":"Patricola","given":"Christina M"},{"family":"Philippon","given":"Gwenaëlle"},{"family":"Rahmstorf","given":"Stefan"},{"family":"Riley","given":"William J"},{"family":"Saenko","given":"Oleg"},{"family":"Seager","given":"Richard"},{"family":"Sedláček","given":"Jan"},{"family":"Shaffrey","given":"Len C"},{"family":"Shindell","given":"Drew"},{"family":"Sillmann","given":"Jana"},{"family":"Stevens","given":"Bjorn"},{"family":"Stott","given":"Peter A"},{"family":"Webb","given":"Robert"},{"family":"Zappa","given":"Giuseppe"},{"family":"Zickfeld","given":"Kirsten"},{"family":"Joussaume","given":"Sylvie"},{"family":"Mokssit","given":"Abdalah"},{"family":"Taylor","given":"Karl"},{"family":"Tett","given":"Simon"}]}}],"schema":"https://github.com/citation-style-language/schema/raw/master/csl-citation.json"} </w:instrText>
        </w:r>
      </w:ins>
      <w:r w:rsidR="0051387C">
        <w:rPr>
          <w:rFonts w:asciiTheme="minorHAnsi" w:hAnsiTheme="minorHAnsi" w:cstheme="minorHAnsi"/>
        </w:rPr>
        <w:fldChar w:fldCharType="separate"/>
      </w:r>
      <w:ins w:id="117" w:author="Stuart Jenkins" w:date="2019-12-10T16:40:00Z">
        <w:r w:rsidR="0051387C" w:rsidRPr="0051387C">
          <w:rPr>
            <w:rFonts w:ascii="Calibri" w:hAnsiTheme="minorHAnsi" w:cs="Calibri"/>
            <w:vertAlign w:val="superscript"/>
            <w:rPrChange w:id="118" w:author="Stuart Jenkins" w:date="2019-12-10T16:40:00Z">
              <w:rPr>
                <w:vertAlign w:val="superscript"/>
              </w:rPr>
            </w:rPrChange>
          </w:rPr>
          <w:t>14</w:t>
        </w:r>
        <w:r w:rsidR="0051387C">
          <w:rPr>
            <w:rFonts w:asciiTheme="minorHAnsi" w:hAnsiTheme="minorHAnsi" w:cstheme="minorHAnsi"/>
          </w:rPr>
          <w:fldChar w:fldCharType="end"/>
        </w:r>
      </w:ins>
      <w:del w:id="119" w:author="Stuart Jenkins" w:date="2019-12-10T16:40:00Z">
        <w:r w:rsidR="005B2566" w:rsidRPr="0045212B" w:rsidDel="0051387C">
          <w:rPr>
            <w:rFonts w:asciiTheme="minorHAnsi" w:hAnsiTheme="minorHAnsi" w:cstheme="minorHAnsi"/>
          </w:rPr>
          <w:delText>]</w:delText>
        </w:r>
      </w:del>
      <w:r w:rsidR="00F10813">
        <w:rPr>
          <w:rFonts w:asciiTheme="minorHAnsi" w:hAnsiTheme="minorHAnsi" w:cstheme="minorHAnsi"/>
        </w:rPr>
        <w:t>. This allows us to</w:t>
      </w:r>
      <w:r w:rsidR="005B2566" w:rsidRPr="0045212B">
        <w:rPr>
          <w:rFonts w:asciiTheme="minorHAnsi" w:hAnsiTheme="minorHAnsi" w:cstheme="minorHAnsi"/>
        </w:rPr>
        <w:t xml:space="preserve"> assume the ZEC is negligible and ignore </w:t>
      </w:r>
      <w:r w:rsidR="00F10813">
        <w:rPr>
          <w:rFonts w:asciiTheme="minorHAnsi" w:hAnsiTheme="minorHAnsi" w:cstheme="minorHAnsi"/>
        </w:rPr>
        <w:t xml:space="preserve">long-term </w:t>
      </w:r>
      <w:r w:rsidR="005B2566" w:rsidRPr="0045212B">
        <w:rPr>
          <w:rFonts w:asciiTheme="minorHAnsi" w:hAnsiTheme="minorHAnsi" w:cstheme="minorHAnsi"/>
        </w:rPr>
        <w:t xml:space="preserve">Earth System Feedbacks. </w:t>
      </w:r>
      <w:r w:rsidR="00233F91">
        <w:rPr>
          <w:rFonts w:asciiTheme="minorHAnsi" w:hAnsiTheme="minorHAnsi" w:cstheme="minorHAnsi"/>
        </w:rPr>
        <w:t>Most studies find the</w:t>
      </w:r>
      <w:r w:rsidR="005B2566" w:rsidRPr="0045212B">
        <w:rPr>
          <w:rFonts w:asciiTheme="minorHAnsi" w:hAnsiTheme="minorHAnsi" w:cstheme="minorHAnsi"/>
        </w:rPr>
        <w:t xml:space="preserve"> ZEC contributes a small amount</w:t>
      </w:r>
      <w:r w:rsidR="00A077A8">
        <w:rPr>
          <w:rFonts w:asciiTheme="minorHAnsi" w:hAnsiTheme="minorHAnsi" w:cstheme="minorHAnsi"/>
        </w:rPr>
        <w:t xml:space="preserve">, </w:t>
      </w:r>
      <w:r w:rsidR="00A077A8" w:rsidRPr="00611FCE">
        <w:rPr>
          <w:rFonts w:asciiTheme="minorHAnsi" w:hAnsiTheme="minorHAnsi" w:cstheme="minorHAnsi"/>
          <w:color w:val="FF0000"/>
          <w:rPrChange w:id="120" w:author="Stuart Jenkins" w:date="2019-12-10T16:42:00Z">
            <w:rPr>
              <w:rFonts w:asciiTheme="minorHAnsi" w:hAnsiTheme="minorHAnsi" w:cstheme="minorHAnsi"/>
            </w:rPr>
          </w:rPrChange>
        </w:rPr>
        <w:t>centred around zero</w:t>
      </w:r>
      <w:r w:rsidR="00A077A8">
        <w:rPr>
          <w:rFonts w:asciiTheme="minorHAnsi" w:hAnsiTheme="minorHAnsi" w:cstheme="minorHAnsi"/>
        </w:rPr>
        <w:t>,</w:t>
      </w:r>
      <w:r w:rsidR="005B2566" w:rsidRPr="0045212B">
        <w:rPr>
          <w:rFonts w:asciiTheme="minorHAnsi" w:hAnsiTheme="minorHAnsi" w:cstheme="minorHAnsi"/>
        </w:rPr>
        <w:t xml:space="preserve"> to remaining warming</w:t>
      </w:r>
      <w:del w:id="121" w:author="Stuart Jenkins" w:date="2019-12-10T16:42:00Z">
        <w:r w:rsidR="005B2566" w:rsidRPr="0045212B" w:rsidDel="00611FCE">
          <w:rPr>
            <w:rFonts w:asciiTheme="minorHAnsi" w:hAnsiTheme="minorHAnsi" w:cstheme="minorHAnsi"/>
          </w:rPr>
          <w:delText>[!!]</w:delText>
        </w:r>
      </w:del>
      <w:r w:rsidR="00233F91">
        <w:rPr>
          <w:rFonts w:asciiTheme="minorHAnsi" w:hAnsiTheme="minorHAnsi" w:cstheme="minorHAnsi"/>
        </w:rPr>
        <w:t xml:space="preserve"> under ambitious mitigation scenarios</w:t>
      </w:r>
      <w:ins w:id="122" w:author="Stuart Jenkins" w:date="2019-12-10T16:42:00Z">
        <w:r w:rsidR="00611FCE">
          <w:rPr>
            <w:rFonts w:asciiTheme="minorHAnsi" w:hAnsiTheme="minorHAnsi" w:cstheme="minorHAnsi"/>
          </w:rPr>
          <w:fldChar w:fldCharType="begin"/>
        </w:r>
      </w:ins>
      <w:ins w:id="123" w:author="Stuart Jenkins" w:date="2019-12-10T16:43:00Z">
        <w:r w:rsidR="00611FCE">
          <w:rPr>
            <w:rFonts w:asciiTheme="minorHAnsi" w:hAnsiTheme="minorHAnsi" w:cstheme="minorHAnsi"/>
          </w:rPr>
          <w:instrText xml:space="preserve"> ADDIN ZOTERO_ITEM CSL_CITATION {"citationID":"oWE60B36","properties":{"formattedCitation":"\\super 11,15\\nosupersub{}","plainCitation":"11,15","noteIndex":0},"citationItems":[{"id":84,"uris":["http://zotero.org/users/local/uNYZvaCf/items/MZJBP9YQ"],"uri":["http://zotero.org/users/local/uNYZvaCf/items/MZJBP9YQ"],"itemData":{"id":84,"type":"article-journal","abstract":"Previous studies have shown that global mean surface air temperature remains elevated after cessation of CO 2 emissions. However, studies differ in whether the temperature continues to increase, slowly decreases, or remains constant after cessation of emissions. An understanding of this committed warming is of importance because it has implication for the estimation of carbon budgets compatible with temperature targets. Here, we investigate the effect of the state of thermal and bio-geochemical equilibration at the time emissions are set to zero on the committed warming as the latter is determined by the balance of these two equilibration processes. We find that the effect of thermal equilibration, expressed as fraction of realized warming, dominates over the bio-geochemical equilibration, expressed as ratio of the airborne fraction to the equilibrium airborne fraction. This leads to a positive warming commitment, and a commitment that declines the later emissions are zeroed along a trajectory of constant atmospheric CO 2 concentration. We furthermore show that the scenario prior to zeroed emissions has the strongest effect on the warming commitment, compared to the time of zeroed emissions and the time horizon over which the commitment is calculated.","container-title":"Environmental Research Letters","DOI":"10.1088/1748-9326/aa564a","ISSN":"1748-9326","issue":"1","journalAbbreviation":"Environ. Res. Lett.","language":"en","page":"015002","source":"Institute of Physics","title":"What determines the warming commitment after cessation of CO 2 emissions?","volume":"12","author":[{"family":"Ehlert","given":"Dana"},{"family":"Zickfeld","given":"Kirsten"}],"issued":{"date-parts":[["2017"]]}}},{"id":68,"uris":["http://zotero.org/users/local/uNYZvaCf/items/WHZSIA2N"],"uri":["http://zotero.org/users/local/uNYZvaCf/items/WHZSIA2N"],"itemData":{"id":68,"type":"article-journal","abstract":"The climate response to scenarios of zero future greenhouse-gas emissions can be interpreted as the committed future warming associated with past emissions, and represents a critical benchmark against which to estimate the effect of future emissions1,2. Recent climate-model simulations have shown that when emissions of carbon dioxide alone are eliminated, global temperature stabilizes and remains approximately constant for several centuries2,3,4,5,6,7,8. Here, we show that when aerosol and other greenhouse-gas emissions are also eliminated, global temperature increases by a few tenths of a degree over about a decade, as a result of the rapid removal of present-day aerosol forcing. This initial warming is followed by a gradual cooling that returns global temperature to present-day levels after several centuries, owing to the decline in non-carbon dioxide greenhouse-gas concentrations. We show further that the magnitude of the peak temperature response to zero future emissions depends strongly on the uncertain strength of present-day aerosol forcing. Contingent on the climate and carbon-cycle sensitivities of the model used here, we show that the range of aerosol forcing that produces historical warming that is consistent with observed data, results in a warming of between 0.25 and 0.5 °C over the decade immediately following zeroed emissions.","container-title":"Nature Climate Change","DOI":"10.1038/nclimate1424","ISSN":"1758-6798","issue":"5","language":"en","page":"338-341","source":"www.nature.com","title":"Climate response to zeroed emissions of greenhouse gases and aerosols","volume":"2","author":[{"family":"Matthews","given":"H. Damon"},{"family":"Zickfeld","given":"Kirsten"}],"issued":{"date-parts":[["2012",5]]}}}],"schema":"https://github.com/citation-style-language/schema/raw/master/csl-citation.json"} </w:instrText>
        </w:r>
      </w:ins>
      <w:r w:rsidR="00611FCE">
        <w:rPr>
          <w:rFonts w:asciiTheme="minorHAnsi" w:hAnsiTheme="minorHAnsi" w:cstheme="minorHAnsi"/>
        </w:rPr>
        <w:fldChar w:fldCharType="separate"/>
      </w:r>
      <w:ins w:id="124" w:author="Stuart Jenkins" w:date="2019-12-10T16:43:00Z">
        <w:r w:rsidR="00611FCE" w:rsidRPr="00611FCE">
          <w:rPr>
            <w:rFonts w:ascii="Calibri" w:hAnsiTheme="minorHAnsi" w:cs="Calibri"/>
            <w:vertAlign w:val="superscript"/>
            <w:rPrChange w:id="125" w:author="Stuart Jenkins" w:date="2019-12-10T16:43:00Z">
              <w:rPr>
                <w:vertAlign w:val="superscript"/>
              </w:rPr>
            </w:rPrChange>
          </w:rPr>
          <w:t>11,15</w:t>
        </w:r>
      </w:ins>
      <w:ins w:id="126" w:author="Stuart Jenkins" w:date="2019-12-10T16:42:00Z">
        <w:r w:rsidR="00611FCE">
          <w:rPr>
            <w:rFonts w:asciiTheme="minorHAnsi" w:hAnsiTheme="minorHAnsi" w:cstheme="minorHAnsi"/>
          </w:rPr>
          <w:fldChar w:fldCharType="end"/>
        </w:r>
      </w:ins>
      <w:del w:id="127" w:author="Stuart Jenkins" w:date="2019-12-10T16:42:00Z">
        <w:r w:rsidR="005B2566" w:rsidRPr="0045212B" w:rsidDel="00611FCE">
          <w:rPr>
            <w:rFonts w:asciiTheme="minorHAnsi" w:hAnsiTheme="minorHAnsi" w:cstheme="minorHAnsi"/>
          </w:rPr>
          <w:delText xml:space="preserve"> [!!]</w:delText>
        </w:r>
      </w:del>
      <w:r w:rsidR="005B2566" w:rsidRPr="0045212B">
        <w:rPr>
          <w:rFonts w:asciiTheme="minorHAnsi" w:hAnsiTheme="minorHAnsi" w:cstheme="minorHAnsi"/>
        </w:rPr>
        <w:t>.</w:t>
      </w:r>
      <w:r w:rsidR="00F071AA">
        <w:rPr>
          <w:rFonts w:asciiTheme="minorHAnsi" w:hAnsiTheme="minorHAnsi" w:cstheme="minorHAnsi"/>
        </w:rPr>
        <w:t xml:space="preserve"> </w:t>
      </w:r>
      <w:r w:rsidR="00605528">
        <w:rPr>
          <w:rFonts w:asciiTheme="minorHAnsi" w:hAnsiTheme="minorHAnsi" w:cstheme="minorHAnsi"/>
        </w:rPr>
        <w:t>For consistency with AR5 (</w:t>
      </w:r>
      <w:r w:rsidR="00605528" w:rsidRPr="00432010">
        <w:rPr>
          <w:rFonts w:asciiTheme="minorHAnsi" w:hAnsiTheme="minorHAnsi" w:cstheme="minorHAnsi"/>
          <w:color w:val="FF0000"/>
          <w:rPrChange w:id="128" w:author="Stuart Jenkins" w:date="2019-12-11T15:50:00Z">
            <w:rPr>
              <w:rFonts w:asciiTheme="minorHAnsi" w:hAnsiTheme="minorHAnsi" w:cstheme="minorHAnsi"/>
            </w:rPr>
          </w:rPrChange>
        </w:rPr>
        <w:t>chapter 2 ref</w:t>
      </w:r>
      <w:r w:rsidR="00605528">
        <w:rPr>
          <w:rFonts w:asciiTheme="minorHAnsi" w:hAnsiTheme="minorHAnsi" w:cstheme="minorHAnsi"/>
        </w:rPr>
        <w:t>) and WMO (</w:t>
      </w:r>
      <w:r w:rsidR="00B207C9" w:rsidRPr="00432010">
        <w:rPr>
          <w:rFonts w:asciiTheme="minorHAnsi" w:hAnsiTheme="minorHAnsi" w:cstheme="minorHAnsi"/>
          <w:color w:val="FF0000"/>
          <w:rPrChange w:id="129" w:author="Stuart Jenkins" w:date="2019-12-11T15:50:00Z">
            <w:rPr>
              <w:rFonts w:asciiTheme="minorHAnsi" w:hAnsiTheme="minorHAnsi" w:cstheme="minorHAnsi"/>
            </w:rPr>
          </w:rPrChange>
        </w:rPr>
        <w:t xml:space="preserve">2019 WMO </w:t>
      </w:r>
      <w:r w:rsidR="00605528" w:rsidRPr="00432010">
        <w:rPr>
          <w:rFonts w:asciiTheme="minorHAnsi" w:hAnsiTheme="minorHAnsi" w:cstheme="minorHAnsi"/>
          <w:color w:val="FF0000"/>
          <w:rPrChange w:id="130" w:author="Stuart Jenkins" w:date="2019-12-11T15:50:00Z">
            <w:rPr>
              <w:rFonts w:asciiTheme="minorHAnsi" w:hAnsiTheme="minorHAnsi" w:cstheme="minorHAnsi"/>
            </w:rPr>
          </w:rPrChange>
        </w:rPr>
        <w:t>ref</w:t>
      </w:r>
      <w:r w:rsidR="00605528">
        <w:rPr>
          <w:rFonts w:asciiTheme="minorHAnsi" w:hAnsiTheme="minorHAnsi" w:cstheme="minorHAnsi"/>
        </w:rPr>
        <w:t xml:space="preserve">), we define present-day </w:t>
      </w:r>
      <w:r w:rsidR="00F071AA">
        <w:rPr>
          <w:rFonts w:asciiTheme="minorHAnsi" w:hAnsiTheme="minorHAnsi" w:cstheme="minorHAnsi"/>
        </w:rPr>
        <w:t xml:space="preserve">and future global </w:t>
      </w:r>
      <w:r w:rsidR="00605528">
        <w:rPr>
          <w:rFonts w:asciiTheme="minorHAnsi" w:hAnsiTheme="minorHAnsi" w:cstheme="minorHAnsi"/>
        </w:rPr>
        <w:t>warming in terms of GMST, but results are naturally sensitive to the use of another convention, such as global mean surface air temperature</w:t>
      </w:r>
      <w:r w:rsidR="00F620CF" w:rsidRPr="0045212B">
        <w:rPr>
          <w:rFonts w:asciiTheme="minorHAnsi" w:hAnsiTheme="minorHAnsi" w:cstheme="minorHAnsi"/>
        </w:rPr>
        <w:t>.</w:t>
      </w:r>
    </w:p>
    <w:p w14:paraId="084A89B7" w14:textId="21F2A53A" w:rsidR="00AB4145" w:rsidRPr="0045212B" w:rsidRDefault="00AB4145" w:rsidP="001E7D0F">
      <w:pPr>
        <w:jc w:val="both"/>
        <w:rPr>
          <w:rFonts w:asciiTheme="minorHAnsi" w:hAnsiTheme="minorHAnsi" w:cstheme="minorHAnsi"/>
          <w:color w:val="FF0000"/>
        </w:rPr>
      </w:pPr>
    </w:p>
    <w:p w14:paraId="7DED86F8" w14:textId="5F03F516" w:rsidR="00895888" w:rsidRDefault="00F10813" w:rsidP="001E7D0F">
      <w:pPr>
        <w:jc w:val="both"/>
        <w:rPr>
          <w:rFonts w:asciiTheme="minorHAnsi" w:hAnsiTheme="minorHAnsi" w:cstheme="minorHAnsi"/>
        </w:rPr>
      </w:pPr>
      <w:r>
        <w:rPr>
          <w:rFonts w:asciiTheme="minorHAnsi" w:hAnsiTheme="minorHAnsi" w:cstheme="minorHAnsi"/>
        </w:rPr>
        <w:t xml:space="preserve">Most </w:t>
      </w:r>
      <w:r w:rsidR="005355B9">
        <w:rPr>
          <w:rFonts w:asciiTheme="minorHAnsi" w:hAnsiTheme="minorHAnsi" w:cstheme="minorHAnsi"/>
        </w:rPr>
        <w:t>recent</w:t>
      </w:r>
      <w:r w:rsidR="00591380">
        <w:rPr>
          <w:rFonts w:asciiTheme="minorHAnsi" w:hAnsiTheme="minorHAnsi" w:cstheme="minorHAnsi"/>
        </w:rPr>
        <w:t xml:space="preserve"> estimates</w:t>
      </w:r>
      <w:r w:rsidR="004A0B86" w:rsidRPr="0045212B">
        <w:rPr>
          <w:rFonts w:asciiTheme="minorHAnsi" w:hAnsiTheme="minorHAnsi" w:cstheme="minorHAnsi"/>
        </w:rPr>
        <w:t xml:space="preserve"> of a remaining </w:t>
      </w:r>
      <w:r w:rsidR="00233F91">
        <w:rPr>
          <w:rFonts w:asciiTheme="minorHAnsi" w:hAnsiTheme="minorHAnsi" w:cstheme="minorHAnsi"/>
        </w:rPr>
        <w:t xml:space="preserve">“multi-gas” </w:t>
      </w:r>
      <w:r w:rsidR="004A0B86" w:rsidRPr="0045212B">
        <w:rPr>
          <w:rFonts w:asciiTheme="minorHAnsi" w:hAnsiTheme="minorHAnsi" w:cstheme="minorHAnsi"/>
        </w:rPr>
        <w:t xml:space="preserve">carbon budget </w:t>
      </w:r>
      <w:r w:rsidR="00591380">
        <w:rPr>
          <w:rFonts w:asciiTheme="minorHAnsi" w:hAnsiTheme="minorHAnsi" w:cstheme="minorHAnsi"/>
        </w:rPr>
        <w:t>rely</w:t>
      </w:r>
      <w:r w:rsidR="004A0B86" w:rsidRPr="0045212B">
        <w:rPr>
          <w:rFonts w:asciiTheme="minorHAnsi" w:hAnsiTheme="minorHAnsi" w:cstheme="minorHAnsi"/>
        </w:rPr>
        <w:t xml:space="preserve"> on </w:t>
      </w:r>
      <w:r w:rsidR="005355B9">
        <w:rPr>
          <w:rFonts w:asciiTheme="minorHAnsi" w:hAnsiTheme="minorHAnsi" w:cstheme="minorHAnsi"/>
        </w:rPr>
        <w:t>subtracting</w:t>
      </w:r>
      <w:r w:rsidR="004A0B86" w:rsidRPr="0045212B">
        <w:rPr>
          <w:rFonts w:asciiTheme="minorHAnsi" w:hAnsiTheme="minorHAnsi" w:cstheme="minorHAnsi"/>
        </w:rPr>
        <w:t xml:space="preserve"> a distribution of warming responses to non-CO</w:t>
      </w:r>
      <w:r w:rsidR="004A0B86" w:rsidRPr="0045212B">
        <w:rPr>
          <w:rFonts w:asciiTheme="minorHAnsi" w:hAnsiTheme="minorHAnsi" w:cstheme="minorHAnsi"/>
          <w:vertAlign w:val="subscript"/>
        </w:rPr>
        <w:t>2</w:t>
      </w:r>
      <w:r w:rsidR="004A0B86" w:rsidRPr="0045212B">
        <w:rPr>
          <w:rFonts w:asciiTheme="minorHAnsi" w:hAnsiTheme="minorHAnsi" w:cstheme="minorHAnsi"/>
        </w:rPr>
        <w:t xml:space="preserve"> sources</w:t>
      </w:r>
      <w:r w:rsidR="00591380">
        <w:rPr>
          <w:rFonts w:asciiTheme="minorHAnsi" w:hAnsiTheme="minorHAnsi" w:cstheme="minorHAnsi"/>
        </w:rPr>
        <w:t xml:space="preserve"> from the target total warming and estimating a CO</w:t>
      </w:r>
      <w:r w:rsidR="00591380">
        <w:rPr>
          <w:rFonts w:asciiTheme="minorHAnsi" w:hAnsiTheme="minorHAnsi" w:cstheme="minorHAnsi"/>
          <w:vertAlign w:val="subscript"/>
        </w:rPr>
        <w:t>2</w:t>
      </w:r>
      <w:r w:rsidR="00591380">
        <w:rPr>
          <w:rFonts w:asciiTheme="minorHAnsi" w:hAnsiTheme="minorHAnsi" w:cstheme="minorHAnsi"/>
        </w:rPr>
        <w:t xml:space="preserve"> budget for the remainder</w:t>
      </w:r>
      <w:r w:rsidR="004A0B86" w:rsidRPr="0045212B">
        <w:rPr>
          <w:rFonts w:asciiTheme="minorHAnsi" w:hAnsiTheme="minorHAnsi" w:cstheme="minorHAnsi"/>
        </w:rPr>
        <w:t xml:space="preserve">. If </w:t>
      </w:r>
      <w:r w:rsidR="00591380">
        <w:rPr>
          <w:rFonts w:asciiTheme="minorHAnsi" w:hAnsiTheme="minorHAnsi" w:cstheme="minorHAnsi"/>
        </w:rPr>
        <w:t xml:space="preserve">available </w:t>
      </w:r>
      <w:r w:rsidR="004A0B86" w:rsidRPr="0045212B">
        <w:rPr>
          <w:rFonts w:asciiTheme="minorHAnsi" w:hAnsiTheme="minorHAnsi" w:cstheme="minorHAnsi"/>
        </w:rPr>
        <w:t xml:space="preserve">scenarios </w:t>
      </w:r>
      <w:r w:rsidR="00591380">
        <w:rPr>
          <w:rFonts w:asciiTheme="minorHAnsi" w:hAnsiTheme="minorHAnsi" w:cstheme="minorHAnsi"/>
        </w:rPr>
        <w:t>represented</w:t>
      </w:r>
      <w:r w:rsidR="004A0B86" w:rsidRPr="0045212B">
        <w:rPr>
          <w:rFonts w:asciiTheme="minorHAnsi" w:hAnsiTheme="minorHAnsi" w:cstheme="minorHAnsi"/>
        </w:rPr>
        <w:t xml:space="preserve"> a statistical distribution of possible </w:t>
      </w:r>
      <w:r w:rsidR="00591380">
        <w:rPr>
          <w:rFonts w:asciiTheme="minorHAnsi" w:hAnsiTheme="minorHAnsi" w:cstheme="minorHAnsi"/>
        </w:rPr>
        <w:t>future</w:t>
      </w:r>
      <w:r w:rsidR="005355B9">
        <w:rPr>
          <w:rFonts w:asciiTheme="minorHAnsi" w:hAnsiTheme="minorHAnsi" w:cstheme="minorHAnsi"/>
        </w:rPr>
        <w:t>s</w:t>
      </w:r>
      <w:r w:rsidR="004A0B86" w:rsidRPr="0045212B">
        <w:rPr>
          <w:rFonts w:asciiTheme="minorHAnsi" w:hAnsiTheme="minorHAnsi" w:cstheme="minorHAnsi"/>
        </w:rPr>
        <w:t xml:space="preserve">, this would be </w:t>
      </w:r>
      <w:r>
        <w:rPr>
          <w:rFonts w:asciiTheme="minorHAnsi" w:hAnsiTheme="minorHAnsi" w:cstheme="minorHAnsi"/>
        </w:rPr>
        <w:t>a coherent approac</w:t>
      </w:r>
      <w:r w:rsidR="005A67B8">
        <w:rPr>
          <w:rFonts w:asciiTheme="minorHAnsi" w:hAnsiTheme="minorHAnsi" w:cstheme="minorHAnsi"/>
        </w:rPr>
        <w:t>h, b</w:t>
      </w:r>
      <w:r w:rsidR="004A0B86" w:rsidRPr="0045212B">
        <w:rPr>
          <w:rFonts w:asciiTheme="minorHAnsi" w:hAnsiTheme="minorHAnsi" w:cstheme="minorHAnsi"/>
        </w:rPr>
        <w:t>ut the outputs</w:t>
      </w:r>
      <w:r w:rsidR="00591380">
        <w:rPr>
          <w:rFonts w:asciiTheme="minorHAnsi" w:hAnsiTheme="minorHAnsi" w:cstheme="minorHAnsi"/>
        </w:rPr>
        <w:t xml:space="preserve"> of Integrated Assessment Models (IAMs)</w:t>
      </w:r>
      <w:r w:rsidR="004A0B86" w:rsidRPr="0045212B">
        <w:rPr>
          <w:rFonts w:asciiTheme="minorHAnsi" w:hAnsiTheme="minorHAnsi" w:cstheme="minorHAnsi"/>
        </w:rPr>
        <w:t xml:space="preserve"> do not define a statistical distribution, since they rely on </w:t>
      </w:r>
      <w:r w:rsidR="00591380">
        <w:rPr>
          <w:rFonts w:asciiTheme="minorHAnsi" w:hAnsiTheme="minorHAnsi" w:cstheme="minorHAnsi"/>
        </w:rPr>
        <w:t xml:space="preserve">prescriptive, often normative, </w:t>
      </w:r>
      <w:r w:rsidR="004A0B86" w:rsidRPr="0045212B">
        <w:rPr>
          <w:rFonts w:asciiTheme="minorHAnsi" w:hAnsiTheme="minorHAnsi" w:cstheme="minorHAnsi"/>
        </w:rPr>
        <w:t>decisions</w:t>
      </w:r>
      <w:r w:rsidR="00591380">
        <w:rPr>
          <w:rFonts w:asciiTheme="minorHAnsi" w:hAnsiTheme="minorHAnsi" w:cstheme="minorHAnsi"/>
        </w:rPr>
        <w:t xml:space="preserve"> of the IAM modelling teams</w:t>
      </w:r>
      <w:r w:rsidR="005355B9">
        <w:rPr>
          <w:rFonts w:asciiTheme="minorHAnsi" w:hAnsiTheme="minorHAnsi" w:cstheme="minorHAnsi"/>
        </w:rPr>
        <w:t xml:space="preserve">. </w:t>
      </w:r>
      <w:r w:rsidR="00A077A8">
        <w:rPr>
          <w:rFonts w:asciiTheme="minorHAnsi" w:hAnsiTheme="minorHAnsi" w:cstheme="minorHAnsi"/>
        </w:rPr>
        <w:t>The selection of scenarios representing the most ambitious temperature goals</w:t>
      </w:r>
      <w:r w:rsidR="005355B9">
        <w:rPr>
          <w:rFonts w:asciiTheme="minorHAnsi" w:hAnsiTheme="minorHAnsi" w:cstheme="minorHAnsi"/>
        </w:rPr>
        <w:t xml:space="preserve"> also depends on which IAMs converge at all</w:t>
      </w:r>
      <w:r>
        <w:rPr>
          <w:rFonts w:asciiTheme="minorHAnsi" w:hAnsiTheme="minorHAnsi" w:cstheme="minorHAnsi"/>
        </w:rPr>
        <w:t xml:space="preserve">, </w:t>
      </w:r>
      <w:r w:rsidR="005A67B8">
        <w:rPr>
          <w:rFonts w:asciiTheme="minorHAnsi" w:hAnsiTheme="minorHAnsi" w:cstheme="minorHAnsi"/>
        </w:rPr>
        <w:t>an even</w:t>
      </w:r>
      <w:r w:rsidR="005355B9">
        <w:rPr>
          <w:rFonts w:asciiTheme="minorHAnsi" w:hAnsiTheme="minorHAnsi" w:cstheme="minorHAnsi"/>
        </w:rPr>
        <w:t xml:space="preserve"> more arbitrary </w:t>
      </w:r>
      <w:r>
        <w:rPr>
          <w:rFonts w:asciiTheme="minorHAnsi" w:hAnsiTheme="minorHAnsi" w:cstheme="minorHAnsi"/>
        </w:rPr>
        <w:t xml:space="preserve">and opaque </w:t>
      </w:r>
      <w:r w:rsidR="005355B9">
        <w:rPr>
          <w:rFonts w:asciiTheme="minorHAnsi" w:hAnsiTheme="minorHAnsi" w:cstheme="minorHAnsi"/>
        </w:rPr>
        <w:t>constraint</w:t>
      </w:r>
      <w:r w:rsidR="00591380">
        <w:rPr>
          <w:rFonts w:asciiTheme="minorHAnsi" w:hAnsiTheme="minorHAnsi" w:cstheme="minorHAnsi"/>
        </w:rPr>
        <w:t xml:space="preserve">. This would not matter if future </w:t>
      </w:r>
      <w:r w:rsidR="00895888">
        <w:rPr>
          <w:rFonts w:asciiTheme="minorHAnsi" w:hAnsiTheme="minorHAnsi" w:cstheme="minorHAnsi"/>
        </w:rPr>
        <w:t>cumulative</w:t>
      </w:r>
      <w:r>
        <w:rPr>
          <w:rFonts w:asciiTheme="minorHAnsi" w:hAnsiTheme="minorHAnsi" w:cstheme="minorHAnsi"/>
        </w:rPr>
        <w:t xml:space="preserve"> </w:t>
      </w:r>
      <w:r w:rsidR="00591380">
        <w:rPr>
          <w:rFonts w:asciiTheme="minorHAnsi" w:hAnsiTheme="minorHAnsi" w:cstheme="minorHAnsi"/>
        </w:rPr>
        <w:t>CO</w:t>
      </w:r>
      <w:r w:rsidR="00591380">
        <w:rPr>
          <w:rFonts w:asciiTheme="minorHAnsi" w:hAnsiTheme="minorHAnsi" w:cstheme="minorHAnsi"/>
          <w:vertAlign w:val="subscript"/>
        </w:rPr>
        <w:t>2</w:t>
      </w:r>
      <w:r w:rsidR="00895888">
        <w:rPr>
          <w:rFonts w:asciiTheme="minorHAnsi" w:hAnsiTheme="minorHAnsi" w:cstheme="minorHAnsi"/>
        </w:rPr>
        <w:t xml:space="preserve"> emissions</w:t>
      </w:r>
      <w:r w:rsidR="005355B9">
        <w:rPr>
          <w:rFonts w:asciiTheme="minorHAnsi" w:hAnsiTheme="minorHAnsi" w:cstheme="minorHAnsi"/>
        </w:rPr>
        <w:t xml:space="preserve"> determined the level of</w:t>
      </w:r>
      <w:r w:rsidR="00591380">
        <w:rPr>
          <w:rFonts w:asciiTheme="minorHAnsi" w:hAnsiTheme="minorHAnsi" w:cstheme="minorHAnsi"/>
        </w:rPr>
        <w:t xml:space="preserve"> non-CO</w:t>
      </w:r>
      <w:r w:rsidR="00591380">
        <w:rPr>
          <w:rFonts w:asciiTheme="minorHAnsi" w:hAnsiTheme="minorHAnsi" w:cstheme="minorHAnsi"/>
          <w:vertAlign w:val="subscript"/>
        </w:rPr>
        <w:t>2</w:t>
      </w:r>
      <w:r w:rsidR="00591380">
        <w:rPr>
          <w:rFonts w:asciiTheme="minorHAnsi" w:hAnsiTheme="minorHAnsi" w:cstheme="minorHAnsi"/>
        </w:rPr>
        <w:t xml:space="preserve"> warming, but </w:t>
      </w:r>
      <w:r w:rsidR="00663FD3">
        <w:rPr>
          <w:rFonts w:asciiTheme="minorHAnsi" w:hAnsiTheme="minorHAnsi" w:cstheme="minorHAnsi"/>
        </w:rPr>
        <w:t xml:space="preserve">they </w:t>
      </w:r>
      <w:r w:rsidR="005355B9">
        <w:rPr>
          <w:rFonts w:asciiTheme="minorHAnsi" w:hAnsiTheme="minorHAnsi" w:cstheme="minorHAnsi"/>
        </w:rPr>
        <w:t>do not. A</w:t>
      </w:r>
      <w:r w:rsidR="00591380">
        <w:rPr>
          <w:rFonts w:asciiTheme="minorHAnsi" w:hAnsiTheme="minorHAnsi" w:cstheme="minorHAnsi"/>
        </w:rPr>
        <w:t xml:space="preserve">s we show below, there is no correlation between </w:t>
      </w:r>
      <w:r>
        <w:rPr>
          <w:rFonts w:asciiTheme="minorHAnsi" w:hAnsiTheme="minorHAnsi" w:cstheme="minorHAnsi"/>
        </w:rPr>
        <w:t xml:space="preserve">these two quantities </w:t>
      </w:r>
      <w:r w:rsidR="00591380">
        <w:rPr>
          <w:rFonts w:asciiTheme="minorHAnsi" w:hAnsiTheme="minorHAnsi" w:cstheme="minorHAnsi"/>
        </w:rPr>
        <w:t xml:space="preserve">across </w:t>
      </w:r>
      <w:r w:rsidR="005355B9">
        <w:rPr>
          <w:rFonts w:asciiTheme="minorHAnsi" w:hAnsiTheme="minorHAnsi" w:cstheme="minorHAnsi"/>
        </w:rPr>
        <w:t>ambitious mitigation scenarios</w:t>
      </w:r>
      <w:r w:rsidR="004A0B86" w:rsidRPr="0045212B">
        <w:rPr>
          <w:rFonts w:asciiTheme="minorHAnsi" w:hAnsiTheme="minorHAnsi" w:cstheme="minorHAnsi"/>
        </w:rPr>
        <w:t xml:space="preserve">. This means </w:t>
      </w:r>
      <w:r w:rsidR="005355B9">
        <w:rPr>
          <w:rFonts w:asciiTheme="minorHAnsi" w:hAnsiTheme="minorHAnsi" w:cstheme="minorHAnsi"/>
        </w:rPr>
        <w:t xml:space="preserve">that </w:t>
      </w:r>
      <w:r w:rsidR="004A0B86" w:rsidRPr="0045212B">
        <w:rPr>
          <w:rFonts w:asciiTheme="minorHAnsi" w:hAnsiTheme="minorHAnsi" w:cstheme="minorHAnsi"/>
        </w:rPr>
        <w:t>the 66</w:t>
      </w:r>
      <w:r w:rsidR="004A0B86" w:rsidRPr="0045212B">
        <w:rPr>
          <w:rFonts w:asciiTheme="minorHAnsi" w:hAnsiTheme="minorHAnsi" w:cstheme="minorHAnsi"/>
          <w:vertAlign w:val="superscript"/>
        </w:rPr>
        <w:t>th</w:t>
      </w:r>
      <w:r w:rsidR="004A0B86" w:rsidRPr="0045212B">
        <w:rPr>
          <w:rFonts w:asciiTheme="minorHAnsi" w:hAnsiTheme="minorHAnsi" w:cstheme="minorHAnsi"/>
        </w:rPr>
        <w:t xml:space="preserve"> percentile </w:t>
      </w:r>
      <w:r w:rsidR="005355B9">
        <w:rPr>
          <w:rFonts w:asciiTheme="minorHAnsi" w:hAnsiTheme="minorHAnsi" w:cstheme="minorHAnsi"/>
        </w:rPr>
        <w:t xml:space="preserve">of available scenarios </w:t>
      </w:r>
      <w:r w:rsidR="005A67B8">
        <w:rPr>
          <w:rFonts w:asciiTheme="minorHAnsi" w:hAnsiTheme="minorHAnsi" w:cstheme="minorHAnsi"/>
        </w:rPr>
        <w:t xml:space="preserve">should not </w:t>
      </w:r>
      <w:proofErr w:type="gramStart"/>
      <w:r w:rsidR="005A67B8">
        <w:rPr>
          <w:rFonts w:asciiTheme="minorHAnsi" w:hAnsiTheme="minorHAnsi" w:cstheme="minorHAnsi"/>
        </w:rPr>
        <w:t>be used</w:t>
      </w:r>
      <w:proofErr w:type="gramEnd"/>
      <w:r w:rsidR="005A67B8">
        <w:rPr>
          <w:rFonts w:asciiTheme="minorHAnsi" w:hAnsiTheme="minorHAnsi" w:cstheme="minorHAnsi"/>
        </w:rPr>
        <w:t xml:space="preserve"> to</w:t>
      </w:r>
      <w:r w:rsidR="005355B9">
        <w:rPr>
          <w:rFonts w:asciiTheme="minorHAnsi" w:hAnsiTheme="minorHAnsi" w:cstheme="minorHAnsi"/>
        </w:rPr>
        <w:t xml:space="preserve"> estimate of</w:t>
      </w:r>
      <w:r w:rsidR="004A0B86" w:rsidRPr="0045212B">
        <w:rPr>
          <w:rFonts w:asciiTheme="minorHAnsi" w:hAnsiTheme="minorHAnsi" w:cstheme="minorHAnsi"/>
        </w:rPr>
        <w:t xml:space="preserve"> the </w:t>
      </w:r>
      <w:r w:rsidR="005355B9">
        <w:rPr>
          <w:rFonts w:asciiTheme="minorHAnsi" w:hAnsiTheme="minorHAnsi" w:cstheme="minorHAnsi"/>
        </w:rPr>
        <w:t>“</w:t>
      </w:r>
      <w:r w:rsidR="004A0B86" w:rsidRPr="0045212B">
        <w:rPr>
          <w:rFonts w:asciiTheme="minorHAnsi" w:hAnsiTheme="minorHAnsi" w:cstheme="minorHAnsi"/>
        </w:rPr>
        <w:t>likely</w:t>
      </w:r>
      <w:r w:rsidR="005355B9">
        <w:rPr>
          <w:rFonts w:asciiTheme="minorHAnsi" w:hAnsiTheme="minorHAnsi" w:cstheme="minorHAnsi"/>
        </w:rPr>
        <w:t>”</w:t>
      </w:r>
      <w:r w:rsidR="004A0B86" w:rsidRPr="0045212B">
        <w:rPr>
          <w:rFonts w:asciiTheme="minorHAnsi" w:hAnsiTheme="minorHAnsi" w:cstheme="minorHAnsi"/>
        </w:rPr>
        <w:t xml:space="preserve"> non-CO</w:t>
      </w:r>
      <w:r w:rsidR="004A0B86" w:rsidRPr="0045212B">
        <w:rPr>
          <w:rFonts w:asciiTheme="minorHAnsi" w:hAnsiTheme="minorHAnsi" w:cstheme="minorHAnsi"/>
          <w:vertAlign w:val="subscript"/>
        </w:rPr>
        <w:t>2</w:t>
      </w:r>
      <w:r w:rsidR="004A0B86" w:rsidRPr="0045212B">
        <w:rPr>
          <w:rFonts w:asciiTheme="minorHAnsi" w:hAnsiTheme="minorHAnsi" w:cstheme="minorHAnsi"/>
        </w:rPr>
        <w:t xml:space="preserve"> contribution to warming. </w:t>
      </w:r>
      <w:r w:rsidR="00CB3DC7">
        <w:rPr>
          <w:rFonts w:asciiTheme="minorHAnsi" w:hAnsiTheme="minorHAnsi" w:cstheme="minorHAnsi"/>
        </w:rPr>
        <w:t>A more</w:t>
      </w:r>
      <w:r w:rsidR="00B207C9">
        <w:rPr>
          <w:rFonts w:asciiTheme="minorHAnsi" w:hAnsiTheme="minorHAnsi" w:cstheme="minorHAnsi"/>
        </w:rPr>
        <w:t xml:space="preserve"> coherent</w:t>
      </w:r>
      <w:r w:rsidR="002651F4" w:rsidRPr="0045212B">
        <w:rPr>
          <w:rFonts w:asciiTheme="minorHAnsi" w:hAnsiTheme="minorHAnsi" w:cstheme="minorHAnsi"/>
        </w:rPr>
        <w:t xml:space="preserve"> </w:t>
      </w:r>
      <w:r w:rsidR="00B0076F">
        <w:rPr>
          <w:rFonts w:asciiTheme="minorHAnsi" w:hAnsiTheme="minorHAnsi" w:cstheme="minorHAnsi"/>
        </w:rPr>
        <w:t>treatment of</w:t>
      </w:r>
      <w:r w:rsidR="001E7D0F" w:rsidRPr="0045212B">
        <w:rPr>
          <w:rFonts w:asciiTheme="minorHAnsi" w:hAnsiTheme="minorHAnsi" w:cstheme="minorHAnsi"/>
        </w:rPr>
        <w:t xml:space="preserve"> </w:t>
      </w:r>
      <w:r w:rsidR="002651F4" w:rsidRPr="0045212B">
        <w:rPr>
          <w:rFonts w:asciiTheme="minorHAnsi" w:hAnsiTheme="minorHAnsi" w:cstheme="minorHAnsi"/>
        </w:rPr>
        <w:t>non-CO</w:t>
      </w:r>
      <w:r w:rsidR="002651F4" w:rsidRPr="0045212B">
        <w:rPr>
          <w:rFonts w:asciiTheme="minorHAnsi" w:hAnsiTheme="minorHAnsi" w:cstheme="minorHAnsi"/>
          <w:vertAlign w:val="subscript"/>
        </w:rPr>
        <w:t>2</w:t>
      </w:r>
      <w:r w:rsidR="002651F4" w:rsidRPr="0045212B">
        <w:rPr>
          <w:rFonts w:asciiTheme="minorHAnsi" w:hAnsiTheme="minorHAnsi" w:cstheme="minorHAnsi"/>
        </w:rPr>
        <w:t xml:space="preserve"> </w:t>
      </w:r>
      <w:r w:rsidR="00B207C9">
        <w:rPr>
          <w:rFonts w:asciiTheme="minorHAnsi" w:hAnsiTheme="minorHAnsi" w:cstheme="minorHAnsi"/>
        </w:rPr>
        <w:t xml:space="preserve">climate drivers </w:t>
      </w:r>
      <w:r w:rsidR="00B0076F">
        <w:rPr>
          <w:rFonts w:asciiTheme="minorHAnsi" w:hAnsiTheme="minorHAnsi" w:cstheme="minorHAnsi"/>
        </w:rPr>
        <w:t>i</w:t>
      </w:r>
      <w:r w:rsidR="00B207C9">
        <w:rPr>
          <w:rFonts w:asciiTheme="minorHAnsi" w:hAnsiTheme="minorHAnsi" w:cstheme="minorHAnsi"/>
        </w:rPr>
        <w:t>s to</w:t>
      </w:r>
      <w:r w:rsidR="00B207C9" w:rsidRPr="0045212B">
        <w:rPr>
          <w:rFonts w:asciiTheme="minorHAnsi" w:hAnsiTheme="minorHAnsi" w:cstheme="minorHAnsi"/>
        </w:rPr>
        <w:t xml:space="preserve"> </w:t>
      </w:r>
      <w:r w:rsidR="001E7D0F" w:rsidRPr="0045212B">
        <w:rPr>
          <w:rFonts w:asciiTheme="minorHAnsi" w:hAnsiTheme="minorHAnsi" w:cstheme="minorHAnsi"/>
        </w:rPr>
        <w:t>use CO</w:t>
      </w:r>
      <w:r w:rsidR="001E7D0F" w:rsidRPr="0045212B">
        <w:rPr>
          <w:rFonts w:asciiTheme="minorHAnsi" w:hAnsiTheme="minorHAnsi" w:cstheme="minorHAnsi"/>
          <w:vertAlign w:val="subscript"/>
        </w:rPr>
        <w:t>2</w:t>
      </w:r>
      <w:r w:rsidR="001E7D0F" w:rsidRPr="0045212B">
        <w:rPr>
          <w:rFonts w:asciiTheme="minorHAnsi" w:hAnsiTheme="minorHAnsi" w:cstheme="minorHAnsi"/>
        </w:rPr>
        <w:t xml:space="preserve">-forcing-equivalent </w:t>
      </w:r>
      <w:r w:rsidR="00CB3DC7">
        <w:rPr>
          <w:rFonts w:asciiTheme="minorHAnsi" w:hAnsiTheme="minorHAnsi" w:cstheme="minorHAnsi"/>
        </w:rPr>
        <w:t>(CO</w:t>
      </w:r>
      <w:r w:rsidR="00CB3DC7">
        <w:rPr>
          <w:rFonts w:asciiTheme="minorHAnsi" w:hAnsiTheme="minorHAnsi" w:cstheme="minorHAnsi"/>
          <w:vertAlign w:val="subscript"/>
        </w:rPr>
        <w:t>2</w:t>
      </w:r>
      <w:r w:rsidR="00CB3DC7">
        <w:rPr>
          <w:rFonts w:asciiTheme="minorHAnsi" w:hAnsiTheme="minorHAnsi" w:cstheme="minorHAnsi"/>
        </w:rPr>
        <w:t xml:space="preserve">-fe) </w:t>
      </w:r>
      <w:r w:rsidR="001E7D0F" w:rsidRPr="0045212B">
        <w:rPr>
          <w:rFonts w:asciiTheme="minorHAnsi" w:hAnsiTheme="minorHAnsi" w:cstheme="minorHAnsi"/>
        </w:rPr>
        <w:t>emissions</w:t>
      </w:r>
      <w:r w:rsidR="00A077A8">
        <w:rPr>
          <w:rFonts w:asciiTheme="minorHAnsi" w:hAnsiTheme="minorHAnsi" w:cstheme="minorHAnsi"/>
        </w:rPr>
        <w:t xml:space="preserve">, meaning </w:t>
      </w:r>
      <w:r w:rsidR="00B207C9">
        <w:rPr>
          <w:rFonts w:asciiTheme="minorHAnsi" w:hAnsiTheme="minorHAnsi" w:cstheme="minorHAnsi"/>
        </w:rPr>
        <w:t>the CO</w:t>
      </w:r>
      <w:r w:rsidR="00B207C9">
        <w:rPr>
          <w:rFonts w:asciiTheme="minorHAnsi" w:hAnsiTheme="minorHAnsi" w:cstheme="minorHAnsi"/>
          <w:vertAlign w:val="subscript"/>
        </w:rPr>
        <w:t>2</w:t>
      </w:r>
      <w:r w:rsidR="00B207C9">
        <w:rPr>
          <w:rFonts w:asciiTheme="minorHAnsi" w:hAnsiTheme="minorHAnsi" w:cstheme="minorHAnsi"/>
        </w:rPr>
        <w:t xml:space="preserve"> emissions timeseries that would give precisely the same impact on effective radiative forcing (ERF)</w:t>
      </w:r>
      <w:r w:rsidR="00A077A8">
        <w:rPr>
          <w:rFonts w:asciiTheme="minorHAnsi" w:hAnsiTheme="minorHAnsi" w:cstheme="minorHAnsi"/>
        </w:rPr>
        <w:t xml:space="preserve"> and thence GMST</w:t>
      </w:r>
      <w:r w:rsidR="00B207C9">
        <w:rPr>
          <w:rFonts w:asciiTheme="minorHAnsi" w:hAnsiTheme="minorHAnsi" w:cstheme="minorHAnsi"/>
        </w:rPr>
        <w:t xml:space="preserve">.  </w:t>
      </w:r>
    </w:p>
    <w:p w14:paraId="29D829DA" w14:textId="64CA5E45" w:rsidR="00895888" w:rsidRDefault="00895888" w:rsidP="001E7D0F">
      <w:pPr>
        <w:jc w:val="both"/>
        <w:rPr>
          <w:rFonts w:asciiTheme="minorHAnsi" w:hAnsiTheme="minorHAnsi" w:cstheme="minorHAnsi"/>
        </w:rPr>
      </w:pPr>
    </w:p>
    <w:p w14:paraId="7D22CC4C" w14:textId="1FF60CF7" w:rsidR="00D3154D" w:rsidRPr="0045212B" w:rsidRDefault="00895888" w:rsidP="001E7D0F">
      <w:pPr>
        <w:jc w:val="both"/>
        <w:rPr>
          <w:rFonts w:asciiTheme="minorHAnsi" w:hAnsiTheme="minorHAnsi" w:cstheme="minorHAnsi"/>
        </w:rPr>
      </w:pPr>
      <w:r>
        <w:rPr>
          <w:rFonts w:asciiTheme="minorHAnsi" w:hAnsiTheme="minorHAnsi" w:cstheme="minorHAnsi"/>
        </w:rPr>
        <w:t>In section 2, we</w:t>
      </w:r>
      <w:r w:rsidR="00D3154D" w:rsidRPr="0045212B">
        <w:rPr>
          <w:rFonts w:asciiTheme="minorHAnsi" w:hAnsiTheme="minorHAnsi" w:cstheme="minorHAnsi"/>
        </w:rPr>
        <w:t xml:space="preserve"> demonstrate</w:t>
      </w:r>
      <w:r w:rsidR="000025C7" w:rsidRPr="0045212B">
        <w:rPr>
          <w:rFonts w:asciiTheme="minorHAnsi" w:hAnsiTheme="minorHAnsi" w:cstheme="minorHAnsi"/>
        </w:rPr>
        <w:t xml:space="preserve"> </w:t>
      </w:r>
      <w:r>
        <w:rPr>
          <w:rFonts w:asciiTheme="minorHAnsi" w:hAnsiTheme="minorHAnsi" w:cstheme="minorHAnsi"/>
        </w:rPr>
        <w:t>the advantages of CO</w:t>
      </w:r>
      <w:r w:rsidRPr="00341DC9">
        <w:rPr>
          <w:rFonts w:asciiTheme="minorHAnsi" w:hAnsiTheme="minorHAnsi" w:cstheme="minorHAnsi"/>
          <w:vertAlign w:val="subscript"/>
          <w:rPrChange w:id="131" w:author="Stuart Jenkins" w:date="2019-12-11T15:46:00Z">
            <w:rPr>
              <w:rFonts w:asciiTheme="minorHAnsi" w:hAnsiTheme="minorHAnsi" w:cstheme="minorHAnsi"/>
            </w:rPr>
          </w:rPrChange>
        </w:rPr>
        <w:t>2</w:t>
      </w:r>
      <w:r>
        <w:rPr>
          <w:rFonts w:asciiTheme="minorHAnsi" w:hAnsiTheme="minorHAnsi" w:cstheme="minorHAnsi"/>
        </w:rPr>
        <w:t xml:space="preserve">-fe emissions using </w:t>
      </w:r>
      <w:r w:rsidR="00D3154D" w:rsidRPr="0045212B">
        <w:rPr>
          <w:rFonts w:asciiTheme="minorHAnsi" w:hAnsiTheme="minorHAnsi" w:cstheme="minorHAnsi"/>
        </w:rPr>
        <w:t>a number of 1.5</w:t>
      </w:r>
      <w:r w:rsidR="002651F4" w:rsidRPr="0045212B">
        <w:rPr>
          <w:rFonts w:ascii="Cambria Math" w:eastAsia="Cambria Math" w:hAnsi="Cambria Math" w:cs="Cambria Math"/>
        </w:rPr>
        <w:t>℃</w:t>
      </w:r>
      <w:r w:rsidR="00B0076F">
        <w:rPr>
          <w:rFonts w:ascii="Cambria Math" w:eastAsia="Cambria Math" w:hAnsi="Cambria Math" w:cs="Cambria Math"/>
        </w:rPr>
        <w:t>-</w:t>
      </w:r>
      <w:r w:rsidR="00D3154D" w:rsidRPr="0045212B">
        <w:rPr>
          <w:rFonts w:asciiTheme="minorHAnsi" w:hAnsiTheme="minorHAnsi" w:cstheme="minorHAnsi"/>
        </w:rPr>
        <w:t xml:space="preserve"> and 2</w:t>
      </w:r>
      <w:r w:rsidR="002651F4" w:rsidRPr="0045212B">
        <w:rPr>
          <w:rFonts w:ascii="Cambria Math" w:eastAsia="Cambria Math" w:hAnsi="Cambria Math" w:cs="Cambria Math"/>
        </w:rPr>
        <w:t>℃</w:t>
      </w:r>
      <w:r w:rsidR="00B0076F">
        <w:rPr>
          <w:rFonts w:ascii="Cambria Math" w:eastAsia="Cambria Math" w:hAnsi="Cambria Math" w:cs="Cambria Math"/>
        </w:rPr>
        <w:t>-</w:t>
      </w:r>
      <w:r w:rsidR="00D3154D" w:rsidRPr="0045212B">
        <w:rPr>
          <w:rFonts w:asciiTheme="minorHAnsi" w:hAnsiTheme="minorHAnsi" w:cstheme="minorHAnsi"/>
        </w:rPr>
        <w:t xml:space="preserve"> compatible scenarios.</w:t>
      </w:r>
      <w:r w:rsidR="0001737F" w:rsidRPr="0045212B">
        <w:rPr>
          <w:rFonts w:asciiTheme="minorHAnsi" w:hAnsiTheme="minorHAnsi" w:cstheme="minorHAnsi"/>
        </w:rPr>
        <w:t xml:space="preserve"> </w:t>
      </w:r>
      <w:r w:rsidR="00B0076F">
        <w:rPr>
          <w:rFonts w:asciiTheme="minorHAnsi" w:hAnsiTheme="minorHAnsi" w:cstheme="minorHAnsi"/>
        </w:rPr>
        <w:t xml:space="preserve">The </w:t>
      </w:r>
      <w:del w:id="132" w:author="Stuart Jenkins" w:date="2019-12-10T16:45:00Z">
        <w:r w:rsidR="00B0076F" w:rsidDel="00611FCE">
          <w:rPr>
            <w:rFonts w:asciiTheme="minorHAnsi" w:hAnsiTheme="minorHAnsi" w:cstheme="minorHAnsi"/>
          </w:rPr>
          <w:delText>box</w:delText>
        </w:r>
        <w:r w:rsidR="0001737F" w:rsidRPr="0045212B" w:rsidDel="00611FCE">
          <w:rPr>
            <w:rFonts w:asciiTheme="minorHAnsi" w:hAnsiTheme="minorHAnsi" w:cstheme="minorHAnsi"/>
          </w:rPr>
          <w:delText xml:space="preserve"> </w:delText>
        </w:r>
      </w:del>
      <w:ins w:id="133" w:author="Stuart Jenkins" w:date="2019-12-10T16:45:00Z">
        <w:r w:rsidR="00611FCE">
          <w:rPr>
            <w:rFonts w:asciiTheme="minorHAnsi" w:hAnsiTheme="minorHAnsi" w:cstheme="minorHAnsi"/>
          </w:rPr>
          <w:t>supplementary</w:t>
        </w:r>
        <w:r w:rsidR="00611FCE" w:rsidRPr="0045212B">
          <w:rPr>
            <w:rFonts w:asciiTheme="minorHAnsi" w:hAnsiTheme="minorHAnsi" w:cstheme="minorHAnsi"/>
          </w:rPr>
          <w:t xml:space="preserve"> </w:t>
        </w:r>
        <w:r w:rsidR="00611FCE">
          <w:rPr>
            <w:rFonts w:asciiTheme="minorHAnsi" w:hAnsiTheme="minorHAnsi" w:cstheme="minorHAnsi"/>
          </w:rPr>
          <w:t xml:space="preserve">material </w:t>
        </w:r>
      </w:ins>
      <w:r w:rsidR="0001737F" w:rsidRPr="0045212B">
        <w:rPr>
          <w:rFonts w:asciiTheme="minorHAnsi" w:hAnsiTheme="minorHAnsi" w:cstheme="minorHAnsi"/>
        </w:rPr>
        <w:t>introduce</w:t>
      </w:r>
      <w:r w:rsidR="00B0076F">
        <w:rPr>
          <w:rFonts w:asciiTheme="minorHAnsi" w:hAnsiTheme="minorHAnsi" w:cstheme="minorHAnsi"/>
        </w:rPr>
        <w:t>s</w:t>
      </w:r>
      <w:r w:rsidR="0001737F" w:rsidRPr="0045212B">
        <w:rPr>
          <w:rFonts w:asciiTheme="minorHAnsi" w:hAnsiTheme="minorHAnsi" w:cstheme="minorHAnsi"/>
        </w:rPr>
        <w:t xml:space="preserve"> a simple </w:t>
      </w:r>
      <w:r w:rsidR="00B0076F">
        <w:rPr>
          <w:rFonts w:asciiTheme="minorHAnsi" w:hAnsiTheme="minorHAnsi" w:cstheme="minorHAnsi"/>
        </w:rPr>
        <w:t>but</w:t>
      </w:r>
      <w:r>
        <w:rPr>
          <w:rFonts w:asciiTheme="minorHAnsi" w:hAnsiTheme="minorHAnsi" w:cstheme="minorHAnsi"/>
        </w:rPr>
        <w:t xml:space="preserve"> accurate approximation CO</w:t>
      </w:r>
      <w:r w:rsidRPr="00341DC9">
        <w:rPr>
          <w:rFonts w:asciiTheme="minorHAnsi" w:hAnsiTheme="minorHAnsi" w:cstheme="minorHAnsi"/>
          <w:vertAlign w:val="subscript"/>
          <w:rPrChange w:id="134" w:author="Stuart Jenkins" w:date="2019-12-11T15:46:00Z">
            <w:rPr>
              <w:rFonts w:asciiTheme="minorHAnsi" w:hAnsiTheme="minorHAnsi" w:cstheme="minorHAnsi"/>
            </w:rPr>
          </w:rPrChange>
        </w:rPr>
        <w:t>2</w:t>
      </w:r>
      <w:r>
        <w:rPr>
          <w:rFonts w:asciiTheme="minorHAnsi" w:hAnsiTheme="minorHAnsi" w:cstheme="minorHAnsi"/>
        </w:rPr>
        <w:t>-fe emissions without requiring a carbon cycle model</w:t>
      </w:r>
      <w:r w:rsidR="0001737F" w:rsidRPr="0045212B">
        <w:rPr>
          <w:rFonts w:asciiTheme="minorHAnsi" w:hAnsiTheme="minorHAnsi" w:cstheme="minorHAnsi"/>
        </w:rPr>
        <w:t>.</w:t>
      </w:r>
      <w:r w:rsidR="00D3154D" w:rsidRPr="0045212B">
        <w:rPr>
          <w:rFonts w:asciiTheme="minorHAnsi" w:hAnsiTheme="minorHAnsi" w:cstheme="minorHAnsi"/>
        </w:rPr>
        <w:t xml:space="preserve"> Section 3</w:t>
      </w:r>
      <w:r w:rsidR="008666A6" w:rsidRPr="0045212B">
        <w:rPr>
          <w:rFonts w:asciiTheme="minorHAnsi" w:hAnsiTheme="minorHAnsi" w:cstheme="minorHAnsi"/>
        </w:rPr>
        <w:t xml:space="preserve"> </w:t>
      </w:r>
      <w:r w:rsidR="00CB3DC7">
        <w:rPr>
          <w:rFonts w:asciiTheme="minorHAnsi" w:hAnsiTheme="minorHAnsi" w:cstheme="minorHAnsi"/>
        </w:rPr>
        <w:t xml:space="preserve">introduces </w:t>
      </w:r>
      <w:r w:rsidR="008666A6" w:rsidRPr="0045212B">
        <w:rPr>
          <w:rFonts w:asciiTheme="minorHAnsi" w:hAnsiTheme="minorHAnsi" w:cstheme="minorHAnsi"/>
        </w:rPr>
        <w:t>an observationally constrained TCRE distribution</w:t>
      </w:r>
      <w:r w:rsidR="00CB3DC7">
        <w:rPr>
          <w:rFonts w:asciiTheme="minorHAnsi" w:hAnsiTheme="minorHAnsi" w:cstheme="minorHAnsi"/>
        </w:rPr>
        <w:t xml:space="preserve"> and</w:t>
      </w:r>
      <w:r w:rsidR="00CB3DC7" w:rsidRPr="0045212B">
        <w:rPr>
          <w:rFonts w:asciiTheme="minorHAnsi" w:hAnsiTheme="minorHAnsi" w:cstheme="minorHAnsi"/>
        </w:rPr>
        <w:t xml:space="preserve"> </w:t>
      </w:r>
      <w:r w:rsidR="00B0076F">
        <w:rPr>
          <w:rFonts w:asciiTheme="minorHAnsi" w:hAnsiTheme="minorHAnsi" w:cstheme="minorHAnsi"/>
        </w:rPr>
        <w:t>assesses</w:t>
      </w:r>
      <w:r w:rsidR="00CB3DC7" w:rsidRPr="0045212B">
        <w:rPr>
          <w:rFonts w:asciiTheme="minorHAnsi" w:hAnsiTheme="minorHAnsi" w:cstheme="minorHAnsi"/>
        </w:rPr>
        <w:t xml:space="preserve"> </w:t>
      </w:r>
      <w:r w:rsidR="008666A6" w:rsidRPr="0045212B">
        <w:rPr>
          <w:rFonts w:asciiTheme="minorHAnsi" w:hAnsiTheme="minorHAnsi" w:cstheme="minorHAnsi"/>
        </w:rPr>
        <w:t xml:space="preserve">how </w:t>
      </w:r>
      <w:r w:rsidR="00B0076F">
        <w:rPr>
          <w:rFonts w:asciiTheme="minorHAnsi" w:hAnsiTheme="minorHAnsi" w:cstheme="minorHAnsi"/>
        </w:rPr>
        <w:t>both</w:t>
      </w:r>
      <w:r w:rsidR="008666A6" w:rsidRPr="0045212B">
        <w:rPr>
          <w:rFonts w:asciiTheme="minorHAnsi" w:hAnsiTheme="minorHAnsi" w:cstheme="minorHAnsi"/>
        </w:rPr>
        <w:t xml:space="preserve"> TCRE and contributions from non-CO</w:t>
      </w:r>
      <w:r w:rsidR="008666A6" w:rsidRPr="0045212B">
        <w:rPr>
          <w:rFonts w:asciiTheme="minorHAnsi" w:hAnsiTheme="minorHAnsi" w:cstheme="minorHAnsi"/>
          <w:vertAlign w:val="subscript"/>
        </w:rPr>
        <w:t>2</w:t>
      </w:r>
      <w:r w:rsidR="008666A6" w:rsidRPr="0045212B">
        <w:rPr>
          <w:rFonts w:asciiTheme="minorHAnsi" w:hAnsiTheme="minorHAnsi" w:cstheme="minorHAnsi"/>
        </w:rPr>
        <w:t xml:space="preserve"> pollutants define remaining carbon budget</w:t>
      </w:r>
      <w:r w:rsidR="00025303">
        <w:rPr>
          <w:rFonts w:asciiTheme="minorHAnsi" w:hAnsiTheme="minorHAnsi" w:cstheme="minorHAnsi"/>
        </w:rPr>
        <w:t>s</w:t>
      </w:r>
      <w:r w:rsidR="008666A6" w:rsidRPr="0045212B">
        <w:rPr>
          <w:rFonts w:asciiTheme="minorHAnsi" w:hAnsiTheme="minorHAnsi" w:cstheme="minorHAnsi"/>
        </w:rPr>
        <w:t>.</w:t>
      </w:r>
    </w:p>
    <w:p w14:paraId="39CBE7E0" w14:textId="77777777" w:rsidR="00F66D3F" w:rsidRPr="0045212B" w:rsidRDefault="00F66D3F" w:rsidP="00B33881">
      <w:pPr>
        <w:rPr>
          <w:rFonts w:asciiTheme="minorHAnsi" w:hAnsiTheme="minorHAnsi" w:cstheme="minorHAnsi"/>
          <w:color w:val="000000"/>
        </w:rPr>
      </w:pPr>
    </w:p>
    <w:p w14:paraId="6254ACA2" w14:textId="45BB3422" w:rsidR="00B33881" w:rsidRPr="0045212B" w:rsidRDefault="00B33881" w:rsidP="00B33881">
      <w:pPr>
        <w:rPr>
          <w:rFonts w:asciiTheme="minorHAnsi" w:hAnsiTheme="minorHAnsi" w:cstheme="minorHAnsi"/>
          <w:color w:val="000000"/>
        </w:rPr>
      </w:pPr>
      <w:r w:rsidRPr="0045212B">
        <w:rPr>
          <w:rFonts w:asciiTheme="minorHAnsi" w:hAnsiTheme="minorHAnsi" w:cstheme="minorHAnsi"/>
          <w:color w:val="000000"/>
        </w:rPr>
        <w:t>[FIGURE 1 HERE]</w:t>
      </w:r>
    </w:p>
    <w:p w14:paraId="470AAC7E" w14:textId="0B5DC332" w:rsidR="003939C3" w:rsidRPr="0045212B" w:rsidRDefault="003939C3" w:rsidP="001E7D0F">
      <w:pPr>
        <w:jc w:val="both"/>
        <w:rPr>
          <w:rFonts w:asciiTheme="minorHAnsi" w:hAnsiTheme="minorHAnsi" w:cstheme="minorHAnsi"/>
          <w:b/>
          <w:bCs/>
          <w:i/>
          <w:iCs/>
        </w:rPr>
      </w:pPr>
    </w:p>
    <w:p w14:paraId="34D3CEBB" w14:textId="6E79F2A7" w:rsidR="006C311E"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2. CO</w:t>
      </w:r>
      <w:r w:rsidRPr="0045212B">
        <w:rPr>
          <w:rFonts w:asciiTheme="minorHAnsi" w:hAnsiTheme="minorHAnsi" w:cstheme="minorHAnsi"/>
          <w:b/>
          <w:bCs/>
          <w:i/>
          <w:iCs/>
          <w:vertAlign w:val="subscript"/>
        </w:rPr>
        <w:t>2</w:t>
      </w:r>
      <w:r w:rsidRPr="0045212B">
        <w:rPr>
          <w:rFonts w:asciiTheme="minorHAnsi" w:hAnsiTheme="minorHAnsi" w:cstheme="minorHAnsi"/>
          <w:b/>
          <w:bCs/>
          <w:i/>
          <w:iCs/>
        </w:rPr>
        <w:t xml:space="preserve">-forcing-equivalent emissions </w:t>
      </w:r>
      <w:r w:rsidR="00ED48AB">
        <w:rPr>
          <w:rFonts w:asciiTheme="minorHAnsi" w:hAnsiTheme="minorHAnsi" w:cstheme="minorHAnsi"/>
          <w:b/>
          <w:bCs/>
          <w:i/>
          <w:iCs/>
        </w:rPr>
        <w:t>in ambitious mitigation scenarios</w:t>
      </w:r>
    </w:p>
    <w:p w14:paraId="141B36C8" w14:textId="77777777" w:rsidR="00DA1C3C" w:rsidRPr="0045212B" w:rsidRDefault="00DA1C3C" w:rsidP="001E7D0F">
      <w:pPr>
        <w:jc w:val="both"/>
        <w:rPr>
          <w:rFonts w:asciiTheme="minorHAnsi" w:hAnsiTheme="minorHAnsi" w:cstheme="minorHAnsi"/>
        </w:rPr>
      </w:pPr>
    </w:p>
    <w:p w14:paraId="2A969B02" w14:textId="62A8D1C4" w:rsidR="006D7E9C" w:rsidRPr="0045212B" w:rsidRDefault="00BE2E13" w:rsidP="001E7D0F">
      <w:pPr>
        <w:jc w:val="both"/>
        <w:rPr>
          <w:rFonts w:asciiTheme="minorHAnsi" w:hAnsiTheme="minorHAnsi" w:cstheme="minorHAnsi"/>
        </w:rPr>
      </w:pPr>
      <w:r>
        <w:rPr>
          <w:rFonts w:asciiTheme="minorHAnsi" w:hAnsiTheme="minorHAnsi" w:cstheme="minorHAnsi"/>
        </w:rPr>
        <w:t xml:space="preserve">Originally proposed by Tom Wigley in 1998 under the name of a “Forcing Equivalent Index”, </w:t>
      </w:r>
      <w:r w:rsidR="006C311E" w:rsidRPr="0045212B">
        <w:rPr>
          <w:rFonts w:asciiTheme="minorHAnsi" w:hAnsiTheme="minorHAnsi" w:cstheme="minorHAnsi"/>
        </w:rPr>
        <w:t>CO</w:t>
      </w:r>
      <w:r w:rsidR="006C311E" w:rsidRPr="0045212B">
        <w:rPr>
          <w:rFonts w:asciiTheme="minorHAnsi" w:hAnsiTheme="minorHAnsi" w:cstheme="minorHAnsi"/>
          <w:vertAlign w:val="subscript"/>
        </w:rPr>
        <w:t>2</w:t>
      </w:r>
      <w:r w:rsidR="006C311E" w:rsidRPr="0045212B">
        <w:rPr>
          <w:rFonts w:asciiTheme="minorHAnsi" w:hAnsiTheme="minorHAnsi" w:cstheme="minorHAnsi"/>
        </w:rPr>
        <w:t>-</w:t>
      </w:r>
      <w:r w:rsidR="00CB3DC7">
        <w:rPr>
          <w:rFonts w:asciiTheme="minorHAnsi" w:hAnsiTheme="minorHAnsi" w:cstheme="minorHAnsi"/>
        </w:rPr>
        <w:t>fe</w:t>
      </w:r>
      <w:r w:rsidR="006C311E" w:rsidRPr="0045212B">
        <w:rPr>
          <w:rFonts w:asciiTheme="minorHAnsi" w:hAnsiTheme="minorHAnsi" w:cstheme="minorHAnsi"/>
        </w:rPr>
        <w:t xml:space="preserve"> emissions</w:t>
      </w:r>
      <w:r w:rsidR="00701380" w:rsidRPr="0045212B">
        <w:rPr>
          <w:rFonts w:asciiTheme="minorHAnsi" w:hAnsiTheme="minorHAnsi" w:cstheme="minorHAnsi"/>
        </w:rPr>
        <w:fldChar w:fldCharType="begin"/>
      </w:r>
      <w:ins w:id="135" w:author="Stuart Jenkins" w:date="2019-12-10T16:43:00Z">
        <w:r w:rsidR="00611FCE">
          <w:rPr>
            <w:rFonts w:asciiTheme="minorHAnsi" w:hAnsiTheme="minorHAnsi" w:cstheme="minorHAnsi"/>
          </w:rPr>
          <w:instrText xml:space="preserve"> ADDIN ZOTERO_ITEM CSL_CITATION {"citationID":"JRLsnugH","properties":{"formattedCitation":"\\super 16\\nosupersub{}","plainCitation":"16","noteIndex":0},"citationItems":[{"id":45,"uris":["http://zotero.org/users/local/uNYZvaCf/items/6N38MA6B"],"uri":["http://zotero.org/users/local/uNYZvaCf/items/6N38MA6B"],"itemData":{"id":45,"type":"article-journal","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container-title":"Geophysical Research Letters","DOI":"10.1002/2017GL076173","ISSN":"1944-8007","issue":"6","language":"en","page":"2795-2804","source":"Wiley Online Library","title":"Framing Climate Goals in Terms of Cumulative CO2-Forcing-Equivalent Emissions","volume":"45","author":[{"family":"Jenkins","given":"S."},{"family":"Millar","given":"R. J."},{"family":"Leach","given":"N."},{"family":"Allen","given":"M. R."}],"issued":{"date-parts":[["2018",3,28]]}}}],"schema":"https://github.com/citation-style-language/schema/raw/master/csl-citation.json"} </w:instrText>
        </w:r>
      </w:ins>
      <w:del w:id="136" w:author="Stuart Jenkins" w:date="2019-12-10T16:33:00Z">
        <w:r w:rsidR="00384993" w:rsidRPr="0045212B" w:rsidDel="0051387C">
          <w:rPr>
            <w:rFonts w:asciiTheme="minorHAnsi" w:hAnsiTheme="minorHAnsi" w:cstheme="minorHAnsi"/>
          </w:rPr>
          <w:delInstrText xml:space="preserve"> ADDIN ZOTERO_ITEM CSL_CITATION {"citationID":"JRLsnugH","properties":{"formattedCitation":"\\super 13\\nosupersub{}","plainCitation":"1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delInstrText>
        </w:r>
      </w:del>
      <w:r w:rsidR="00701380" w:rsidRPr="0045212B">
        <w:rPr>
          <w:rFonts w:asciiTheme="minorHAnsi" w:hAnsiTheme="minorHAnsi" w:cstheme="minorHAnsi"/>
        </w:rPr>
        <w:fldChar w:fldCharType="separate"/>
      </w:r>
      <w:ins w:id="137" w:author="Stuart Jenkins" w:date="2019-12-10T16:43:00Z">
        <w:r w:rsidR="00611FCE" w:rsidRPr="00611FCE">
          <w:rPr>
            <w:rFonts w:ascii="Calibri" w:hAnsiTheme="minorHAnsi" w:cs="Calibri"/>
            <w:vertAlign w:val="superscript"/>
            <w:rPrChange w:id="138" w:author="Stuart Jenkins" w:date="2019-12-10T16:43:00Z">
              <w:rPr>
                <w:vertAlign w:val="superscript"/>
              </w:rPr>
            </w:rPrChange>
          </w:rPr>
          <w:t>16</w:t>
        </w:r>
      </w:ins>
      <w:del w:id="139" w:author="Stuart Jenkins" w:date="2019-12-10T16:36:00Z">
        <w:r w:rsidR="00384993" w:rsidRPr="00611FCE" w:rsidDel="0051387C">
          <w:rPr>
            <w:rFonts w:ascii="Calibri" w:hAnsiTheme="minorHAnsi" w:cs="Calibri"/>
            <w:vertAlign w:val="superscript"/>
          </w:rPr>
          <w:delText>13</w:delText>
        </w:r>
      </w:del>
      <w:r w:rsidR="00701380" w:rsidRPr="0045212B">
        <w:rPr>
          <w:rFonts w:asciiTheme="minorHAnsi" w:hAnsiTheme="minorHAnsi" w:cstheme="minorHAnsi"/>
        </w:rPr>
        <w:fldChar w:fldCharType="end"/>
      </w:r>
      <w:r w:rsidR="00CB3DC7">
        <w:rPr>
          <w:rFonts w:asciiTheme="minorHAnsi" w:hAnsiTheme="minorHAnsi" w:cstheme="minorHAnsi"/>
        </w:rPr>
        <w:t xml:space="preserve"> express</w:t>
      </w:r>
      <w:r w:rsidR="00E74FFC" w:rsidRPr="0045212B">
        <w:rPr>
          <w:rFonts w:asciiTheme="minorHAnsi" w:hAnsiTheme="minorHAnsi" w:cstheme="minorHAnsi"/>
        </w:rPr>
        <w:t xml:space="preserve"> an emissions timeseries of any climate pollutant </w:t>
      </w:r>
      <w:r w:rsidR="00CB3DC7">
        <w:rPr>
          <w:rFonts w:asciiTheme="minorHAnsi" w:hAnsiTheme="minorHAnsi" w:cstheme="minorHAnsi"/>
        </w:rPr>
        <w:t>in terms of</w:t>
      </w:r>
      <w:r w:rsidR="00CB3DC7" w:rsidRPr="0045212B">
        <w:rPr>
          <w:rFonts w:asciiTheme="minorHAnsi" w:hAnsiTheme="minorHAnsi" w:cstheme="minorHAnsi"/>
        </w:rPr>
        <w:t xml:space="preserve"> </w:t>
      </w:r>
      <w:r w:rsidR="00602FF6">
        <w:rPr>
          <w:rFonts w:asciiTheme="minorHAnsi" w:hAnsiTheme="minorHAnsi" w:cstheme="minorHAnsi"/>
        </w:rPr>
        <w:t xml:space="preserve">the </w:t>
      </w:r>
      <w:r w:rsidR="00E74FFC" w:rsidRPr="0045212B">
        <w:rPr>
          <w:rFonts w:asciiTheme="minorHAnsi" w:hAnsiTheme="minorHAnsi" w:cstheme="minorHAnsi"/>
        </w:rPr>
        <w:t>timeseries of CO</w:t>
      </w:r>
      <w:r w:rsidR="00E74FFC" w:rsidRPr="0045212B">
        <w:rPr>
          <w:rFonts w:asciiTheme="minorHAnsi" w:hAnsiTheme="minorHAnsi" w:cstheme="minorHAnsi"/>
          <w:vertAlign w:val="subscript"/>
        </w:rPr>
        <w:t>2</w:t>
      </w:r>
      <w:r w:rsidR="00E74FFC" w:rsidRPr="0045212B">
        <w:rPr>
          <w:rFonts w:asciiTheme="minorHAnsi" w:hAnsiTheme="minorHAnsi" w:cstheme="minorHAnsi"/>
        </w:rPr>
        <w:t xml:space="preserve"> </w:t>
      </w:r>
      <w:r w:rsidR="00CB3DC7">
        <w:rPr>
          <w:rFonts w:asciiTheme="minorHAnsi" w:hAnsiTheme="minorHAnsi" w:cstheme="minorHAnsi"/>
        </w:rPr>
        <w:t xml:space="preserve">emissions that would </w:t>
      </w:r>
      <w:r w:rsidR="00602FF6">
        <w:rPr>
          <w:rFonts w:asciiTheme="minorHAnsi" w:hAnsiTheme="minorHAnsi" w:cstheme="minorHAnsi"/>
        </w:rPr>
        <w:t>have an identical impact on GMST on all timescales</w:t>
      </w:r>
      <w:r w:rsidR="00592B00">
        <w:rPr>
          <w:rFonts w:asciiTheme="minorHAnsi" w:hAnsiTheme="minorHAnsi" w:cstheme="minorHAnsi"/>
        </w:rPr>
        <w:t>. They are</w:t>
      </w:r>
      <w:r w:rsidR="00CB3DC7">
        <w:rPr>
          <w:rFonts w:asciiTheme="minorHAnsi" w:hAnsiTheme="minorHAnsi" w:cstheme="minorHAnsi"/>
        </w:rPr>
        <w:t xml:space="preserve"> obtained by </w:t>
      </w:r>
      <w:r w:rsidR="00592B00">
        <w:rPr>
          <w:rFonts w:asciiTheme="minorHAnsi" w:hAnsiTheme="minorHAnsi" w:cstheme="minorHAnsi"/>
        </w:rPr>
        <w:t xml:space="preserve">converting </w:t>
      </w:r>
      <w:r>
        <w:rPr>
          <w:rFonts w:asciiTheme="minorHAnsi" w:hAnsiTheme="minorHAnsi" w:cstheme="minorHAnsi"/>
        </w:rPr>
        <w:t xml:space="preserve">the </w:t>
      </w:r>
      <w:r w:rsidR="00592B00">
        <w:rPr>
          <w:rFonts w:asciiTheme="minorHAnsi" w:hAnsiTheme="minorHAnsi" w:cstheme="minorHAnsi"/>
        </w:rPr>
        <w:t xml:space="preserve">radiative forcing </w:t>
      </w:r>
      <w:r>
        <w:rPr>
          <w:rFonts w:asciiTheme="minorHAnsi" w:hAnsiTheme="minorHAnsi" w:cstheme="minorHAnsi"/>
        </w:rPr>
        <w:t xml:space="preserve">due to that pollutant (specifically, the </w:t>
      </w:r>
      <w:r w:rsidR="00602FF6">
        <w:rPr>
          <w:rFonts w:asciiTheme="minorHAnsi" w:hAnsiTheme="minorHAnsi" w:cstheme="minorHAnsi"/>
        </w:rPr>
        <w:t xml:space="preserve">reduction in effective </w:t>
      </w:r>
      <w:r>
        <w:rPr>
          <w:rFonts w:asciiTheme="minorHAnsi" w:hAnsiTheme="minorHAnsi" w:cstheme="minorHAnsi"/>
        </w:rPr>
        <w:t>radiative forcing</w:t>
      </w:r>
      <w:r w:rsidR="00CF79C0">
        <w:rPr>
          <w:rFonts w:asciiTheme="minorHAnsi" w:hAnsiTheme="minorHAnsi" w:cstheme="minorHAnsi"/>
        </w:rPr>
        <w:t>, ERF,</w:t>
      </w:r>
      <w:r>
        <w:rPr>
          <w:rFonts w:asciiTheme="minorHAnsi" w:hAnsiTheme="minorHAnsi" w:cstheme="minorHAnsi"/>
        </w:rPr>
        <w:t xml:space="preserve"> that would result from removal of that pollutant</w:t>
      </w:r>
      <w:r w:rsidR="00602FF6">
        <w:rPr>
          <w:rFonts w:asciiTheme="minorHAnsi" w:hAnsiTheme="minorHAnsi" w:cstheme="minorHAnsi"/>
        </w:rPr>
        <w:t>, all other factors being the same</w:t>
      </w:r>
      <w:r>
        <w:rPr>
          <w:rFonts w:asciiTheme="minorHAnsi" w:hAnsiTheme="minorHAnsi" w:cstheme="minorHAnsi"/>
        </w:rPr>
        <w:t xml:space="preserve">) </w:t>
      </w:r>
      <w:r w:rsidR="00592B00">
        <w:rPr>
          <w:rFonts w:asciiTheme="minorHAnsi" w:hAnsiTheme="minorHAnsi" w:cstheme="minorHAnsi"/>
        </w:rPr>
        <w:t>to changes in CO</w:t>
      </w:r>
      <w:r w:rsidR="00592B00" w:rsidRPr="00341DC9">
        <w:rPr>
          <w:rFonts w:asciiTheme="minorHAnsi" w:hAnsiTheme="minorHAnsi" w:cstheme="minorHAnsi"/>
          <w:vertAlign w:val="subscript"/>
          <w:rPrChange w:id="140" w:author="Stuart Jenkins" w:date="2019-12-11T15:46:00Z">
            <w:rPr>
              <w:rFonts w:asciiTheme="minorHAnsi" w:hAnsiTheme="minorHAnsi" w:cstheme="minorHAnsi"/>
            </w:rPr>
          </w:rPrChange>
        </w:rPr>
        <w:t>2</w:t>
      </w:r>
      <w:r w:rsidR="00592B00">
        <w:rPr>
          <w:rFonts w:asciiTheme="minorHAnsi" w:hAnsiTheme="minorHAnsi" w:cstheme="minorHAnsi"/>
        </w:rPr>
        <w:t xml:space="preserve">-equivalent concentrations and then computing the </w:t>
      </w:r>
      <w:r>
        <w:rPr>
          <w:rFonts w:asciiTheme="minorHAnsi" w:hAnsiTheme="minorHAnsi" w:cstheme="minorHAnsi"/>
        </w:rPr>
        <w:t>CO</w:t>
      </w:r>
      <w:r w:rsidRPr="00341DC9">
        <w:rPr>
          <w:rFonts w:asciiTheme="minorHAnsi" w:hAnsiTheme="minorHAnsi" w:cstheme="minorHAnsi"/>
          <w:vertAlign w:val="subscript"/>
          <w:rPrChange w:id="141" w:author="Stuart Jenkins" w:date="2019-12-11T15:46:00Z">
            <w:rPr>
              <w:rFonts w:asciiTheme="minorHAnsi" w:hAnsiTheme="minorHAnsi" w:cstheme="minorHAnsi"/>
            </w:rPr>
          </w:rPrChange>
        </w:rPr>
        <w:t>2</w:t>
      </w:r>
      <w:r>
        <w:rPr>
          <w:rFonts w:asciiTheme="minorHAnsi" w:hAnsiTheme="minorHAnsi" w:cstheme="minorHAnsi"/>
        </w:rPr>
        <w:t xml:space="preserve"> </w:t>
      </w:r>
      <w:r w:rsidR="00592B00">
        <w:rPr>
          <w:rFonts w:asciiTheme="minorHAnsi" w:hAnsiTheme="minorHAnsi" w:cstheme="minorHAnsi"/>
        </w:rPr>
        <w:t>emissions required to produce that concentration pathway using</w:t>
      </w:r>
      <w:r w:rsidR="00CB3DC7">
        <w:rPr>
          <w:rFonts w:asciiTheme="minorHAnsi" w:hAnsiTheme="minorHAnsi" w:cstheme="minorHAnsi"/>
        </w:rPr>
        <w:t xml:space="preserve"> a carbon cycle model</w:t>
      </w:r>
      <w:r w:rsidR="00E74FFC" w:rsidRPr="0045212B">
        <w:rPr>
          <w:rFonts w:asciiTheme="minorHAnsi" w:hAnsiTheme="minorHAnsi" w:cstheme="minorHAnsi"/>
        </w:rPr>
        <w:t xml:space="preserve">. </w:t>
      </w:r>
    </w:p>
    <w:p w14:paraId="26702D8B" w14:textId="25DAABBE" w:rsidR="006D7E9C" w:rsidRPr="0045212B" w:rsidRDefault="006D7E9C" w:rsidP="001E7D0F">
      <w:pPr>
        <w:jc w:val="both"/>
        <w:rPr>
          <w:rFonts w:asciiTheme="minorHAnsi" w:hAnsiTheme="minorHAnsi" w:cstheme="minorHAnsi"/>
        </w:rPr>
      </w:pPr>
    </w:p>
    <w:p w14:paraId="5C0130DD" w14:textId="04F41914" w:rsidR="004C18AD" w:rsidRDefault="00592B00" w:rsidP="001534AA">
      <w:pPr>
        <w:jc w:val="both"/>
        <w:rPr>
          <w:rFonts w:asciiTheme="minorHAnsi" w:hAnsiTheme="minorHAnsi" w:cstheme="minorHAnsi"/>
        </w:rPr>
      </w:pPr>
      <w:r>
        <w:rPr>
          <w:rFonts w:asciiTheme="minorHAnsi" w:hAnsiTheme="minorHAnsi" w:cstheme="minorHAnsi"/>
        </w:rPr>
        <w:t>In contrast to GWP, GTP and other conventional metrics, there is no need to specify a</w:t>
      </w:r>
      <w:r w:rsidR="00B0076F">
        <w:rPr>
          <w:rFonts w:asciiTheme="minorHAnsi" w:hAnsiTheme="minorHAnsi" w:cstheme="minorHAnsi"/>
        </w:rPr>
        <w:t>n arbitrary</w:t>
      </w:r>
      <w:r>
        <w:rPr>
          <w:rFonts w:asciiTheme="minorHAnsi" w:hAnsiTheme="minorHAnsi" w:cstheme="minorHAnsi"/>
        </w:rPr>
        <w:t xml:space="preserve"> time-horizon to compute CO</w:t>
      </w:r>
      <w:r w:rsidRPr="00341DC9">
        <w:rPr>
          <w:rFonts w:asciiTheme="minorHAnsi" w:hAnsiTheme="minorHAnsi" w:cstheme="minorHAnsi"/>
          <w:vertAlign w:val="subscript"/>
          <w:rPrChange w:id="142" w:author="Stuart Jenkins" w:date="2019-12-11T15:46:00Z">
            <w:rPr>
              <w:rFonts w:asciiTheme="minorHAnsi" w:hAnsiTheme="minorHAnsi" w:cstheme="minorHAnsi"/>
            </w:rPr>
          </w:rPrChange>
        </w:rPr>
        <w:t>2</w:t>
      </w:r>
      <w:r>
        <w:rPr>
          <w:rFonts w:asciiTheme="minorHAnsi" w:hAnsiTheme="minorHAnsi" w:cstheme="minorHAnsi"/>
        </w:rPr>
        <w:t>-fe emissions, since the CO</w:t>
      </w:r>
      <w:r w:rsidRPr="00341DC9">
        <w:rPr>
          <w:rFonts w:asciiTheme="minorHAnsi" w:hAnsiTheme="minorHAnsi" w:cstheme="minorHAnsi"/>
          <w:vertAlign w:val="subscript"/>
          <w:rPrChange w:id="143" w:author="Stuart Jenkins" w:date="2019-12-11T15:46:00Z">
            <w:rPr>
              <w:rFonts w:asciiTheme="minorHAnsi" w:hAnsiTheme="minorHAnsi" w:cstheme="minorHAnsi"/>
            </w:rPr>
          </w:rPrChange>
        </w:rPr>
        <w:t>2</w:t>
      </w:r>
      <w:r>
        <w:rPr>
          <w:rFonts w:asciiTheme="minorHAnsi" w:hAnsiTheme="minorHAnsi" w:cstheme="minorHAnsi"/>
        </w:rPr>
        <w:t xml:space="preserve"> emissions required to produce a particular concentration pathway are unambiguously determined by </w:t>
      </w:r>
      <w:r w:rsidR="00BE2E13">
        <w:rPr>
          <w:rFonts w:asciiTheme="minorHAnsi" w:hAnsiTheme="minorHAnsi" w:cstheme="minorHAnsi"/>
        </w:rPr>
        <w:t>the behaviour</w:t>
      </w:r>
      <w:r>
        <w:rPr>
          <w:rFonts w:asciiTheme="minorHAnsi" w:hAnsiTheme="minorHAnsi" w:cstheme="minorHAnsi"/>
        </w:rPr>
        <w:t xml:space="preserve"> of the </w:t>
      </w:r>
      <w:r w:rsidR="00BE2E13">
        <w:rPr>
          <w:rFonts w:asciiTheme="minorHAnsi" w:hAnsiTheme="minorHAnsi" w:cstheme="minorHAnsi"/>
        </w:rPr>
        <w:t>carbon cycle</w:t>
      </w:r>
      <w:r>
        <w:rPr>
          <w:rFonts w:asciiTheme="minorHAnsi" w:hAnsiTheme="minorHAnsi" w:cstheme="minorHAnsi"/>
        </w:rPr>
        <w:t>.</w:t>
      </w:r>
      <w:r w:rsidR="00334305" w:rsidRPr="0045212B">
        <w:rPr>
          <w:rFonts w:asciiTheme="minorHAnsi" w:hAnsiTheme="minorHAnsi" w:cstheme="minorHAnsi"/>
        </w:rPr>
        <w:t xml:space="preserve"> </w:t>
      </w:r>
      <w:r w:rsidR="00E74FFC" w:rsidRPr="0045212B">
        <w:rPr>
          <w:rFonts w:asciiTheme="minorHAnsi" w:hAnsiTheme="minorHAnsi" w:cstheme="minorHAnsi"/>
        </w:rPr>
        <w:t>Fig</w:t>
      </w:r>
      <w:r w:rsidR="00B46BDF">
        <w:rPr>
          <w:rFonts w:asciiTheme="minorHAnsi" w:hAnsiTheme="minorHAnsi" w:cstheme="minorHAnsi"/>
        </w:rPr>
        <w:t>.</w:t>
      </w:r>
      <w:r w:rsidR="00E74FFC" w:rsidRPr="0045212B">
        <w:rPr>
          <w:rFonts w:asciiTheme="minorHAnsi" w:hAnsiTheme="minorHAnsi" w:cstheme="minorHAnsi"/>
        </w:rPr>
        <w:t xml:space="preserve"> 1</w:t>
      </w:r>
      <w:r w:rsidR="00B46BDF">
        <w:rPr>
          <w:rFonts w:asciiTheme="minorHAnsi" w:hAnsiTheme="minorHAnsi" w:cstheme="minorHAnsi"/>
        </w:rPr>
        <w:t xml:space="preserve">, panel </w:t>
      </w:r>
      <w:r w:rsidR="00E74FFC" w:rsidRPr="0045212B">
        <w:rPr>
          <w:rFonts w:asciiTheme="minorHAnsi" w:hAnsiTheme="minorHAnsi" w:cstheme="minorHAnsi"/>
        </w:rPr>
        <w:t>a plots a number of scenarios for future CO</w:t>
      </w:r>
      <w:r w:rsidR="00E74FFC" w:rsidRPr="0045212B">
        <w:rPr>
          <w:rFonts w:asciiTheme="minorHAnsi" w:hAnsiTheme="minorHAnsi" w:cstheme="minorHAnsi"/>
          <w:vertAlign w:val="subscript"/>
        </w:rPr>
        <w:t>2</w:t>
      </w:r>
      <w:r w:rsidR="00E74FFC" w:rsidRPr="0045212B">
        <w:rPr>
          <w:rFonts w:asciiTheme="minorHAnsi" w:hAnsiTheme="minorHAnsi" w:cstheme="minorHAnsi"/>
        </w:rPr>
        <w:t xml:space="preserve"> emissions from the IIASA SR1</w:t>
      </w:r>
      <w:r w:rsidR="00C64215">
        <w:rPr>
          <w:rFonts w:asciiTheme="minorHAnsi" w:hAnsiTheme="minorHAnsi" w:cstheme="minorHAnsi"/>
        </w:rPr>
        <w:t>.</w:t>
      </w:r>
      <w:r w:rsidR="00E74FFC" w:rsidRPr="0045212B">
        <w:rPr>
          <w:rFonts w:asciiTheme="minorHAnsi" w:hAnsiTheme="minorHAnsi" w:cstheme="minorHAnsi"/>
        </w:rPr>
        <w:t>5 scenario database</w:t>
      </w:r>
      <w:r w:rsidR="005F41B8" w:rsidRPr="0045212B">
        <w:rPr>
          <w:rFonts w:asciiTheme="minorHAnsi" w:hAnsiTheme="minorHAnsi" w:cstheme="minorHAnsi"/>
        </w:rPr>
        <w:fldChar w:fldCharType="begin"/>
      </w:r>
      <w:ins w:id="144" w:author="Stuart Jenkins" w:date="2019-12-10T16:33:00Z">
        <w:r w:rsidR="0051387C">
          <w:rPr>
            <w:rFonts w:asciiTheme="minorHAnsi" w:hAnsiTheme="minorHAnsi" w:cstheme="minorHAnsi"/>
          </w:rPr>
          <w:instrText xml:space="preserve"> ADDIN ZOTERO_ITEM CSL_CITATION {"citationID":"hFYPQfuE","properties":{"formattedCitation":"\\super 8\\nosupersub{}","plainCitation":"8","noteIndex":0},"citationItems":[{"id":219,"uris":["http://zotero.org/users/local/uNYZvaCf/items/LX65DKCI"],"uri":["http://zotero.org/users/local/uNYZvaCf/items/LX65DKCI"],"itemData":{"id":219,"type":"book","note":"Published: Integrated Assessment Modeling Consortium &amp; International Institute for Applied Systems Analysis\nDOI: 10.22022/SR15/08-2018.15429","publisher":"Integrated Assessment Modeling Consortium &amp; International Institute for Applied Systems Analysis","title":"IAMC 1.5°C Scenario Explorer and Data hosted by IIASA","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del w:id="145" w:author="Stuart Jenkins" w:date="2019-12-10T16:33:00Z">
        <w:r w:rsidR="005F41B8" w:rsidRPr="0045212B" w:rsidDel="0051387C">
          <w:rPr>
            <w:rFonts w:asciiTheme="minorHAnsi" w:hAnsiTheme="minorHAnsi" w:cstheme="minorHAnsi"/>
          </w:rPr>
          <w:delInstrText xml:space="preserve"> ADDIN ZOTERO_ITEM CSL_CITATION {"citationID":"hFYPQfuE","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delInstrText>
        </w:r>
      </w:del>
      <w:r w:rsidR="005F41B8" w:rsidRPr="0045212B">
        <w:rPr>
          <w:rFonts w:asciiTheme="minorHAnsi" w:hAnsiTheme="minorHAnsi" w:cstheme="minorHAnsi"/>
        </w:rPr>
        <w:fldChar w:fldCharType="separate"/>
      </w:r>
      <w:r w:rsidR="005F41B8" w:rsidRPr="0045212B">
        <w:rPr>
          <w:rFonts w:asciiTheme="minorHAnsi" w:hAnsiTheme="minorHAnsi" w:cstheme="minorHAnsi"/>
          <w:vertAlign w:val="superscript"/>
        </w:rPr>
        <w:t>8</w:t>
      </w:r>
      <w:r w:rsidR="005F41B8" w:rsidRPr="0045212B">
        <w:rPr>
          <w:rFonts w:asciiTheme="minorHAnsi" w:hAnsiTheme="minorHAnsi" w:cstheme="minorHAnsi"/>
        </w:rPr>
        <w:fldChar w:fldCharType="end"/>
      </w:r>
      <w:r w:rsidR="00E74FFC" w:rsidRPr="0045212B">
        <w:rPr>
          <w:rFonts w:asciiTheme="minorHAnsi" w:hAnsiTheme="minorHAnsi" w:cstheme="minorHAnsi"/>
        </w:rPr>
        <w:t>. They are coloured by ambition</w:t>
      </w:r>
      <w:r w:rsidR="006D7E9C" w:rsidRPr="0045212B">
        <w:rPr>
          <w:rFonts w:asciiTheme="minorHAnsi" w:hAnsiTheme="minorHAnsi" w:cstheme="minorHAnsi"/>
        </w:rPr>
        <w:t xml:space="preserve"> according to their label in the database</w:t>
      </w:r>
      <w:r w:rsidR="00E74FFC" w:rsidRPr="0045212B">
        <w:rPr>
          <w:rFonts w:asciiTheme="minorHAnsi" w:hAnsiTheme="minorHAnsi" w:cstheme="minorHAnsi"/>
        </w:rPr>
        <w:t xml:space="preserve">; dark blue corresponds to </w:t>
      </w:r>
      <w:r w:rsidR="00E74FFC" w:rsidRPr="0045212B">
        <w:rPr>
          <w:rFonts w:asciiTheme="minorHAnsi" w:hAnsiTheme="minorHAnsi" w:cstheme="minorHAnsi"/>
        </w:rPr>
        <w:lastRenderedPageBreak/>
        <w:t>scenarios tagged as 1.5</w:t>
      </w:r>
      <w:r w:rsidR="00E74FFC" w:rsidRPr="0045212B">
        <w:rPr>
          <w:rFonts w:ascii="Cambria Math" w:eastAsia="Cambria Math" w:hAnsi="Cambria Math" w:cs="Cambria Math"/>
        </w:rPr>
        <w:t>℃</w:t>
      </w:r>
      <w:r w:rsidR="00E74FFC" w:rsidRPr="0045212B">
        <w:rPr>
          <w:rFonts w:asciiTheme="minorHAnsi" w:hAnsiTheme="minorHAnsi" w:cstheme="minorHAnsi"/>
        </w:rPr>
        <w:t>-compatible, light orange corresponds t</w:t>
      </w:r>
      <w:r w:rsidR="00970585" w:rsidRPr="0045212B">
        <w:rPr>
          <w:rFonts w:asciiTheme="minorHAnsi" w:hAnsiTheme="minorHAnsi" w:cstheme="minorHAnsi"/>
        </w:rPr>
        <w:t xml:space="preserve">o </w:t>
      </w:r>
      <w:r w:rsidR="00DE380E" w:rsidRPr="0045212B">
        <w:rPr>
          <w:rFonts w:asciiTheme="minorHAnsi" w:hAnsiTheme="minorHAnsi" w:cstheme="minorHAnsi"/>
        </w:rPr>
        <w:t>lower-2</w:t>
      </w:r>
      <w:r w:rsidR="00DE380E" w:rsidRPr="0045212B">
        <w:rPr>
          <w:rFonts w:ascii="Cambria Math" w:eastAsia="Cambria Math" w:hAnsi="Cambria Math" w:cs="Cambria Math"/>
        </w:rPr>
        <w:t>℃</w:t>
      </w:r>
      <w:r w:rsidR="00DE380E" w:rsidRPr="0045212B">
        <w:rPr>
          <w:rFonts w:asciiTheme="minorHAnsi" w:hAnsiTheme="minorHAnsi" w:cstheme="minorHAnsi"/>
        </w:rPr>
        <w:t>-compatible, and dark orange corresponds to higher-2</w:t>
      </w:r>
      <w:r w:rsidR="00DE380E" w:rsidRPr="0045212B">
        <w:rPr>
          <w:rFonts w:ascii="Cambria Math" w:eastAsia="Cambria Math" w:hAnsi="Cambria Math" w:cs="Cambria Math"/>
        </w:rPr>
        <w:t>℃</w:t>
      </w:r>
      <w:r w:rsidR="00DE380E" w:rsidRPr="0045212B">
        <w:rPr>
          <w:rFonts w:asciiTheme="minorHAnsi" w:hAnsiTheme="minorHAnsi" w:cstheme="minorHAnsi"/>
        </w:rPr>
        <w:t xml:space="preserve">-compatible. </w:t>
      </w:r>
      <w:r w:rsidR="00B46BDF">
        <w:rPr>
          <w:rFonts w:asciiTheme="minorHAnsi" w:hAnsiTheme="minorHAnsi" w:cstheme="minorHAnsi"/>
        </w:rPr>
        <w:t>Panel b below shows cumulative CO</w:t>
      </w:r>
      <w:r w:rsidR="00B46BDF">
        <w:rPr>
          <w:rFonts w:asciiTheme="minorHAnsi" w:hAnsiTheme="minorHAnsi" w:cstheme="minorHAnsi"/>
          <w:vertAlign w:val="subscript"/>
        </w:rPr>
        <w:t>2</w:t>
      </w:r>
      <w:r w:rsidR="00B46BDF">
        <w:rPr>
          <w:rFonts w:asciiTheme="minorHAnsi" w:hAnsiTheme="minorHAnsi" w:cstheme="minorHAnsi"/>
        </w:rPr>
        <w:t xml:space="preserve"> emissions relative to 20</w:t>
      </w:r>
      <w:r w:rsidR="00C64215">
        <w:rPr>
          <w:rFonts w:asciiTheme="minorHAnsi" w:hAnsiTheme="minorHAnsi" w:cstheme="minorHAnsi"/>
        </w:rPr>
        <w:t>18</w:t>
      </w:r>
      <w:r w:rsidR="00B46BDF">
        <w:rPr>
          <w:rFonts w:asciiTheme="minorHAnsi" w:hAnsiTheme="minorHAnsi" w:cstheme="minorHAnsi"/>
        </w:rPr>
        <w:t>, while panel c shows</w:t>
      </w:r>
      <w:r w:rsidR="00DE380E" w:rsidRPr="0045212B">
        <w:rPr>
          <w:rFonts w:asciiTheme="minorHAnsi" w:hAnsiTheme="minorHAnsi" w:cstheme="minorHAnsi"/>
        </w:rPr>
        <w:t xml:space="preserve"> corresponding non-CO</w:t>
      </w:r>
      <w:r w:rsidR="00DE380E" w:rsidRPr="0045212B">
        <w:rPr>
          <w:rFonts w:asciiTheme="minorHAnsi" w:hAnsiTheme="minorHAnsi" w:cstheme="minorHAnsi"/>
          <w:vertAlign w:val="subscript"/>
        </w:rPr>
        <w:t>2</w:t>
      </w:r>
      <w:r w:rsidR="00DE380E" w:rsidRPr="0045212B">
        <w:rPr>
          <w:rFonts w:asciiTheme="minorHAnsi" w:hAnsiTheme="minorHAnsi" w:cstheme="minorHAnsi"/>
        </w:rPr>
        <w:t xml:space="preserve"> </w:t>
      </w:r>
      <w:r w:rsidR="00991528">
        <w:rPr>
          <w:rFonts w:asciiTheme="minorHAnsi" w:hAnsiTheme="minorHAnsi" w:cstheme="minorHAnsi"/>
        </w:rPr>
        <w:t>ERF</w:t>
      </w:r>
      <w:r w:rsidR="00DE380E" w:rsidRPr="0045212B">
        <w:rPr>
          <w:rFonts w:asciiTheme="minorHAnsi" w:hAnsiTheme="minorHAnsi" w:cstheme="minorHAnsi"/>
        </w:rPr>
        <w:t xml:space="preserve"> pathways </w:t>
      </w:r>
      <w:r w:rsidR="00B46BDF">
        <w:rPr>
          <w:rFonts w:asciiTheme="minorHAnsi" w:hAnsiTheme="minorHAnsi" w:cstheme="minorHAnsi"/>
        </w:rPr>
        <w:t>(dotted lines, right axis</w:t>
      </w:r>
      <w:ins w:id="146" w:author="Stuart Jenkins" w:date="2019-12-10T16:46:00Z">
        <w:r w:rsidR="00611FCE">
          <w:rPr>
            <w:rFonts w:asciiTheme="minorHAnsi" w:hAnsiTheme="minorHAnsi" w:cstheme="minorHAnsi"/>
          </w:rPr>
          <w:t xml:space="preserve">), </w:t>
        </w:r>
      </w:ins>
      <w:del w:id="147" w:author="Stuart Jenkins" w:date="2019-12-10T16:46:00Z">
        <w:r w:rsidR="00C64215" w:rsidDel="00611FCE">
          <w:rPr>
            <w:rFonts w:asciiTheme="minorHAnsi" w:hAnsiTheme="minorHAnsi" w:cstheme="minorHAnsi"/>
          </w:rPr>
          <w:delText xml:space="preserve"> NOTE TO STUART: ALSO EXPRESS RF RELATIVE TO 2018</w:delText>
        </w:r>
        <w:r w:rsidR="00B46BDF" w:rsidDel="00611FCE">
          <w:rPr>
            <w:rFonts w:asciiTheme="minorHAnsi" w:hAnsiTheme="minorHAnsi" w:cstheme="minorHAnsi"/>
          </w:rPr>
          <w:delText xml:space="preserve">), </w:delText>
        </w:r>
      </w:del>
      <w:r w:rsidR="00B46BDF">
        <w:rPr>
          <w:rFonts w:asciiTheme="minorHAnsi" w:hAnsiTheme="minorHAnsi" w:cstheme="minorHAnsi"/>
        </w:rPr>
        <w:t>also expressed as cumulative CO</w:t>
      </w:r>
      <w:r w:rsidR="00B46BDF">
        <w:rPr>
          <w:rFonts w:asciiTheme="minorHAnsi" w:hAnsiTheme="minorHAnsi" w:cstheme="minorHAnsi"/>
          <w:vertAlign w:val="subscript"/>
        </w:rPr>
        <w:t>2</w:t>
      </w:r>
      <w:r w:rsidR="00B46BDF">
        <w:rPr>
          <w:rFonts w:asciiTheme="minorHAnsi" w:hAnsiTheme="minorHAnsi" w:cstheme="minorHAnsi"/>
        </w:rPr>
        <w:t xml:space="preserve">-fe emissions (solid lines, left axis).  </w:t>
      </w:r>
      <w:r w:rsidR="001534AA" w:rsidRPr="0045212B">
        <w:rPr>
          <w:rFonts w:asciiTheme="minorHAnsi" w:hAnsiTheme="minorHAnsi" w:cstheme="minorHAnsi"/>
        </w:rPr>
        <w:t>CO</w:t>
      </w:r>
      <w:r w:rsidR="001534AA" w:rsidRPr="0045212B">
        <w:rPr>
          <w:rFonts w:asciiTheme="minorHAnsi" w:hAnsiTheme="minorHAnsi" w:cstheme="minorHAnsi"/>
          <w:vertAlign w:val="subscript"/>
        </w:rPr>
        <w:t>2</w:t>
      </w:r>
      <w:r w:rsidR="001534AA" w:rsidRPr="0045212B">
        <w:rPr>
          <w:rFonts w:asciiTheme="minorHAnsi" w:hAnsiTheme="minorHAnsi" w:cstheme="minorHAnsi"/>
        </w:rPr>
        <w:t xml:space="preserve">-fe emissions timeseries </w:t>
      </w:r>
      <w:r w:rsidR="00B46BDF">
        <w:rPr>
          <w:rFonts w:asciiTheme="minorHAnsi" w:hAnsiTheme="minorHAnsi" w:cstheme="minorHAnsi"/>
        </w:rPr>
        <w:t>are</w:t>
      </w:r>
      <w:r w:rsidR="00B46BDF" w:rsidRPr="0045212B">
        <w:rPr>
          <w:rFonts w:asciiTheme="minorHAnsi" w:hAnsiTheme="minorHAnsi" w:cstheme="minorHAnsi"/>
        </w:rPr>
        <w:t xml:space="preserve"> </w:t>
      </w:r>
      <w:r w:rsidR="001534AA" w:rsidRPr="0045212B">
        <w:rPr>
          <w:rFonts w:asciiTheme="minorHAnsi" w:hAnsiTheme="minorHAnsi" w:cstheme="minorHAnsi"/>
        </w:rPr>
        <w:t>computed wit</w:t>
      </w:r>
      <w:r w:rsidR="007E52A2" w:rsidRPr="0045212B">
        <w:rPr>
          <w:rFonts w:asciiTheme="minorHAnsi" w:hAnsiTheme="minorHAnsi" w:cstheme="minorHAnsi"/>
        </w:rPr>
        <w:t xml:space="preserve">h </w:t>
      </w:r>
      <w:r w:rsidR="001E6362">
        <w:rPr>
          <w:rFonts w:asciiTheme="minorHAnsi" w:hAnsiTheme="minorHAnsi" w:cstheme="minorHAnsi"/>
        </w:rPr>
        <w:t>a</w:t>
      </w:r>
      <w:r w:rsidR="001534AA" w:rsidRPr="0045212B">
        <w:rPr>
          <w:rFonts w:asciiTheme="minorHAnsi" w:hAnsiTheme="minorHAnsi" w:cstheme="minorHAnsi"/>
        </w:rPr>
        <w:t xml:space="preserve"> </w:t>
      </w:r>
      <w:r w:rsidR="001E6362">
        <w:rPr>
          <w:rFonts w:asciiTheme="minorHAnsi" w:hAnsiTheme="minorHAnsi" w:cstheme="minorHAnsi"/>
        </w:rPr>
        <w:t>four</w:t>
      </w:r>
      <w:r w:rsidR="001534AA" w:rsidRPr="0045212B">
        <w:rPr>
          <w:rFonts w:asciiTheme="minorHAnsi" w:hAnsiTheme="minorHAnsi" w:cstheme="minorHAnsi"/>
        </w:rPr>
        <w:t>-pool carbon cycle model</w:t>
      </w:r>
      <w:r w:rsidR="00B0076F" w:rsidRPr="0045212B">
        <w:rPr>
          <w:rFonts w:asciiTheme="minorHAnsi" w:hAnsiTheme="minorHAnsi" w:cstheme="minorHAnsi"/>
        </w:rPr>
        <w:fldChar w:fldCharType="begin"/>
      </w:r>
      <w:ins w:id="148" w:author="Stuart Jenkins" w:date="2019-12-10T16:43:00Z">
        <w:r w:rsidR="00611FCE">
          <w:rPr>
            <w:rFonts w:asciiTheme="minorHAnsi" w:hAnsiTheme="minorHAnsi" w:cstheme="minorHAnsi"/>
          </w:rPr>
          <w:instrText xml:space="preserve"> ADDIN ZOTERO_ITEM CSL_CITATION {"citationID":"aHcDWXZH","properties":{"formattedCitation":"\\super 10,16\\nosupersub{}","plainCitation":"10,16","noteIndex":0},"citationItems":[{"id":45,"uris":["http://zotero.org/users/local/uNYZvaCf/items/6N38MA6B"],"uri":["http://zotero.org/users/local/uNYZvaCf/items/6N38MA6B"],"itemData":{"id":45,"type":"article-journal","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container-title":"Geophysical Research Letters","DOI":"10.1002/2017GL076173","ISSN":"1944-8007","issue":"6","language":"en","page":"2795-2804","source":"Wiley Online Library","title":"Framing Climate Goals in Terms of Cumulative CO2-Forcing-Equivalent Emissions","volume":"45","author":[{"family":"Jenkins","given":"S."},{"family":"Millar","given":"R. J."},{"family":"Leach","given":"N."},{"family":"Allen","given":"M. R."}],"issued":{"date-parts":[["2018",3,28]]}}},{"id":15,"uris":["http://zotero.org/users/local/uNYZvaCf/items/UNV9YC9A"],"uri":["http://zotero.org/users/local/uNYZvaCf/items/UNV9YC9A"],"itemData":{"id":15,"type":"article-journal","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container-title":"Atmospheric Chemistry and Physics","DOI":"https://doi.org/10.5194/acp-17-7213-2017","ISSN":"1680-7316","issue":"11","language":"English","page":"7213-7228","source":"www.atmos-chem-phys.net","title":"A modified impulse-response representation of the global near-surface air temperature and atmospheric concentration response to carbon dioxide emissions","volume":"17","author":[{"family":"Millar","given":"Richard J."},{"family":"Nicholls","given":"Zebedee R."},{"family":"Friedlingstein","given":"Pierre"},{"family":"Allen","given":"Myles R."}],"issued":{"date-parts":[["2017",6,16]]}}}],"schema":"https://github.com/citation-style-language/schema/raw/master/csl-citation.json"} </w:instrText>
        </w:r>
      </w:ins>
      <w:del w:id="149" w:author="Stuart Jenkins" w:date="2019-12-10T16:33:00Z">
        <w:r w:rsidR="00B0076F" w:rsidRPr="0045212B" w:rsidDel="0051387C">
          <w:rPr>
            <w:rFonts w:asciiTheme="minorHAnsi" w:hAnsiTheme="minorHAnsi" w:cstheme="minorHAnsi"/>
          </w:rPr>
          <w:delInstrText xml:space="preserve"> ADDIN ZOTERO_ITEM CSL_CITATION {"citationID":"aHcDWXZH","properties":{"formattedCitation":"\\super 10,13\\nosupersub{}","plainCitation":"10,1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delInstrText>
        </w:r>
      </w:del>
      <w:r w:rsidR="00B0076F" w:rsidRPr="0045212B">
        <w:rPr>
          <w:rFonts w:asciiTheme="minorHAnsi" w:hAnsiTheme="minorHAnsi" w:cstheme="minorHAnsi"/>
        </w:rPr>
        <w:fldChar w:fldCharType="separate"/>
      </w:r>
      <w:ins w:id="150" w:author="Stuart Jenkins" w:date="2019-12-10T16:43:00Z">
        <w:r w:rsidR="00611FCE" w:rsidRPr="00611FCE">
          <w:rPr>
            <w:rFonts w:ascii="Calibri" w:hAnsiTheme="minorHAnsi" w:cs="Calibri"/>
            <w:vertAlign w:val="superscript"/>
            <w:rPrChange w:id="151" w:author="Stuart Jenkins" w:date="2019-12-10T16:43:00Z">
              <w:rPr>
                <w:vertAlign w:val="superscript"/>
              </w:rPr>
            </w:rPrChange>
          </w:rPr>
          <w:t>10,16</w:t>
        </w:r>
      </w:ins>
      <w:del w:id="152" w:author="Stuart Jenkins" w:date="2019-12-10T16:36:00Z">
        <w:r w:rsidR="00B0076F" w:rsidRPr="00611FCE" w:rsidDel="0051387C">
          <w:rPr>
            <w:rFonts w:ascii="Calibri" w:hAnsiTheme="minorHAnsi" w:cs="Calibri"/>
            <w:vertAlign w:val="superscript"/>
          </w:rPr>
          <w:delText>10,13</w:delText>
        </w:r>
      </w:del>
      <w:r w:rsidR="00B0076F" w:rsidRPr="0045212B">
        <w:rPr>
          <w:rFonts w:asciiTheme="minorHAnsi" w:hAnsiTheme="minorHAnsi" w:cstheme="minorHAnsi"/>
        </w:rPr>
        <w:fldChar w:fldCharType="end"/>
      </w:r>
      <w:r w:rsidR="001534AA" w:rsidRPr="0045212B">
        <w:rPr>
          <w:rFonts w:asciiTheme="minorHAnsi" w:hAnsiTheme="minorHAnsi" w:cstheme="minorHAnsi"/>
        </w:rPr>
        <w:t xml:space="preserve"> </w:t>
      </w:r>
      <w:r w:rsidR="00BE2E13">
        <w:rPr>
          <w:rFonts w:asciiTheme="minorHAnsi" w:hAnsiTheme="minorHAnsi" w:cstheme="minorHAnsi"/>
        </w:rPr>
        <w:t>based closely on</w:t>
      </w:r>
      <w:r w:rsidR="001E6362">
        <w:rPr>
          <w:rFonts w:asciiTheme="minorHAnsi" w:hAnsiTheme="minorHAnsi" w:cstheme="minorHAnsi"/>
        </w:rPr>
        <w:t xml:space="preserve"> the Impulse Response model used for metrics calculations in AR5</w:t>
      </w:r>
      <w:r w:rsidR="005F41B8" w:rsidRPr="0045212B">
        <w:rPr>
          <w:rFonts w:asciiTheme="minorHAnsi" w:hAnsiTheme="minorHAnsi" w:cstheme="minorHAnsi"/>
        </w:rPr>
        <w:fldChar w:fldCharType="begin"/>
      </w:r>
      <w:ins w:id="153" w:author="Stuart Jenkins" w:date="2019-12-10T16:43:00Z">
        <w:r w:rsidR="00611FCE">
          <w:rPr>
            <w:rFonts w:asciiTheme="minorHAnsi" w:hAnsiTheme="minorHAnsi" w:cstheme="minorHAnsi"/>
          </w:rPr>
          <w:instrText xml:space="preserve"> ADDIN ZOTERO_ITEM CSL_CITATION {"citationID":"mEmfm63i","properties":{"formattedCitation":"\\super 9,17\\nosupersub{}","plainCitation":"9,17","noteIndex":0},"citationItems":[{"id":118,"uris":["http://zotero.org/users/local/uNYZvaCf/items/5AICC84J"],"uri":["http://zotero.org/users/local/uNYZvaCf/items/5AICC84J"],"itemData":{"id":118,"type":"article-journal","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container-title":"Atmospheric Chemistry and Physics","DOI":"https://doi.org/10.5194/acp-13-2793-2013","ISSN":"1680-7316","issue":"5","language":"English","page":"2793-2825","source":"www.atmos-chem-phys.net","title":"Carbon dioxide and climate impulse response functions for the computation of greenhouse gas metrics: a multi-model analysis","title-short":"Carbon dioxide and climate impulse response functions for the computation of greenhouse gas metrics","volume":"13","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210,"uris":["http://zotero.org/users/local/uNYZvaCf/items/EYMZ8A97"],"uri":["http://zotero.org/users/local/uNYZvaCf/items/EYMZ8A97"],"itemData":{"id":210,"type":"article-journal","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container-title":"Journal of Climate","DOI":"10.1175/2009JCLI3466.1","ISSN":"0894-8755","issue":"9","journalAbbreviation":"J. Climate","page":"2418-2427","source":"journals.ametsoc.org (Atypon)","title":"Probing the Fast and Slow Components of Global Warming by Returning Abruptly to Preindustrial Forcing","volume":"23","author":[{"family":"Held","given":"Isaac M."},{"family":"Winton","given":"Michael"},{"family":"Takahashi","given":"Ken"},{"family":"Delworth","given":"Thomas"},{"family":"Zeng","given":"Fanrong"},{"family":"Vallis","given":"Geoffrey K."}],"issued":{"date-parts":[["2010",1,12]]}}}],"schema":"https://github.com/citation-style-language/schema/raw/master/csl-citation.json"} </w:instrText>
        </w:r>
      </w:ins>
      <w:del w:id="154" w:author="Stuart Jenkins" w:date="2019-12-10T16:33:00Z">
        <w:r w:rsidR="00384993" w:rsidRPr="0045212B" w:rsidDel="0051387C">
          <w:rPr>
            <w:rFonts w:asciiTheme="minorHAnsi" w:hAnsiTheme="minorHAnsi" w:cstheme="minorHAnsi"/>
          </w:rPr>
          <w:delInstrText xml:space="preserve"> ADDIN ZOTERO_ITEM CSL_CITATION {"citationID":"mEmfm63i","properties":{"formattedCitation":"\\super 9,14\\nosupersub{}","plainCitation":"9,14","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schema":"https://github.com/citation-style-language/schema/raw/master/csl-citation.json"} </w:delInstrText>
        </w:r>
      </w:del>
      <w:r w:rsidR="005F41B8" w:rsidRPr="0045212B">
        <w:rPr>
          <w:rFonts w:asciiTheme="minorHAnsi" w:hAnsiTheme="minorHAnsi" w:cstheme="minorHAnsi"/>
        </w:rPr>
        <w:fldChar w:fldCharType="separate"/>
      </w:r>
      <w:ins w:id="155" w:author="Stuart Jenkins" w:date="2019-12-10T16:43:00Z">
        <w:r w:rsidR="00611FCE" w:rsidRPr="00611FCE">
          <w:rPr>
            <w:rFonts w:ascii="Calibri" w:hAnsiTheme="minorHAnsi" w:cs="Calibri"/>
            <w:vertAlign w:val="superscript"/>
            <w:rPrChange w:id="156" w:author="Stuart Jenkins" w:date="2019-12-10T16:43:00Z">
              <w:rPr>
                <w:vertAlign w:val="superscript"/>
              </w:rPr>
            </w:rPrChange>
          </w:rPr>
          <w:t>9,17</w:t>
        </w:r>
      </w:ins>
      <w:del w:id="157" w:author="Stuart Jenkins" w:date="2019-12-10T16:36:00Z">
        <w:r w:rsidR="00384993" w:rsidRPr="00611FCE" w:rsidDel="0051387C">
          <w:rPr>
            <w:rFonts w:ascii="Calibri" w:hAnsiTheme="minorHAnsi" w:cs="Calibri"/>
            <w:vertAlign w:val="superscript"/>
          </w:rPr>
          <w:delText>9,14</w:delText>
        </w:r>
      </w:del>
      <w:r w:rsidR="005F41B8" w:rsidRPr="0045212B">
        <w:rPr>
          <w:rFonts w:asciiTheme="minorHAnsi" w:hAnsiTheme="minorHAnsi" w:cstheme="minorHAnsi"/>
        </w:rPr>
        <w:fldChar w:fldCharType="end"/>
      </w:r>
      <w:r w:rsidR="005F41B8" w:rsidRPr="0045212B">
        <w:rPr>
          <w:rFonts w:asciiTheme="minorHAnsi" w:hAnsiTheme="minorHAnsi" w:cstheme="minorHAnsi"/>
        </w:rPr>
        <w:t xml:space="preserve">, </w:t>
      </w:r>
      <w:r w:rsidR="001E6362">
        <w:rPr>
          <w:rFonts w:asciiTheme="minorHAnsi" w:hAnsiTheme="minorHAnsi" w:cstheme="minorHAnsi"/>
        </w:rPr>
        <w:t xml:space="preserve">but </w:t>
      </w:r>
      <w:r w:rsidR="001534AA" w:rsidRPr="0045212B">
        <w:rPr>
          <w:rFonts w:asciiTheme="minorHAnsi" w:hAnsiTheme="minorHAnsi" w:cstheme="minorHAnsi"/>
        </w:rPr>
        <w:t xml:space="preserve">with </w:t>
      </w:r>
      <w:r w:rsidR="001E6362">
        <w:rPr>
          <w:rFonts w:asciiTheme="minorHAnsi" w:hAnsiTheme="minorHAnsi" w:cstheme="minorHAnsi"/>
        </w:rPr>
        <w:t xml:space="preserve">a minor modification to allow state-dependent </w:t>
      </w:r>
      <w:r w:rsidR="001534AA" w:rsidRPr="0045212B">
        <w:rPr>
          <w:rFonts w:asciiTheme="minorHAnsi" w:hAnsiTheme="minorHAnsi" w:cstheme="minorHAnsi"/>
        </w:rPr>
        <w:t>timescales</w:t>
      </w:r>
      <w:r w:rsidR="001E6362">
        <w:rPr>
          <w:rFonts w:asciiTheme="minorHAnsi" w:hAnsiTheme="minorHAnsi" w:cstheme="minorHAnsi"/>
        </w:rPr>
        <w:t>: this has little impact for these ambitious mitigation scenarios, so very similar results would be obtained using the AR5 formula</w:t>
      </w:r>
      <w:r w:rsidR="001534AA" w:rsidRPr="0045212B">
        <w:rPr>
          <w:rFonts w:asciiTheme="minorHAnsi" w:hAnsiTheme="minorHAnsi" w:cstheme="minorHAnsi"/>
        </w:rPr>
        <w:t xml:space="preserve">. The </w:t>
      </w:r>
      <w:r w:rsidR="00B46BDF">
        <w:rPr>
          <w:rFonts w:asciiTheme="minorHAnsi" w:hAnsiTheme="minorHAnsi" w:cstheme="minorHAnsi"/>
        </w:rPr>
        <w:t xml:space="preserve">similarity of the dotted and solid lines in panel c shows that, </w:t>
      </w:r>
      <w:r w:rsidR="003B3E27" w:rsidRPr="0045212B">
        <w:rPr>
          <w:rFonts w:asciiTheme="minorHAnsi" w:hAnsiTheme="minorHAnsi" w:cstheme="minorHAnsi"/>
        </w:rPr>
        <w:t xml:space="preserve">over </w:t>
      </w:r>
      <w:r w:rsidR="00B46BDF">
        <w:rPr>
          <w:rFonts w:asciiTheme="minorHAnsi" w:hAnsiTheme="minorHAnsi" w:cstheme="minorHAnsi"/>
        </w:rPr>
        <w:t>these scenarios and</w:t>
      </w:r>
      <w:r w:rsidR="003B3E27" w:rsidRPr="0045212B">
        <w:rPr>
          <w:rFonts w:asciiTheme="minorHAnsi" w:hAnsiTheme="minorHAnsi" w:cstheme="minorHAnsi"/>
        </w:rPr>
        <w:t xml:space="preserve"> timescales</w:t>
      </w:r>
      <w:r w:rsidR="00B46BDF">
        <w:rPr>
          <w:rFonts w:asciiTheme="minorHAnsi" w:hAnsiTheme="minorHAnsi" w:cstheme="minorHAnsi"/>
        </w:rPr>
        <w:t>, a</w:t>
      </w:r>
      <w:r w:rsidR="003B3E27" w:rsidRPr="0045212B">
        <w:rPr>
          <w:rFonts w:asciiTheme="minorHAnsi" w:hAnsiTheme="minorHAnsi" w:cstheme="minorHAnsi"/>
        </w:rPr>
        <w:t xml:space="preserve"> 1 W/m</w:t>
      </w:r>
      <w:r w:rsidR="003B3E27" w:rsidRPr="0045212B">
        <w:rPr>
          <w:rFonts w:asciiTheme="minorHAnsi" w:hAnsiTheme="minorHAnsi" w:cstheme="minorHAnsi"/>
          <w:vertAlign w:val="superscript"/>
        </w:rPr>
        <w:t>2</w:t>
      </w:r>
      <w:r w:rsidR="003B3E27" w:rsidRPr="0045212B">
        <w:rPr>
          <w:rFonts w:asciiTheme="minorHAnsi" w:hAnsiTheme="minorHAnsi" w:cstheme="minorHAnsi"/>
        </w:rPr>
        <w:t xml:space="preserve"> </w:t>
      </w:r>
      <w:r w:rsidR="00B46BDF">
        <w:rPr>
          <w:rFonts w:asciiTheme="minorHAnsi" w:hAnsiTheme="minorHAnsi" w:cstheme="minorHAnsi"/>
        </w:rPr>
        <w:t xml:space="preserve">change in </w:t>
      </w:r>
      <w:r w:rsidR="00991528">
        <w:rPr>
          <w:rFonts w:asciiTheme="minorHAnsi" w:hAnsiTheme="minorHAnsi" w:cstheme="minorHAnsi"/>
        </w:rPr>
        <w:t>ERF</w:t>
      </w:r>
      <w:r w:rsidR="00B46BDF">
        <w:rPr>
          <w:rFonts w:asciiTheme="minorHAnsi" w:hAnsiTheme="minorHAnsi" w:cstheme="minorHAnsi"/>
        </w:rPr>
        <w:t xml:space="preserve"> is approximately equivalent to </w:t>
      </w:r>
      <w:r w:rsidR="003B3E27" w:rsidRPr="0045212B">
        <w:rPr>
          <w:rFonts w:asciiTheme="minorHAnsi" w:hAnsiTheme="minorHAnsi" w:cstheme="minorHAnsi"/>
        </w:rPr>
        <w:t>1000 GtCO</w:t>
      </w:r>
      <w:r w:rsidR="003B3E27" w:rsidRPr="0045212B">
        <w:rPr>
          <w:rFonts w:asciiTheme="minorHAnsi" w:hAnsiTheme="minorHAnsi" w:cstheme="minorHAnsi"/>
          <w:vertAlign w:val="subscript"/>
        </w:rPr>
        <w:t>2</w:t>
      </w:r>
      <w:r w:rsidR="00B46BDF">
        <w:rPr>
          <w:rFonts w:asciiTheme="minorHAnsi" w:hAnsiTheme="minorHAnsi" w:cstheme="minorHAnsi"/>
        </w:rPr>
        <w:t xml:space="preserve">-fe, consistent with figure 8.29 </w:t>
      </w:r>
      <w:ins w:id="158" w:author="Stuart Jenkins" w:date="2019-12-11T15:47:00Z">
        <w:r w:rsidR="00341DC9">
          <w:rPr>
            <w:rFonts w:asciiTheme="minorHAnsi" w:hAnsiTheme="minorHAnsi" w:cstheme="minorHAnsi"/>
          </w:rPr>
          <w:t>in Myhre et al, (2013)</w:t>
        </w:r>
      </w:ins>
      <w:del w:id="159" w:author="Stuart Jenkins" w:date="2019-12-11T15:47:00Z">
        <w:r w:rsidR="00B46BDF" w:rsidDel="00341DC9">
          <w:rPr>
            <w:rFonts w:asciiTheme="minorHAnsi" w:hAnsiTheme="minorHAnsi" w:cstheme="minorHAnsi"/>
          </w:rPr>
          <w:delText>of</w:delText>
        </w:r>
        <w:r w:rsidR="00BE2E13" w:rsidDel="00341DC9">
          <w:rPr>
            <w:rFonts w:asciiTheme="minorHAnsi" w:hAnsiTheme="minorHAnsi" w:cstheme="minorHAnsi"/>
          </w:rPr>
          <w:delText xml:space="preserve"> </w:delText>
        </w:r>
        <w:r w:rsidR="00602FF6" w:rsidDel="00341DC9">
          <w:rPr>
            <w:rFonts w:asciiTheme="minorHAnsi" w:hAnsiTheme="minorHAnsi" w:cstheme="minorHAnsi"/>
          </w:rPr>
          <w:delText>ref</w:delText>
        </w:r>
      </w:del>
      <w:ins w:id="160" w:author="Stuart Jenkins" w:date="2019-12-11T15:47:00Z">
        <w:r w:rsidR="00341DC9">
          <w:rPr>
            <w:rFonts w:asciiTheme="minorHAnsi" w:hAnsiTheme="minorHAnsi" w:cstheme="minorHAnsi"/>
          </w:rPr>
          <w:fldChar w:fldCharType="begin"/>
        </w:r>
      </w:ins>
      <w:ins w:id="161" w:author="Stuart Jenkins" w:date="2019-12-11T15:48:00Z">
        <w:r w:rsidR="00341DC9">
          <w:rPr>
            <w:rFonts w:asciiTheme="minorHAnsi" w:hAnsiTheme="minorHAnsi" w:cstheme="minorHAnsi"/>
          </w:rPr>
          <w:instrText xml:space="preserve"> ADDIN ZOTERO_ITEM CSL_CITATION {"citationID":"JpSLQGBQ","properties":{"formattedCitation":"\\super 18\\nosupersub{}","plainCitation":"18","noteIndex":0},"citationItems":[{"id":172,"uris":["http://zotero.org/users/local/uNYZvaCf/items/WEH46233"],"uri":["http://zotero.org/users/local/uNYZvaCf/items/WEH46233"],"itemData":{"id":172,"type":"report","language":"en","page":"82","publisher":"IPCC","source":"Zotero","title":"Chapter 8--Anthropogenic and Natural Radiative Forcing, In IPCC AR5 WG1 - The Physical Science Basis.","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schema":"https://github.com/citation-style-language/schema/raw/master/csl-citation.json"} </w:instrText>
        </w:r>
      </w:ins>
      <w:r w:rsidR="00341DC9">
        <w:rPr>
          <w:rFonts w:asciiTheme="minorHAnsi" w:hAnsiTheme="minorHAnsi" w:cstheme="minorHAnsi"/>
        </w:rPr>
        <w:fldChar w:fldCharType="separate"/>
      </w:r>
      <w:ins w:id="162" w:author="Stuart Jenkins" w:date="2019-12-11T15:48:00Z">
        <w:r w:rsidR="00341DC9" w:rsidRPr="00341DC9">
          <w:rPr>
            <w:rFonts w:ascii="Calibri" w:hAnsiTheme="minorHAnsi" w:cs="Calibri"/>
            <w:vertAlign w:val="superscript"/>
            <w:rPrChange w:id="163" w:author="Stuart Jenkins" w:date="2019-12-11T15:48:00Z">
              <w:rPr>
                <w:vertAlign w:val="superscript"/>
              </w:rPr>
            </w:rPrChange>
          </w:rPr>
          <w:t>18</w:t>
        </w:r>
      </w:ins>
      <w:ins w:id="164" w:author="Stuart Jenkins" w:date="2019-12-11T15:47:00Z">
        <w:r w:rsidR="00341DC9">
          <w:rPr>
            <w:rFonts w:asciiTheme="minorHAnsi" w:hAnsiTheme="minorHAnsi" w:cstheme="minorHAnsi"/>
          </w:rPr>
          <w:fldChar w:fldCharType="end"/>
        </w:r>
      </w:ins>
      <w:del w:id="165" w:author="Stuart Jenkins" w:date="2019-12-11T15:47:00Z">
        <w:r w:rsidR="00602FF6" w:rsidDel="00341DC9">
          <w:rPr>
            <w:rFonts w:asciiTheme="minorHAnsi" w:hAnsiTheme="minorHAnsi" w:cstheme="minorHAnsi"/>
          </w:rPr>
          <w:delText>. [</w:delText>
        </w:r>
        <w:r w:rsidR="00BE2E13" w:rsidDel="00341DC9">
          <w:rPr>
            <w:rFonts w:asciiTheme="minorHAnsi" w:hAnsiTheme="minorHAnsi" w:cstheme="minorHAnsi"/>
          </w:rPr>
          <w:delText>Myhre et al, 2013</w:delText>
        </w:r>
        <w:r w:rsidR="00602FF6" w:rsidDel="00341DC9">
          <w:rPr>
            <w:rFonts w:asciiTheme="minorHAnsi" w:hAnsiTheme="minorHAnsi" w:cstheme="minorHAnsi"/>
          </w:rPr>
          <w:delText>]</w:delText>
        </w:r>
      </w:del>
      <w:r w:rsidR="00C64215">
        <w:rPr>
          <w:rFonts w:asciiTheme="minorHAnsi" w:hAnsiTheme="minorHAnsi" w:cstheme="minorHAnsi"/>
        </w:rPr>
        <w:t>.</w:t>
      </w:r>
      <w:r w:rsidR="003B3E27" w:rsidRPr="0045212B">
        <w:rPr>
          <w:rFonts w:asciiTheme="minorHAnsi" w:hAnsiTheme="minorHAnsi" w:cstheme="minorHAnsi"/>
        </w:rPr>
        <w:t xml:space="preserve"> </w:t>
      </w:r>
    </w:p>
    <w:p w14:paraId="3C71B419" w14:textId="77777777" w:rsidR="004C18AD" w:rsidRPr="0045212B" w:rsidRDefault="004C18AD" w:rsidP="001534AA">
      <w:pPr>
        <w:jc w:val="both"/>
        <w:rPr>
          <w:rFonts w:asciiTheme="minorHAnsi" w:hAnsiTheme="minorHAnsi" w:cstheme="minorHAnsi"/>
        </w:rPr>
      </w:pPr>
    </w:p>
    <w:p w14:paraId="20F68A3C" w14:textId="16E4C060" w:rsidR="001534AA" w:rsidRPr="00362E81" w:rsidRDefault="004C18AD" w:rsidP="001534AA">
      <w:pPr>
        <w:jc w:val="both"/>
        <w:rPr>
          <w:rFonts w:asciiTheme="minorHAnsi" w:hAnsiTheme="minorHAnsi" w:cstheme="minorHAnsi"/>
        </w:rPr>
      </w:pPr>
      <w:r>
        <w:rPr>
          <w:rFonts w:asciiTheme="minorHAnsi" w:hAnsiTheme="minorHAnsi" w:cstheme="minorHAnsi"/>
        </w:rPr>
        <w:t>Fig. 1 p</w:t>
      </w:r>
      <w:r w:rsidR="001534AA" w:rsidRPr="0045212B">
        <w:rPr>
          <w:rFonts w:asciiTheme="minorHAnsi" w:hAnsiTheme="minorHAnsi" w:cstheme="minorHAnsi"/>
        </w:rPr>
        <w:t xml:space="preserve">anel </w:t>
      </w:r>
      <w:r w:rsidR="00C64215">
        <w:rPr>
          <w:rFonts w:asciiTheme="minorHAnsi" w:hAnsiTheme="minorHAnsi" w:cstheme="minorHAnsi"/>
        </w:rPr>
        <w:t>d</w:t>
      </w:r>
      <w:r w:rsidR="00C64215" w:rsidRPr="0045212B">
        <w:rPr>
          <w:rFonts w:asciiTheme="minorHAnsi" w:hAnsiTheme="minorHAnsi" w:cstheme="minorHAnsi"/>
        </w:rPr>
        <w:t xml:space="preserve"> </w:t>
      </w:r>
      <w:r w:rsidR="001534AA" w:rsidRPr="0045212B">
        <w:rPr>
          <w:rFonts w:asciiTheme="minorHAnsi" w:hAnsiTheme="minorHAnsi" w:cstheme="minorHAnsi"/>
        </w:rPr>
        <w:t>plots global temperature</w:t>
      </w:r>
      <w:r w:rsidR="00C64215">
        <w:rPr>
          <w:rFonts w:asciiTheme="minorHAnsi" w:hAnsiTheme="minorHAnsi" w:cstheme="minorHAnsi"/>
        </w:rPr>
        <w:t xml:space="preserve">s as reported in the SR1.5 database, </w:t>
      </w:r>
      <w:del w:id="166" w:author="Stuart Jenkins" w:date="2019-12-10T16:47:00Z">
        <w:r w:rsidR="00C64215" w:rsidDel="00B65AF9">
          <w:rPr>
            <w:rFonts w:asciiTheme="minorHAnsi" w:hAnsiTheme="minorHAnsi" w:cstheme="minorHAnsi"/>
          </w:rPr>
          <w:delText xml:space="preserve">also </w:delText>
        </w:r>
      </w:del>
      <w:r w:rsidR="00C64215">
        <w:rPr>
          <w:rFonts w:asciiTheme="minorHAnsi" w:hAnsiTheme="minorHAnsi" w:cstheme="minorHAnsi"/>
        </w:rPr>
        <w:t xml:space="preserve">relative to </w:t>
      </w:r>
      <w:del w:id="167" w:author="Stuart Jenkins" w:date="2019-12-10T16:47:00Z">
        <w:r w:rsidR="00C64215" w:rsidDel="00B65AF9">
          <w:rPr>
            <w:rFonts w:asciiTheme="minorHAnsi" w:hAnsiTheme="minorHAnsi" w:cstheme="minorHAnsi"/>
          </w:rPr>
          <w:delText>2018</w:delText>
        </w:r>
      </w:del>
      <w:ins w:id="168" w:author="Stuart Jenkins" w:date="2019-12-10T16:47:00Z">
        <w:r w:rsidR="00B65AF9">
          <w:rPr>
            <w:rFonts w:asciiTheme="minorHAnsi" w:hAnsiTheme="minorHAnsi" w:cstheme="minorHAnsi"/>
          </w:rPr>
          <w:t>1850-1900</w:t>
        </w:r>
      </w:ins>
      <w:r w:rsidR="00C64215">
        <w:rPr>
          <w:rFonts w:asciiTheme="minorHAnsi" w:hAnsiTheme="minorHAnsi" w:cstheme="minorHAnsi"/>
        </w:rPr>
        <w:t>, against cumulative CO</w:t>
      </w:r>
      <w:r w:rsidR="00C64215">
        <w:rPr>
          <w:rFonts w:asciiTheme="minorHAnsi" w:hAnsiTheme="minorHAnsi" w:cstheme="minorHAnsi"/>
          <w:vertAlign w:val="subscript"/>
        </w:rPr>
        <w:t>2</w:t>
      </w:r>
      <w:r w:rsidR="00C64215">
        <w:rPr>
          <w:rFonts w:asciiTheme="minorHAnsi" w:hAnsiTheme="minorHAnsi" w:cstheme="minorHAnsi"/>
        </w:rPr>
        <w:t xml:space="preserve"> emissions</w:t>
      </w:r>
      <w:ins w:id="169" w:author="Stuart Jenkins" w:date="2019-12-10T16:47:00Z">
        <w:r w:rsidR="00B65AF9">
          <w:rPr>
            <w:rFonts w:asciiTheme="minorHAnsi" w:hAnsiTheme="minorHAnsi" w:cstheme="minorHAnsi"/>
          </w:rPr>
          <w:t xml:space="preserve"> from 1870</w:t>
        </w:r>
      </w:ins>
      <w:r w:rsidR="00C64215">
        <w:rPr>
          <w:rFonts w:asciiTheme="minorHAnsi" w:hAnsiTheme="minorHAnsi" w:cstheme="minorHAnsi"/>
        </w:rPr>
        <w:t xml:space="preserve"> (dotted lines)</w:t>
      </w:r>
      <w:ins w:id="170" w:author="Stuart Jenkins" w:date="2019-12-10T16:47:00Z">
        <w:r w:rsidR="00196161">
          <w:rPr>
            <w:rFonts w:asciiTheme="minorHAnsi" w:hAnsiTheme="minorHAnsi" w:cstheme="minorHAnsi"/>
          </w:rPr>
          <w:t xml:space="preserve"> and</w:t>
        </w:r>
      </w:ins>
      <w:del w:id="171" w:author="Stuart Jenkins" w:date="2019-12-10T16:47:00Z">
        <w:r w:rsidR="00C64215" w:rsidDel="00196161">
          <w:rPr>
            <w:rFonts w:asciiTheme="minorHAnsi" w:hAnsiTheme="minorHAnsi" w:cstheme="minorHAnsi"/>
          </w:rPr>
          <w:delText>,</w:delText>
        </w:r>
      </w:del>
      <w:r w:rsidR="00C64215">
        <w:rPr>
          <w:rFonts w:asciiTheme="minorHAnsi" w:hAnsiTheme="minorHAnsi" w:cstheme="minorHAnsi"/>
        </w:rPr>
        <w:t xml:space="preserve"> </w:t>
      </w:r>
      <w:r w:rsidR="001534AA" w:rsidRPr="0045212B">
        <w:rPr>
          <w:rFonts w:asciiTheme="minorHAnsi" w:hAnsiTheme="minorHAnsi" w:cstheme="minorHAnsi"/>
        </w:rPr>
        <w:t xml:space="preserve">cumulative </w:t>
      </w:r>
      <w:r w:rsidR="00C64215">
        <w:rPr>
          <w:rFonts w:asciiTheme="minorHAnsi" w:hAnsiTheme="minorHAnsi" w:cstheme="minorHAnsi"/>
        </w:rPr>
        <w:t xml:space="preserve">total </w:t>
      </w:r>
      <w:r w:rsidR="001534AA" w:rsidRPr="0045212B">
        <w:rPr>
          <w:rFonts w:asciiTheme="minorHAnsi" w:hAnsiTheme="minorHAnsi" w:cstheme="minorHAnsi"/>
        </w:rPr>
        <w:t>CO</w:t>
      </w:r>
      <w:r w:rsidR="001534AA" w:rsidRPr="0045212B">
        <w:rPr>
          <w:rFonts w:asciiTheme="minorHAnsi" w:hAnsiTheme="minorHAnsi" w:cstheme="minorHAnsi"/>
          <w:vertAlign w:val="subscript"/>
        </w:rPr>
        <w:t>2</w:t>
      </w:r>
      <w:r w:rsidR="001534AA" w:rsidRPr="0045212B">
        <w:rPr>
          <w:rFonts w:asciiTheme="minorHAnsi" w:hAnsiTheme="minorHAnsi" w:cstheme="minorHAnsi"/>
        </w:rPr>
        <w:t>-fe emissions</w:t>
      </w:r>
      <w:ins w:id="172" w:author="Stuart Jenkins" w:date="2019-12-10T16:47:00Z">
        <w:r w:rsidR="00EB4667">
          <w:rPr>
            <w:rFonts w:asciiTheme="minorHAnsi" w:hAnsiTheme="minorHAnsi" w:cstheme="minorHAnsi"/>
          </w:rPr>
          <w:t xml:space="preserve"> form 1870</w:t>
        </w:r>
      </w:ins>
      <w:r w:rsidR="00C64215">
        <w:rPr>
          <w:rFonts w:asciiTheme="minorHAnsi" w:hAnsiTheme="minorHAnsi" w:cstheme="minorHAnsi"/>
        </w:rPr>
        <w:t xml:space="preserve"> (solid lines)</w:t>
      </w:r>
      <w:del w:id="173" w:author="Stuart Jenkins" w:date="2019-12-10T16:47:00Z">
        <w:r w:rsidR="001534AA" w:rsidRPr="0045212B" w:rsidDel="00196161">
          <w:rPr>
            <w:rFonts w:asciiTheme="minorHAnsi" w:hAnsiTheme="minorHAnsi" w:cstheme="minorHAnsi"/>
          </w:rPr>
          <w:delText xml:space="preserve"> </w:delText>
        </w:r>
        <w:r w:rsidR="00C64215" w:rsidDel="00196161">
          <w:rPr>
            <w:rFonts w:asciiTheme="minorHAnsi" w:hAnsiTheme="minorHAnsi" w:cstheme="minorHAnsi"/>
          </w:rPr>
          <w:delText xml:space="preserve">and </w:delText>
        </w:r>
        <w:r w:rsidDel="00196161">
          <w:rPr>
            <w:rFonts w:asciiTheme="minorHAnsi" w:hAnsiTheme="minorHAnsi" w:cstheme="minorHAnsi"/>
          </w:rPr>
          <w:delText>cumulative “</w:delText>
        </w:r>
        <w:r w:rsidRPr="0045212B" w:rsidDel="00196161">
          <w:rPr>
            <w:rFonts w:asciiTheme="minorHAnsi" w:hAnsiTheme="minorHAnsi" w:cstheme="minorHAnsi"/>
          </w:rPr>
          <w:delText>CO</w:delText>
        </w:r>
        <w:r w:rsidRPr="0045212B" w:rsidDel="00196161">
          <w:rPr>
            <w:rFonts w:asciiTheme="minorHAnsi" w:hAnsiTheme="minorHAnsi" w:cstheme="minorHAnsi"/>
            <w:vertAlign w:val="subscript"/>
          </w:rPr>
          <w:delText>2</w:delText>
        </w:r>
        <w:r w:rsidDel="00196161">
          <w:rPr>
            <w:rFonts w:asciiTheme="minorHAnsi" w:hAnsiTheme="minorHAnsi" w:cstheme="minorHAnsi"/>
          </w:rPr>
          <w:delText>-warming-equivalent” emissions</w:delText>
        </w:r>
        <w:r w:rsidR="00B0076F" w:rsidDel="00196161">
          <w:rPr>
            <w:rFonts w:asciiTheme="minorHAnsi" w:hAnsiTheme="minorHAnsi" w:cstheme="minorHAnsi"/>
          </w:rPr>
          <w:delText xml:space="preserve"> (dashed lines)</w:delText>
        </w:r>
        <w:r w:rsidDel="00196161">
          <w:rPr>
            <w:rFonts w:asciiTheme="minorHAnsi" w:hAnsiTheme="minorHAnsi" w:cstheme="minorHAnsi"/>
          </w:rPr>
          <w:delText>, a simple approximation to CO</w:delText>
        </w:r>
        <w:r w:rsidDel="00196161">
          <w:rPr>
            <w:rFonts w:asciiTheme="minorHAnsi" w:hAnsiTheme="minorHAnsi" w:cstheme="minorHAnsi"/>
            <w:vertAlign w:val="subscript"/>
          </w:rPr>
          <w:delText>2</w:delText>
        </w:r>
        <w:r w:rsidDel="00196161">
          <w:rPr>
            <w:rFonts w:asciiTheme="minorHAnsi" w:hAnsiTheme="minorHAnsi" w:cstheme="minorHAnsi"/>
          </w:rPr>
          <w:delText>-fe emissions described in the box</w:delText>
        </w:r>
      </w:del>
      <w:r w:rsidR="001534AA" w:rsidRPr="0045212B">
        <w:rPr>
          <w:rFonts w:asciiTheme="minorHAnsi" w:hAnsiTheme="minorHAnsi" w:cstheme="minorHAnsi"/>
        </w:rPr>
        <w:t xml:space="preserve">. </w:t>
      </w:r>
      <w:r>
        <w:rPr>
          <w:rFonts w:asciiTheme="minorHAnsi" w:hAnsiTheme="minorHAnsi" w:cstheme="minorHAnsi"/>
        </w:rPr>
        <w:t>T</w:t>
      </w:r>
      <w:r w:rsidR="001534AA" w:rsidRPr="0045212B">
        <w:rPr>
          <w:rFonts w:asciiTheme="minorHAnsi" w:hAnsiTheme="minorHAnsi" w:cstheme="minorHAnsi"/>
        </w:rPr>
        <w:t xml:space="preserve">he </w:t>
      </w:r>
      <w:r>
        <w:rPr>
          <w:rFonts w:asciiTheme="minorHAnsi" w:hAnsiTheme="minorHAnsi" w:cstheme="minorHAnsi"/>
        </w:rPr>
        <w:t xml:space="preserve">temperature response to </w:t>
      </w:r>
      <w:r w:rsidR="001534AA" w:rsidRPr="0045212B">
        <w:rPr>
          <w:rFonts w:asciiTheme="minorHAnsi" w:hAnsiTheme="minorHAnsi" w:cstheme="minorHAnsi"/>
        </w:rPr>
        <w:t>CO</w:t>
      </w:r>
      <w:r w:rsidR="001534AA" w:rsidRPr="0045212B">
        <w:rPr>
          <w:rFonts w:asciiTheme="minorHAnsi" w:hAnsiTheme="minorHAnsi" w:cstheme="minorHAnsi"/>
          <w:vertAlign w:val="subscript"/>
        </w:rPr>
        <w:t>2</w:t>
      </w:r>
      <w:r w:rsidR="001534AA" w:rsidRPr="0045212B">
        <w:rPr>
          <w:rFonts w:asciiTheme="minorHAnsi" w:hAnsiTheme="minorHAnsi" w:cstheme="minorHAnsi"/>
        </w:rPr>
        <w:t xml:space="preserve">-fe emissions </w:t>
      </w:r>
      <w:r>
        <w:rPr>
          <w:rFonts w:asciiTheme="minorHAnsi" w:hAnsiTheme="minorHAnsi" w:cstheme="minorHAnsi"/>
        </w:rPr>
        <w:t xml:space="preserve">is, by construction, </w:t>
      </w:r>
      <w:r w:rsidR="001534AA" w:rsidRPr="0045212B">
        <w:rPr>
          <w:rFonts w:asciiTheme="minorHAnsi" w:hAnsiTheme="minorHAnsi" w:cstheme="minorHAnsi"/>
        </w:rPr>
        <w:t xml:space="preserve">exactly like </w:t>
      </w:r>
      <w:r>
        <w:rPr>
          <w:rFonts w:asciiTheme="minorHAnsi" w:hAnsiTheme="minorHAnsi" w:cstheme="minorHAnsi"/>
        </w:rPr>
        <w:t xml:space="preserve">the response to pure </w:t>
      </w:r>
      <w:r w:rsidR="001534AA" w:rsidRPr="0045212B">
        <w:rPr>
          <w:rFonts w:asciiTheme="minorHAnsi" w:hAnsiTheme="minorHAnsi" w:cstheme="minorHAnsi"/>
        </w:rPr>
        <w:t>CO</w:t>
      </w:r>
      <w:r w:rsidR="001534AA" w:rsidRPr="0045212B">
        <w:rPr>
          <w:rFonts w:asciiTheme="minorHAnsi" w:hAnsiTheme="minorHAnsi" w:cstheme="minorHAnsi"/>
          <w:vertAlign w:val="subscript"/>
        </w:rPr>
        <w:t>2</w:t>
      </w:r>
      <w:r>
        <w:rPr>
          <w:rFonts w:asciiTheme="minorHAnsi" w:hAnsiTheme="minorHAnsi" w:cstheme="minorHAnsi"/>
        </w:rPr>
        <w:t>, so cumulative total CO</w:t>
      </w:r>
      <w:r>
        <w:rPr>
          <w:rFonts w:asciiTheme="minorHAnsi" w:hAnsiTheme="minorHAnsi" w:cstheme="minorHAnsi"/>
          <w:vertAlign w:val="subscript"/>
        </w:rPr>
        <w:t>2</w:t>
      </w:r>
      <w:r>
        <w:rPr>
          <w:rFonts w:asciiTheme="minorHAnsi" w:hAnsiTheme="minorHAnsi" w:cstheme="minorHAnsi"/>
        </w:rPr>
        <w:t>-fe emissions</w:t>
      </w:r>
      <w:r w:rsidR="00362E81">
        <w:rPr>
          <w:rFonts w:asciiTheme="minorHAnsi" w:hAnsiTheme="minorHAnsi" w:cstheme="minorHAnsi"/>
        </w:rPr>
        <w:t xml:space="preserve"> multiplied by the TCRE</w:t>
      </w:r>
      <w:r>
        <w:rPr>
          <w:rFonts w:asciiTheme="minorHAnsi" w:hAnsiTheme="minorHAnsi" w:cstheme="minorHAnsi"/>
        </w:rPr>
        <w:t xml:space="preserve"> predict</w:t>
      </w:r>
      <w:r w:rsidR="00362E81">
        <w:rPr>
          <w:rFonts w:asciiTheme="minorHAnsi" w:hAnsiTheme="minorHAnsi" w:cstheme="minorHAnsi"/>
        </w:rPr>
        <w:t>s</w:t>
      </w:r>
      <w:r>
        <w:rPr>
          <w:rFonts w:asciiTheme="minorHAnsi" w:hAnsiTheme="minorHAnsi" w:cstheme="minorHAnsi"/>
        </w:rPr>
        <w:t xml:space="preserve"> the temperature response. If non-CO</w:t>
      </w:r>
      <w:r>
        <w:rPr>
          <w:rFonts w:asciiTheme="minorHAnsi" w:hAnsiTheme="minorHAnsi" w:cstheme="minorHAnsi"/>
          <w:vertAlign w:val="subscript"/>
        </w:rPr>
        <w:t>2</w:t>
      </w:r>
      <w:r>
        <w:rPr>
          <w:rFonts w:asciiTheme="minorHAnsi" w:hAnsiTheme="minorHAnsi" w:cstheme="minorHAnsi"/>
        </w:rPr>
        <w:t xml:space="preserve"> radiative forcing were correlated with cumulative CO</w:t>
      </w:r>
      <w:r>
        <w:rPr>
          <w:rFonts w:asciiTheme="minorHAnsi" w:hAnsiTheme="minorHAnsi" w:cstheme="minorHAnsi"/>
          <w:vertAlign w:val="subscript"/>
        </w:rPr>
        <w:t>2</w:t>
      </w:r>
      <w:r>
        <w:rPr>
          <w:rFonts w:asciiTheme="minorHAnsi" w:hAnsiTheme="minorHAnsi" w:cstheme="minorHAnsi"/>
        </w:rPr>
        <w:t xml:space="preserve"> emissions</w:t>
      </w:r>
      <w:r w:rsidR="00362E81">
        <w:rPr>
          <w:rFonts w:asciiTheme="minorHAnsi" w:hAnsiTheme="minorHAnsi" w:cstheme="minorHAnsi"/>
        </w:rPr>
        <w:t>, then the latter would also predict the response with a simple scaling factor, or “effective TCRE”, to account for a constant fractional contribution to warming from non-CO</w:t>
      </w:r>
      <w:r w:rsidR="00362E81">
        <w:rPr>
          <w:rFonts w:asciiTheme="minorHAnsi" w:hAnsiTheme="minorHAnsi" w:cstheme="minorHAnsi"/>
          <w:vertAlign w:val="subscript"/>
        </w:rPr>
        <w:t>2</w:t>
      </w:r>
      <w:r w:rsidR="00362E81">
        <w:rPr>
          <w:rFonts w:asciiTheme="minorHAnsi" w:hAnsiTheme="minorHAnsi" w:cstheme="minorHAnsi"/>
        </w:rPr>
        <w:t xml:space="preserve"> drivers</w:t>
      </w:r>
      <w:ins w:id="174" w:author="Stuart Jenkins" w:date="2019-12-10T16:52:00Z">
        <w:r w:rsidR="0099494C">
          <w:rPr>
            <w:rFonts w:asciiTheme="minorHAnsi" w:hAnsiTheme="minorHAnsi" w:cstheme="minorHAnsi"/>
          </w:rPr>
          <w:fldChar w:fldCharType="begin"/>
        </w:r>
      </w:ins>
      <w:ins w:id="175" w:author="Stuart Jenkins" w:date="2019-12-11T15:48:00Z">
        <w:r w:rsidR="00341DC9">
          <w:rPr>
            <w:rFonts w:asciiTheme="minorHAnsi" w:hAnsiTheme="minorHAnsi" w:cstheme="minorHAnsi"/>
          </w:rPr>
          <w:instrText xml:space="preserve"> ADDIN ZOTERO_ITEM CSL_CITATION {"citationID":"6JT4WRH4","properties":{"formattedCitation":"\\super 19\\nosupersub{}","plainCitation":"19","noteIndex":0},"citationItems":[{"id":317,"uris":["http://zotero.org/users/local/uNYZvaCf/items/WP87YZNC"],"uri":["http://zotero.org/users/local/uNYZvaCf/items/WP87YZNC"],"itemData":{"id":317,"type":"article-journal","abstract":"The historical observational record offers a way to constrain the relationship between cumulative carbon dioxide emissions and global mean warming. We use a standard detection and attribution technique, along with observational uncertainties to estimate the all-forcing or ‘effective’ transient climate response to cumulative emissions (TCRE) from the observational record. Accounting for observational uncertainty and uncertainty in historical non-CO2 radiative forcing gives a best-estimate from the historical record of 1.84°C/TtC (1.43–2.37°C/TtC 5–95% uncertainty) for the effective TCRE and 1.31°C/TtC (0.88–2.60°C/TtC 5–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The Paris Agreement: understanding the physical and social challenges for a warming world of 1.5°C above pre-industrial levels'.","container-title":"Philosophical Transactions of the Royal Society A: Mathematical, Physical and Engineering Sciences","DOI":"10.1098/rsta.2016.0449","issue":"2119","journalAbbreviation":"Philosophical Transactions of the Royal Society A: Mathematical, Physical and Engineering Sciences","page":"20160449","source":"royalsocietypublishing.org (Atypon)","title":"The utility of the historical record for assessing the transient climate response to cumulative emissions","volume":"376","author":[{"family":"Millar","given":"Richard J."},{"family":"Friedlingstein","given":"Pierre"}],"issued":{"date-parts":[["2018",5,13]]}}}],"schema":"https://github.com/citation-style-language/schema/raw/master/csl-citation.json"} </w:instrText>
        </w:r>
      </w:ins>
      <w:r w:rsidR="0099494C">
        <w:rPr>
          <w:rFonts w:asciiTheme="minorHAnsi" w:hAnsiTheme="minorHAnsi" w:cstheme="minorHAnsi"/>
        </w:rPr>
        <w:fldChar w:fldCharType="separate"/>
      </w:r>
      <w:ins w:id="176" w:author="Stuart Jenkins" w:date="2019-12-11T15:48:00Z">
        <w:r w:rsidR="00341DC9" w:rsidRPr="00341DC9">
          <w:rPr>
            <w:rFonts w:ascii="Calibri" w:hAnsiTheme="minorHAnsi" w:cs="Calibri"/>
            <w:vertAlign w:val="superscript"/>
            <w:rPrChange w:id="177" w:author="Stuart Jenkins" w:date="2019-12-11T15:48:00Z">
              <w:rPr>
                <w:vertAlign w:val="superscript"/>
              </w:rPr>
            </w:rPrChange>
          </w:rPr>
          <w:t>19</w:t>
        </w:r>
      </w:ins>
      <w:ins w:id="178" w:author="Stuart Jenkins" w:date="2019-12-10T16:52:00Z">
        <w:r w:rsidR="0099494C">
          <w:rPr>
            <w:rFonts w:asciiTheme="minorHAnsi" w:hAnsiTheme="minorHAnsi" w:cstheme="minorHAnsi"/>
          </w:rPr>
          <w:fldChar w:fldCharType="end"/>
        </w:r>
      </w:ins>
      <w:del w:id="179" w:author="Stuart Jenkins" w:date="2019-12-10T16:50:00Z">
        <w:r w:rsidR="00991528" w:rsidDel="00CA2C7F">
          <w:rPr>
            <w:rFonts w:asciiTheme="minorHAnsi" w:hAnsiTheme="minorHAnsi" w:cstheme="minorHAnsi"/>
          </w:rPr>
          <w:delText xml:space="preserve"> </w:delText>
        </w:r>
      </w:del>
      <w:del w:id="180" w:author="Stuart Jenkins" w:date="2019-12-10T16:49:00Z">
        <w:r w:rsidR="00991528" w:rsidDel="00CA2C7F">
          <w:rPr>
            <w:rFonts w:asciiTheme="minorHAnsi" w:hAnsiTheme="minorHAnsi" w:cstheme="minorHAnsi"/>
          </w:rPr>
          <w:delText>[effective TCRE refs]</w:delText>
        </w:r>
      </w:del>
      <w:r w:rsidR="00991528">
        <w:rPr>
          <w:rFonts w:asciiTheme="minorHAnsi" w:hAnsiTheme="minorHAnsi" w:cstheme="minorHAnsi"/>
        </w:rPr>
        <w:t>.</w:t>
      </w:r>
      <w:r w:rsidR="00362E81">
        <w:rPr>
          <w:rFonts w:asciiTheme="minorHAnsi" w:hAnsiTheme="minorHAnsi" w:cstheme="minorHAnsi"/>
        </w:rPr>
        <w:t xml:space="preserve"> Fig. 1d shows this is not the case: hence the impact of non</w:t>
      </w:r>
      <w:r w:rsidR="00362E81" w:rsidRPr="00196161">
        <w:rPr>
          <w:rFonts w:asciiTheme="minorHAnsi" w:hAnsiTheme="minorHAnsi" w:cstheme="minorHAnsi"/>
        </w:rPr>
        <w:t>-</w:t>
      </w:r>
      <w:ins w:id="181" w:author="Stuart Jenkins" w:date="2019-12-10T16:48:00Z">
        <w:r w:rsidR="00196161">
          <w:rPr>
            <w:rFonts w:asciiTheme="minorHAnsi" w:hAnsiTheme="minorHAnsi" w:cstheme="minorHAnsi"/>
          </w:rPr>
          <w:t>CO2</w:t>
        </w:r>
      </w:ins>
      <w:del w:id="182" w:author="Stuart Jenkins" w:date="2019-12-10T16:48:00Z">
        <w:r w:rsidR="00362E81" w:rsidRPr="00196161" w:rsidDel="00196161">
          <w:rPr>
            <w:rFonts w:asciiTheme="minorHAnsi" w:hAnsiTheme="minorHAnsi" w:cstheme="minorHAnsi"/>
          </w:rPr>
          <w:delText>CO</w:delText>
        </w:r>
        <w:r w:rsidR="00362E81" w:rsidRPr="00196161" w:rsidDel="00196161">
          <w:rPr>
            <w:rFonts w:asciiTheme="minorHAnsi" w:hAnsiTheme="minorHAnsi" w:cstheme="minorHAnsi"/>
          </w:rPr>
          <w:softHyphen/>
          <w:delText>2</w:delText>
        </w:r>
        <w:r w:rsidR="00362E81" w:rsidRPr="00196161" w:rsidDel="00196161">
          <w:rPr>
            <w:rFonts w:asciiTheme="minorHAnsi" w:hAnsiTheme="minorHAnsi" w:cstheme="minorHAnsi"/>
            <w:rPrChange w:id="183" w:author="Stuart Jenkins" w:date="2019-12-10T16:48:00Z">
              <w:rPr>
                <w:rFonts w:asciiTheme="minorHAnsi" w:hAnsiTheme="minorHAnsi" w:cstheme="minorHAnsi"/>
                <w:vertAlign w:val="subscript"/>
              </w:rPr>
            </w:rPrChange>
          </w:rPr>
          <w:delText>2</w:delText>
        </w:r>
      </w:del>
      <w:r w:rsidR="00362E81">
        <w:rPr>
          <w:rFonts w:asciiTheme="minorHAnsi" w:hAnsiTheme="minorHAnsi" w:cstheme="minorHAnsi"/>
        </w:rPr>
        <w:t xml:space="preserve"> forcing needs to </w:t>
      </w:r>
      <w:proofErr w:type="gramStart"/>
      <w:r w:rsidR="00362E81">
        <w:rPr>
          <w:rFonts w:asciiTheme="minorHAnsi" w:hAnsiTheme="minorHAnsi" w:cstheme="minorHAnsi"/>
        </w:rPr>
        <w:t>be treated</w:t>
      </w:r>
      <w:proofErr w:type="gramEnd"/>
      <w:r w:rsidR="00362E81">
        <w:rPr>
          <w:rFonts w:asciiTheme="minorHAnsi" w:hAnsiTheme="minorHAnsi" w:cstheme="minorHAnsi"/>
        </w:rPr>
        <w:t xml:space="preserve"> explicitly</w:t>
      </w:r>
      <w:r w:rsidR="00991528">
        <w:rPr>
          <w:rFonts w:asciiTheme="minorHAnsi" w:hAnsiTheme="minorHAnsi" w:cstheme="minorHAnsi"/>
        </w:rPr>
        <w:t xml:space="preserve"> for these mitigation scenarios</w:t>
      </w:r>
      <w:r w:rsidR="00362E81">
        <w:rPr>
          <w:rFonts w:asciiTheme="minorHAnsi" w:hAnsiTheme="minorHAnsi" w:cstheme="minorHAnsi"/>
        </w:rPr>
        <w:t xml:space="preserve">. </w:t>
      </w:r>
    </w:p>
    <w:p w14:paraId="431A3763" w14:textId="537D58C1" w:rsidR="001534AA" w:rsidRPr="0045212B" w:rsidRDefault="001534AA" w:rsidP="001534AA">
      <w:pPr>
        <w:jc w:val="both"/>
        <w:rPr>
          <w:rFonts w:asciiTheme="minorHAnsi" w:hAnsiTheme="minorHAnsi" w:cstheme="minorHAnsi"/>
        </w:rPr>
      </w:pPr>
    </w:p>
    <w:p w14:paraId="7B66A069" w14:textId="7D77D968" w:rsidR="00855903" w:rsidRDefault="00602FF6" w:rsidP="007A06B6">
      <w:pPr>
        <w:jc w:val="both"/>
        <w:rPr>
          <w:rFonts w:asciiTheme="minorHAnsi" w:hAnsiTheme="minorHAnsi" w:cstheme="minorHAnsi"/>
        </w:rPr>
      </w:pPr>
      <w:r>
        <w:rPr>
          <w:rFonts w:asciiTheme="minorHAnsi" w:hAnsiTheme="minorHAnsi" w:cstheme="minorHAnsi"/>
        </w:rPr>
        <w:t>F</w:t>
      </w:r>
      <w:r w:rsidR="001534AA" w:rsidRPr="0045212B">
        <w:rPr>
          <w:rFonts w:asciiTheme="minorHAnsi" w:hAnsiTheme="minorHAnsi" w:cstheme="minorHAnsi"/>
        </w:rPr>
        <w:t>ig</w:t>
      </w:r>
      <w:r w:rsidR="00362E81">
        <w:rPr>
          <w:rFonts w:asciiTheme="minorHAnsi" w:hAnsiTheme="minorHAnsi" w:cstheme="minorHAnsi"/>
        </w:rPr>
        <w:t>.</w:t>
      </w:r>
      <w:r w:rsidR="001534AA" w:rsidRPr="0045212B">
        <w:rPr>
          <w:rFonts w:asciiTheme="minorHAnsi" w:hAnsiTheme="minorHAnsi" w:cstheme="minorHAnsi"/>
        </w:rPr>
        <w:t xml:space="preserve"> 2</w:t>
      </w:r>
      <w:r w:rsidR="00362E81">
        <w:rPr>
          <w:rFonts w:asciiTheme="minorHAnsi" w:hAnsiTheme="minorHAnsi" w:cstheme="minorHAnsi"/>
        </w:rPr>
        <w:t xml:space="preserve"> panel </w:t>
      </w:r>
      <w:r w:rsidR="001534AA" w:rsidRPr="0045212B">
        <w:rPr>
          <w:rFonts w:asciiTheme="minorHAnsi" w:hAnsiTheme="minorHAnsi" w:cstheme="minorHAnsi"/>
        </w:rPr>
        <w:t xml:space="preserve">a </w:t>
      </w:r>
      <w:proofErr w:type="gramStart"/>
      <w:r w:rsidR="001534AA" w:rsidRPr="0045212B">
        <w:rPr>
          <w:rFonts w:asciiTheme="minorHAnsi" w:hAnsiTheme="minorHAnsi" w:cstheme="minorHAnsi"/>
        </w:rPr>
        <w:t>shows</w:t>
      </w:r>
      <w:proofErr w:type="gramEnd"/>
      <w:r w:rsidR="001534AA" w:rsidRPr="0045212B">
        <w:rPr>
          <w:rFonts w:asciiTheme="minorHAnsi" w:hAnsiTheme="minorHAnsi" w:cstheme="minorHAnsi"/>
        </w:rPr>
        <w:t xml:space="preserve"> a breakdown of the total annual CO</w:t>
      </w:r>
      <w:r w:rsidR="001534AA" w:rsidRPr="0045212B">
        <w:rPr>
          <w:rFonts w:asciiTheme="minorHAnsi" w:hAnsiTheme="minorHAnsi" w:cstheme="minorHAnsi"/>
          <w:vertAlign w:val="subscript"/>
        </w:rPr>
        <w:t>2</w:t>
      </w:r>
      <w:r w:rsidR="001534AA" w:rsidRPr="0045212B">
        <w:rPr>
          <w:rFonts w:asciiTheme="minorHAnsi" w:hAnsiTheme="minorHAnsi" w:cstheme="minorHAnsi"/>
        </w:rPr>
        <w:t>-fe emissions timeseries for the median scenario taken from all 1.5</w:t>
      </w:r>
      <w:r w:rsidR="001534AA" w:rsidRPr="0045212B">
        <w:rPr>
          <w:rFonts w:ascii="Cambria Math" w:eastAsia="Cambria Math" w:hAnsi="Cambria Math" w:cs="Cambria Math"/>
        </w:rPr>
        <w:t>℃</w:t>
      </w:r>
      <w:r w:rsidR="001534AA" w:rsidRPr="0045212B">
        <w:rPr>
          <w:rFonts w:asciiTheme="minorHAnsi" w:hAnsiTheme="minorHAnsi" w:cstheme="minorHAnsi"/>
        </w:rPr>
        <w:t>-compatible scenarios plotted in figure 1</w:t>
      </w:r>
      <w:r w:rsidR="00362E81">
        <w:rPr>
          <w:rFonts w:asciiTheme="minorHAnsi" w:hAnsiTheme="minorHAnsi" w:cstheme="minorHAnsi"/>
        </w:rPr>
        <w:t>, extended back to preindustrial using the RCP8.5-hist radiative forcing</w:t>
      </w:r>
      <w:r w:rsidR="00991528">
        <w:rPr>
          <w:rFonts w:asciiTheme="minorHAnsi" w:hAnsiTheme="minorHAnsi" w:cstheme="minorHAnsi"/>
        </w:rPr>
        <w:t>,</w:t>
      </w:r>
      <w:r w:rsidR="001534AA" w:rsidRPr="0045212B">
        <w:rPr>
          <w:rFonts w:asciiTheme="minorHAnsi" w:hAnsiTheme="minorHAnsi" w:cstheme="minorHAnsi"/>
        </w:rPr>
        <w:t xml:space="preserve"> stacked and coloured by pollutant</w:t>
      </w:r>
      <w:r w:rsidR="002D5F88" w:rsidRPr="0045212B">
        <w:rPr>
          <w:rFonts w:asciiTheme="minorHAnsi" w:hAnsiTheme="minorHAnsi" w:cstheme="minorHAnsi"/>
        </w:rPr>
        <w:t xml:space="preserve">. </w:t>
      </w:r>
      <w:r w:rsidR="00362E81">
        <w:rPr>
          <w:rFonts w:asciiTheme="minorHAnsi" w:hAnsiTheme="minorHAnsi" w:cstheme="minorHAnsi"/>
        </w:rPr>
        <w:t xml:space="preserve">Panel b shows cumulative emissions, with superimposed dotted lines </w:t>
      </w:r>
      <w:r w:rsidR="00855903">
        <w:rPr>
          <w:rFonts w:asciiTheme="minorHAnsi" w:hAnsiTheme="minorHAnsi" w:cstheme="minorHAnsi"/>
        </w:rPr>
        <w:t xml:space="preserve">and right-hand axis </w:t>
      </w:r>
      <w:r w:rsidR="00362E81">
        <w:rPr>
          <w:rFonts w:asciiTheme="minorHAnsi" w:hAnsiTheme="minorHAnsi" w:cstheme="minorHAnsi"/>
        </w:rPr>
        <w:t xml:space="preserve">showing the temperature response to </w:t>
      </w:r>
      <w:r w:rsidR="00855903">
        <w:rPr>
          <w:rFonts w:asciiTheme="minorHAnsi" w:hAnsiTheme="minorHAnsi" w:cstheme="minorHAnsi"/>
        </w:rPr>
        <w:t xml:space="preserve">the radiative forcing due to </w:t>
      </w:r>
      <w:r w:rsidR="00362E81">
        <w:rPr>
          <w:rFonts w:asciiTheme="minorHAnsi" w:hAnsiTheme="minorHAnsi" w:cstheme="minorHAnsi"/>
        </w:rPr>
        <w:t>each component</w:t>
      </w:r>
      <w:r w:rsidR="00AC5A28">
        <w:rPr>
          <w:rFonts w:asciiTheme="minorHAnsi" w:hAnsiTheme="minorHAnsi" w:cstheme="minorHAnsi"/>
        </w:rPr>
        <w:t>. In contrast to CO</w:t>
      </w:r>
      <w:r w:rsidR="00AC5A28">
        <w:rPr>
          <w:rFonts w:asciiTheme="minorHAnsi" w:hAnsiTheme="minorHAnsi" w:cstheme="minorHAnsi"/>
          <w:vertAlign w:val="subscript"/>
        </w:rPr>
        <w:t>2</w:t>
      </w:r>
      <w:r w:rsidR="00AC5A28">
        <w:rPr>
          <w:rFonts w:asciiTheme="minorHAnsi" w:hAnsiTheme="minorHAnsi" w:cstheme="minorHAnsi"/>
        </w:rPr>
        <w:t>-equivalent emissions, whether computed with GWP</w:t>
      </w:r>
      <w:r w:rsidR="00AC5A28">
        <w:rPr>
          <w:rFonts w:asciiTheme="minorHAnsi" w:hAnsiTheme="minorHAnsi" w:cstheme="minorHAnsi"/>
          <w:vertAlign w:val="subscript"/>
        </w:rPr>
        <w:t>100</w:t>
      </w:r>
      <w:r w:rsidR="00AC5A28">
        <w:rPr>
          <w:rFonts w:asciiTheme="minorHAnsi" w:hAnsiTheme="minorHAnsi" w:cstheme="minorHAnsi"/>
        </w:rPr>
        <w:t xml:space="preserve"> or any other conventional metric, CO</w:t>
      </w:r>
      <w:r w:rsidR="00AC5A28">
        <w:rPr>
          <w:rFonts w:asciiTheme="minorHAnsi" w:hAnsiTheme="minorHAnsi" w:cstheme="minorHAnsi"/>
          <w:vertAlign w:val="subscript"/>
        </w:rPr>
        <w:t>2</w:t>
      </w:r>
      <w:r w:rsidR="00AC5A28">
        <w:rPr>
          <w:rFonts w:asciiTheme="minorHAnsi" w:hAnsiTheme="minorHAnsi" w:cstheme="minorHAnsi"/>
        </w:rPr>
        <w:t xml:space="preserve">-fe emissions reflect the impact of individual climate drivers on global temperature, allowing them to </w:t>
      </w:r>
      <w:proofErr w:type="gramStart"/>
      <w:r w:rsidR="00AC5A28">
        <w:rPr>
          <w:rFonts w:asciiTheme="minorHAnsi" w:hAnsiTheme="minorHAnsi" w:cstheme="minorHAnsi"/>
        </w:rPr>
        <w:t>be compared</w:t>
      </w:r>
      <w:proofErr w:type="gramEnd"/>
      <w:r w:rsidR="00AC5A28">
        <w:rPr>
          <w:rFonts w:asciiTheme="minorHAnsi" w:hAnsiTheme="minorHAnsi" w:cstheme="minorHAnsi"/>
        </w:rPr>
        <w:t xml:space="preserve"> objectively. </w:t>
      </w:r>
      <w:r w:rsidR="00206CF0" w:rsidRPr="0045212B">
        <w:rPr>
          <w:rFonts w:asciiTheme="minorHAnsi" w:hAnsiTheme="minorHAnsi" w:cstheme="minorHAnsi"/>
        </w:rPr>
        <w:t xml:space="preserve">Methane emissions </w:t>
      </w:r>
      <w:r w:rsidR="00AC5A28">
        <w:rPr>
          <w:rFonts w:asciiTheme="minorHAnsi" w:hAnsiTheme="minorHAnsi" w:cstheme="minorHAnsi"/>
        </w:rPr>
        <w:t xml:space="preserve">make a net positive </w:t>
      </w:r>
      <w:r w:rsidR="00206CF0" w:rsidRPr="0045212B">
        <w:rPr>
          <w:rFonts w:asciiTheme="minorHAnsi" w:hAnsiTheme="minorHAnsi" w:cstheme="minorHAnsi"/>
        </w:rPr>
        <w:t>contribut</w:t>
      </w:r>
      <w:r w:rsidR="00AC5A28">
        <w:rPr>
          <w:rFonts w:asciiTheme="minorHAnsi" w:hAnsiTheme="minorHAnsi" w:cstheme="minorHAnsi"/>
        </w:rPr>
        <w:t>ion to annual</w:t>
      </w:r>
      <w:r w:rsidR="00206CF0" w:rsidRPr="0045212B">
        <w:rPr>
          <w:rFonts w:asciiTheme="minorHAnsi" w:hAnsiTheme="minorHAnsi" w:cstheme="minorHAnsi"/>
        </w:rPr>
        <w:t xml:space="preserve"> CO</w:t>
      </w:r>
      <w:r w:rsidR="00206CF0" w:rsidRPr="0045212B">
        <w:rPr>
          <w:rFonts w:asciiTheme="minorHAnsi" w:hAnsiTheme="minorHAnsi" w:cstheme="minorHAnsi"/>
          <w:vertAlign w:val="subscript"/>
        </w:rPr>
        <w:t>2</w:t>
      </w:r>
      <w:r w:rsidR="00206CF0" w:rsidRPr="0045212B">
        <w:rPr>
          <w:rFonts w:asciiTheme="minorHAnsi" w:hAnsiTheme="minorHAnsi" w:cstheme="minorHAnsi"/>
        </w:rPr>
        <w:t>-fe emissions until they begin to rapidly decline</w:t>
      </w:r>
      <w:r w:rsidR="00742835" w:rsidRPr="0045212B">
        <w:rPr>
          <w:rFonts w:asciiTheme="minorHAnsi" w:hAnsiTheme="minorHAnsi" w:cstheme="minorHAnsi"/>
        </w:rPr>
        <w:t>. Thereafter</w:t>
      </w:r>
      <w:r w:rsidR="00AC5A28">
        <w:rPr>
          <w:rFonts w:asciiTheme="minorHAnsi" w:hAnsiTheme="minorHAnsi" w:cstheme="minorHAnsi"/>
        </w:rPr>
        <w:t xml:space="preserve">, annual methane </w:t>
      </w:r>
      <w:r w:rsidR="00742835" w:rsidRPr="0045212B">
        <w:rPr>
          <w:rFonts w:asciiTheme="minorHAnsi" w:hAnsiTheme="minorHAnsi" w:cstheme="minorHAnsi"/>
        </w:rPr>
        <w:t>CO</w:t>
      </w:r>
      <w:r w:rsidR="00742835" w:rsidRPr="0045212B">
        <w:rPr>
          <w:rFonts w:asciiTheme="minorHAnsi" w:hAnsiTheme="minorHAnsi" w:cstheme="minorHAnsi"/>
          <w:vertAlign w:val="subscript"/>
        </w:rPr>
        <w:t>2</w:t>
      </w:r>
      <w:r w:rsidR="00742835" w:rsidRPr="0045212B">
        <w:rPr>
          <w:rFonts w:asciiTheme="minorHAnsi" w:hAnsiTheme="minorHAnsi" w:cstheme="minorHAnsi"/>
        </w:rPr>
        <w:t xml:space="preserve">-fe emissions </w:t>
      </w:r>
      <w:r w:rsidR="00AC5A28">
        <w:rPr>
          <w:rFonts w:asciiTheme="minorHAnsi" w:hAnsiTheme="minorHAnsi" w:cstheme="minorHAnsi"/>
        </w:rPr>
        <w:t>become negative:</w:t>
      </w:r>
      <w:r w:rsidR="007A307D" w:rsidRPr="0045212B">
        <w:rPr>
          <w:rFonts w:asciiTheme="minorHAnsi" w:hAnsiTheme="minorHAnsi" w:cstheme="minorHAnsi"/>
        </w:rPr>
        <w:t xml:space="preserve"> the short atmospheric residence time of </w:t>
      </w:r>
      <w:r w:rsidR="00AC5A28">
        <w:rPr>
          <w:rFonts w:asciiTheme="minorHAnsi" w:hAnsiTheme="minorHAnsi" w:cstheme="minorHAnsi"/>
        </w:rPr>
        <w:t>methane</w:t>
      </w:r>
      <w:r w:rsidR="00AC5A28" w:rsidRPr="0045212B">
        <w:rPr>
          <w:rFonts w:asciiTheme="minorHAnsi" w:hAnsiTheme="minorHAnsi" w:cstheme="minorHAnsi"/>
        </w:rPr>
        <w:fldChar w:fldCharType="begin"/>
      </w:r>
      <w:ins w:id="184" w:author="Stuart Jenkins" w:date="2019-12-11T15:48:00Z">
        <w:r w:rsidR="00341DC9">
          <w:rPr>
            <w:rFonts w:asciiTheme="minorHAnsi" w:hAnsiTheme="minorHAnsi" w:cstheme="minorHAnsi"/>
          </w:rPr>
          <w:instrText xml:space="preserve"> ADDIN ZOTERO_ITEM CSL_CITATION {"citationID":"UObwTfMA","properties":{"formattedCitation":"\\super 20\\nosupersub{}","plainCitation":"20","noteIndex":0},"citationItems":[{"id":130,"uris":["http://zotero.org/users/local/uNYZvaCf/items/D4NLU2N4"],"uri":["http://zotero.org/users/local/uNYZvaCf/items/D4NLU2N4"],"itemData":{"id":130,"type":"article-journal","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container-title":"npj Climate and Atmospheric Science","DOI":"10.1038/s41612-018-0026-8","ISSN":"2397-3722","issue":"1","language":"En","page":"16","source":"www.nature.com","title":"A solution to the misrepresentations of CO 2 -equivalent emissions of short-lived climate pollutants under ambitious mitigation","volume":"1","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ins>
      <w:del w:id="185" w:author="Stuart Jenkins" w:date="2019-12-10T16:33:00Z">
        <w:r w:rsidR="00AC5A28" w:rsidRPr="0045212B" w:rsidDel="0051387C">
          <w:rPr>
            <w:rFonts w:asciiTheme="minorHAnsi" w:hAnsiTheme="minorHAnsi" w:cstheme="minorHAnsi"/>
          </w:rPr>
          <w:delInstrText xml:space="preserve"> ADDIN ZOTERO_ITEM CSL_CITATION {"citationID":"UObwTfMA","properties":{"formattedCitation":"\\super 15\\nosupersub{}","plainCitation":"15","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delInstrText>
        </w:r>
      </w:del>
      <w:r w:rsidR="00AC5A28" w:rsidRPr="0045212B">
        <w:rPr>
          <w:rFonts w:asciiTheme="minorHAnsi" w:hAnsiTheme="minorHAnsi" w:cstheme="minorHAnsi"/>
        </w:rPr>
        <w:fldChar w:fldCharType="separate"/>
      </w:r>
      <w:ins w:id="186" w:author="Stuart Jenkins" w:date="2019-12-11T15:48:00Z">
        <w:r w:rsidR="00341DC9" w:rsidRPr="00341DC9">
          <w:rPr>
            <w:rFonts w:ascii="Calibri" w:hAnsiTheme="minorHAnsi" w:cs="Calibri"/>
            <w:vertAlign w:val="superscript"/>
            <w:rPrChange w:id="187" w:author="Stuart Jenkins" w:date="2019-12-11T15:48:00Z">
              <w:rPr>
                <w:vertAlign w:val="superscript"/>
              </w:rPr>
            </w:rPrChange>
          </w:rPr>
          <w:t>20</w:t>
        </w:r>
      </w:ins>
      <w:del w:id="188" w:author="Stuart Jenkins" w:date="2019-12-10T16:36:00Z">
        <w:r w:rsidR="00AC5A28" w:rsidRPr="00341DC9" w:rsidDel="0051387C">
          <w:rPr>
            <w:rFonts w:ascii="Calibri" w:hAnsiTheme="minorHAnsi" w:cs="Calibri"/>
            <w:vertAlign w:val="superscript"/>
            <w:rPrChange w:id="189" w:author="Stuart Jenkins" w:date="2019-12-11T15:48:00Z">
              <w:rPr>
                <w:rFonts w:asciiTheme="minorHAnsi" w:hAnsiTheme="minorHAnsi" w:cstheme="minorHAnsi"/>
                <w:vertAlign w:val="superscript"/>
              </w:rPr>
            </w:rPrChange>
          </w:rPr>
          <w:delText>15</w:delText>
        </w:r>
      </w:del>
      <w:r w:rsidR="00AC5A28" w:rsidRPr="0045212B">
        <w:rPr>
          <w:rFonts w:asciiTheme="minorHAnsi" w:hAnsiTheme="minorHAnsi" w:cstheme="minorHAnsi"/>
        </w:rPr>
        <w:fldChar w:fldCharType="end"/>
      </w:r>
      <w:r w:rsidR="00AC5A28">
        <w:rPr>
          <w:rFonts w:asciiTheme="minorHAnsi" w:hAnsiTheme="minorHAnsi" w:cstheme="minorHAnsi"/>
        </w:rPr>
        <w:t xml:space="preserve"> means that falling methane emissions give a declining radiative forcing, equivalent to negative CO</w:t>
      </w:r>
      <w:r w:rsidR="00AC5A28">
        <w:rPr>
          <w:rFonts w:asciiTheme="minorHAnsi" w:hAnsiTheme="minorHAnsi" w:cstheme="minorHAnsi"/>
          <w:vertAlign w:val="subscript"/>
        </w:rPr>
        <w:t>2</w:t>
      </w:r>
      <w:r w:rsidR="00AC5A28">
        <w:rPr>
          <w:rFonts w:asciiTheme="minorHAnsi" w:hAnsiTheme="minorHAnsi" w:cstheme="minorHAnsi"/>
        </w:rPr>
        <w:t>-fe emissions</w:t>
      </w:r>
      <w:r w:rsidR="00742835" w:rsidRPr="0045212B">
        <w:rPr>
          <w:rFonts w:asciiTheme="minorHAnsi" w:hAnsiTheme="minorHAnsi" w:cstheme="minorHAnsi"/>
        </w:rPr>
        <w:t xml:space="preserve">. </w:t>
      </w:r>
      <w:r w:rsidR="007A06B6">
        <w:rPr>
          <w:rFonts w:asciiTheme="minorHAnsi" w:hAnsiTheme="minorHAnsi" w:cstheme="minorHAnsi"/>
        </w:rPr>
        <w:t xml:space="preserve">Aerosols behave </w:t>
      </w:r>
      <w:del w:id="190" w:author="Stuart Jenkins" w:date="2019-12-10T16:53:00Z">
        <w:r w:rsidR="007A06B6" w:rsidDel="00591732">
          <w:rPr>
            <w:rFonts w:asciiTheme="minorHAnsi" w:hAnsiTheme="minorHAnsi" w:cstheme="minorHAnsi"/>
          </w:rPr>
          <w:delText>similiarly</w:delText>
        </w:r>
      </w:del>
      <w:ins w:id="191" w:author="Stuart Jenkins" w:date="2019-12-10T16:53:00Z">
        <w:r w:rsidR="00591732">
          <w:rPr>
            <w:rFonts w:asciiTheme="minorHAnsi" w:hAnsiTheme="minorHAnsi" w:cstheme="minorHAnsi"/>
          </w:rPr>
          <w:t>similarly</w:t>
        </w:r>
      </w:ins>
      <w:r w:rsidR="007A06B6">
        <w:rPr>
          <w:rFonts w:asciiTheme="minorHAnsi" w:hAnsiTheme="minorHAnsi" w:cstheme="minorHAnsi"/>
        </w:rPr>
        <w:t xml:space="preserve">, with the opposite sign, while </w:t>
      </w:r>
      <w:r w:rsidR="00742835" w:rsidRPr="0045212B">
        <w:rPr>
          <w:rFonts w:asciiTheme="minorHAnsi" w:hAnsiTheme="minorHAnsi" w:cstheme="minorHAnsi"/>
        </w:rPr>
        <w:t xml:space="preserve">long-lived pollutants </w:t>
      </w:r>
      <w:r w:rsidR="007A06B6">
        <w:rPr>
          <w:rFonts w:asciiTheme="minorHAnsi" w:hAnsiTheme="minorHAnsi" w:cstheme="minorHAnsi"/>
        </w:rPr>
        <w:t>like nitrous oxide behave like</w:t>
      </w:r>
      <w:r w:rsidR="00742835" w:rsidRPr="0045212B">
        <w:rPr>
          <w:rFonts w:asciiTheme="minorHAnsi" w:hAnsiTheme="minorHAnsi" w:cstheme="minorHAnsi"/>
        </w:rPr>
        <w:t xml:space="preserve"> CO</w:t>
      </w:r>
      <w:r w:rsidR="00742835" w:rsidRPr="0045212B">
        <w:rPr>
          <w:rFonts w:asciiTheme="minorHAnsi" w:hAnsiTheme="minorHAnsi" w:cstheme="minorHAnsi"/>
          <w:vertAlign w:val="subscript"/>
        </w:rPr>
        <w:t>2</w:t>
      </w:r>
      <w:r w:rsidR="00742835" w:rsidRPr="0045212B">
        <w:rPr>
          <w:rFonts w:asciiTheme="minorHAnsi" w:hAnsiTheme="minorHAnsi" w:cstheme="minorHAnsi"/>
        </w:rPr>
        <w:t>.</w:t>
      </w:r>
      <w:r w:rsidR="00B50563" w:rsidRPr="0045212B">
        <w:rPr>
          <w:rFonts w:asciiTheme="minorHAnsi" w:hAnsiTheme="minorHAnsi" w:cstheme="minorHAnsi"/>
        </w:rPr>
        <w:t xml:space="preserve"> </w:t>
      </w:r>
    </w:p>
    <w:p w14:paraId="3D715352" w14:textId="77777777" w:rsidR="00855903" w:rsidRDefault="00855903" w:rsidP="007A06B6">
      <w:pPr>
        <w:jc w:val="both"/>
        <w:rPr>
          <w:rFonts w:asciiTheme="minorHAnsi" w:hAnsiTheme="minorHAnsi" w:cstheme="minorHAnsi"/>
        </w:rPr>
      </w:pPr>
    </w:p>
    <w:p w14:paraId="0FDEA5A6" w14:textId="0106A966" w:rsidR="007A06B6" w:rsidRPr="00EC69A5" w:rsidRDefault="007A06B6" w:rsidP="007A06B6">
      <w:pPr>
        <w:jc w:val="both"/>
        <w:rPr>
          <w:rFonts w:asciiTheme="minorHAnsi" w:hAnsiTheme="minorHAnsi" w:cstheme="minorHAnsi"/>
        </w:rPr>
      </w:pPr>
      <w:r>
        <w:rPr>
          <w:rFonts w:asciiTheme="minorHAnsi" w:hAnsiTheme="minorHAnsi" w:cstheme="minorHAnsi"/>
        </w:rPr>
        <w:t>Total cumulative CO</w:t>
      </w:r>
      <w:r>
        <w:rPr>
          <w:rFonts w:asciiTheme="minorHAnsi" w:hAnsiTheme="minorHAnsi" w:cstheme="minorHAnsi"/>
          <w:vertAlign w:val="subscript"/>
        </w:rPr>
        <w:t>2</w:t>
      </w:r>
      <w:r>
        <w:rPr>
          <w:rFonts w:asciiTheme="minorHAnsi" w:hAnsiTheme="minorHAnsi" w:cstheme="minorHAnsi"/>
        </w:rPr>
        <w:t xml:space="preserve">-fe emissions and </w:t>
      </w:r>
      <w:r w:rsidR="00991528">
        <w:rPr>
          <w:rFonts w:asciiTheme="minorHAnsi" w:hAnsiTheme="minorHAnsi" w:cstheme="minorHAnsi"/>
        </w:rPr>
        <w:t>total anthropogenic warming</w:t>
      </w:r>
      <w:r>
        <w:rPr>
          <w:rFonts w:asciiTheme="minorHAnsi" w:hAnsiTheme="minorHAnsi" w:cstheme="minorHAnsi"/>
        </w:rPr>
        <w:t xml:space="preserve"> are </w:t>
      </w:r>
      <w:r w:rsidR="00991528">
        <w:rPr>
          <w:rFonts w:asciiTheme="minorHAnsi" w:hAnsiTheme="minorHAnsi" w:cstheme="minorHAnsi"/>
        </w:rPr>
        <w:t>similar</w:t>
      </w:r>
      <w:r>
        <w:rPr>
          <w:rFonts w:asciiTheme="minorHAnsi" w:hAnsiTheme="minorHAnsi" w:cstheme="minorHAnsi"/>
        </w:rPr>
        <w:t xml:space="preserve"> to cumulative CO</w:t>
      </w:r>
      <w:r>
        <w:rPr>
          <w:rFonts w:asciiTheme="minorHAnsi" w:hAnsiTheme="minorHAnsi" w:cstheme="minorHAnsi"/>
          <w:vertAlign w:val="subscript"/>
        </w:rPr>
        <w:t>2</w:t>
      </w:r>
      <w:r>
        <w:rPr>
          <w:rFonts w:asciiTheme="minorHAnsi" w:hAnsiTheme="minorHAnsi" w:cstheme="minorHAnsi"/>
        </w:rPr>
        <w:t xml:space="preserve"> emissions and CO</w:t>
      </w:r>
      <w:r>
        <w:rPr>
          <w:rFonts w:asciiTheme="minorHAnsi" w:hAnsiTheme="minorHAnsi" w:cstheme="minorHAnsi"/>
          <w:vertAlign w:val="subscript"/>
        </w:rPr>
        <w:t>2</w:t>
      </w:r>
      <w:r>
        <w:rPr>
          <w:rFonts w:asciiTheme="minorHAnsi" w:hAnsiTheme="minorHAnsi" w:cstheme="minorHAnsi"/>
        </w:rPr>
        <w:t xml:space="preserve">-induced warming up to the present </w:t>
      </w:r>
      <w:proofErr w:type="gramStart"/>
      <w:r>
        <w:rPr>
          <w:rFonts w:asciiTheme="minorHAnsi" w:hAnsiTheme="minorHAnsi" w:cstheme="minorHAnsi"/>
        </w:rPr>
        <w:t>day, but</w:t>
      </w:r>
      <w:proofErr w:type="gramEnd"/>
      <w:r>
        <w:rPr>
          <w:rFonts w:asciiTheme="minorHAnsi" w:hAnsiTheme="minorHAnsi" w:cstheme="minorHAnsi"/>
        </w:rPr>
        <w:t xml:space="preserve"> diverge rapidly over the coming decades as aerosol forcing declines. Strikingly, this aerosol decline contributes as much to future warming as remaining CO</w:t>
      </w:r>
      <w:r>
        <w:rPr>
          <w:rFonts w:asciiTheme="minorHAnsi" w:hAnsiTheme="minorHAnsi" w:cstheme="minorHAnsi"/>
          <w:vertAlign w:val="subscript"/>
        </w:rPr>
        <w:t>2</w:t>
      </w:r>
      <w:r>
        <w:rPr>
          <w:rFonts w:asciiTheme="minorHAnsi" w:hAnsiTheme="minorHAnsi" w:cstheme="minorHAnsi"/>
        </w:rPr>
        <w:t xml:space="preserve"> emissions, highlighting the importance of </w:t>
      </w:r>
      <w:r w:rsidR="00EC69A5">
        <w:rPr>
          <w:rFonts w:asciiTheme="minorHAnsi" w:hAnsiTheme="minorHAnsi" w:cstheme="minorHAnsi"/>
        </w:rPr>
        <w:t>common and comparable presentations of</w:t>
      </w:r>
      <w:r>
        <w:rPr>
          <w:rFonts w:asciiTheme="minorHAnsi" w:hAnsiTheme="minorHAnsi" w:cstheme="minorHAnsi"/>
        </w:rPr>
        <w:t xml:space="preserve"> all climate drivers</w:t>
      </w:r>
      <w:r w:rsidR="00855903">
        <w:rPr>
          <w:rFonts w:asciiTheme="minorHAnsi" w:hAnsiTheme="minorHAnsi" w:cstheme="minorHAnsi"/>
        </w:rPr>
        <w:t>. A</w:t>
      </w:r>
      <w:r w:rsidR="00EC69A5">
        <w:rPr>
          <w:rFonts w:asciiTheme="minorHAnsi" w:hAnsiTheme="minorHAnsi" w:cstheme="minorHAnsi"/>
        </w:rPr>
        <w:t xml:space="preserve">erosols </w:t>
      </w:r>
      <w:proofErr w:type="gramStart"/>
      <w:r w:rsidR="00EC69A5">
        <w:rPr>
          <w:rFonts w:asciiTheme="minorHAnsi" w:hAnsiTheme="minorHAnsi" w:cstheme="minorHAnsi"/>
        </w:rPr>
        <w:t>are often left</w:t>
      </w:r>
      <w:proofErr w:type="gramEnd"/>
      <w:r w:rsidR="00EC69A5">
        <w:rPr>
          <w:rFonts w:asciiTheme="minorHAnsi" w:hAnsiTheme="minorHAnsi" w:cstheme="minorHAnsi"/>
        </w:rPr>
        <w:t xml:space="preserve"> off figures showing multi-gas scenarios because of the lack of a non-arbitrary way of displaying them on a common axis, a problem resolved by CO</w:t>
      </w:r>
      <w:r w:rsidR="00EC69A5">
        <w:rPr>
          <w:rFonts w:asciiTheme="minorHAnsi" w:hAnsiTheme="minorHAnsi" w:cstheme="minorHAnsi"/>
          <w:vertAlign w:val="subscript"/>
        </w:rPr>
        <w:t>2</w:t>
      </w:r>
      <w:r w:rsidR="00EC69A5">
        <w:rPr>
          <w:rFonts w:asciiTheme="minorHAnsi" w:hAnsiTheme="minorHAnsi" w:cstheme="minorHAnsi"/>
        </w:rPr>
        <w:t>-fe. Median values and ranges for individual contributions to CO</w:t>
      </w:r>
      <w:r w:rsidR="00EC69A5">
        <w:rPr>
          <w:rFonts w:asciiTheme="minorHAnsi" w:hAnsiTheme="minorHAnsi" w:cstheme="minorHAnsi"/>
          <w:vertAlign w:val="subscript"/>
        </w:rPr>
        <w:t>2</w:t>
      </w:r>
      <w:r w:rsidR="00EC69A5">
        <w:rPr>
          <w:rFonts w:asciiTheme="minorHAnsi" w:hAnsiTheme="minorHAnsi" w:cstheme="minorHAnsi"/>
        </w:rPr>
        <w:t xml:space="preserve">-fe emissions from 2018, both to the time of peak warming and to 2100, </w:t>
      </w:r>
      <w:proofErr w:type="gramStart"/>
      <w:r w:rsidR="00EC69A5">
        <w:rPr>
          <w:rFonts w:asciiTheme="minorHAnsi" w:hAnsiTheme="minorHAnsi" w:cstheme="minorHAnsi"/>
        </w:rPr>
        <w:t>are given</w:t>
      </w:r>
      <w:proofErr w:type="gramEnd"/>
      <w:r w:rsidR="00EC69A5">
        <w:rPr>
          <w:rFonts w:asciiTheme="minorHAnsi" w:hAnsiTheme="minorHAnsi" w:cstheme="minorHAnsi"/>
        </w:rPr>
        <w:t xml:space="preserve"> in table 1</w:t>
      </w:r>
      <w:r w:rsidR="00855903">
        <w:rPr>
          <w:rFonts w:asciiTheme="minorHAnsi" w:hAnsiTheme="minorHAnsi" w:cstheme="minorHAnsi"/>
        </w:rPr>
        <w:t xml:space="preserve"> for the three scenario categories</w:t>
      </w:r>
      <w:r w:rsidR="00EC69A5">
        <w:rPr>
          <w:rFonts w:asciiTheme="minorHAnsi" w:hAnsiTheme="minorHAnsi" w:cstheme="minorHAnsi"/>
        </w:rPr>
        <w:t>.</w:t>
      </w:r>
    </w:p>
    <w:p w14:paraId="30266C1C" w14:textId="041B8DFB" w:rsidR="00F46F7C" w:rsidRPr="0045212B" w:rsidRDefault="00F46F7C" w:rsidP="001534AA">
      <w:pPr>
        <w:jc w:val="both"/>
        <w:rPr>
          <w:rFonts w:asciiTheme="minorHAnsi" w:hAnsiTheme="minorHAnsi" w:cstheme="minorHAnsi"/>
        </w:rPr>
      </w:pPr>
    </w:p>
    <w:p w14:paraId="49C3D6B4" w14:textId="65AB21D2" w:rsidR="00B33881" w:rsidRDefault="00B33881" w:rsidP="00B33881">
      <w:pPr>
        <w:rPr>
          <w:rFonts w:asciiTheme="minorHAnsi" w:hAnsiTheme="minorHAnsi" w:cstheme="minorHAnsi"/>
          <w:color w:val="000000"/>
        </w:rPr>
      </w:pPr>
      <w:r w:rsidRPr="0045212B">
        <w:rPr>
          <w:rFonts w:asciiTheme="minorHAnsi" w:hAnsiTheme="minorHAnsi" w:cstheme="minorHAnsi"/>
          <w:color w:val="000000"/>
        </w:rPr>
        <w:t>[FIGURE 2 HERE]</w:t>
      </w:r>
      <w:r w:rsidR="00AA7D66" w:rsidRPr="0045212B">
        <w:rPr>
          <w:rFonts w:asciiTheme="minorHAnsi" w:hAnsiTheme="minorHAnsi" w:cstheme="minorHAnsi"/>
          <w:color w:val="000000"/>
        </w:rPr>
        <w:t xml:space="preserve"> </w:t>
      </w:r>
    </w:p>
    <w:p w14:paraId="713D65E7" w14:textId="5B7B4F58" w:rsidR="00FD134E" w:rsidDel="004254C0" w:rsidRDefault="00FD134E" w:rsidP="00B33881">
      <w:pPr>
        <w:rPr>
          <w:del w:id="192" w:author="Stuart Jenkins" w:date="2019-12-06T15:37:00Z"/>
          <w:rFonts w:asciiTheme="minorHAnsi" w:hAnsiTheme="minorHAnsi" w:cstheme="minorHAnsi"/>
          <w:color w:val="000000"/>
        </w:rPr>
      </w:pPr>
    </w:p>
    <w:p w14:paraId="4EA6E91F" w14:textId="6A50CBBA" w:rsidR="004254C0" w:rsidRDefault="00FD134E" w:rsidP="001C6022">
      <w:pPr>
        <w:rPr>
          <w:ins w:id="193" w:author="Stuart Jenkins" w:date="2019-12-06T15:27:00Z"/>
          <w:rFonts w:asciiTheme="minorHAnsi" w:hAnsiTheme="minorHAnsi" w:cstheme="minorHAnsi"/>
          <w:color w:val="000000"/>
        </w:rPr>
      </w:pPr>
      <w:del w:id="194" w:author="Stuart Jenkins" w:date="2019-12-06T15:37:00Z">
        <w:r w:rsidDel="004254C0">
          <w:rPr>
            <w:rFonts w:asciiTheme="minorHAnsi" w:hAnsiTheme="minorHAnsi" w:cstheme="minorHAnsi"/>
            <w:color w:val="000000"/>
          </w:rPr>
          <w:delText>[TABLE 1 HERE]</w:delText>
        </w:r>
      </w:del>
    </w:p>
    <w:p w14:paraId="3ED55719" w14:textId="344632F8" w:rsidR="004254C0" w:rsidDel="00ED7C13" w:rsidRDefault="004254C0" w:rsidP="001E7D0F">
      <w:pPr>
        <w:jc w:val="both"/>
        <w:rPr>
          <w:del w:id="195" w:author="Stuart Jenkins" w:date="2019-12-10T15:44:00Z"/>
          <w:rFonts w:asciiTheme="minorHAnsi" w:hAnsiTheme="minorHAnsi" w:cstheme="minorHAnsi"/>
        </w:rPr>
      </w:pPr>
    </w:p>
    <w:p w14:paraId="041E33C8" w14:textId="04F290A5" w:rsidR="00ED7C13" w:rsidRPr="0045212B" w:rsidRDefault="00ED7C13" w:rsidP="001C6022">
      <w:pPr>
        <w:rPr>
          <w:ins w:id="196" w:author="Stuart Jenkins" w:date="2019-12-10T16:25:00Z"/>
          <w:rFonts w:asciiTheme="minorHAnsi" w:hAnsiTheme="minorHAnsi" w:cstheme="minorHAnsi"/>
        </w:rPr>
      </w:pPr>
      <w:ins w:id="197" w:author="Stuart Jenkins" w:date="2019-12-10T16:25:00Z">
        <w:r>
          <w:rPr>
            <w:rFonts w:asciiTheme="minorHAnsi" w:hAnsiTheme="minorHAnsi" w:cstheme="minorHAnsi"/>
          </w:rPr>
          <w:t>[TABLE 1 HERE]</w:t>
        </w:r>
      </w:ins>
    </w:p>
    <w:p w14:paraId="18DF2164" w14:textId="3BBE4085" w:rsidR="00E44BB1" w:rsidDel="00591732" w:rsidRDefault="00E44BB1" w:rsidP="001E7D0F">
      <w:pPr>
        <w:jc w:val="both"/>
        <w:rPr>
          <w:del w:id="198" w:author="Stuart Jenkins" w:date="2019-12-10T15:44:00Z"/>
          <w:rFonts w:asciiTheme="minorHAnsi" w:hAnsiTheme="minorHAnsi" w:cstheme="minorHAnsi"/>
        </w:rPr>
      </w:pPr>
      <w:del w:id="199" w:author="Stuart Jenkins" w:date="2019-12-10T15:44:00Z">
        <w:r w:rsidRPr="0045212B" w:rsidDel="008F4F99">
          <w:rPr>
            <w:rFonts w:asciiTheme="minorHAnsi" w:hAnsiTheme="minorHAnsi" w:cstheme="minorHAnsi"/>
          </w:rPr>
          <w:delText>-------------- BOX for Simple Formula --------------</w:delText>
        </w:r>
      </w:del>
    </w:p>
    <w:p w14:paraId="712CB33B" w14:textId="0327AB80" w:rsidR="00E44BB1" w:rsidRPr="0045212B" w:rsidDel="008F4F99" w:rsidRDefault="00E44BB1" w:rsidP="001E7D0F">
      <w:pPr>
        <w:jc w:val="both"/>
        <w:rPr>
          <w:del w:id="200" w:author="Stuart Jenkins" w:date="2019-12-10T15:44:00Z"/>
          <w:rFonts w:asciiTheme="minorHAnsi" w:hAnsiTheme="minorHAnsi" w:cstheme="minorHAnsi"/>
        </w:rPr>
      </w:pPr>
    </w:p>
    <w:p w14:paraId="607E3A14" w14:textId="6CB11DB3" w:rsidR="00EB2C8A" w:rsidRPr="0045212B" w:rsidDel="008F4F99" w:rsidRDefault="00EB2C8A" w:rsidP="001E7D0F">
      <w:pPr>
        <w:jc w:val="both"/>
        <w:rPr>
          <w:del w:id="201" w:author="Stuart Jenkins" w:date="2019-12-10T15:44:00Z"/>
          <w:rFonts w:asciiTheme="minorHAnsi" w:hAnsiTheme="minorHAnsi" w:cstheme="minorHAnsi"/>
          <w:b/>
          <w:bCs/>
        </w:rPr>
      </w:pPr>
      <w:del w:id="202" w:author="Stuart Jenkins" w:date="2019-12-10T15:44:00Z">
        <w:r w:rsidRPr="0045212B" w:rsidDel="008F4F99">
          <w:rPr>
            <w:rFonts w:asciiTheme="minorHAnsi" w:hAnsiTheme="minorHAnsi" w:cstheme="minorHAnsi"/>
            <w:b/>
            <w:bCs/>
          </w:rPr>
          <w:delText>A simple formula for accounting for the non-CO</w:delText>
        </w:r>
        <w:r w:rsidRPr="0045212B" w:rsidDel="008F4F99">
          <w:rPr>
            <w:rFonts w:asciiTheme="minorHAnsi" w:hAnsiTheme="minorHAnsi" w:cstheme="minorHAnsi"/>
            <w:b/>
            <w:bCs/>
            <w:vertAlign w:val="subscript"/>
          </w:rPr>
          <w:delText>2</w:delText>
        </w:r>
        <w:r w:rsidRPr="0045212B" w:rsidDel="008F4F99">
          <w:rPr>
            <w:rFonts w:asciiTheme="minorHAnsi" w:hAnsiTheme="minorHAnsi" w:cstheme="minorHAnsi"/>
            <w:b/>
            <w:bCs/>
          </w:rPr>
          <w:delText xml:space="preserve"> contribution to remaining </w:delText>
        </w:r>
        <w:r w:rsidR="001E6FBB" w:rsidDel="008F4F99">
          <w:rPr>
            <w:rFonts w:asciiTheme="minorHAnsi" w:hAnsiTheme="minorHAnsi" w:cstheme="minorHAnsi"/>
            <w:b/>
            <w:bCs/>
          </w:rPr>
          <w:delText>carbon</w:delText>
        </w:r>
        <w:r w:rsidR="001E6FBB" w:rsidRPr="0045212B" w:rsidDel="008F4F99">
          <w:rPr>
            <w:rFonts w:asciiTheme="minorHAnsi" w:hAnsiTheme="minorHAnsi" w:cstheme="minorHAnsi"/>
            <w:b/>
            <w:bCs/>
          </w:rPr>
          <w:delText xml:space="preserve"> </w:delText>
        </w:r>
        <w:r w:rsidRPr="0045212B" w:rsidDel="008F4F99">
          <w:rPr>
            <w:rFonts w:asciiTheme="minorHAnsi" w:hAnsiTheme="minorHAnsi" w:cstheme="minorHAnsi"/>
            <w:b/>
            <w:bCs/>
          </w:rPr>
          <w:delText>budgets</w:delText>
        </w:r>
      </w:del>
    </w:p>
    <w:p w14:paraId="38DEA7C4" w14:textId="61CD49B8" w:rsidR="00EB2C8A" w:rsidRPr="0045212B" w:rsidDel="008F4F99" w:rsidRDefault="00EB2C8A" w:rsidP="001E7D0F">
      <w:pPr>
        <w:jc w:val="both"/>
        <w:rPr>
          <w:del w:id="203" w:author="Stuart Jenkins" w:date="2019-12-10T15:44:00Z"/>
          <w:rFonts w:asciiTheme="minorHAnsi" w:hAnsiTheme="minorHAnsi" w:cstheme="minorHAnsi"/>
        </w:rPr>
      </w:pPr>
    </w:p>
    <w:p w14:paraId="17EDA824" w14:textId="37FFD009" w:rsidR="000D2A88" w:rsidRPr="0045212B" w:rsidDel="008F4F99" w:rsidRDefault="006B36B6" w:rsidP="00983A74">
      <w:pPr>
        <w:rPr>
          <w:del w:id="204" w:author="Stuart Jenkins" w:date="2019-12-10T15:44:00Z"/>
          <w:rFonts w:asciiTheme="minorHAnsi" w:hAnsiTheme="minorHAnsi" w:cstheme="minorHAnsi"/>
          <w:color w:val="000000"/>
        </w:rPr>
      </w:pPr>
      <w:del w:id="205" w:author="Stuart Jenkins" w:date="2019-12-10T15:44:00Z">
        <w:r w:rsidDel="008F4F99">
          <w:rPr>
            <w:rFonts w:asciiTheme="minorHAnsi" w:hAnsiTheme="minorHAnsi" w:cstheme="minorHAnsi"/>
            <w:color w:val="000000"/>
          </w:rPr>
          <w:delText>C</w:delText>
        </w:r>
        <w:r w:rsidR="00983A74" w:rsidRPr="0045212B" w:rsidDel="008F4F99">
          <w:rPr>
            <w:rFonts w:asciiTheme="minorHAnsi" w:hAnsiTheme="minorHAnsi" w:cstheme="minorHAnsi"/>
            <w:color w:val="000000"/>
          </w:rPr>
          <w:delText>onvert</w:delText>
        </w:r>
        <w:r w:rsidDel="008F4F99">
          <w:rPr>
            <w:rFonts w:asciiTheme="minorHAnsi" w:hAnsiTheme="minorHAnsi" w:cstheme="minorHAnsi"/>
            <w:color w:val="000000"/>
          </w:rPr>
          <w:delText>ing</w:delText>
        </w:r>
        <w:r w:rsidR="00983A74" w:rsidRPr="0045212B" w:rsidDel="008F4F99">
          <w:rPr>
            <w:rFonts w:asciiTheme="minorHAnsi" w:hAnsiTheme="minorHAnsi" w:cstheme="minorHAnsi"/>
            <w:color w:val="000000"/>
          </w:rPr>
          <w:delText xml:space="preserve"> </w:delText>
        </w:r>
        <w:r w:rsidDel="008F4F99">
          <w:rPr>
            <w:rFonts w:asciiTheme="minorHAnsi" w:hAnsiTheme="minorHAnsi" w:cstheme="minorHAnsi"/>
            <w:color w:val="000000"/>
          </w:rPr>
          <w:delText>all climate forcing agents</w:delText>
        </w:r>
        <w:r w:rsidRPr="0045212B" w:rsidDel="008F4F99">
          <w:rPr>
            <w:rFonts w:asciiTheme="minorHAnsi" w:hAnsiTheme="minorHAnsi" w:cstheme="minorHAnsi"/>
            <w:color w:val="000000"/>
          </w:rPr>
          <w:delText xml:space="preserve"> </w:delText>
        </w:r>
        <w:r w:rsidR="00983A74" w:rsidRPr="0045212B" w:rsidDel="008F4F99">
          <w:rPr>
            <w:rFonts w:asciiTheme="minorHAnsi" w:hAnsiTheme="minorHAnsi" w:cstheme="minorHAnsi"/>
            <w:color w:val="000000"/>
          </w:rPr>
          <w:delText>to CO</w:delText>
        </w:r>
        <w:r w:rsidR="00983A74" w:rsidRPr="0045212B" w:rsidDel="008F4F99">
          <w:rPr>
            <w:rFonts w:asciiTheme="minorHAnsi" w:hAnsiTheme="minorHAnsi" w:cstheme="minorHAnsi"/>
            <w:color w:val="000000"/>
            <w:vertAlign w:val="subscript"/>
          </w:rPr>
          <w:delText>2</w:delText>
        </w:r>
        <w:r w:rsidR="00983A74" w:rsidRPr="0045212B" w:rsidDel="008F4F99">
          <w:rPr>
            <w:rFonts w:asciiTheme="minorHAnsi" w:hAnsiTheme="minorHAnsi" w:cstheme="minorHAnsi"/>
            <w:color w:val="000000"/>
          </w:rPr>
          <w:delText>-forcing-equivalent (CO</w:delText>
        </w:r>
        <w:r w:rsidR="00983A74" w:rsidRPr="0045212B" w:rsidDel="008F4F99">
          <w:rPr>
            <w:rFonts w:asciiTheme="minorHAnsi" w:hAnsiTheme="minorHAnsi" w:cstheme="minorHAnsi"/>
            <w:color w:val="000000"/>
            <w:vertAlign w:val="subscript"/>
          </w:rPr>
          <w:delText>2</w:delText>
        </w:r>
        <w:r w:rsidR="00983A74" w:rsidRPr="0045212B" w:rsidDel="008F4F99">
          <w:rPr>
            <w:rFonts w:asciiTheme="minorHAnsi" w:hAnsiTheme="minorHAnsi" w:cstheme="minorHAnsi"/>
            <w:color w:val="000000"/>
          </w:rPr>
          <w:delText xml:space="preserve">-fe) emissions provides the most accurate </w:delText>
        </w:r>
        <w:r w:rsidR="00F91FC8" w:rsidDel="008F4F99">
          <w:rPr>
            <w:rFonts w:asciiTheme="minorHAnsi" w:hAnsiTheme="minorHAnsi" w:cstheme="minorHAnsi"/>
            <w:color w:val="000000"/>
          </w:rPr>
          <w:delText xml:space="preserve">and physically justified </w:delText>
        </w:r>
        <w:r w:rsidR="00983A74" w:rsidRPr="0045212B" w:rsidDel="008F4F99">
          <w:rPr>
            <w:rFonts w:asciiTheme="minorHAnsi" w:hAnsiTheme="minorHAnsi" w:cstheme="minorHAnsi"/>
            <w:color w:val="000000"/>
          </w:rPr>
          <w:delText>definition of an ‘all-pollutants CO</w:delText>
        </w:r>
        <w:r w:rsidR="00983A74" w:rsidRPr="0045212B" w:rsidDel="008F4F99">
          <w:rPr>
            <w:rFonts w:asciiTheme="minorHAnsi" w:hAnsiTheme="minorHAnsi" w:cstheme="minorHAnsi"/>
            <w:color w:val="000000"/>
            <w:vertAlign w:val="subscript"/>
          </w:rPr>
          <w:delText>2</w:delText>
        </w:r>
        <w:r w:rsidR="00983A74" w:rsidRPr="0045212B" w:rsidDel="008F4F99">
          <w:rPr>
            <w:rFonts w:asciiTheme="minorHAnsi" w:hAnsiTheme="minorHAnsi" w:cstheme="minorHAnsi"/>
            <w:color w:val="000000"/>
          </w:rPr>
          <w:delText xml:space="preserve"> budget’ </w:delText>
        </w:r>
        <w:r w:rsidR="00047425" w:rsidDel="008F4F99">
          <w:rPr>
            <w:rFonts w:asciiTheme="minorHAnsi" w:hAnsiTheme="minorHAnsi" w:cstheme="minorHAnsi"/>
            <w:color w:val="000000"/>
          </w:rPr>
          <w:delText>but</w:delText>
        </w:r>
        <w:r w:rsidR="00983A74" w:rsidRPr="0045212B" w:rsidDel="008F4F99">
          <w:rPr>
            <w:rFonts w:asciiTheme="minorHAnsi" w:hAnsiTheme="minorHAnsi" w:cstheme="minorHAnsi"/>
            <w:color w:val="000000"/>
          </w:rPr>
          <w:delText xml:space="preserve"> requires </w:delText>
        </w:r>
        <w:r w:rsidR="00F91FC8" w:rsidDel="008F4F99">
          <w:rPr>
            <w:rFonts w:asciiTheme="minorHAnsi" w:hAnsiTheme="minorHAnsi" w:cstheme="minorHAnsi"/>
            <w:color w:val="000000"/>
          </w:rPr>
          <w:delText xml:space="preserve">full forcing histories and </w:delText>
        </w:r>
        <w:r w:rsidR="00983A74" w:rsidRPr="0045212B" w:rsidDel="008F4F99">
          <w:rPr>
            <w:rFonts w:asciiTheme="minorHAnsi" w:hAnsiTheme="minorHAnsi" w:cstheme="minorHAnsi"/>
            <w:color w:val="000000"/>
          </w:rPr>
          <w:delText>an invertible carbon cycle model</w:delText>
        </w:r>
        <w:r w:rsidR="00047425" w:rsidDel="008F4F99">
          <w:rPr>
            <w:rFonts w:asciiTheme="minorHAnsi" w:hAnsiTheme="minorHAnsi" w:cstheme="minorHAnsi"/>
            <w:color w:val="000000"/>
          </w:rPr>
          <w:delText>. O</w:delText>
        </w:r>
        <w:r w:rsidR="00983A74" w:rsidRPr="0045212B" w:rsidDel="008F4F99">
          <w:rPr>
            <w:rFonts w:asciiTheme="minorHAnsi" w:hAnsiTheme="minorHAnsi" w:cstheme="minorHAnsi"/>
            <w:color w:val="000000"/>
          </w:rPr>
          <w:delText>n decade-to-century timescales</w:delText>
        </w:r>
        <w:r w:rsidR="00970EBD" w:rsidDel="008F4F99">
          <w:rPr>
            <w:rFonts w:asciiTheme="minorHAnsi" w:hAnsiTheme="minorHAnsi" w:cstheme="minorHAnsi"/>
            <w:color w:val="000000"/>
          </w:rPr>
          <w:delText>, however,</w:delText>
        </w:r>
        <w:r w:rsidR="00983A74" w:rsidRPr="0045212B" w:rsidDel="008F4F99">
          <w:rPr>
            <w:rFonts w:asciiTheme="minorHAnsi" w:hAnsiTheme="minorHAnsi" w:cstheme="minorHAnsi"/>
            <w:color w:val="000000"/>
          </w:rPr>
          <w:delText xml:space="preserve"> CO</w:delText>
        </w:r>
        <w:r w:rsidR="00983A74" w:rsidRPr="0045212B" w:rsidDel="008F4F99">
          <w:rPr>
            <w:rFonts w:asciiTheme="minorHAnsi" w:hAnsiTheme="minorHAnsi" w:cstheme="minorHAnsi"/>
            <w:color w:val="000000"/>
            <w:vertAlign w:val="subscript"/>
          </w:rPr>
          <w:delText>2</w:delText>
        </w:r>
        <w:r w:rsidR="00983A74" w:rsidRPr="0045212B" w:rsidDel="008F4F99">
          <w:rPr>
            <w:rFonts w:asciiTheme="minorHAnsi" w:hAnsiTheme="minorHAnsi" w:cstheme="minorHAnsi"/>
            <w:color w:val="000000"/>
          </w:rPr>
          <w:delText xml:space="preserve">-fe emissions </w:delText>
        </w:r>
        <w:r w:rsidR="00D977BA" w:rsidDel="008F4F99">
          <w:rPr>
            <w:rFonts w:asciiTheme="minorHAnsi" w:hAnsiTheme="minorHAnsi" w:cstheme="minorHAnsi"/>
            <w:color w:val="000000"/>
          </w:rPr>
          <w:delText>associated with any individual</w:delText>
        </w:r>
        <w:r w:rsidR="00D977BA" w:rsidRPr="00193CB3" w:rsidDel="008F4F99">
          <w:rPr>
            <w:rFonts w:asciiTheme="minorHAnsi" w:hAnsiTheme="minorHAnsi" w:cstheme="minorHAnsi"/>
            <w:color w:val="000000"/>
          </w:rPr>
          <w:delText xml:space="preserve"> </w:delText>
        </w:r>
        <w:r w:rsidR="00D977BA" w:rsidDel="008F4F99">
          <w:rPr>
            <w:rFonts w:asciiTheme="minorHAnsi" w:hAnsiTheme="minorHAnsi" w:cstheme="minorHAnsi"/>
            <w:color w:val="000000"/>
          </w:rPr>
          <w:delText xml:space="preserve">forcing agent </w:delText>
        </w:r>
        <w:r w:rsidR="00983A74" w:rsidRPr="0045212B" w:rsidDel="008F4F99">
          <w:rPr>
            <w:rFonts w:asciiTheme="minorHAnsi" w:hAnsiTheme="minorHAnsi" w:cstheme="minorHAnsi"/>
            <w:color w:val="000000"/>
          </w:rPr>
          <w:delText xml:space="preserve">may be approximated </w:delText>
        </w:r>
        <w:r w:rsidR="00F069E7" w:rsidDel="008F4F99">
          <w:rPr>
            <w:rFonts w:asciiTheme="minorHAnsi" w:hAnsiTheme="minorHAnsi" w:cstheme="minorHAnsi"/>
            <w:color w:val="000000"/>
          </w:rPr>
          <w:delText xml:space="preserve">by “warming equivalent” emissions, </w:delText>
        </w:r>
        <w:r w:rsidR="00F069E7" w:rsidRPr="000F54A8" w:rsidDel="008F4F99">
          <w:rPr>
            <w:rFonts w:asciiTheme="minorHAnsi" w:hAnsiTheme="minorHAnsi" w:cstheme="minorHAnsi"/>
            <w:color w:val="000000"/>
          </w:rPr>
          <w:delText>CO</w:delText>
        </w:r>
        <w:r w:rsidR="00F069E7" w:rsidRPr="000F54A8" w:rsidDel="008F4F99">
          <w:rPr>
            <w:rFonts w:asciiTheme="minorHAnsi" w:hAnsiTheme="minorHAnsi" w:cstheme="minorHAnsi"/>
            <w:color w:val="000000"/>
            <w:vertAlign w:val="subscript"/>
          </w:rPr>
          <w:delText>2</w:delText>
        </w:r>
        <w:r w:rsidR="00F069E7" w:rsidRPr="000F54A8" w:rsidDel="008F4F99">
          <w:rPr>
            <w:rFonts w:asciiTheme="minorHAnsi" w:hAnsiTheme="minorHAnsi" w:cstheme="minorHAnsi"/>
            <w:color w:val="000000"/>
          </w:rPr>
          <w:delText>-</w:delText>
        </w:r>
        <w:r w:rsidR="00F069E7" w:rsidDel="008F4F99">
          <w:rPr>
            <w:rFonts w:asciiTheme="minorHAnsi" w:hAnsiTheme="minorHAnsi" w:cstheme="minorHAnsi"/>
            <w:color w:val="000000"/>
          </w:rPr>
          <w:delText xml:space="preserve">we, or a simple linear combination of the current emission level and how </w:delText>
        </w:r>
        <w:r w:rsidR="00FD134E" w:rsidDel="008F4F99">
          <w:rPr>
            <w:rFonts w:asciiTheme="minorHAnsi" w:hAnsiTheme="minorHAnsi" w:cstheme="minorHAnsi"/>
            <w:color w:val="000000"/>
          </w:rPr>
          <w:delText xml:space="preserve">this </w:delText>
        </w:r>
        <w:r w:rsidR="00F069E7" w:rsidDel="008F4F99">
          <w:rPr>
            <w:rFonts w:asciiTheme="minorHAnsi" w:hAnsiTheme="minorHAnsi" w:cstheme="minorHAnsi"/>
            <w:color w:val="000000"/>
          </w:rPr>
          <w:delText xml:space="preserve">has changed over a recent time-interval, </w:delText>
        </w:r>
        <m:oMath>
          <m:r>
            <w:rPr>
              <w:rFonts w:ascii="Cambria Math" w:hAnsi="Cambria Math"/>
              <w:color w:val="231F20"/>
            </w:rPr>
            <m:t>∆t</m:t>
          </m:r>
        </m:oMath>
        <w:r w:rsidR="00983A74" w:rsidRPr="0045212B" w:rsidDel="008F4F99">
          <w:rPr>
            <w:rFonts w:asciiTheme="minorHAnsi" w:hAnsiTheme="minorHAnsi" w:cstheme="minorHAnsi"/>
            <w:color w:val="000000"/>
          </w:rPr>
          <w:delText>. If non-CO</w:delText>
        </w:r>
        <w:r w:rsidR="00983A74" w:rsidRPr="0045212B" w:rsidDel="008F4F99">
          <w:rPr>
            <w:rFonts w:asciiTheme="minorHAnsi" w:hAnsiTheme="minorHAnsi" w:cstheme="minorHAnsi"/>
            <w:color w:val="000000"/>
            <w:vertAlign w:val="subscript"/>
          </w:rPr>
          <w:delText>2</w:delText>
        </w:r>
        <w:r w:rsidR="00EF41D8" w:rsidRPr="0045212B" w:rsidDel="008F4F99">
          <w:rPr>
            <w:rFonts w:asciiTheme="minorHAnsi" w:hAnsiTheme="minorHAnsi" w:cstheme="minorHAnsi"/>
            <w:color w:val="000000"/>
          </w:rPr>
          <w:delText xml:space="preserve"> </w:delText>
        </w:r>
        <w:r w:rsidR="000D7CE5" w:rsidDel="008F4F99">
          <w:rPr>
            <w:rFonts w:asciiTheme="minorHAnsi" w:hAnsiTheme="minorHAnsi" w:cstheme="minorHAnsi"/>
            <w:color w:val="000000"/>
          </w:rPr>
          <w:delText>climate</w:delText>
        </w:r>
        <w:r w:rsidR="006D59A1" w:rsidRPr="0045212B" w:rsidDel="008F4F99">
          <w:rPr>
            <w:rFonts w:asciiTheme="minorHAnsi" w:hAnsiTheme="minorHAnsi" w:cstheme="minorHAnsi"/>
            <w:color w:val="000000"/>
          </w:rPr>
          <w:delText xml:space="preserve"> forc</w:delText>
        </w:r>
        <w:r w:rsidR="000D7CE5" w:rsidDel="008F4F99">
          <w:rPr>
            <w:rFonts w:asciiTheme="minorHAnsi" w:hAnsiTheme="minorHAnsi" w:cstheme="minorHAnsi"/>
            <w:color w:val="000000"/>
          </w:rPr>
          <w:delText>ers</w:delText>
        </w:r>
        <w:r w:rsidR="006D59A1" w:rsidRPr="0045212B" w:rsidDel="008F4F99">
          <w:rPr>
            <w:rFonts w:asciiTheme="minorHAnsi" w:hAnsiTheme="minorHAnsi" w:cstheme="minorHAnsi"/>
            <w:color w:val="000000"/>
          </w:rPr>
          <w:delText xml:space="preserve"> </w:delText>
        </w:r>
        <w:r w:rsidR="009F1BFC" w:rsidRPr="0045212B" w:rsidDel="008F4F99">
          <w:rPr>
            <w:rFonts w:asciiTheme="minorHAnsi" w:hAnsiTheme="minorHAnsi" w:cstheme="minorHAnsi"/>
            <w:color w:val="000000"/>
          </w:rPr>
          <w:delText>are expressed as CO</w:delText>
        </w:r>
        <w:r w:rsidR="009F1BFC" w:rsidRPr="0045212B" w:rsidDel="008F4F99">
          <w:rPr>
            <w:rFonts w:asciiTheme="minorHAnsi" w:hAnsiTheme="minorHAnsi" w:cstheme="minorHAnsi"/>
            <w:color w:val="000000"/>
            <w:vertAlign w:val="subscript"/>
          </w:rPr>
          <w:delText>2</w:delText>
        </w:r>
        <w:r w:rsidR="009F1BFC" w:rsidRPr="0045212B" w:rsidDel="008F4F99">
          <w:rPr>
            <w:rFonts w:asciiTheme="minorHAnsi" w:hAnsiTheme="minorHAnsi" w:cstheme="minorHAnsi"/>
            <w:color w:val="000000"/>
          </w:rPr>
          <w:delText xml:space="preserve">-equivalent </w:delText>
        </w:r>
        <w:r w:rsidR="007161C2" w:rsidDel="008F4F99">
          <w:rPr>
            <w:rFonts w:asciiTheme="minorHAnsi" w:hAnsiTheme="minorHAnsi" w:cstheme="minorHAnsi"/>
            <w:color w:val="000000"/>
          </w:rPr>
          <w:delText>(CO</w:delText>
        </w:r>
        <w:r w:rsidR="007161C2" w:rsidDel="008F4F99">
          <w:rPr>
            <w:rFonts w:asciiTheme="minorHAnsi" w:hAnsiTheme="minorHAnsi" w:cstheme="minorHAnsi"/>
            <w:color w:val="000000"/>
            <w:vertAlign w:val="subscript"/>
          </w:rPr>
          <w:delText>2</w:delText>
        </w:r>
        <w:r w:rsidR="007161C2" w:rsidDel="008F4F99">
          <w:rPr>
            <w:rFonts w:asciiTheme="minorHAnsi" w:hAnsiTheme="minorHAnsi" w:cstheme="minorHAnsi"/>
            <w:color w:val="000000"/>
          </w:rPr>
          <w:delText xml:space="preserve">-e) </w:delText>
        </w:r>
        <w:r w:rsidR="006D59A1" w:rsidRPr="0045212B" w:rsidDel="008F4F99">
          <w:rPr>
            <w:rFonts w:asciiTheme="minorHAnsi" w:hAnsiTheme="minorHAnsi" w:cstheme="minorHAnsi"/>
            <w:color w:val="000000"/>
          </w:rPr>
          <w:delText xml:space="preserve">emissions </w:delText>
        </w:r>
        <m:oMath>
          <m:r>
            <w:rPr>
              <w:rFonts w:ascii="Cambria Math" w:hAnsi="Cambria Math"/>
              <w:color w:val="231F20"/>
            </w:rPr>
            <m:t>E</m:t>
          </m:r>
          <m:d>
            <m:dPr>
              <m:ctrlPr>
                <w:rPr>
                  <w:rFonts w:ascii="Cambria Math" w:hAnsi="Cambria Math"/>
                  <w:i/>
                  <w:color w:val="231F20"/>
                </w:rPr>
              </m:ctrlPr>
            </m:dPr>
            <m:e>
              <m:r>
                <w:rPr>
                  <w:rFonts w:ascii="Cambria Math" w:hAnsi="Cambria Math"/>
                  <w:color w:val="231F20"/>
                </w:rPr>
                <m:t>t</m:t>
              </m:r>
            </m:e>
          </m:d>
        </m:oMath>
        <w:r w:rsidR="006D59A1" w:rsidRPr="00B8223A" w:rsidDel="008F4F99">
          <w:rPr>
            <w:rFonts w:asciiTheme="minorHAnsi" w:hAnsiTheme="minorHAnsi" w:cstheme="minorHAnsi"/>
            <w:color w:val="231F20"/>
          </w:rPr>
          <w:delText xml:space="preserve"> </w:delText>
        </w:r>
        <w:r w:rsidR="009F1BFC" w:rsidRPr="0045212B" w:rsidDel="008F4F99">
          <w:rPr>
            <w:rFonts w:asciiTheme="minorHAnsi" w:hAnsiTheme="minorHAnsi" w:cstheme="minorHAnsi"/>
            <w:color w:val="000000"/>
          </w:rPr>
          <w:delText xml:space="preserve">by multiplying </w:delText>
        </w:r>
        <w:r w:rsidR="006D59A1" w:rsidRPr="0045212B" w:rsidDel="008F4F99">
          <w:rPr>
            <w:rFonts w:asciiTheme="minorHAnsi" w:hAnsiTheme="minorHAnsi" w:cstheme="minorHAnsi"/>
            <w:color w:val="000000"/>
          </w:rPr>
          <w:delText xml:space="preserve">emissions </w:delText>
        </w:r>
        <w:r w:rsidR="009F1BFC" w:rsidRPr="0045212B" w:rsidDel="008F4F99">
          <w:rPr>
            <w:rFonts w:asciiTheme="minorHAnsi" w:hAnsiTheme="minorHAnsi" w:cstheme="minorHAnsi"/>
            <w:color w:val="000000"/>
          </w:rPr>
          <w:delText>by the</w:delText>
        </w:r>
        <w:r w:rsidR="000D7CE5" w:rsidDel="008F4F99">
          <w:rPr>
            <w:rFonts w:asciiTheme="minorHAnsi" w:hAnsiTheme="minorHAnsi" w:cstheme="minorHAnsi"/>
            <w:color w:val="000000"/>
          </w:rPr>
          <w:delText>ir</w:delText>
        </w:r>
        <w:r w:rsidR="009F1BFC" w:rsidRPr="0045212B" w:rsidDel="008F4F99">
          <w:rPr>
            <w:rFonts w:asciiTheme="minorHAnsi" w:hAnsiTheme="minorHAnsi" w:cstheme="minorHAnsi"/>
            <w:color w:val="000000"/>
          </w:rPr>
          <w:delText xml:space="preserve"> </w:delText>
        </w:r>
        <w:r w:rsidR="003945D2" w:rsidDel="008F4F99">
          <w:rPr>
            <w:rFonts w:asciiTheme="minorHAnsi" w:hAnsiTheme="minorHAnsi" w:cstheme="minorHAnsi"/>
            <w:color w:val="000000"/>
          </w:rPr>
          <w:delText xml:space="preserve">Global Warming Potential, </w:delText>
        </w:r>
        <w:r w:rsidR="009F1BFC" w:rsidRPr="0045212B" w:rsidDel="008F4F99">
          <w:rPr>
            <w:rFonts w:asciiTheme="minorHAnsi" w:hAnsiTheme="minorHAnsi" w:cstheme="minorHAnsi"/>
            <w:color w:val="000000"/>
          </w:rPr>
          <w:delText xml:space="preserve">GWP </w:delText>
        </w:r>
        <w:r w:rsidR="00FD134E" w:rsidDel="008F4F99">
          <w:rPr>
            <w:rFonts w:asciiTheme="minorHAnsi" w:hAnsiTheme="minorHAnsi" w:cstheme="minorHAnsi"/>
            <w:color w:val="000000"/>
          </w:rPr>
          <w:delText>(</w:delText>
        </w:r>
        <w:r w:rsidR="00B8223A" w:rsidDel="008F4F99">
          <w:rPr>
            <w:rFonts w:asciiTheme="minorHAnsi" w:hAnsiTheme="minorHAnsi" w:cstheme="minorHAnsi"/>
            <w:color w:val="000000"/>
          </w:rPr>
          <w:delText>or</w:delText>
        </w:r>
        <w:r w:rsidR="00855903" w:rsidDel="008F4F99">
          <w:rPr>
            <w:rFonts w:asciiTheme="minorHAnsi" w:hAnsiTheme="minorHAnsi" w:cstheme="minorHAnsi"/>
            <w:color w:val="000000"/>
          </w:rPr>
          <w:delText xml:space="preserve"> equivalently</w:delText>
        </w:r>
        <w:r w:rsidR="000D7CE5" w:rsidDel="008F4F99">
          <w:rPr>
            <w:rFonts w:asciiTheme="minorHAnsi" w:hAnsiTheme="minorHAnsi" w:cstheme="minorHAnsi"/>
            <w:color w:val="000000"/>
          </w:rPr>
          <w:delText xml:space="preserve">, for components </w:delText>
        </w:r>
        <w:r w:rsidR="000D4217" w:rsidDel="008F4F99">
          <w:rPr>
            <w:rFonts w:asciiTheme="minorHAnsi" w:hAnsiTheme="minorHAnsi" w:cstheme="minorHAnsi"/>
            <w:color w:val="000000"/>
          </w:rPr>
          <w:delText>such as aerosols</w:delText>
        </w:r>
        <w:r w:rsidR="000D7CE5" w:rsidDel="008F4F99">
          <w:rPr>
            <w:rFonts w:asciiTheme="minorHAnsi" w:hAnsiTheme="minorHAnsi" w:cstheme="minorHAnsi"/>
            <w:color w:val="000000"/>
          </w:rPr>
          <w:delText>,</w:delText>
        </w:r>
        <w:r w:rsidR="009F1BFC" w:rsidRPr="0045212B" w:rsidDel="008F4F99">
          <w:rPr>
            <w:rFonts w:asciiTheme="minorHAnsi" w:hAnsiTheme="minorHAnsi" w:cstheme="minorHAnsi"/>
            <w:color w:val="000000"/>
          </w:rPr>
          <w:delText xml:space="preserve"> </w:delText>
        </w:r>
        <w:r w:rsidR="000D4217" w:rsidDel="008F4F99">
          <w:rPr>
            <w:rFonts w:asciiTheme="minorHAnsi" w:hAnsiTheme="minorHAnsi" w:cstheme="minorHAnsi"/>
            <w:color w:val="000000"/>
          </w:rPr>
          <w:delText xml:space="preserve">by </w:delText>
        </w:r>
        <w:r w:rsidR="00B8223A" w:rsidDel="008F4F99">
          <w:rPr>
            <w:rFonts w:asciiTheme="minorHAnsi" w:hAnsiTheme="minorHAnsi" w:cstheme="minorHAnsi"/>
            <w:color w:val="000000"/>
          </w:rPr>
          <w:delText xml:space="preserve">dividing </w:delText>
        </w:r>
        <w:r w:rsidR="000D7CE5" w:rsidDel="008F4F99">
          <w:rPr>
            <w:rFonts w:asciiTheme="minorHAnsi" w:hAnsiTheme="minorHAnsi" w:cstheme="minorHAnsi"/>
            <w:color w:val="000000"/>
          </w:rPr>
          <w:delText xml:space="preserve">their </w:delText>
        </w:r>
        <w:r w:rsidR="00970EBD" w:rsidDel="008F4F99">
          <w:rPr>
            <w:rFonts w:asciiTheme="minorHAnsi" w:hAnsiTheme="minorHAnsi" w:cstheme="minorHAnsi"/>
            <w:color w:val="000000"/>
          </w:rPr>
          <w:delText xml:space="preserve">contribution to </w:delText>
        </w:r>
        <w:r w:rsidR="00983A74" w:rsidRPr="0045212B" w:rsidDel="008F4F99">
          <w:rPr>
            <w:rFonts w:asciiTheme="minorHAnsi" w:hAnsiTheme="minorHAnsi" w:cstheme="minorHAnsi"/>
            <w:color w:val="000000"/>
          </w:rPr>
          <w:delText>effective radiative forcing</w:delText>
        </w:r>
        <w:r w:rsidR="009F1BFC" w:rsidRPr="0045212B" w:rsidDel="008F4F99">
          <w:rPr>
            <w:rFonts w:asciiTheme="minorHAnsi" w:hAnsiTheme="minorHAnsi" w:cstheme="minorHAnsi"/>
            <w:color w:val="000000"/>
          </w:rPr>
          <w:delText xml:space="preserve"> by the Absolute Global Warming Potential </w:delText>
        </w:r>
        <w:r w:rsidR="000D2A88" w:rsidRPr="0045212B" w:rsidDel="008F4F99">
          <w:rPr>
            <w:rFonts w:asciiTheme="minorHAnsi" w:hAnsiTheme="minorHAnsi" w:cstheme="minorHAnsi"/>
            <w:color w:val="000000"/>
          </w:rPr>
          <w:delText xml:space="preserve">(AGWP) </w:delText>
        </w:r>
        <w:r w:rsidR="009F1BFC" w:rsidRPr="0045212B" w:rsidDel="008F4F99">
          <w:rPr>
            <w:rFonts w:asciiTheme="minorHAnsi" w:hAnsiTheme="minorHAnsi" w:cstheme="minorHAnsi"/>
            <w:color w:val="000000"/>
          </w:rPr>
          <w:delText>of CO</w:delText>
        </w:r>
        <w:r w:rsidR="009F1BFC" w:rsidRPr="0045212B" w:rsidDel="008F4F99">
          <w:rPr>
            <w:rFonts w:asciiTheme="minorHAnsi" w:hAnsiTheme="minorHAnsi" w:cstheme="minorHAnsi"/>
            <w:color w:val="000000"/>
            <w:vertAlign w:val="subscript"/>
          </w:rPr>
          <w:delText>2</w:delText>
        </w:r>
        <w:r w:rsidR="00FD134E" w:rsidDel="008F4F99">
          <w:rPr>
            <w:rFonts w:asciiTheme="minorHAnsi" w:hAnsiTheme="minorHAnsi" w:cstheme="minorHAnsi"/>
            <w:color w:val="000000"/>
          </w:rPr>
          <w:delText>)</w:delText>
        </w:r>
        <w:r w:rsidR="00983A74" w:rsidRPr="0045212B" w:rsidDel="008F4F99">
          <w:rPr>
            <w:rFonts w:asciiTheme="minorHAnsi" w:hAnsiTheme="minorHAnsi" w:cstheme="minorHAnsi"/>
            <w:color w:val="000000"/>
          </w:rPr>
          <w:delText xml:space="preserve"> then </w:delText>
        </w:r>
      </w:del>
    </w:p>
    <w:p w14:paraId="3A2D137F" w14:textId="3C19BFAF" w:rsidR="000D2A88" w:rsidRPr="0045212B" w:rsidDel="008F4F99" w:rsidRDefault="00CB0142" w:rsidP="00983A74">
      <w:pPr>
        <w:rPr>
          <w:del w:id="206" w:author="Stuart Jenkins" w:date="2019-12-10T15:44:00Z"/>
          <w:rFonts w:asciiTheme="minorHAnsi" w:hAnsiTheme="minorHAnsi" w:cstheme="minorHAnsi"/>
          <w:color w:val="000000"/>
        </w:rPr>
      </w:pPr>
      <m:oMath>
        <m:sSub>
          <m:sSubPr>
            <m:ctrlPr>
              <w:del w:id="207" w:author="Stuart Jenkins" w:date="2019-12-10T15:44:00Z">
                <w:rPr>
                  <w:rFonts w:ascii="Cambria Math" w:hAnsi="Cambria Math"/>
                  <w:i/>
                  <w:color w:val="231F20"/>
                </w:rPr>
              </w:del>
            </m:ctrlPr>
          </m:sSubPr>
          <m:e>
            <m:r>
              <w:del w:id="208" w:author="Stuart Jenkins" w:date="2019-12-10T15:44:00Z">
                <w:rPr>
                  <w:rFonts w:ascii="Cambria Math" w:hAnsi="Cambria Math"/>
                  <w:color w:val="231F20"/>
                </w:rPr>
                <m:t>E</m:t>
              </w:del>
            </m:r>
          </m:e>
          <m:sub>
            <m:r>
              <w:del w:id="209" w:author="Stuart Jenkins" w:date="2019-12-10T15:44:00Z">
                <m:rPr>
                  <m:nor/>
                </m:rPr>
                <w:rPr>
                  <w:rFonts w:ascii="Cambria Math" w:hAnsi="Cambria Math"/>
                  <w:color w:val="231F20"/>
                </w:rPr>
                <m:t>CO2-fe</m:t>
              </w:del>
            </m:r>
          </m:sub>
        </m:sSub>
        <m:d>
          <m:dPr>
            <m:ctrlPr>
              <w:del w:id="210" w:author="Stuart Jenkins" w:date="2019-12-10T15:44:00Z">
                <w:rPr>
                  <w:rFonts w:ascii="Cambria Math" w:hAnsi="Cambria Math"/>
                  <w:i/>
                  <w:color w:val="231F20"/>
                </w:rPr>
              </w:del>
            </m:ctrlPr>
          </m:dPr>
          <m:e>
            <m:r>
              <w:del w:id="211" w:author="Stuart Jenkins" w:date="2019-12-10T15:44:00Z">
                <w:rPr>
                  <w:rFonts w:ascii="Cambria Math" w:hAnsi="Cambria Math"/>
                  <w:color w:val="231F20"/>
                </w:rPr>
                <m:t>t</m:t>
              </w:del>
            </m:r>
          </m:e>
        </m:d>
        <m:r>
          <w:del w:id="212" w:author="Stuart Jenkins" w:date="2019-12-10T15:44:00Z">
            <w:rPr>
              <w:rFonts w:ascii="Cambria Math" w:hAnsi="Cambria Math"/>
              <w:color w:val="231F20"/>
            </w:rPr>
            <m:t>≈</m:t>
          </w:del>
        </m:r>
        <m:sSub>
          <m:sSubPr>
            <m:ctrlPr>
              <w:del w:id="213" w:author="Stuart Jenkins" w:date="2019-12-10T15:44:00Z">
                <w:rPr>
                  <w:rFonts w:ascii="Cambria Math" w:hAnsi="Cambria Math"/>
                  <w:i/>
                  <w:color w:val="231F20"/>
                </w:rPr>
              </w:del>
            </m:ctrlPr>
          </m:sSubPr>
          <m:e>
            <m:r>
              <w:del w:id="214" w:author="Stuart Jenkins" w:date="2019-12-10T15:44:00Z">
                <w:rPr>
                  <w:rFonts w:ascii="Cambria Math" w:hAnsi="Cambria Math"/>
                  <w:color w:val="231F20"/>
                </w:rPr>
                <m:t>E</m:t>
              </w:del>
            </m:r>
          </m:e>
          <m:sub>
            <m:r>
              <w:del w:id="215" w:author="Stuart Jenkins" w:date="2019-12-10T15:44:00Z">
                <m:rPr>
                  <m:nor/>
                </m:rPr>
                <w:rPr>
                  <w:rFonts w:ascii="Cambria Math" w:hAnsi="Cambria Math"/>
                  <w:color w:val="231F20"/>
                </w:rPr>
                <m:t>CO2-we</m:t>
              </w:del>
            </m:r>
          </m:sub>
        </m:sSub>
        <m:d>
          <m:dPr>
            <m:ctrlPr>
              <w:del w:id="216" w:author="Stuart Jenkins" w:date="2019-12-10T15:44:00Z">
                <w:rPr>
                  <w:rFonts w:ascii="Cambria Math" w:hAnsi="Cambria Math"/>
                  <w:i/>
                  <w:color w:val="231F20"/>
                </w:rPr>
              </w:del>
            </m:ctrlPr>
          </m:dPr>
          <m:e>
            <m:r>
              <w:del w:id="217" w:author="Stuart Jenkins" w:date="2019-12-10T15:44:00Z">
                <w:rPr>
                  <w:rFonts w:ascii="Cambria Math" w:hAnsi="Cambria Math"/>
                  <w:color w:val="231F20"/>
                </w:rPr>
                <m:t>t</m:t>
              </w:del>
            </m:r>
          </m:e>
        </m:d>
        <m:r>
          <w:del w:id="218" w:author="Stuart Jenkins" w:date="2019-12-10T15:44:00Z">
            <w:rPr>
              <w:rFonts w:ascii="Cambria Math" w:hAnsi="Cambria Math"/>
              <w:color w:val="231F20"/>
            </w:rPr>
            <m:t>=αE</m:t>
          </w:del>
        </m:r>
        <m:d>
          <m:dPr>
            <m:ctrlPr>
              <w:del w:id="219" w:author="Stuart Jenkins" w:date="2019-12-10T15:44:00Z">
                <w:rPr>
                  <w:rFonts w:ascii="Cambria Math" w:hAnsi="Cambria Math"/>
                  <w:i/>
                  <w:color w:val="231F20"/>
                </w:rPr>
              </w:del>
            </m:ctrlPr>
          </m:dPr>
          <m:e>
            <m:r>
              <w:del w:id="220" w:author="Stuart Jenkins" w:date="2019-12-10T15:44:00Z">
                <w:rPr>
                  <w:rFonts w:ascii="Cambria Math" w:hAnsi="Cambria Math"/>
                  <w:color w:val="231F20"/>
                </w:rPr>
                <m:t>t</m:t>
              </w:del>
            </m:r>
          </m:e>
        </m:d>
        <m:r>
          <w:del w:id="221" w:author="Stuart Jenkins" w:date="2019-12-10T15:44:00Z">
            <w:rPr>
              <w:rFonts w:ascii="Cambria Math" w:hAnsi="Cambria Math"/>
              <w:color w:val="231F20"/>
            </w:rPr>
            <m:t>+</m:t>
          </w:del>
        </m:r>
        <m:f>
          <m:fPr>
            <m:ctrlPr>
              <w:del w:id="222" w:author="Stuart Jenkins" w:date="2019-12-10T15:44:00Z">
                <w:rPr>
                  <w:rFonts w:ascii="Cambria Math" w:hAnsi="Cambria Math"/>
                  <w:i/>
                  <w:color w:val="231F20"/>
                </w:rPr>
              </w:del>
            </m:ctrlPr>
          </m:fPr>
          <m:num>
            <m:r>
              <w:del w:id="223" w:author="Stuart Jenkins" w:date="2019-12-10T15:44:00Z">
                <w:rPr>
                  <w:rFonts w:ascii="Cambria Math" w:hAnsi="Cambria Math"/>
                  <w:color w:val="231F20"/>
                </w:rPr>
                <m:t>H</m:t>
              </w:del>
            </m:r>
            <m:d>
              <m:dPr>
                <m:ctrlPr>
                  <w:del w:id="224" w:author="Stuart Jenkins" w:date="2019-12-10T15:44:00Z">
                    <w:rPr>
                      <w:rFonts w:ascii="Cambria Math" w:hAnsi="Cambria Math"/>
                      <w:i/>
                      <w:color w:val="231F20"/>
                    </w:rPr>
                  </w:del>
                </m:ctrlPr>
              </m:dPr>
              <m:e>
                <m:r>
                  <w:del w:id="225" w:author="Stuart Jenkins" w:date="2019-12-10T15:44:00Z">
                    <w:rPr>
                      <w:rFonts w:ascii="Cambria Math" w:hAnsi="Cambria Math"/>
                      <w:color w:val="231F20"/>
                    </w:rPr>
                    <m:t>1-α</m:t>
                  </w:del>
                </m:r>
              </m:e>
            </m:d>
          </m:num>
          <m:den>
            <m:r>
              <w:del w:id="226" w:author="Stuart Jenkins" w:date="2019-12-10T15:44:00Z">
                <w:rPr>
                  <w:rFonts w:ascii="Cambria Math" w:hAnsi="Cambria Math"/>
                  <w:color w:val="231F20"/>
                </w:rPr>
                <m:t>∆t</m:t>
              </w:del>
            </m:r>
          </m:den>
        </m:f>
        <m:d>
          <m:dPr>
            <m:ctrlPr>
              <w:del w:id="227" w:author="Stuart Jenkins" w:date="2019-12-10T15:44:00Z">
                <w:rPr>
                  <w:rFonts w:ascii="Cambria Math" w:hAnsi="Cambria Math"/>
                  <w:i/>
                  <w:color w:val="231F20"/>
                </w:rPr>
              </w:del>
            </m:ctrlPr>
          </m:dPr>
          <m:e>
            <m:r>
              <w:del w:id="228" w:author="Stuart Jenkins" w:date="2019-12-10T15:44:00Z">
                <w:rPr>
                  <w:rFonts w:ascii="Cambria Math" w:hAnsi="Cambria Math"/>
                  <w:color w:val="231F20"/>
                </w:rPr>
                <m:t>E</m:t>
              </w:del>
            </m:r>
            <m:d>
              <m:dPr>
                <m:ctrlPr>
                  <w:del w:id="229" w:author="Stuart Jenkins" w:date="2019-12-10T15:44:00Z">
                    <w:rPr>
                      <w:rFonts w:ascii="Cambria Math" w:hAnsi="Cambria Math"/>
                      <w:i/>
                      <w:color w:val="231F20"/>
                    </w:rPr>
                  </w:del>
                </m:ctrlPr>
              </m:dPr>
              <m:e>
                <m:r>
                  <w:del w:id="230" w:author="Stuart Jenkins" w:date="2019-12-10T15:44:00Z">
                    <w:rPr>
                      <w:rFonts w:ascii="Cambria Math" w:hAnsi="Cambria Math"/>
                      <w:color w:val="231F20"/>
                    </w:rPr>
                    <m:t>t</m:t>
                  </w:del>
                </m:r>
              </m:e>
            </m:d>
            <m:r>
              <w:del w:id="231" w:author="Stuart Jenkins" w:date="2019-12-10T15:44:00Z">
                <w:rPr>
                  <w:rFonts w:ascii="Cambria Math" w:hAnsi="Cambria Math"/>
                  <w:color w:val="231F20"/>
                </w:rPr>
                <m:t>-E</m:t>
              </w:del>
            </m:r>
            <m:d>
              <m:dPr>
                <m:ctrlPr>
                  <w:del w:id="232" w:author="Stuart Jenkins" w:date="2019-12-10T15:44:00Z">
                    <w:rPr>
                      <w:rFonts w:ascii="Cambria Math" w:hAnsi="Cambria Math"/>
                      <w:i/>
                      <w:color w:val="231F20"/>
                    </w:rPr>
                  </w:del>
                </m:ctrlPr>
              </m:dPr>
              <m:e>
                <m:r>
                  <w:del w:id="233" w:author="Stuart Jenkins" w:date="2019-12-10T15:44:00Z">
                    <w:rPr>
                      <w:rFonts w:ascii="Cambria Math" w:hAnsi="Cambria Math"/>
                      <w:color w:val="231F20"/>
                    </w:rPr>
                    <m:t>t-∆t</m:t>
                  </w:del>
                </m:r>
              </m:e>
            </m:d>
          </m:e>
        </m:d>
      </m:oMath>
      <w:del w:id="234" w:author="Stuart Jenkins" w:date="2019-12-10T15:44:00Z">
        <w:r w:rsidR="00F069E7" w:rsidDel="008F4F99">
          <w:rPr>
            <w:rFonts w:asciiTheme="minorHAnsi" w:hAnsiTheme="minorHAnsi" w:cstheme="minorHAnsi"/>
            <w:color w:val="231F20"/>
          </w:rPr>
          <w:tab/>
        </w:r>
        <w:r w:rsidR="00F069E7" w:rsidDel="008F4F99">
          <w:rPr>
            <w:rFonts w:asciiTheme="minorHAnsi" w:hAnsiTheme="minorHAnsi" w:cstheme="minorHAnsi"/>
            <w:color w:val="231F20"/>
          </w:rPr>
          <w:tab/>
        </w:r>
        <w:r w:rsidR="00F069E7" w:rsidDel="008F4F99">
          <w:rPr>
            <w:rFonts w:asciiTheme="minorHAnsi" w:hAnsiTheme="minorHAnsi" w:cstheme="minorHAnsi"/>
            <w:color w:val="231F20"/>
          </w:rPr>
          <w:tab/>
        </w:r>
        <w:r w:rsidR="00BB01FA" w:rsidDel="008F4F99">
          <w:rPr>
            <w:rFonts w:asciiTheme="minorHAnsi" w:hAnsiTheme="minorHAnsi" w:cstheme="minorHAnsi"/>
            <w:color w:val="231F20"/>
          </w:rPr>
          <w:tab/>
        </w:r>
        <w:r w:rsidR="00BB01FA" w:rsidDel="008F4F99">
          <w:rPr>
            <w:rFonts w:asciiTheme="minorHAnsi" w:hAnsiTheme="minorHAnsi" w:cstheme="minorHAnsi"/>
            <w:color w:val="231F20"/>
          </w:rPr>
          <w:tab/>
        </w:r>
        <w:r w:rsidR="00755BA1" w:rsidDel="008F4F99">
          <w:rPr>
            <w:rFonts w:asciiTheme="minorHAnsi" w:hAnsiTheme="minorHAnsi" w:cstheme="minorHAnsi"/>
            <w:color w:val="231F20"/>
          </w:rPr>
          <w:delText>(1)</w:delText>
        </w:r>
      </w:del>
    </w:p>
    <w:p w14:paraId="44A6CC13" w14:textId="31AD7363" w:rsidR="000D2A88" w:rsidDel="008F4F99" w:rsidRDefault="006D59A1" w:rsidP="00983A74">
      <w:pPr>
        <w:rPr>
          <w:del w:id="235" w:author="Stuart Jenkins" w:date="2019-12-10T15:44:00Z"/>
          <w:rFonts w:asciiTheme="minorHAnsi" w:hAnsiTheme="minorHAnsi" w:cstheme="minorHAnsi"/>
          <w:color w:val="231F20"/>
        </w:rPr>
      </w:pPr>
      <w:del w:id="236" w:author="Stuart Jenkins" w:date="2019-12-10T15:44:00Z">
        <w:r w:rsidRPr="0045212B" w:rsidDel="008F4F99">
          <w:rPr>
            <w:rFonts w:asciiTheme="minorHAnsi" w:hAnsiTheme="minorHAnsi" w:cstheme="minorHAnsi"/>
            <w:color w:val="000000"/>
          </w:rPr>
          <w:delText>w</w:delText>
        </w:r>
        <w:r w:rsidR="000D2A88" w:rsidRPr="0045212B" w:rsidDel="008F4F99">
          <w:rPr>
            <w:rFonts w:asciiTheme="minorHAnsi" w:hAnsiTheme="minorHAnsi" w:cstheme="minorHAnsi"/>
            <w:color w:val="000000"/>
          </w:rPr>
          <w:delText>here</w:delText>
        </w:r>
        <w:r w:rsidRPr="0045212B" w:rsidDel="008F4F99">
          <w:rPr>
            <w:rFonts w:asciiTheme="minorHAnsi" w:hAnsiTheme="minorHAnsi" w:cstheme="minorHAnsi"/>
            <w:color w:val="000000"/>
          </w:rPr>
          <w:delText xml:space="preserve"> </w:delText>
        </w:r>
        <m:oMath>
          <m:r>
            <w:rPr>
              <w:rFonts w:ascii="Cambria Math" w:hAnsi="Cambria Math"/>
              <w:color w:val="231F20"/>
            </w:rPr>
            <m:t>H</m:t>
          </m:r>
        </m:oMath>
        <w:r w:rsidR="009261E2" w:rsidRPr="0045212B" w:rsidDel="008F4F99">
          <w:rPr>
            <w:rFonts w:asciiTheme="minorHAnsi" w:hAnsiTheme="minorHAnsi" w:cstheme="minorHAnsi"/>
            <w:color w:val="000000"/>
          </w:rPr>
          <w:delText xml:space="preserve"> is the time-horizon used </w:delText>
        </w:r>
        <w:r w:rsidR="00D47EF3" w:rsidRPr="0045212B" w:rsidDel="008F4F99">
          <w:rPr>
            <w:rFonts w:asciiTheme="minorHAnsi" w:hAnsiTheme="minorHAnsi" w:cstheme="minorHAnsi"/>
            <w:color w:val="000000"/>
          </w:rPr>
          <w:delText xml:space="preserve">for the GWP and AGWP </w:delText>
        </w:r>
        <w:r w:rsidR="00EC267D" w:rsidDel="008F4F99">
          <w:rPr>
            <w:rFonts w:asciiTheme="minorHAnsi" w:hAnsiTheme="minorHAnsi" w:cstheme="minorHAnsi"/>
            <w:color w:val="000000"/>
          </w:rPr>
          <w:delText>(conventionally 100 years)</w:delText>
        </w:r>
        <w:r w:rsidR="003945D2" w:rsidDel="008F4F99">
          <w:rPr>
            <w:rFonts w:asciiTheme="minorHAnsi" w:hAnsiTheme="minorHAnsi" w:cstheme="minorHAnsi"/>
            <w:color w:val="000000"/>
          </w:rPr>
          <w:delText>,</w:delText>
        </w:r>
        <w:r w:rsidR="00EC267D" w:rsidDel="008F4F99">
          <w:rPr>
            <w:rFonts w:asciiTheme="minorHAnsi" w:hAnsiTheme="minorHAnsi" w:cstheme="minorHAnsi"/>
            <w:color w:val="000000"/>
          </w:rPr>
          <w:delText xml:space="preserve"> </w:delText>
        </w:r>
        <m:oMath>
          <m:r>
            <w:rPr>
              <w:rFonts w:ascii="Cambria Math" w:hAnsi="Cambria Math"/>
              <w:color w:val="231F20"/>
            </w:rPr>
            <m:t>α</m:t>
          </m:r>
        </m:oMath>
        <w:r w:rsidR="000D2A88" w:rsidRPr="0045212B" w:rsidDel="008F4F99">
          <w:rPr>
            <w:rFonts w:asciiTheme="minorHAnsi" w:hAnsiTheme="minorHAnsi" w:cstheme="minorHAnsi"/>
            <w:color w:val="000000"/>
          </w:rPr>
          <w:delText xml:space="preserve"> </w:delText>
        </w:r>
        <w:r w:rsidR="00D47EF3" w:rsidRPr="0045212B" w:rsidDel="008F4F99">
          <w:rPr>
            <w:rFonts w:asciiTheme="minorHAnsi" w:hAnsiTheme="minorHAnsi" w:cstheme="minorHAnsi"/>
            <w:color w:val="000000"/>
          </w:rPr>
          <w:delText>depend</w:delText>
        </w:r>
        <w:r w:rsidR="003945D2" w:rsidDel="008F4F99">
          <w:rPr>
            <w:rFonts w:asciiTheme="minorHAnsi" w:hAnsiTheme="minorHAnsi" w:cstheme="minorHAnsi"/>
            <w:color w:val="000000"/>
          </w:rPr>
          <w:delText>s</w:delText>
        </w:r>
        <w:r w:rsidR="00D47EF3" w:rsidRPr="0045212B" w:rsidDel="008F4F99">
          <w:rPr>
            <w:rFonts w:asciiTheme="minorHAnsi" w:hAnsiTheme="minorHAnsi" w:cstheme="minorHAnsi"/>
            <w:color w:val="000000"/>
          </w:rPr>
          <w:delText xml:space="preserve"> on the properties and time-history of th</w:delText>
        </w:r>
        <w:r w:rsidR="00293B50" w:rsidDel="008F4F99">
          <w:rPr>
            <w:rFonts w:asciiTheme="minorHAnsi" w:hAnsiTheme="minorHAnsi" w:cstheme="minorHAnsi"/>
            <w:color w:val="000000"/>
          </w:rPr>
          <w:delText>at</w:delText>
        </w:r>
        <w:r w:rsidR="00D47EF3" w:rsidRPr="0045212B" w:rsidDel="008F4F99">
          <w:rPr>
            <w:rFonts w:asciiTheme="minorHAnsi" w:hAnsiTheme="minorHAnsi" w:cstheme="minorHAnsi"/>
            <w:color w:val="000000"/>
          </w:rPr>
          <w:delText xml:space="preserve"> forcing agent, </w:delText>
        </w:r>
        <m:oMath>
          <m:f>
            <m:fPr>
              <m:type m:val="lin"/>
              <m:ctrlPr>
                <w:rPr>
                  <w:rFonts w:ascii="Cambria Math" w:hAnsi="Cambria Math" w:cstheme="minorHAnsi"/>
                  <w:i/>
                  <w:color w:val="000000"/>
                </w:rPr>
              </m:ctrlPr>
            </m:fPr>
            <m:num>
              <m:r>
                <w:rPr>
                  <w:rFonts w:ascii="Cambria Math" w:hAnsi="Cambria Math" w:cstheme="minorHAnsi"/>
                  <w:color w:val="000000"/>
                </w:rPr>
                <m:t>α</m:t>
              </m:r>
            </m:num>
            <m:den>
              <m:d>
                <m:dPr>
                  <m:begChr m:val="["/>
                  <m:endChr m:val="]"/>
                  <m:ctrlPr>
                    <w:rPr>
                      <w:rFonts w:ascii="Cambria Math" w:hAnsi="Cambria Math" w:cstheme="minorHAnsi"/>
                      <w:i/>
                      <w:color w:val="000000"/>
                    </w:rPr>
                  </m:ctrlPr>
                </m:dPr>
                <m:e>
                  <m:r>
                    <w:rPr>
                      <w:rFonts w:ascii="Cambria Math" w:hAnsi="Cambria Math" w:cstheme="minorHAnsi"/>
                      <w:color w:val="000000"/>
                    </w:rPr>
                    <m:t>H</m:t>
                  </m:r>
                  <m:d>
                    <m:dPr>
                      <m:ctrlPr>
                        <w:rPr>
                          <w:rFonts w:ascii="Cambria Math" w:hAnsi="Cambria Math" w:cstheme="minorHAnsi"/>
                          <w:i/>
                          <w:color w:val="000000"/>
                        </w:rPr>
                      </m:ctrlPr>
                    </m:dPr>
                    <m:e>
                      <m:r>
                        <w:rPr>
                          <w:rFonts w:ascii="Cambria Math" w:hAnsi="Cambria Math" w:cstheme="minorHAnsi"/>
                          <w:color w:val="000000"/>
                        </w:rPr>
                        <m:t>1-α</m:t>
                      </m:r>
                    </m:e>
                  </m:d>
                </m:e>
              </m:d>
            </m:den>
          </m:f>
        </m:oMath>
        <w:r w:rsidR="00D47EF3" w:rsidRPr="0045212B" w:rsidDel="008F4F99">
          <w:rPr>
            <w:rFonts w:asciiTheme="minorHAnsi" w:hAnsiTheme="minorHAnsi" w:cstheme="minorHAnsi"/>
            <w:color w:val="000000"/>
          </w:rPr>
          <w:delText xml:space="preserve"> being the </w:delText>
        </w:r>
        <w:r w:rsidR="00293B50" w:rsidDel="008F4F99">
          <w:rPr>
            <w:rFonts w:asciiTheme="minorHAnsi" w:hAnsiTheme="minorHAnsi" w:cstheme="minorHAnsi"/>
            <w:color w:val="000000"/>
          </w:rPr>
          <w:delText xml:space="preserve">fractional </w:delText>
        </w:r>
        <w:r w:rsidR="00D47EF3" w:rsidRPr="0045212B" w:rsidDel="008F4F99">
          <w:rPr>
            <w:rFonts w:asciiTheme="minorHAnsi" w:hAnsiTheme="minorHAnsi" w:cstheme="minorHAnsi"/>
            <w:color w:val="000000"/>
          </w:rPr>
          <w:delText xml:space="preserve">rate at which </w:delText>
        </w:r>
        <m:oMath>
          <m:r>
            <w:rPr>
              <w:rFonts w:ascii="Cambria Math" w:hAnsi="Cambria Math"/>
              <w:color w:val="231F20"/>
            </w:rPr>
            <m:t>E</m:t>
          </m:r>
          <m:d>
            <m:dPr>
              <m:ctrlPr>
                <w:rPr>
                  <w:rFonts w:ascii="Cambria Math" w:hAnsi="Cambria Math"/>
                  <w:i/>
                  <w:color w:val="231F20"/>
                </w:rPr>
              </m:ctrlPr>
            </m:dPr>
            <m:e>
              <m:r>
                <w:rPr>
                  <w:rFonts w:ascii="Cambria Math" w:hAnsi="Cambria Math"/>
                  <w:color w:val="231F20"/>
                </w:rPr>
                <m:t>t</m:t>
              </m:r>
            </m:e>
          </m:d>
        </m:oMath>
        <w:r w:rsidR="006B074A" w:rsidDel="008F4F99">
          <w:rPr>
            <w:rFonts w:asciiTheme="minorHAnsi" w:hAnsiTheme="minorHAnsi" w:cstheme="minorHAnsi"/>
            <w:color w:val="231F20"/>
          </w:rPr>
          <w:delText xml:space="preserve"> </w:delText>
        </w:r>
        <w:r w:rsidR="00D47EF3" w:rsidRPr="0045212B" w:rsidDel="008F4F99">
          <w:rPr>
            <w:rFonts w:asciiTheme="minorHAnsi" w:hAnsiTheme="minorHAnsi" w:cstheme="minorHAnsi"/>
            <w:color w:val="000000"/>
          </w:rPr>
          <w:delText>would need to decline to caus</w:delText>
        </w:r>
        <w:r w:rsidR="00B8223A" w:rsidRPr="0045212B" w:rsidDel="008F4F99">
          <w:rPr>
            <w:rFonts w:asciiTheme="minorHAnsi" w:hAnsiTheme="minorHAnsi" w:cstheme="minorHAnsi"/>
            <w:color w:val="000000"/>
          </w:rPr>
          <w:delText>e</w:delText>
        </w:r>
        <w:r w:rsidR="00D47EF3" w:rsidRPr="0045212B" w:rsidDel="008F4F99">
          <w:rPr>
            <w:rFonts w:asciiTheme="minorHAnsi" w:hAnsiTheme="minorHAnsi" w:cstheme="minorHAnsi"/>
            <w:color w:val="000000"/>
          </w:rPr>
          <w:delText xml:space="preserve"> no further warming</w:delText>
        </w:r>
        <w:r w:rsidR="00B8223A" w:rsidRPr="0045212B" w:rsidDel="008F4F99">
          <w:rPr>
            <w:rFonts w:asciiTheme="minorHAnsi" w:hAnsiTheme="minorHAnsi" w:cstheme="minorHAnsi"/>
            <w:color w:val="000000"/>
          </w:rPr>
          <w:delText xml:space="preserve"> in the decades following year </w:delText>
        </w:r>
        <m:oMath>
          <m:r>
            <w:rPr>
              <w:rFonts w:ascii="Cambria Math" w:hAnsi="Cambria Math"/>
              <w:color w:val="231F20"/>
            </w:rPr>
            <m:t>t</m:t>
          </m:r>
        </m:oMath>
        <w:r w:rsidR="003945D2" w:rsidDel="008F4F99">
          <w:rPr>
            <w:rFonts w:asciiTheme="minorHAnsi" w:hAnsiTheme="minorHAnsi" w:cstheme="minorHAnsi"/>
            <w:color w:val="231F20"/>
          </w:rPr>
          <w:delText xml:space="preserve">, and </w:delText>
        </w:r>
        <m:oMath>
          <m:r>
            <w:rPr>
              <w:rFonts w:ascii="Cambria Math" w:hAnsi="Cambria Math"/>
              <w:color w:val="231F20"/>
            </w:rPr>
            <m:t>∆t</m:t>
          </m:r>
        </m:oMath>
        <w:r w:rsidR="003945D2" w:rsidDel="008F4F99">
          <w:rPr>
            <w:rFonts w:asciiTheme="minorHAnsi" w:hAnsiTheme="minorHAnsi" w:cstheme="minorHAnsi"/>
            <w:color w:val="231F20"/>
          </w:rPr>
          <w:delText xml:space="preserve"> is approximately double the atmospheric lifetime for a short-lived climate pollutant.</w:delText>
        </w:r>
      </w:del>
    </w:p>
    <w:p w14:paraId="1CA1F278" w14:textId="6630590E" w:rsidR="006B074A" w:rsidDel="008F4F99" w:rsidRDefault="006B074A" w:rsidP="00983A74">
      <w:pPr>
        <w:rPr>
          <w:del w:id="237" w:author="Stuart Jenkins" w:date="2019-12-10T15:44:00Z"/>
          <w:rFonts w:asciiTheme="minorHAnsi" w:hAnsiTheme="minorHAnsi" w:cstheme="minorHAnsi"/>
          <w:color w:val="231F20"/>
        </w:rPr>
      </w:pPr>
    </w:p>
    <w:p w14:paraId="1DF72295" w14:textId="0675D02E" w:rsidR="006B074A" w:rsidRPr="0045212B" w:rsidDel="008F4F99" w:rsidRDefault="006B074A" w:rsidP="00983A74">
      <w:pPr>
        <w:rPr>
          <w:del w:id="238" w:author="Stuart Jenkins" w:date="2019-12-10T15:44:00Z"/>
          <w:rFonts w:asciiTheme="minorHAnsi" w:hAnsiTheme="minorHAnsi" w:cstheme="minorHAnsi"/>
          <w:color w:val="000000"/>
        </w:rPr>
      </w:pPr>
      <w:del w:id="239" w:author="Stuart Jenkins" w:date="2019-12-10T15:44:00Z">
        <w:r w:rsidDel="008F4F99">
          <w:rPr>
            <w:rFonts w:asciiTheme="minorHAnsi" w:hAnsiTheme="minorHAnsi" w:cstheme="minorHAnsi"/>
            <w:color w:val="231F20"/>
          </w:rPr>
          <w:delText>For long-lived climate pollutants</w:delText>
        </w:r>
        <w:r w:rsidR="00BB01FA" w:rsidDel="008F4F99">
          <w:rPr>
            <w:rFonts w:asciiTheme="minorHAnsi" w:hAnsiTheme="minorHAnsi" w:cstheme="minorHAnsi"/>
            <w:color w:val="231F20"/>
          </w:rPr>
          <w:delText xml:space="preserve"> (LLCPs, with lifetimes longer than </w:delText>
        </w:r>
        <m:oMath>
          <m:r>
            <w:rPr>
              <w:rFonts w:ascii="Cambria Math" w:hAnsi="Cambria Math"/>
              <w:color w:val="231F20"/>
            </w:rPr>
            <m:t>H</m:t>
          </m:r>
        </m:oMath>
        <w:r w:rsidR="00BB01FA" w:rsidDel="008F4F99">
          <w:rPr>
            <w:rFonts w:asciiTheme="minorHAnsi" w:hAnsiTheme="minorHAnsi" w:cstheme="minorHAnsi"/>
            <w:color w:val="231F20"/>
          </w:rPr>
          <w:delText>)</w:delText>
        </w:r>
        <w:r w:rsidDel="008F4F99">
          <w:rPr>
            <w:rFonts w:asciiTheme="minorHAnsi" w:hAnsiTheme="minorHAnsi" w:cstheme="minorHAnsi"/>
            <w:color w:val="231F20"/>
          </w:rPr>
          <w:delText xml:space="preserve"> </w:delText>
        </w:r>
        <w:r w:rsidR="00BB01FA" w:rsidDel="008F4F99">
          <w:rPr>
            <w:rFonts w:asciiTheme="minorHAnsi" w:hAnsiTheme="minorHAnsi" w:cstheme="minorHAnsi"/>
            <w:color w:val="231F20"/>
          </w:rPr>
          <w:delText xml:space="preserve">such as </w:delText>
        </w:r>
        <w:r w:rsidDel="008F4F99">
          <w:rPr>
            <w:rFonts w:asciiTheme="minorHAnsi" w:hAnsiTheme="minorHAnsi" w:cstheme="minorHAnsi"/>
            <w:color w:val="231F20"/>
          </w:rPr>
          <w:delText>CO</w:delText>
        </w:r>
        <w:r w:rsidDel="008F4F99">
          <w:rPr>
            <w:rFonts w:asciiTheme="minorHAnsi" w:hAnsiTheme="minorHAnsi" w:cstheme="minorHAnsi"/>
            <w:color w:val="231F20"/>
            <w:vertAlign w:val="subscript"/>
          </w:rPr>
          <w:delText>2</w:delText>
        </w:r>
        <w:r w:rsidDel="008F4F99">
          <w:rPr>
            <w:rFonts w:asciiTheme="minorHAnsi" w:hAnsiTheme="minorHAnsi" w:cstheme="minorHAnsi"/>
            <w:color w:val="231F20"/>
          </w:rPr>
          <w:delText xml:space="preserve"> and N</w:delText>
        </w:r>
        <w:r w:rsidDel="008F4F99">
          <w:rPr>
            <w:rFonts w:asciiTheme="minorHAnsi" w:hAnsiTheme="minorHAnsi" w:cstheme="minorHAnsi"/>
            <w:color w:val="231F20"/>
            <w:vertAlign w:val="subscript"/>
          </w:rPr>
          <w:delText>2</w:delText>
        </w:r>
        <w:r w:rsidDel="008F4F99">
          <w:rPr>
            <w:rFonts w:asciiTheme="minorHAnsi" w:hAnsiTheme="minorHAnsi" w:cstheme="minorHAnsi"/>
            <w:color w:val="231F20"/>
          </w:rPr>
          <w:delText xml:space="preserve">O, </w:delText>
        </w:r>
        <m:oMath>
          <m:r>
            <w:rPr>
              <w:rFonts w:ascii="Cambria Math" w:hAnsi="Cambria Math"/>
              <w:color w:val="231F20"/>
            </w:rPr>
            <m:t>α</m:t>
          </m:r>
          <m:r>
            <w:rPr>
              <w:rFonts w:ascii="Cambria Math" w:hAnsi="Cambria Math" w:cstheme="minorHAnsi"/>
              <w:color w:val="231F20"/>
            </w:rPr>
            <m:t>=1</m:t>
          </m:r>
        </m:oMath>
        <w:r w:rsidDel="008F4F99">
          <w:rPr>
            <w:rFonts w:asciiTheme="minorHAnsi" w:hAnsiTheme="minorHAnsi" w:cstheme="minorHAnsi"/>
            <w:color w:val="231F20"/>
          </w:rPr>
          <w:delText>. For methane</w:delText>
        </w:r>
        <w:r w:rsidR="007526D1" w:rsidDel="008F4F99">
          <w:rPr>
            <w:rFonts w:asciiTheme="minorHAnsi" w:hAnsiTheme="minorHAnsi" w:cstheme="minorHAnsi"/>
            <w:color w:val="231F20"/>
          </w:rPr>
          <w:delText xml:space="preserve">, </w:delText>
        </w:r>
        <m:oMath>
          <m:r>
            <w:rPr>
              <w:rFonts w:ascii="Cambria Math" w:hAnsi="Cambria Math"/>
              <w:color w:val="231F20"/>
            </w:rPr>
            <m:t>α</m:t>
          </m:r>
          <m:r>
            <w:rPr>
              <w:rFonts w:ascii="Cambria Math" w:hAnsi="Cambria Math" w:cstheme="minorHAnsi"/>
              <w:color w:val="231F20"/>
            </w:rPr>
            <m:t>=0.25</m:t>
          </m:r>
        </m:oMath>
        <w:r w:rsidDel="008F4F99">
          <w:rPr>
            <w:rFonts w:asciiTheme="minorHAnsi" w:hAnsiTheme="minorHAnsi" w:cstheme="minorHAnsi"/>
            <w:color w:val="231F20"/>
          </w:rPr>
          <w:delText xml:space="preserve"> and</w:delText>
        </w:r>
        <m:oMath>
          <m:r>
            <w:rPr>
              <w:rFonts w:ascii="Cambria Math" w:hAnsi="Cambria Math" w:cstheme="minorHAnsi"/>
              <w:color w:val="231F20"/>
            </w:rPr>
            <m:t xml:space="preserve"> </m:t>
          </m:r>
          <m:r>
            <w:rPr>
              <w:rFonts w:ascii="Cambria Math" w:hAnsi="Cambria Math"/>
              <w:color w:val="231F20"/>
            </w:rPr>
            <m:t>∆t=20</m:t>
          </m:r>
        </m:oMath>
        <w:r w:rsidDel="008F4F99">
          <w:rPr>
            <w:rFonts w:asciiTheme="minorHAnsi" w:hAnsiTheme="minorHAnsi" w:cstheme="minorHAnsi"/>
            <w:color w:val="231F20"/>
          </w:rPr>
          <w:delText xml:space="preserve"> years, reflecting </w:delText>
        </w:r>
        <w:r w:rsidR="00201903" w:rsidDel="008F4F99">
          <w:rPr>
            <w:rFonts w:asciiTheme="minorHAnsi" w:hAnsiTheme="minorHAnsi" w:cstheme="minorHAnsi"/>
            <w:color w:val="231F20"/>
          </w:rPr>
          <w:delText>its</w:delText>
        </w:r>
        <w:r w:rsidDel="008F4F99">
          <w:rPr>
            <w:rFonts w:asciiTheme="minorHAnsi" w:hAnsiTheme="minorHAnsi" w:cstheme="minorHAnsi"/>
            <w:color w:val="231F20"/>
          </w:rPr>
          <w:delText xml:space="preserve"> recent </w:delText>
        </w:r>
        <w:r w:rsidR="00201903" w:rsidDel="008F4F99">
          <w:rPr>
            <w:rFonts w:asciiTheme="minorHAnsi" w:hAnsiTheme="minorHAnsi" w:cstheme="minorHAnsi"/>
            <w:color w:val="231F20"/>
          </w:rPr>
          <w:delText xml:space="preserve">emissions </w:delText>
        </w:r>
        <w:r w:rsidDel="008F4F99">
          <w:rPr>
            <w:rFonts w:asciiTheme="minorHAnsi" w:hAnsiTheme="minorHAnsi" w:cstheme="minorHAnsi"/>
            <w:color w:val="231F20"/>
          </w:rPr>
          <w:delText>history and lifetime</w:delText>
        </w:r>
        <w:r w:rsidR="00BB01FA" w:rsidDel="008F4F99">
          <w:rPr>
            <w:rFonts w:asciiTheme="minorHAnsi" w:hAnsiTheme="minorHAnsi" w:cstheme="minorHAnsi"/>
            <w:color w:val="231F20"/>
          </w:rPr>
          <w:delText xml:space="preserve"> (Cain et al, 2019)</w:delText>
        </w:r>
        <w:r w:rsidDel="008F4F99">
          <w:rPr>
            <w:rFonts w:asciiTheme="minorHAnsi" w:hAnsiTheme="minorHAnsi" w:cstheme="minorHAnsi"/>
            <w:color w:val="231F20"/>
          </w:rPr>
          <w:delText>. For aerosols</w:delText>
        </w:r>
        <w:r w:rsidR="007526D1" w:rsidDel="008F4F99">
          <w:rPr>
            <w:rFonts w:asciiTheme="minorHAnsi" w:hAnsiTheme="minorHAnsi" w:cstheme="minorHAnsi"/>
            <w:color w:val="231F20"/>
          </w:rPr>
          <w:delText xml:space="preserve">, the best-fit </w:delText>
        </w:r>
        <m:oMath>
          <m:r>
            <w:rPr>
              <w:rFonts w:ascii="Cambria Math" w:hAnsi="Cambria Math"/>
              <w:color w:val="231F20"/>
            </w:rPr>
            <m:t>∆t=1</m:t>
          </m:r>
        </m:oMath>
        <w:r w:rsidR="003945D2" w:rsidDel="008F4F99">
          <w:rPr>
            <w:rFonts w:asciiTheme="minorHAnsi" w:hAnsiTheme="minorHAnsi" w:cstheme="minorHAnsi"/>
            <w:color w:val="231F20"/>
          </w:rPr>
          <w:delText xml:space="preserve"> year</w:delText>
        </w:r>
        <w:r w:rsidR="007526D1" w:rsidDel="008F4F99">
          <w:rPr>
            <w:rFonts w:asciiTheme="minorHAnsi" w:hAnsiTheme="minorHAnsi" w:cstheme="minorHAnsi"/>
            <w:color w:val="231F20"/>
          </w:rPr>
          <w:delText xml:space="preserve"> while </w:delText>
        </w:r>
        <m:oMath>
          <m:r>
            <w:rPr>
              <w:rFonts w:ascii="Cambria Math" w:hAnsi="Cambria Math"/>
              <w:color w:val="231F20"/>
            </w:rPr>
            <m:t>α</m:t>
          </m:r>
          <m:r>
            <w:rPr>
              <w:rFonts w:ascii="Cambria Math" w:hAnsi="Cambria Math" w:cstheme="minorHAnsi"/>
              <w:color w:val="231F20"/>
            </w:rPr>
            <m:t>=0.1</m:t>
          </m:r>
        </m:oMath>
        <w:r w:rsidR="007526D1" w:rsidDel="008F4F99">
          <w:rPr>
            <w:rFonts w:asciiTheme="minorHAnsi" w:hAnsiTheme="minorHAnsi" w:cstheme="minorHAnsi"/>
            <w:color w:val="231F20"/>
          </w:rPr>
          <w:delText xml:space="preserve">, </w:delText>
        </w:r>
        <w:r w:rsidR="00BB01FA" w:rsidDel="008F4F99">
          <w:rPr>
            <w:rFonts w:asciiTheme="minorHAnsi" w:hAnsiTheme="minorHAnsi" w:cstheme="minorHAnsi"/>
            <w:color w:val="231F20"/>
          </w:rPr>
          <w:delText xml:space="preserve">reflecting their very short lifetime and </w:delText>
        </w:r>
        <w:r w:rsidR="007526D1" w:rsidDel="008F4F99">
          <w:rPr>
            <w:rFonts w:asciiTheme="minorHAnsi" w:hAnsiTheme="minorHAnsi" w:cstheme="minorHAnsi"/>
            <w:color w:val="231F20"/>
          </w:rPr>
          <w:delText xml:space="preserve">the fact that GMST is already </w:delText>
        </w:r>
        <w:r w:rsidR="00201903" w:rsidDel="008F4F99">
          <w:rPr>
            <w:rFonts w:asciiTheme="minorHAnsi" w:hAnsiTheme="minorHAnsi" w:cstheme="minorHAnsi"/>
            <w:color w:val="231F20"/>
          </w:rPr>
          <w:delText>partially</w:delText>
        </w:r>
        <w:r w:rsidR="007526D1" w:rsidDel="008F4F99">
          <w:rPr>
            <w:rFonts w:asciiTheme="minorHAnsi" w:hAnsiTheme="minorHAnsi" w:cstheme="minorHAnsi"/>
            <w:color w:val="231F20"/>
          </w:rPr>
          <w:delText xml:space="preserve"> equilibrated with current net global aerosol forcing.</w:delText>
        </w:r>
      </w:del>
    </w:p>
    <w:p w14:paraId="04E0B4EE" w14:textId="70C015E7" w:rsidR="000D2A88" w:rsidRPr="0045212B" w:rsidDel="008F4F99" w:rsidRDefault="000D2A88" w:rsidP="00983A74">
      <w:pPr>
        <w:rPr>
          <w:del w:id="240" w:author="Stuart Jenkins" w:date="2019-12-10T15:44:00Z"/>
          <w:rFonts w:asciiTheme="minorHAnsi" w:hAnsiTheme="minorHAnsi" w:cstheme="minorHAnsi"/>
          <w:color w:val="000000"/>
        </w:rPr>
      </w:pPr>
    </w:p>
    <w:p w14:paraId="2CB2F33D" w14:textId="699EBEE6" w:rsidR="00983A74" w:rsidRPr="0045212B" w:rsidDel="008F4F99" w:rsidRDefault="007526D1" w:rsidP="00983A74">
      <w:pPr>
        <w:rPr>
          <w:del w:id="241" w:author="Stuart Jenkins" w:date="2019-12-10T15:44:00Z"/>
          <w:rFonts w:asciiTheme="minorHAnsi" w:hAnsiTheme="minorHAnsi" w:cstheme="minorHAnsi"/>
          <w:color w:val="000000"/>
        </w:rPr>
      </w:pPr>
      <w:del w:id="242" w:author="Stuart Jenkins" w:date="2019-12-10T15:44:00Z">
        <w:r w:rsidDel="008F4F99">
          <w:rPr>
            <w:rFonts w:asciiTheme="minorHAnsi" w:hAnsiTheme="minorHAnsi" w:cstheme="minorHAnsi"/>
            <w:color w:val="000000"/>
          </w:rPr>
          <w:delText xml:space="preserve">Hence </w:delText>
        </w:r>
        <w:r w:rsidR="00983A74" w:rsidRPr="0045212B" w:rsidDel="008F4F99">
          <w:rPr>
            <w:rFonts w:asciiTheme="minorHAnsi" w:hAnsiTheme="minorHAnsi" w:cstheme="minorHAnsi"/>
            <w:color w:val="000000"/>
          </w:rPr>
          <w:delText xml:space="preserve">human-induced warming over a multi-decade interval </w:delTex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0</m:t>
              </m:r>
            </m:sub>
          </m:sSub>
        </m:oMath>
        <w:r w:rsidR="00BB01FA" w:rsidDel="008F4F99">
          <w:rPr>
            <w:rFonts w:asciiTheme="minorHAnsi" w:hAnsiTheme="minorHAnsi" w:cstheme="minorHAnsi"/>
            <w:color w:val="231F20"/>
          </w:rPr>
          <w:delText xml:space="preserve"> to </w:delTex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1</m:t>
              </m:r>
            </m:sub>
          </m:sSub>
        </m:oMath>
        <w:r w:rsidRPr="007526D1" w:rsidDel="008F4F99">
          <w:rPr>
            <w:rFonts w:asciiTheme="minorHAnsi" w:hAnsiTheme="minorHAnsi" w:cstheme="minorHAnsi"/>
            <w:color w:val="000000"/>
          </w:rPr>
          <w:delText xml:space="preserve"> </w:delText>
        </w:r>
        <w:r w:rsidDel="008F4F99">
          <w:rPr>
            <w:rFonts w:asciiTheme="minorHAnsi" w:hAnsiTheme="minorHAnsi" w:cstheme="minorHAnsi"/>
            <w:color w:val="000000"/>
          </w:rPr>
          <w:delText>may be</w:delText>
        </w:r>
        <w:r w:rsidR="000D2A88" w:rsidRPr="0045212B" w:rsidDel="008F4F99">
          <w:rPr>
            <w:rFonts w:asciiTheme="minorHAnsi" w:hAnsiTheme="minorHAnsi" w:cstheme="minorHAnsi"/>
            <w:color w:val="000000"/>
          </w:rPr>
          <w:delText xml:space="preserve"> approximated by</w:delText>
        </w:r>
      </w:del>
    </w:p>
    <w:p w14:paraId="12F1EC28" w14:textId="126EE099" w:rsidR="00E52AA1" w:rsidRPr="0045212B" w:rsidDel="008F4F99" w:rsidRDefault="00E52AA1" w:rsidP="00983A74">
      <w:pPr>
        <w:rPr>
          <w:del w:id="243" w:author="Stuart Jenkins" w:date="2019-12-10T15:44:00Z"/>
          <w:rFonts w:asciiTheme="minorHAnsi" w:hAnsiTheme="minorHAnsi" w:cstheme="minorHAnsi"/>
          <w:color w:val="000000"/>
        </w:rPr>
      </w:pPr>
      <m:oMath>
        <m:r>
          <w:del w:id="244" w:author="Stuart Jenkins" w:date="2019-12-10T15:44:00Z">
            <w:rPr>
              <w:rFonts w:ascii="Cambria Math" w:hAnsi="Cambria Math"/>
              <w:color w:val="231F20"/>
            </w:rPr>
            <m:t>∆T≈</m:t>
          </w:del>
        </m:r>
        <m:r>
          <w:del w:id="245" w:author="Stuart Jenkins" w:date="2019-12-10T15:44:00Z">
            <m:rPr>
              <m:nor/>
            </m:rPr>
            <w:rPr>
              <w:rFonts w:ascii="Cambria Math" w:hAnsi="Cambria Math"/>
              <w:color w:val="231F20"/>
            </w:rPr>
            <m:t>TCRE</m:t>
          </w:del>
        </m:r>
        <m:r>
          <w:del w:id="246" w:author="Stuart Jenkins" w:date="2019-12-10T15:44:00Z">
            <w:rPr>
              <w:rFonts w:ascii="Cambria Math" w:hAnsi="Cambria Math"/>
              <w:color w:val="231F20"/>
            </w:rPr>
            <m:t>×</m:t>
          </w:del>
        </m:r>
        <m:d>
          <m:dPr>
            <m:begChr m:val="{"/>
            <m:endChr m:val="}"/>
            <m:ctrlPr>
              <w:del w:id="247" w:author="Stuart Jenkins" w:date="2019-12-10T15:44:00Z">
                <w:rPr>
                  <w:rFonts w:ascii="Cambria Math" w:hAnsi="Cambria Math"/>
                  <w:i/>
                  <w:color w:val="231F20"/>
                </w:rPr>
              </w:del>
            </m:ctrlPr>
          </m:dPr>
          <m:e>
            <m:eqArr>
              <m:eqArrPr>
                <m:ctrlPr>
                  <w:del w:id="248" w:author="Stuart Jenkins" w:date="2019-12-10T15:44:00Z">
                    <w:rPr>
                      <w:rFonts w:ascii="Cambria Math" w:hAnsi="Cambria Math"/>
                      <w:i/>
                      <w:color w:val="231F20"/>
                    </w:rPr>
                  </w:del>
                </m:ctrlPr>
              </m:eqArrPr>
              <m:e>
                <m:nary>
                  <m:naryPr>
                    <m:chr m:val="∑"/>
                    <m:limLoc m:val="undOvr"/>
                    <m:ctrlPr>
                      <w:del w:id="249" w:author="Stuart Jenkins" w:date="2019-12-10T15:44:00Z">
                        <w:rPr>
                          <w:rFonts w:ascii="Cambria Math" w:hAnsi="Cambria Math"/>
                          <w:i/>
                          <w:color w:val="231F20"/>
                        </w:rPr>
                      </w:del>
                    </m:ctrlPr>
                  </m:naryPr>
                  <m:sub>
                    <m:r>
                      <w:del w:id="250" w:author="Stuart Jenkins" w:date="2019-12-10T15:44:00Z">
                        <w:rPr>
                          <w:rFonts w:ascii="Cambria Math" w:hAnsi="Cambria Math"/>
                          <w:color w:val="231F20"/>
                        </w:rPr>
                        <m:t>t=</m:t>
                      </w:del>
                    </m:r>
                    <m:sSub>
                      <m:sSubPr>
                        <m:ctrlPr>
                          <w:del w:id="251" w:author="Stuart Jenkins" w:date="2019-12-10T15:44:00Z">
                            <w:rPr>
                              <w:rFonts w:ascii="Cambria Math" w:hAnsi="Cambria Math"/>
                              <w:i/>
                              <w:color w:val="231F20"/>
                            </w:rPr>
                          </w:del>
                        </m:ctrlPr>
                      </m:sSubPr>
                      <m:e>
                        <m:r>
                          <w:del w:id="252" w:author="Stuart Jenkins" w:date="2019-12-10T15:44:00Z">
                            <w:rPr>
                              <w:rFonts w:ascii="Cambria Math" w:hAnsi="Cambria Math"/>
                              <w:color w:val="231F20"/>
                            </w:rPr>
                            <m:t>t</m:t>
                          </w:del>
                        </m:r>
                      </m:e>
                      <m:sub>
                        <m:r>
                          <w:del w:id="253" w:author="Stuart Jenkins" w:date="2019-12-10T15:44:00Z">
                            <w:rPr>
                              <w:rFonts w:ascii="Cambria Math" w:hAnsi="Cambria Math"/>
                              <w:color w:val="231F20"/>
                            </w:rPr>
                            <m:t>0</m:t>
                          </w:del>
                        </m:r>
                      </m:sub>
                    </m:sSub>
                  </m:sub>
                  <m:sup>
                    <m:sSub>
                      <m:sSubPr>
                        <m:ctrlPr>
                          <w:del w:id="254" w:author="Stuart Jenkins" w:date="2019-12-10T15:44:00Z">
                            <w:rPr>
                              <w:rFonts w:ascii="Cambria Math" w:hAnsi="Cambria Math"/>
                              <w:i/>
                              <w:color w:val="231F20"/>
                            </w:rPr>
                          </w:del>
                        </m:ctrlPr>
                      </m:sSubPr>
                      <m:e>
                        <m:r>
                          <w:del w:id="255" w:author="Stuart Jenkins" w:date="2019-12-10T15:44:00Z">
                            <w:rPr>
                              <w:rFonts w:ascii="Cambria Math" w:hAnsi="Cambria Math"/>
                              <w:color w:val="231F20"/>
                            </w:rPr>
                            <m:t>t</m:t>
                          </w:del>
                        </m:r>
                      </m:e>
                      <m:sub>
                        <m:r>
                          <w:del w:id="256" w:author="Stuart Jenkins" w:date="2019-12-10T15:44:00Z">
                            <w:rPr>
                              <w:rFonts w:ascii="Cambria Math" w:hAnsi="Cambria Math"/>
                              <w:color w:val="231F20"/>
                            </w:rPr>
                            <m:t>1</m:t>
                          </w:del>
                        </m:r>
                      </m:sub>
                    </m:sSub>
                  </m:sup>
                  <m:e>
                    <m:d>
                      <m:dPr>
                        <m:begChr m:val="["/>
                        <m:endChr m:val="]"/>
                        <m:ctrlPr>
                          <w:del w:id="257" w:author="Stuart Jenkins" w:date="2019-12-10T15:44:00Z">
                            <w:rPr>
                              <w:rFonts w:ascii="Cambria Math" w:hAnsi="Cambria Math"/>
                              <w:i/>
                              <w:color w:val="231F20"/>
                            </w:rPr>
                          </w:del>
                        </m:ctrlPr>
                      </m:dPr>
                      <m:e>
                        <m:sSub>
                          <m:sSubPr>
                            <m:ctrlPr>
                              <w:del w:id="258" w:author="Stuart Jenkins" w:date="2019-12-10T15:44:00Z">
                                <w:rPr>
                                  <w:rFonts w:ascii="Cambria Math" w:hAnsi="Cambria Math"/>
                                  <w:i/>
                                  <w:color w:val="231F20"/>
                                </w:rPr>
                              </w:del>
                            </m:ctrlPr>
                          </m:sSubPr>
                          <m:e>
                            <m:r>
                              <w:del w:id="259" w:author="Stuart Jenkins" w:date="2019-12-10T15:44:00Z">
                                <w:rPr>
                                  <w:rFonts w:ascii="Cambria Math" w:hAnsi="Cambria Math"/>
                                  <w:color w:val="231F20"/>
                                </w:rPr>
                                <m:t>E</m:t>
                              </w:del>
                            </m:r>
                          </m:e>
                          <m:sub>
                            <m:r>
                              <w:del w:id="260" w:author="Stuart Jenkins" w:date="2019-12-10T15:44:00Z">
                                <m:rPr>
                                  <m:nor/>
                                </m:rPr>
                                <w:rPr>
                                  <w:rFonts w:ascii="Cambria Math" w:hAnsi="Cambria Math"/>
                                  <w:color w:val="231F20"/>
                                </w:rPr>
                                <m:t>LLCP</m:t>
                              </w:del>
                            </m:r>
                          </m:sub>
                        </m:sSub>
                        <m:d>
                          <m:dPr>
                            <m:ctrlPr>
                              <w:del w:id="261" w:author="Stuart Jenkins" w:date="2019-12-10T15:44:00Z">
                                <w:rPr>
                                  <w:rFonts w:ascii="Cambria Math" w:hAnsi="Cambria Math"/>
                                  <w:i/>
                                  <w:color w:val="231F20"/>
                                </w:rPr>
                              </w:del>
                            </m:ctrlPr>
                          </m:dPr>
                          <m:e>
                            <m:r>
                              <w:del w:id="262" w:author="Stuart Jenkins" w:date="2019-12-10T15:44:00Z">
                                <w:rPr>
                                  <w:rFonts w:ascii="Cambria Math" w:hAnsi="Cambria Math"/>
                                  <w:color w:val="231F20"/>
                                </w:rPr>
                                <m:t>t</m:t>
                              </w:del>
                            </m:r>
                          </m:e>
                        </m:d>
                        <m:r>
                          <w:del w:id="263" w:author="Stuart Jenkins" w:date="2019-12-10T15:44:00Z">
                            <w:rPr>
                              <w:rFonts w:ascii="Cambria Math" w:hAnsi="Cambria Math"/>
                              <w:color w:val="231F20"/>
                            </w:rPr>
                            <m:t>+4</m:t>
                          </w:del>
                        </m:r>
                        <m:sSub>
                          <m:sSubPr>
                            <m:ctrlPr>
                              <w:del w:id="264" w:author="Stuart Jenkins" w:date="2019-12-10T15:44:00Z">
                                <w:rPr>
                                  <w:rFonts w:ascii="Cambria Math" w:hAnsi="Cambria Math"/>
                                  <w:i/>
                                  <w:color w:val="231F20"/>
                                </w:rPr>
                              </w:del>
                            </m:ctrlPr>
                          </m:sSubPr>
                          <m:e>
                            <m:r>
                              <w:del w:id="265" w:author="Stuart Jenkins" w:date="2019-12-10T15:44:00Z">
                                <m:rPr>
                                  <m:sty m:val="p"/>
                                </m:rPr>
                                <w:rPr>
                                  <w:rFonts w:ascii="Cambria Math" w:hAnsi="Cambria Math" w:cstheme="minorHAnsi"/>
                                  <w:color w:val="000000"/>
                                </w:rPr>
                                <m:t>×</m:t>
                              </w:del>
                            </m:r>
                            <m:r>
                              <w:del w:id="266" w:author="Stuart Jenkins" w:date="2019-12-10T15:44:00Z">
                                <w:rPr>
                                  <w:rFonts w:ascii="Cambria Math" w:hAnsi="Cambria Math"/>
                                  <w:color w:val="231F20"/>
                                </w:rPr>
                                <m:t>E</m:t>
                              </w:del>
                            </m:r>
                          </m:e>
                          <m:sub>
                            <m:r>
                              <w:del w:id="267" w:author="Stuart Jenkins" w:date="2019-12-10T15:44:00Z">
                                <m:rPr>
                                  <m:nor/>
                                </m:rPr>
                                <w:rPr>
                                  <w:rFonts w:ascii="Cambria Math" w:hAnsi="Cambria Math"/>
                                  <w:color w:val="231F20"/>
                                </w:rPr>
                                <m:t>CH4</m:t>
                              </w:del>
                            </m:r>
                          </m:sub>
                        </m:sSub>
                        <m:d>
                          <m:dPr>
                            <m:ctrlPr>
                              <w:del w:id="268" w:author="Stuart Jenkins" w:date="2019-12-10T15:44:00Z">
                                <w:rPr>
                                  <w:rFonts w:ascii="Cambria Math" w:hAnsi="Cambria Math"/>
                                  <w:i/>
                                  <w:color w:val="231F20"/>
                                </w:rPr>
                              </w:del>
                            </m:ctrlPr>
                          </m:dPr>
                          <m:e>
                            <m:r>
                              <w:del w:id="269" w:author="Stuart Jenkins" w:date="2019-12-10T15:44:00Z">
                                <w:rPr>
                                  <w:rFonts w:ascii="Cambria Math" w:hAnsi="Cambria Math"/>
                                  <w:color w:val="231F20"/>
                                </w:rPr>
                                <m:t>t</m:t>
                              </w:del>
                            </m:r>
                          </m:e>
                        </m:d>
                        <m:r>
                          <w:del w:id="270" w:author="Stuart Jenkins" w:date="2019-12-10T15:44:00Z">
                            <w:rPr>
                              <w:rFonts w:ascii="Cambria Math" w:hAnsi="Cambria Math"/>
                              <w:color w:val="231F20"/>
                            </w:rPr>
                            <m:t>-3.75</m:t>
                          </w:del>
                        </m:r>
                        <m:sSub>
                          <m:sSubPr>
                            <m:ctrlPr>
                              <w:del w:id="271" w:author="Stuart Jenkins" w:date="2019-12-10T15:44:00Z">
                                <w:rPr>
                                  <w:rFonts w:ascii="Cambria Math" w:hAnsi="Cambria Math"/>
                                  <w:i/>
                                  <w:color w:val="231F20"/>
                                </w:rPr>
                              </w:del>
                            </m:ctrlPr>
                          </m:sSubPr>
                          <m:e>
                            <m:r>
                              <w:del w:id="272" w:author="Stuart Jenkins" w:date="2019-12-10T15:44:00Z">
                                <m:rPr>
                                  <m:sty m:val="p"/>
                                </m:rPr>
                                <w:rPr>
                                  <w:rFonts w:ascii="Cambria Math" w:hAnsi="Cambria Math" w:cstheme="minorHAnsi"/>
                                  <w:color w:val="000000"/>
                                </w:rPr>
                                <m:t>×</m:t>
                              </w:del>
                            </m:r>
                            <m:r>
                              <w:del w:id="273" w:author="Stuart Jenkins" w:date="2019-12-10T15:44:00Z">
                                <w:rPr>
                                  <w:rFonts w:ascii="Cambria Math" w:hAnsi="Cambria Math"/>
                                  <w:color w:val="231F20"/>
                                </w:rPr>
                                <m:t>E</m:t>
                              </w:del>
                            </m:r>
                          </m:e>
                          <m:sub>
                            <m:r>
                              <w:del w:id="274" w:author="Stuart Jenkins" w:date="2019-12-10T15:44:00Z">
                                <m:rPr>
                                  <m:nor/>
                                </m:rPr>
                                <w:rPr>
                                  <w:rFonts w:ascii="Cambria Math" w:hAnsi="Cambria Math"/>
                                  <w:color w:val="231F20"/>
                                </w:rPr>
                                <m:t>CH4</m:t>
                              </w:del>
                            </m:r>
                          </m:sub>
                        </m:sSub>
                        <m:d>
                          <m:dPr>
                            <m:ctrlPr>
                              <w:del w:id="275" w:author="Stuart Jenkins" w:date="2019-12-10T15:44:00Z">
                                <w:rPr>
                                  <w:rFonts w:ascii="Cambria Math" w:hAnsi="Cambria Math"/>
                                  <w:i/>
                                  <w:color w:val="231F20"/>
                                </w:rPr>
                              </w:del>
                            </m:ctrlPr>
                          </m:dPr>
                          <m:e>
                            <m:r>
                              <w:del w:id="276" w:author="Stuart Jenkins" w:date="2019-12-10T15:44:00Z">
                                <w:rPr>
                                  <w:rFonts w:ascii="Cambria Math" w:hAnsi="Cambria Math"/>
                                  <w:color w:val="231F20"/>
                                </w:rPr>
                                <m:t>t-20</m:t>
                              </w:del>
                            </m:r>
                          </m:e>
                        </m:d>
                      </m:e>
                    </m:d>
                  </m:e>
                </m:nary>
              </m:e>
              <m:e>
                <m:r>
                  <w:del w:id="277" w:author="Stuart Jenkins" w:date="2019-12-10T15:44:00Z">
                    <w:rPr>
                      <w:rFonts w:ascii="Cambria Math" w:hAnsi="Cambria Math"/>
                      <w:color w:val="231F20"/>
                    </w:rPr>
                    <m:t>+</m:t>
                  </w:del>
                </m:r>
                <m:r>
                  <w:del w:id="278" w:author="Stuart Jenkins" w:date="2019-12-10T15:44:00Z">
                    <w:rPr>
                      <w:rFonts w:ascii="Cambria Math" w:hAnsi="Cambria Math" w:cstheme="minorHAnsi"/>
                      <w:color w:val="000000"/>
                    </w:rPr>
                    <m:t>1000</m:t>
                  </w:del>
                </m:r>
                <m:r>
                  <w:del w:id="279" w:author="Stuart Jenkins" w:date="2019-12-10T15:44:00Z">
                    <m:rPr>
                      <m:sty m:val="p"/>
                    </m:rPr>
                    <w:rPr>
                      <w:rFonts w:ascii="Cambria Math" w:hAnsi="Cambria Math" w:cstheme="minorHAnsi"/>
                      <w:color w:val="000000"/>
                    </w:rPr>
                    <m:t>×Δ</m:t>
                  </w:del>
                </m:r>
                <m:r>
                  <w:del w:id="280" w:author="Stuart Jenkins" w:date="2019-12-10T15:44:00Z">
                    <w:rPr>
                      <w:rFonts w:ascii="Cambria Math" w:hAnsi="Cambria Math" w:cstheme="minorHAnsi"/>
                      <w:color w:val="000000"/>
                    </w:rPr>
                    <m:t>F+1.1×</m:t>
                  </w:del>
                </m:r>
                <m:acc>
                  <m:accPr>
                    <m:chr m:val="̅"/>
                    <m:ctrlPr>
                      <w:del w:id="281" w:author="Stuart Jenkins" w:date="2019-12-10T15:44:00Z">
                        <w:rPr>
                          <w:rFonts w:ascii="Cambria Math" w:hAnsi="Cambria Math" w:cstheme="minorHAnsi"/>
                          <w:i/>
                          <w:color w:val="000000"/>
                        </w:rPr>
                      </w:del>
                    </m:ctrlPr>
                  </m:accPr>
                  <m:e>
                    <m:r>
                      <w:del w:id="282" w:author="Stuart Jenkins" w:date="2019-12-10T15:44:00Z">
                        <w:rPr>
                          <w:rFonts w:ascii="Cambria Math" w:hAnsi="Cambria Math" w:cstheme="minorHAnsi"/>
                          <w:color w:val="000000"/>
                        </w:rPr>
                        <m:t>F</m:t>
                      </w:del>
                    </m:r>
                  </m:e>
                </m:acc>
                <m:d>
                  <m:dPr>
                    <m:ctrlPr>
                      <w:del w:id="283" w:author="Stuart Jenkins" w:date="2019-12-10T15:44:00Z">
                        <w:rPr>
                          <w:rFonts w:ascii="Cambria Math" w:hAnsi="Cambria Math" w:cstheme="minorHAnsi"/>
                          <w:color w:val="000000"/>
                        </w:rPr>
                      </w:del>
                    </m:ctrlPr>
                  </m:dPr>
                  <m:e>
                    <m:sSub>
                      <m:sSubPr>
                        <m:ctrlPr>
                          <w:del w:id="284" w:author="Stuart Jenkins" w:date="2019-12-10T15:44:00Z">
                            <w:rPr>
                              <w:rFonts w:ascii="Cambria Math" w:hAnsi="Cambria Math" w:cstheme="minorHAnsi"/>
                              <w:i/>
                              <w:color w:val="000000"/>
                            </w:rPr>
                          </w:del>
                        </m:ctrlPr>
                      </m:sSubPr>
                      <m:e>
                        <m:r>
                          <w:del w:id="285" w:author="Stuart Jenkins" w:date="2019-12-10T15:44:00Z">
                            <w:rPr>
                              <w:rFonts w:ascii="Cambria Math" w:hAnsi="Cambria Math" w:cstheme="minorHAnsi"/>
                              <w:color w:val="000000"/>
                            </w:rPr>
                            <m:t>t</m:t>
                          </w:del>
                        </m:r>
                      </m:e>
                      <m:sub>
                        <m:r>
                          <w:del w:id="286" w:author="Stuart Jenkins" w:date="2019-12-10T15:44:00Z">
                            <w:rPr>
                              <w:rFonts w:ascii="Cambria Math" w:hAnsi="Cambria Math" w:cstheme="minorHAnsi"/>
                              <w:color w:val="000000"/>
                            </w:rPr>
                            <m:t>1</m:t>
                          </w:del>
                        </m:r>
                      </m:sub>
                    </m:sSub>
                    <m:r>
                      <w:del w:id="287" w:author="Stuart Jenkins" w:date="2019-12-10T15:44:00Z">
                        <w:rPr>
                          <w:rFonts w:ascii="Cambria Math" w:hAnsi="Cambria Math" w:cstheme="minorHAnsi"/>
                          <w:color w:val="000000"/>
                        </w:rPr>
                        <m:t>-</m:t>
                      </w:del>
                    </m:r>
                    <m:sSub>
                      <m:sSubPr>
                        <m:ctrlPr>
                          <w:del w:id="288" w:author="Stuart Jenkins" w:date="2019-12-10T15:44:00Z">
                            <w:rPr>
                              <w:rFonts w:ascii="Cambria Math" w:hAnsi="Cambria Math" w:cstheme="minorHAnsi"/>
                              <w:i/>
                              <w:color w:val="000000"/>
                            </w:rPr>
                          </w:del>
                        </m:ctrlPr>
                      </m:sSubPr>
                      <m:e>
                        <m:r>
                          <w:del w:id="289" w:author="Stuart Jenkins" w:date="2019-12-10T15:44:00Z">
                            <w:rPr>
                              <w:rFonts w:ascii="Cambria Math" w:hAnsi="Cambria Math" w:cstheme="minorHAnsi"/>
                              <w:color w:val="000000"/>
                            </w:rPr>
                            <m:t>t</m:t>
                          </w:del>
                        </m:r>
                      </m:e>
                      <m:sub>
                        <m:r>
                          <w:del w:id="290" w:author="Stuart Jenkins" w:date="2019-12-10T15:44:00Z">
                            <w:rPr>
                              <w:rFonts w:ascii="Cambria Math" w:hAnsi="Cambria Math" w:cstheme="minorHAnsi"/>
                              <w:color w:val="000000"/>
                            </w:rPr>
                            <m:t>0</m:t>
                          </w:del>
                        </m:r>
                      </m:sub>
                    </m:sSub>
                  </m:e>
                </m:d>
                <m:ctrlPr>
                  <w:del w:id="291" w:author="Stuart Jenkins" w:date="2019-12-10T15:44:00Z">
                    <w:rPr>
                      <w:rFonts w:ascii="Cambria Math" w:hAnsi="Cambria Math" w:cstheme="minorHAnsi"/>
                      <w:i/>
                      <w:color w:val="000000"/>
                    </w:rPr>
                  </w:del>
                </m:ctrlPr>
              </m:e>
            </m:eqArr>
          </m:e>
        </m:d>
      </m:oMath>
      <w:del w:id="292" w:author="Stuart Jenkins" w:date="2019-12-10T15:44:00Z">
        <w:r w:rsidR="00755BA1" w:rsidDel="008F4F99">
          <w:rPr>
            <w:rFonts w:asciiTheme="minorHAnsi" w:hAnsiTheme="minorHAnsi" w:cstheme="minorHAnsi"/>
            <w:color w:val="231F20"/>
          </w:rPr>
          <w:tab/>
        </w:r>
        <w:r w:rsidR="00755BA1" w:rsidDel="008F4F99">
          <w:rPr>
            <w:rFonts w:asciiTheme="minorHAnsi" w:hAnsiTheme="minorHAnsi" w:cstheme="minorHAnsi"/>
            <w:color w:val="231F20"/>
          </w:rPr>
          <w:tab/>
        </w:r>
        <w:r w:rsidR="00755BA1" w:rsidDel="008F4F99">
          <w:rPr>
            <w:rFonts w:asciiTheme="minorHAnsi" w:hAnsiTheme="minorHAnsi" w:cstheme="minorHAnsi"/>
            <w:color w:val="231F20"/>
          </w:rPr>
          <w:tab/>
        </w:r>
        <w:r w:rsidR="00755BA1" w:rsidDel="008F4F99">
          <w:rPr>
            <w:rFonts w:asciiTheme="minorHAnsi" w:hAnsiTheme="minorHAnsi" w:cstheme="minorHAnsi"/>
            <w:color w:val="231F20"/>
          </w:rPr>
          <w:tab/>
          <w:delText>(2)</w:delText>
        </w:r>
      </w:del>
    </w:p>
    <w:p w14:paraId="6AD8BFE1" w14:textId="50CF9F5B" w:rsidR="006B36B6" w:rsidRPr="0045212B" w:rsidDel="008F4F99" w:rsidRDefault="00EF41D8" w:rsidP="001E7D0F">
      <w:pPr>
        <w:jc w:val="both"/>
        <w:rPr>
          <w:del w:id="293" w:author="Stuart Jenkins" w:date="2019-12-10T15:44:00Z"/>
          <w:rFonts w:asciiTheme="minorHAnsi" w:hAnsiTheme="minorHAnsi" w:cstheme="minorHAnsi"/>
          <w:color w:val="000000"/>
        </w:rPr>
      </w:pPr>
      <w:del w:id="294" w:author="Stuart Jenkins" w:date="2019-12-10T15:44:00Z">
        <w:r w:rsidRPr="0045212B" w:rsidDel="008F4F99">
          <w:rPr>
            <w:rFonts w:asciiTheme="minorHAnsi" w:hAnsiTheme="minorHAnsi" w:cstheme="minorHAnsi"/>
            <w:color w:val="000000"/>
          </w:rPr>
          <w:delText>where the TCRE is the transient climate response to emissions</w:delText>
        </w:r>
        <w:r w:rsidR="00753C71" w:rsidDel="008F4F99">
          <w:rPr>
            <w:rFonts w:asciiTheme="minorHAnsi" w:hAnsiTheme="minorHAnsi" w:cstheme="minorHAnsi"/>
            <w:color w:val="000000"/>
          </w:rPr>
          <w:delText xml:space="preserve"> and the term in curly brackets represents total warming-equivalent emissions</w:delText>
        </w:r>
        <w:r w:rsidR="00BB01FA" w:rsidDel="008F4F99">
          <w:rPr>
            <w:rFonts w:asciiTheme="minorHAnsi" w:hAnsiTheme="minorHAnsi" w:cstheme="minorHAnsi"/>
            <w:color w:val="000000"/>
          </w:rPr>
          <w:delText xml:space="preserve"> over </w:delText>
        </w:r>
        <w:r w:rsidR="002A7A66" w:rsidDel="008F4F99">
          <w:rPr>
            <w:rFonts w:asciiTheme="minorHAnsi" w:hAnsiTheme="minorHAnsi" w:cstheme="minorHAnsi"/>
            <w:color w:val="000000"/>
          </w:rPr>
          <w:delText xml:space="preserve">the </w:delText>
        </w:r>
        <w:r w:rsidR="00BB01FA" w:rsidDel="008F4F99">
          <w:rPr>
            <w:rFonts w:asciiTheme="minorHAnsi" w:hAnsiTheme="minorHAnsi" w:cstheme="minorHAnsi"/>
            <w:color w:val="000000"/>
          </w:rPr>
          <w:delText>interval</w:delText>
        </w:r>
        <w:r w:rsidR="002A7A66" w:rsidDel="008F4F99">
          <w:rPr>
            <w:rFonts w:asciiTheme="minorHAnsi" w:hAnsiTheme="minorHAnsi" w:cstheme="minorHAnsi"/>
            <w:color w:val="000000"/>
          </w:rPr>
          <w:delText xml:space="preserve"> </w:delTex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0</m:t>
              </m:r>
            </m:sub>
          </m:sSub>
        </m:oMath>
        <w:r w:rsidR="002A7A66" w:rsidDel="008F4F99">
          <w:rPr>
            <w:rFonts w:asciiTheme="minorHAnsi" w:hAnsiTheme="minorHAnsi" w:cstheme="minorHAnsi"/>
            <w:color w:val="231F20"/>
          </w:rPr>
          <w:delText xml:space="preserve"> to </w:delTex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1</m:t>
              </m:r>
            </m:sub>
          </m:sSub>
        </m:oMath>
        <w:r w:rsidR="00753C71" w:rsidDel="008F4F99">
          <w:rPr>
            <w:rFonts w:asciiTheme="minorHAnsi" w:hAnsiTheme="minorHAnsi" w:cstheme="minorHAnsi"/>
            <w:color w:val="000000"/>
          </w:rPr>
          <w:delText>.</w:delText>
        </w:r>
        <w:r w:rsidRPr="0045212B" w:rsidDel="008F4F99">
          <w:rPr>
            <w:rFonts w:asciiTheme="minorHAnsi" w:hAnsiTheme="minorHAnsi" w:cstheme="minorHAnsi"/>
            <w:color w:val="000000"/>
          </w:rPr>
          <w:delText xml:space="preserve"> </w:delText>
        </w:r>
        <m:oMath>
          <m:sSub>
            <m:sSubPr>
              <m:ctrlPr>
                <w:rPr>
                  <w:rFonts w:ascii="Cambria Math" w:hAnsi="Cambria Math"/>
                  <w:i/>
                  <w:color w:val="231F20"/>
                </w:rPr>
              </m:ctrlPr>
            </m:sSubPr>
            <m:e>
              <m:r>
                <w:rPr>
                  <w:rFonts w:ascii="Cambria Math" w:hAnsi="Cambria Math"/>
                  <w:color w:val="231F20"/>
                </w:rPr>
                <m:t>E</m:t>
              </m:r>
            </m:e>
            <m:sub>
              <m:r>
                <m:rPr>
                  <m:nor/>
                </m:rPr>
                <w:rPr>
                  <w:rFonts w:ascii="Cambria Math" w:hAnsi="Cambria Math"/>
                  <w:color w:val="231F20"/>
                </w:rPr>
                <m:t>LLCP</m:t>
              </m:r>
            </m:sub>
          </m:sSub>
          <m:d>
            <m:dPr>
              <m:ctrlPr>
                <w:rPr>
                  <w:rFonts w:ascii="Cambria Math" w:hAnsi="Cambria Math"/>
                  <w:i/>
                  <w:color w:val="231F20"/>
                </w:rPr>
              </m:ctrlPr>
            </m:dPr>
            <m:e>
              <m:r>
                <w:rPr>
                  <w:rFonts w:ascii="Cambria Math" w:hAnsi="Cambria Math"/>
                  <w:color w:val="231F20"/>
                </w:rPr>
                <m:t>t</m:t>
              </m:r>
            </m:e>
          </m:d>
        </m:oMath>
        <w:r w:rsidR="00B90BCE" w:rsidRPr="0045212B" w:rsidDel="008F4F99">
          <w:rPr>
            <w:rFonts w:asciiTheme="minorHAnsi" w:hAnsiTheme="minorHAnsi" w:cstheme="minorHAnsi"/>
            <w:color w:val="000000"/>
          </w:rPr>
          <w:delText xml:space="preserve"> </w:delText>
        </w:r>
        <w:r w:rsidR="00EC267D" w:rsidDel="008F4F99">
          <w:rPr>
            <w:rFonts w:asciiTheme="minorHAnsi" w:hAnsiTheme="minorHAnsi" w:cstheme="minorHAnsi"/>
            <w:color w:val="000000"/>
          </w:rPr>
          <w:delText>represents combined</w:delText>
        </w:r>
        <w:r w:rsidRPr="0045212B" w:rsidDel="008F4F99">
          <w:rPr>
            <w:rFonts w:asciiTheme="minorHAnsi" w:hAnsiTheme="minorHAnsi" w:cstheme="minorHAnsi"/>
            <w:color w:val="000000"/>
          </w:rPr>
          <w:delText xml:space="preserve"> CO</w:delText>
        </w:r>
        <w:r w:rsidRPr="0045212B" w:rsidDel="008F4F99">
          <w:rPr>
            <w:rFonts w:asciiTheme="minorHAnsi" w:hAnsiTheme="minorHAnsi" w:cstheme="minorHAnsi"/>
            <w:color w:val="000000"/>
            <w:vertAlign w:val="subscript"/>
          </w:rPr>
          <w:delText>2</w:delText>
        </w:r>
        <w:r w:rsidRPr="0045212B" w:rsidDel="008F4F99">
          <w:rPr>
            <w:rFonts w:asciiTheme="minorHAnsi" w:hAnsiTheme="minorHAnsi" w:cstheme="minorHAnsi"/>
            <w:color w:val="000000"/>
          </w:rPr>
          <w:delText xml:space="preserve"> </w:delText>
        </w:r>
        <w:r w:rsidR="00EC267D" w:rsidDel="008F4F99">
          <w:rPr>
            <w:rFonts w:asciiTheme="minorHAnsi" w:hAnsiTheme="minorHAnsi" w:cstheme="minorHAnsi"/>
            <w:color w:val="000000"/>
          </w:rPr>
          <w:delText>and N</w:delText>
        </w:r>
        <w:r w:rsidR="00EC267D" w:rsidDel="008F4F99">
          <w:rPr>
            <w:rFonts w:asciiTheme="minorHAnsi" w:hAnsiTheme="minorHAnsi" w:cstheme="minorHAnsi"/>
            <w:color w:val="000000"/>
            <w:vertAlign w:val="subscript"/>
          </w:rPr>
          <w:delText>2</w:delText>
        </w:r>
        <w:r w:rsidR="00EC267D" w:rsidDel="008F4F99">
          <w:rPr>
            <w:rFonts w:asciiTheme="minorHAnsi" w:hAnsiTheme="minorHAnsi" w:cstheme="minorHAnsi"/>
            <w:color w:val="000000"/>
          </w:rPr>
          <w:delText xml:space="preserve">O </w:delText>
        </w:r>
        <w:r w:rsidRPr="0045212B" w:rsidDel="008F4F99">
          <w:rPr>
            <w:rFonts w:asciiTheme="minorHAnsi" w:hAnsiTheme="minorHAnsi" w:cstheme="minorHAnsi"/>
            <w:color w:val="000000"/>
          </w:rPr>
          <w:delText>emissions</w:delText>
        </w:r>
        <w:r w:rsidR="00EC267D" w:rsidDel="008F4F99">
          <w:rPr>
            <w:rFonts w:asciiTheme="minorHAnsi" w:hAnsiTheme="minorHAnsi" w:cstheme="minorHAnsi"/>
            <w:color w:val="000000"/>
          </w:rPr>
          <w:delText xml:space="preserve">, </w:delText>
        </w:r>
        <w:r w:rsidR="00D17AEF" w:rsidDel="008F4F99">
          <w:rPr>
            <w:rFonts w:asciiTheme="minorHAnsi" w:hAnsiTheme="minorHAnsi" w:cstheme="minorHAnsi"/>
            <w:color w:val="000000"/>
          </w:rPr>
          <w:delText xml:space="preserve">while </w:delText>
        </w:r>
        <m:oMath>
          <m:sSub>
            <m:sSubPr>
              <m:ctrlPr>
                <w:rPr>
                  <w:rFonts w:ascii="Cambria Math" w:hAnsi="Cambria Math"/>
                  <w:i/>
                  <w:color w:val="231F20"/>
                </w:rPr>
              </m:ctrlPr>
            </m:sSubPr>
            <m:e>
              <m:r>
                <w:rPr>
                  <w:rFonts w:ascii="Cambria Math" w:hAnsi="Cambria Math"/>
                  <w:color w:val="231F20"/>
                </w:rPr>
                <m:t>E</m:t>
              </m:r>
            </m:e>
            <m:sub>
              <m:r>
                <m:rPr>
                  <m:nor/>
                </m:rPr>
                <w:rPr>
                  <w:rFonts w:ascii="Cambria Math" w:hAnsi="Cambria Math"/>
                  <w:color w:val="231F20"/>
                </w:rPr>
                <m:t>CH4</m:t>
              </m:r>
            </m:sub>
          </m:sSub>
          <m:d>
            <m:dPr>
              <m:ctrlPr>
                <w:rPr>
                  <w:rFonts w:ascii="Cambria Math" w:hAnsi="Cambria Math"/>
                  <w:i/>
                  <w:color w:val="231F20"/>
                </w:rPr>
              </m:ctrlPr>
            </m:dPr>
            <m:e>
              <m:r>
                <w:rPr>
                  <w:rFonts w:ascii="Cambria Math" w:hAnsi="Cambria Math"/>
                  <w:color w:val="231F20"/>
                </w:rPr>
                <m:t>t</m:t>
              </m:r>
            </m:e>
          </m:d>
        </m:oMath>
        <w:r w:rsidR="00D17AEF" w:rsidDel="008F4F99">
          <w:rPr>
            <w:rFonts w:asciiTheme="minorHAnsi" w:hAnsiTheme="minorHAnsi" w:cstheme="minorHAnsi"/>
            <w:color w:val="231F20"/>
          </w:rPr>
          <w:delText xml:space="preserve"> represents methane emissions, all </w:delText>
        </w:r>
        <w:r w:rsidR="007161C2" w:rsidDel="008F4F99">
          <w:rPr>
            <w:rFonts w:asciiTheme="minorHAnsi" w:hAnsiTheme="minorHAnsi" w:cstheme="minorHAnsi"/>
            <w:color w:val="000000"/>
          </w:rPr>
          <w:delText>in units of GtCO</w:delText>
        </w:r>
        <w:r w:rsidR="007161C2" w:rsidDel="008F4F99">
          <w:rPr>
            <w:rFonts w:asciiTheme="minorHAnsi" w:hAnsiTheme="minorHAnsi" w:cstheme="minorHAnsi"/>
            <w:color w:val="000000"/>
            <w:vertAlign w:val="subscript"/>
          </w:rPr>
          <w:delText>2</w:delText>
        </w:r>
        <w:r w:rsidR="007161C2" w:rsidDel="008F4F99">
          <w:rPr>
            <w:rFonts w:asciiTheme="minorHAnsi" w:hAnsiTheme="minorHAnsi" w:cstheme="minorHAnsi"/>
            <w:color w:val="000000"/>
          </w:rPr>
          <w:delText>-e using GWP</w:delText>
        </w:r>
        <w:r w:rsidR="007161C2" w:rsidDel="008F4F99">
          <w:rPr>
            <w:rFonts w:asciiTheme="minorHAnsi" w:hAnsiTheme="minorHAnsi" w:cstheme="minorHAnsi"/>
            <w:color w:val="000000"/>
            <w:vertAlign w:val="subscript"/>
          </w:rPr>
          <w:delText>100</w:delText>
        </w:r>
        <w:r w:rsidR="002A7A66" w:rsidDel="008F4F99">
          <w:rPr>
            <w:rFonts w:asciiTheme="minorHAnsi" w:hAnsiTheme="minorHAnsi" w:cstheme="minorHAnsi"/>
            <w:color w:val="000000"/>
          </w:rPr>
          <w:delText xml:space="preserve"> (includ</w:delText>
        </w:r>
        <w:r w:rsidR="00855903" w:rsidDel="008F4F99">
          <w:rPr>
            <w:rFonts w:asciiTheme="minorHAnsi" w:hAnsiTheme="minorHAnsi" w:cstheme="minorHAnsi"/>
            <w:color w:val="000000"/>
          </w:rPr>
          <w:delText>ing</w:delText>
        </w:r>
        <w:r w:rsidR="002A7A66" w:rsidDel="008F4F99">
          <w:rPr>
            <w:rFonts w:asciiTheme="minorHAnsi" w:hAnsiTheme="minorHAnsi" w:cstheme="minorHAnsi"/>
            <w:color w:val="000000"/>
          </w:rPr>
          <w:delText xml:space="preserve"> the impact of tropospheric ozone changes into the GWP of methane)</w:delText>
        </w:r>
        <w:r w:rsidR="00846361" w:rsidDel="008F4F99">
          <w:rPr>
            <w:rFonts w:asciiTheme="minorHAnsi" w:hAnsiTheme="minorHAnsi" w:cstheme="minorHAnsi"/>
            <w:color w:val="000000"/>
          </w:rPr>
          <w:delText>,</w:delText>
        </w:r>
        <w:r w:rsidRPr="0045212B" w:rsidDel="008F4F99">
          <w:rPr>
            <w:rFonts w:asciiTheme="minorHAnsi" w:hAnsiTheme="minorHAnsi" w:cstheme="minorHAnsi"/>
            <w:color w:val="000000"/>
          </w:rPr>
          <w:delText> </w:delText>
        </w:r>
        <m:oMath>
          <m:acc>
            <m:accPr>
              <m:chr m:val="̅"/>
              <m:ctrlPr>
                <w:rPr>
                  <w:rFonts w:ascii="Cambria Math" w:hAnsi="Cambria Math" w:cstheme="minorHAnsi"/>
                  <w:i/>
                  <w:color w:val="000000"/>
                </w:rPr>
              </m:ctrlPr>
            </m:accPr>
            <m:e>
              <m:r>
                <w:rPr>
                  <w:rFonts w:ascii="Cambria Math" w:hAnsi="Cambria Math" w:cstheme="minorHAnsi"/>
                  <w:color w:val="000000"/>
                </w:rPr>
                <m:t>F</m:t>
              </m:r>
            </m:e>
          </m:acc>
        </m:oMath>
        <w:r w:rsidRPr="0045212B" w:rsidDel="008F4F99">
          <w:rPr>
            <w:rFonts w:asciiTheme="minorHAnsi" w:hAnsiTheme="minorHAnsi" w:cstheme="minorHAnsi"/>
            <w:color w:val="000000"/>
          </w:rPr>
          <w:delText xml:space="preserve"> </w:delText>
        </w:r>
        <w:r w:rsidR="00D17AEF" w:rsidDel="008F4F99">
          <w:rPr>
            <w:rFonts w:asciiTheme="minorHAnsi" w:hAnsiTheme="minorHAnsi" w:cstheme="minorHAnsi"/>
            <w:color w:val="000000"/>
          </w:rPr>
          <w:delText xml:space="preserve">is </w:delText>
        </w:r>
        <w:r w:rsidRPr="0045212B" w:rsidDel="008F4F99">
          <w:rPr>
            <w:rFonts w:asciiTheme="minorHAnsi" w:hAnsiTheme="minorHAnsi" w:cstheme="minorHAnsi"/>
            <w:color w:val="000000"/>
          </w:rPr>
          <w:delText xml:space="preserve">the average and </w:delText>
        </w:r>
        <m:oMath>
          <m:r>
            <m:rPr>
              <m:sty m:val="p"/>
            </m:rPr>
            <w:rPr>
              <w:rFonts w:ascii="Cambria Math" w:hAnsi="Cambria Math" w:cstheme="minorHAnsi"/>
              <w:color w:val="000000"/>
            </w:rPr>
            <m:t>Δ</m:t>
          </m:r>
          <m:r>
            <w:rPr>
              <w:rFonts w:ascii="Cambria Math" w:hAnsi="Cambria Math" w:cstheme="minorHAnsi"/>
              <w:color w:val="000000"/>
            </w:rPr>
            <m:t>F</m:t>
          </m:r>
        </m:oMath>
        <w:r w:rsidRPr="0045212B" w:rsidDel="008F4F99">
          <w:rPr>
            <w:rFonts w:asciiTheme="minorHAnsi" w:hAnsiTheme="minorHAnsi" w:cstheme="minorHAnsi"/>
            <w:color w:val="000000"/>
          </w:rPr>
          <w:delText xml:space="preserve"> the change in </w:delText>
        </w:r>
        <w:r w:rsidR="00D17AEF" w:rsidDel="008F4F99">
          <w:rPr>
            <w:rFonts w:asciiTheme="minorHAnsi" w:hAnsiTheme="minorHAnsi" w:cstheme="minorHAnsi"/>
            <w:color w:val="000000"/>
          </w:rPr>
          <w:delText>other</w:delText>
        </w:r>
        <w:r w:rsidRPr="0045212B" w:rsidDel="008F4F99">
          <w:rPr>
            <w:rFonts w:asciiTheme="minorHAnsi" w:hAnsiTheme="minorHAnsi" w:cstheme="minorHAnsi"/>
            <w:color w:val="000000"/>
          </w:rPr>
          <w:delText xml:space="preserve"> radiative forcing </w:delText>
        </w:r>
        <w:r w:rsidR="00D17AEF" w:rsidDel="008F4F99">
          <w:rPr>
            <w:rFonts w:asciiTheme="minorHAnsi" w:hAnsiTheme="minorHAnsi" w:cstheme="minorHAnsi"/>
            <w:color w:val="000000"/>
          </w:rPr>
          <w:delText>(primarily aerosols)</w:delText>
        </w:r>
        <w:r w:rsidR="006B36B6" w:rsidDel="008F4F99">
          <w:rPr>
            <w:rFonts w:asciiTheme="minorHAnsi" w:hAnsiTheme="minorHAnsi" w:cstheme="minorHAnsi"/>
            <w:color w:val="000000"/>
          </w:rPr>
          <w:delText>, in units of W/m</w:delText>
        </w:r>
        <w:r w:rsidR="006B36B6" w:rsidDel="008F4F99">
          <w:rPr>
            <w:rFonts w:asciiTheme="minorHAnsi" w:hAnsiTheme="minorHAnsi" w:cstheme="minorHAnsi"/>
            <w:color w:val="000000"/>
            <w:vertAlign w:val="superscript"/>
          </w:rPr>
          <w:delText>2</w:delText>
        </w:r>
        <w:r w:rsidR="006B36B6" w:rsidDel="008F4F99">
          <w:rPr>
            <w:rFonts w:asciiTheme="minorHAnsi" w:hAnsiTheme="minorHAnsi" w:cstheme="minorHAnsi"/>
            <w:color w:val="000000"/>
          </w:rPr>
          <w:delText xml:space="preserve">, </w:delText>
        </w:r>
        <w:r w:rsidR="00846361" w:rsidDel="008F4F99">
          <w:rPr>
            <w:rFonts w:asciiTheme="minorHAnsi" w:hAnsiTheme="minorHAnsi" w:cstheme="minorHAnsi"/>
            <w:color w:val="000000"/>
          </w:rPr>
          <w:delText xml:space="preserve">all computed </w:delText>
        </w:r>
        <w:r w:rsidRPr="0045212B" w:rsidDel="008F4F99">
          <w:rPr>
            <w:rFonts w:asciiTheme="minorHAnsi" w:hAnsiTheme="minorHAnsi" w:cstheme="minorHAnsi"/>
            <w:color w:val="000000"/>
          </w:rPr>
          <w:delText xml:space="preserve">over </w:delText>
        </w:r>
        <w:r w:rsidR="006B36B6" w:rsidRPr="0045212B" w:rsidDel="008F4F99">
          <w:rPr>
            <w:rFonts w:asciiTheme="minorHAnsi" w:hAnsiTheme="minorHAnsi" w:cstheme="minorHAnsi"/>
            <w:color w:val="000000"/>
          </w:rPr>
          <w:delText>th</w:delText>
        </w:r>
        <w:r w:rsidR="006B36B6" w:rsidDel="008F4F99">
          <w:rPr>
            <w:rFonts w:asciiTheme="minorHAnsi" w:hAnsiTheme="minorHAnsi" w:cstheme="minorHAnsi"/>
            <w:color w:val="000000"/>
          </w:rPr>
          <w:delText>e</w:delText>
        </w:r>
        <w:r w:rsidR="006B36B6" w:rsidRPr="0045212B" w:rsidDel="008F4F99">
          <w:rPr>
            <w:rFonts w:asciiTheme="minorHAnsi" w:hAnsiTheme="minorHAnsi" w:cstheme="minorHAnsi"/>
            <w:color w:val="000000"/>
          </w:rPr>
          <w:delText xml:space="preserve"> </w:delText>
        </w:r>
        <w:r w:rsidRPr="0045212B" w:rsidDel="008F4F99">
          <w:rPr>
            <w:rFonts w:asciiTheme="minorHAnsi" w:hAnsiTheme="minorHAnsi" w:cstheme="minorHAnsi"/>
            <w:color w:val="000000"/>
          </w:rPr>
          <w:delText>interval</w:delText>
        </w:r>
        <w:r w:rsidR="006B36B6" w:rsidDel="008F4F99">
          <w:rPr>
            <w:rFonts w:asciiTheme="minorHAnsi" w:hAnsiTheme="minorHAnsi" w:cstheme="minorHAnsi"/>
            <w:color w:val="000000"/>
          </w:rPr>
          <w:delText xml:space="preserve"> </w:delTex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0</m:t>
              </m:r>
            </m:sub>
          </m:sSub>
        </m:oMath>
        <w:r w:rsidR="006B36B6" w:rsidDel="008F4F99">
          <w:rPr>
            <w:rFonts w:asciiTheme="minorHAnsi" w:hAnsiTheme="minorHAnsi" w:cstheme="minorHAnsi"/>
            <w:color w:val="231F20"/>
          </w:rPr>
          <w:delText xml:space="preserve"> to </w:delText>
        </w:r>
        <m:oMath>
          <m:sSub>
            <m:sSubPr>
              <m:ctrlPr>
                <w:rPr>
                  <w:rFonts w:ascii="Cambria Math" w:hAnsi="Cambria Math"/>
                  <w:i/>
                  <w:color w:val="231F20"/>
                </w:rPr>
              </m:ctrlPr>
            </m:sSubPr>
            <m:e>
              <m:r>
                <w:rPr>
                  <w:rFonts w:ascii="Cambria Math" w:hAnsi="Cambria Math"/>
                  <w:color w:val="231F20"/>
                </w:rPr>
                <m:t>t</m:t>
              </m:r>
            </m:e>
            <m:sub>
              <m:r>
                <w:rPr>
                  <w:rFonts w:ascii="Cambria Math" w:hAnsi="Cambria Math"/>
                  <w:color w:val="231F20"/>
                </w:rPr>
                <m:t>1</m:t>
              </m:r>
            </m:sub>
          </m:sSub>
        </m:oMath>
        <w:r w:rsidRPr="0045212B" w:rsidDel="008F4F99">
          <w:rPr>
            <w:rFonts w:asciiTheme="minorHAnsi" w:hAnsiTheme="minorHAnsi" w:cstheme="minorHAnsi"/>
            <w:color w:val="000000"/>
          </w:rPr>
          <w:delText xml:space="preserve">. </w:delText>
        </w:r>
        <w:r w:rsidR="00970EBD" w:rsidDel="008F4F99">
          <w:rPr>
            <w:rFonts w:asciiTheme="minorHAnsi" w:hAnsiTheme="minorHAnsi" w:cstheme="minorHAnsi"/>
            <w:color w:val="000000"/>
          </w:rPr>
          <w:delText xml:space="preserve">All coefficients </w:delText>
        </w:r>
        <w:r w:rsidR="00B62FA5" w:rsidDel="008F4F99">
          <w:rPr>
            <w:rFonts w:asciiTheme="minorHAnsi" w:hAnsiTheme="minorHAnsi" w:cstheme="minorHAnsi"/>
            <w:color w:val="000000"/>
          </w:rPr>
          <w:delText>here</w:delText>
        </w:r>
        <w:r w:rsidR="00970EBD" w:rsidDel="008F4F99">
          <w:rPr>
            <w:rFonts w:asciiTheme="minorHAnsi" w:hAnsiTheme="minorHAnsi" w:cstheme="minorHAnsi"/>
            <w:color w:val="000000"/>
          </w:rPr>
          <w:delText xml:space="preserve"> are based on values from the IPCC 5</w:delText>
        </w:r>
        <w:r w:rsidR="00970EBD" w:rsidRPr="0045212B" w:rsidDel="008F4F99">
          <w:rPr>
            <w:rFonts w:asciiTheme="minorHAnsi" w:hAnsiTheme="minorHAnsi" w:cstheme="minorHAnsi"/>
            <w:color w:val="000000"/>
            <w:vertAlign w:val="superscript"/>
          </w:rPr>
          <w:delText>th</w:delText>
        </w:r>
        <w:r w:rsidR="00970EBD" w:rsidDel="008F4F99">
          <w:rPr>
            <w:rFonts w:asciiTheme="minorHAnsi" w:hAnsiTheme="minorHAnsi" w:cstheme="minorHAnsi"/>
            <w:color w:val="000000"/>
          </w:rPr>
          <w:delText xml:space="preserve"> Assessment Report</w:delText>
        </w:r>
        <w:r w:rsidR="00BB01FA" w:rsidDel="008F4F99">
          <w:rPr>
            <w:rFonts w:asciiTheme="minorHAnsi" w:hAnsiTheme="minorHAnsi" w:cstheme="minorHAnsi"/>
            <w:color w:val="000000"/>
          </w:rPr>
          <w:delText>:</w:delText>
        </w:r>
        <w:r w:rsidR="00B62FA5" w:rsidDel="008F4F99">
          <w:rPr>
            <w:rFonts w:asciiTheme="minorHAnsi" w:hAnsiTheme="minorHAnsi" w:cstheme="minorHAnsi"/>
            <w:color w:val="000000"/>
          </w:rPr>
          <w:delText xml:space="preserve"> </w:delText>
        </w:r>
        <m:oMath>
          <m:r>
            <w:rPr>
              <w:rFonts w:ascii="Cambria Math" w:hAnsi="Cambria Math" w:cstheme="minorHAnsi"/>
              <w:color w:val="000000"/>
            </w:rPr>
            <m:t>H=100</m:t>
          </m:r>
        </m:oMath>
        <w:r w:rsidR="00B62FA5" w:rsidDel="008F4F99">
          <w:rPr>
            <w:rFonts w:asciiTheme="minorHAnsi" w:hAnsiTheme="minorHAnsi" w:cstheme="minorHAnsi"/>
            <w:color w:val="000000"/>
          </w:rPr>
          <w:delText xml:space="preserve"> years</w:delText>
        </w:r>
        <w:r w:rsidR="00BB01FA" w:rsidDel="008F4F99">
          <w:rPr>
            <w:rFonts w:asciiTheme="minorHAnsi" w:hAnsiTheme="minorHAnsi" w:cstheme="minorHAnsi"/>
            <w:color w:val="000000"/>
          </w:rPr>
          <w:delText>;</w:delText>
        </w:r>
        <w:r w:rsidR="00B62FA5" w:rsidDel="008F4F99">
          <w:rPr>
            <w:rFonts w:asciiTheme="minorHAnsi" w:hAnsiTheme="minorHAnsi" w:cstheme="minorHAnsi"/>
            <w:color w:val="000000"/>
          </w:rPr>
          <w:delText xml:space="preserve"> </w:delText>
        </w:r>
        <m:oMath>
          <m:sSub>
            <m:sSubPr>
              <m:ctrlPr>
                <w:rPr>
                  <w:rFonts w:ascii="Cambria Math" w:hAnsi="Cambria Math" w:cstheme="minorHAnsi"/>
                  <w:i/>
                  <w:color w:val="000000"/>
                </w:rPr>
              </m:ctrlPr>
            </m:sSubPr>
            <m:e>
              <m:r>
                <m:rPr>
                  <m:nor/>
                </m:rPr>
                <w:rPr>
                  <w:rFonts w:ascii="Cambria Math" w:hAnsi="Cambria Math" w:cstheme="minorHAnsi"/>
                  <w:color w:val="000000"/>
                </w:rPr>
                <m:t>AGWP</m:t>
              </m:r>
            </m:e>
            <m:sub>
              <m:r>
                <w:rPr>
                  <w:rFonts w:ascii="Cambria Math" w:hAnsi="Cambria Math" w:cstheme="minorHAnsi"/>
                  <w:color w:val="000000"/>
                </w:rPr>
                <m:t>H</m:t>
              </m:r>
            </m:sub>
          </m:sSub>
          <m:r>
            <w:rPr>
              <w:rFonts w:ascii="Cambria Math" w:hAnsi="Cambria Math" w:cstheme="minorHAnsi"/>
              <w:color w:val="000000"/>
            </w:rPr>
            <m:t>=</m:t>
          </m:r>
        </m:oMath>
        <w:r w:rsidR="00942D7E" w:rsidDel="008F4F99">
          <w:rPr>
            <w:rFonts w:asciiTheme="minorHAnsi" w:hAnsiTheme="minorHAnsi" w:cstheme="minorHAnsi"/>
            <w:color w:val="000000"/>
          </w:rPr>
          <w:delText xml:space="preserve"> </w:delText>
        </w:r>
        <w:r w:rsidR="00E1605B" w:rsidDel="008F4F99">
          <w:rPr>
            <w:rFonts w:asciiTheme="minorHAnsi" w:hAnsiTheme="minorHAnsi" w:cstheme="minorHAnsi"/>
            <w:color w:val="000000"/>
          </w:rPr>
          <w:delText>0.092 W-yr/m</w:delText>
        </w:r>
        <w:r w:rsidR="00E1605B" w:rsidDel="008F4F99">
          <w:rPr>
            <w:rFonts w:asciiTheme="minorHAnsi" w:hAnsiTheme="minorHAnsi" w:cstheme="minorHAnsi"/>
            <w:color w:val="000000"/>
            <w:vertAlign w:val="superscript"/>
          </w:rPr>
          <w:delText>2</w:delText>
        </w:r>
        <w:r w:rsidR="00E1605B" w:rsidDel="008F4F99">
          <w:rPr>
            <w:rFonts w:asciiTheme="minorHAnsi" w:hAnsiTheme="minorHAnsi" w:cstheme="minorHAnsi"/>
            <w:color w:val="000000"/>
          </w:rPr>
          <w:delText>/GtCO</w:delText>
        </w:r>
        <w:r w:rsidR="00E1605B" w:rsidDel="008F4F99">
          <w:rPr>
            <w:rFonts w:asciiTheme="minorHAnsi" w:hAnsiTheme="minorHAnsi" w:cstheme="minorHAnsi"/>
            <w:color w:val="000000"/>
            <w:vertAlign w:val="subscript"/>
          </w:rPr>
          <w:delText>2</w:delText>
        </w:r>
        <w:r w:rsidR="00BB01FA" w:rsidDel="008F4F99">
          <w:rPr>
            <w:rFonts w:asciiTheme="minorHAnsi" w:hAnsiTheme="minorHAnsi" w:cstheme="minorHAnsi"/>
            <w:color w:val="000000"/>
          </w:rPr>
          <w:delText>;</w:delText>
        </w:r>
        <w:r w:rsidR="00E1605B" w:rsidDel="008F4F99">
          <w:rPr>
            <w:rFonts w:asciiTheme="minorHAnsi" w:hAnsiTheme="minorHAnsi" w:cstheme="minorHAnsi"/>
            <w:color w:val="000000"/>
          </w:rPr>
          <w:delText xml:space="preserve"> </w:delText>
        </w:r>
        <m:oMath>
          <m:r>
            <w:rPr>
              <w:rFonts w:ascii="Cambria Math" w:hAnsi="Cambria Math" w:cstheme="minorHAnsi"/>
              <w:color w:val="000000"/>
            </w:rPr>
            <m:t>H</m:t>
          </m:r>
          <m:f>
            <m:fPr>
              <m:type m:val="lin"/>
              <m:ctrlPr>
                <w:rPr>
                  <w:rFonts w:ascii="Cambria Math" w:hAnsi="Cambria Math" w:cstheme="minorHAnsi"/>
                  <w:i/>
                  <w:color w:val="000000"/>
                </w:rPr>
              </m:ctrlPr>
            </m:fPr>
            <m:num>
              <m:d>
                <m:dPr>
                  <m:ctrlPr>
                    <w:rPr>
                      <w:rFonts w:ascii="Cambria Math" w:hAnsi="Cambria Math" w:cstheme="minorHAnsi"/>
                      <w:i/>
                      <w:color w:val="000000"/>
                    </w:rPr>
                  </m:ctrlPr>
                </m:dPr>
                <m:e>
                  <m:r>
                    <w:rPr>
                      <w:rFonts w:ascii="Cambria Math" w:hAnsi="Cambria Math" w:cstheme="minorHAnsi"/>
                      <w:color w:val="000000"/>
                    </w:rPr>
                    <m:t>1-α</m:t>
                  </m:r>
                </m:e>
              </m:d>
            </m:num>
            <m:den>
              <m:r>
                <w:rPr>
                  <w:rFonts w:ascii="Cambria Math" w:hAnsi="Cambria Math" w:cstheme="minorHAnsi"/>
                  <w:color w:val="000000"/>
                </w:rPr>
                <m:t>∆t</m:t>
              </m:r>
            </m:den>
          </m:f>
          <m:r>
            <w:rPr>
              <w:rFonts w:ascii="Cambria Math" w:hAnsi="Cambria Math" w:cstheme="minorHAnsi"/>
              <w:color w:val="000000"/>
            </w:rPr>
            <m:t>=3.75</m:t>
          </m:r>
        </m:oMath>
        <w:r w:rsidR="00775C49" w:rsidDel="008F4F99">
          <w:rPr>
            <w:rFonts w:asciiTheme="minorHAnsi" w:hAnsiTheme="minorHAnsi" w:cstheme="minorHAnsi"/>
            <w:color w:val="000000"/>
          </w:rPr>
          <w:delText xml:space="preserve"> for </w:delText>
        </w:r>
        <m:oMath>
          <m:r>
            <w:rPr>
              <w:rFonts w:ascii="Cambria Math" w:hAnsi="Cambria Math"/>
              <w:color w:val="231F20"/>
            </w:rPr>
            <m:t>α</m:t>
          </m:r>
          <m:r>
            <w:rPr>
              <w:rFonts w:ascii="Cambria Math" w:hAnsi="Cambria Math" w:cstheme="minorHAnsi"/>
              <w:color w:val="231F20"/>
            </w:rPr>
            <m:t>=0.25</m:t>
          </m:r>
        </m:oMath>
        <w:r w:rsidR="00D977BA" w:rsidDel="008F4F99">
          <w:rPr>
            <w:rFonts w:asciiTheme="minorHAnsi" w:hAnsiTheme="minorHAnsi" w:cstheme="minorHAnsi"/>
            <w:color w:val="000000"/>
          </w:rPr>
          <w:delText>;</w:delText>
        </w:r>
        <w:r w:rsidR="00942D7E" w:rsidDel="008F4F99">
          <w:rPr>
            <w:rFonts w:asciiTheme="minorHAnsi" w:hAnsiTheme="minorHAnsi" w:cstheme="minorHAnsi"/>
            <w:color w:val="000000"/>
          </w:rPr>
          <w:delText xml:space="preserve"> </w:delText>
        </w:r>
        <m:oMath>
          <m:r>
            <w:rPr>
              <w:rFonts w:ascii="Cambria Math" w:hAnsi="Cambria Math" w:cstheme="minorHAnsi"/>
              <w:color w:val="000000"/>
            </w:rPr>
            <m:t>H</m:t>
          </m:r>
          <m:f>
            <m:fPr>
              <m:type m:val="lin"/>
              <m:ctrlPr>
                <w:rPr>
                  <w:rFonts w:ascii="Cambria Math" w:hAnsi="Cambria Math" w:cstheme="minorHAnsi"/>
                  <w:i/>
                  <w:color w:val="000000"/>
                </w:rPr>
              </m:ctrlPr>
            </m:fPr>
            <m:num>
              <m:d>
                <m:dPr>
                  <m:ctrlPr>
                    <w:rPr>
                      <w:rFonts w:ascii="Cambria Math" w:hAnsi="Cambria Math" w:cstheme="minorHAnsi"/>
                      <w:i/>
                      <w:color w:val="000000"/>
                    </w:rPr>
                  </m:ctrlPr>
                </m:dPr>
                <m:e>
                  <m:r>
                    <w:rPr>
                      <w:rFonts w:ascii="Cambria Math" w:hAnsi="Cambria Math" w:cstheme="minorHAnsi"/>
                      <w:color w:val="000000"/>
                    </w:rPr>
                    <m:t>1-α</m:t>
                  </m:r>
                </m:e>
              </m:d>
            </m:num>
            <m:den>
              <m:sSub>
                <m:sSubPr>
                  <m:ctrlPr>
                    <w:rPr>
                      <w:rFonts w:ascii="Cambria Math" w:hAnsi="Cambria Math" w:cstheme="minorHAnsi"/>
                      <w:i/>
                      <w:color w:val="000000"/>
                    </w:rPr>
                  </m:ctrlPr>
                </m:sSubPr>
                <m:e>
                  <m:r>
                    <m:rPr>
                      <m:nor/>
                    </m:rPr>
                    <w:rPr>
                      <w:rFonts w:ascii="Cambria Math" w:hAnsi="Cambria Math" w:cstheme="minorHAnsi"/>
                      <w:color w:val="000000"/>
                    </w:rPr>
                    <m:t>AGWP</m:t>
                  </m:r>
                </m:e>
                <m:sub>
                  <m:r>
                    <w:rPr>
                      <w:rFonts w:ascii="Cambria Math" w:hAnsi="Cambria Math" w:cstheme="minorHAnsi"/>
                      <w:color w:val="000000"/>
                    </w:rPr>
                    <m:t>H</m:t>
                  </m:r>
                </m:sub>
              </m:sSub>
            </m:den>
          </m:f>
          <m:r>
            <w:rPr>
              <w:rFonts w:ascii="Cambria Math" w:hAnsi="Cambria Math" w:cstheme="minorHAnsi"/>
              <w:color w:val="000000"/>
            </w:rPr>
            <m:t>=1000</m:t>
          </m:r>
        </m:oMath>
        <w:r w:rsidR="00942D7E" w:rsidDel="008F4F99">
          <w:rPr>
            <w:rFonts w:asciiTheme="minorHAnsi" w:hAnsiTheme="minorHAnsi" w:cstheme="minorHAnsi"/>
            <w:color w:val="000000"/>
          </w:rPr>
          <w:delText xml:space="preserve"> GtCO</w:delText>
        </w:r>
        <w:r w:rsidR="00942D7E" w:rsidDel="008F4F99">
          <w:rPr>
            <w:rFonts w:asciiTheme="minorHAnsi" w:hAnsiTheme="minorHAnsi" w:cstheme="minorHAnsi"/>
            <w:color w:val="000000"/>
            <w:vertAlign w:val="subscript"/>
          </w:rPr>
          <w:delText>2</w:delText>
        </w:r>
        <w:r w:rsidR="00942D7E" w:rsidDel="008F4F99">
          <w:rPr>
            <w:rFonts w:asciiTheme="minorHAnsi" w:hAnsiTheme="minorHAnsi" w:cstheme="minorHAnsi"/>
            <w:color w:val="000000"/>
          </w:rPr>
          <w:delText xml:space="preserve"> per W/m</w:delText>
        </w:r>
        <w:r w:rsidR="00942D7E" w:rsidDel="008F4F99">
          <w:rPr>
            <w:rFonts w:asciiTheme="minorHAnsi" w:hAnsiTheme="minorHAnsi" w:cstheme="minorHAnsi"/>
            <w:color w:val="000000"/>
            <w:vertAlign w:val="superscript"/>
          </w:rPr>
          <w:delText>2</w:delText>
        </w:r>
        <w:r w:rsidR="009A49B1" w:rsidDel="008F4F99">
          <w:rPr>
            <w:rFonts w:asciiTheme="minorHAnsi" w:hAnsiTheme="minorHAnsi" w:cstheme="minorHAnsi"/>
            <w:color w:val="000000"/>
          </w:rPr>
          <w:delText xml:space="preserve"> </w:delText>
        </w:r>
        <w:r w:rsidR="00D977BA" w:rsidDel="008F4F99">
          <w:rPr>
            <w:rFonts w:asciiTheme="minorHAnsi" w:hAnsiTheme="minorHAnsi" w:cstheme="minorHAnsi"/>
            <w:color w:val="000000"/>
          </w:rPr>
          <w:delText xml:space="preserve">as noted in figure SPM.1 of ref. (SR1.5); </w:delText>
        </w:r>
        <w:r w:rsidR="009A49B1" w:rsidDel="008F4F99">
          <w:rPr>
            <w:rFonts w:asciiTheme="minorHAnsi" w:hAnsiTheme="minorHAnsi" w:cstheme="minorHAnsi"/>
            <w:color w:val="000000"/>
          </w:rPr>
          <w:delText xml:space="preserve">and </w:delText>
        </w:r>
        <m:oMath>
          <m:f>
            <m:fPr>
              <m:type m:val="lin"/>
              <m:ctrlPr>
                <w:rPr>
                  <w:rFonts w:ascii="Cambria Math" w:hAnsi="Cambria Math" w:cstheme="minorHAnsi"/>
                  <w:i/>
                  <w:color w:val="000000"/>
                </w:rPr>
              </m:ctrlPr>
            </m:fPr>
            <m:num>
              <m:r>
                <w:rPr>
                  <w:rFonts w:ascii="Cambria Math" w:hAnsi="Cambria Math" w:cstheme="minorHAnsi"/>
                  <w:color w:val="000000"/>
                </w:rPr>
                <m:t>α</m:t>
              </m:r>
            </m:num>
            <m:den>
              <m:sSub>
                <m:sSubPr>
                  <m:ctrlPr>
                    <w:rPr>
                      <w:rFonts w:ascii="Cambria Math" w:hAnsi="Cambria Math" w:cstheme="minorHAnsi"/>
                      <w:i/>
                      <w:color w:val="000000"/>
                    </w:rPr>
                  </m:ctrlPr>
                </m:sSubPr>
                <m:e>
                  <m:r>
                    <m:rPr>
                      <m:nor/>
                    </m:rPr>
                    <w:rPr>
                      <w:rFonts w:ascii="Cambria Math" w:hAnsi="Cambria Math" w:cstheme="minorHAnsi"/>
                      <w:color w:val="000000"/>
                    </w:rPr>
                    <m:t>AGWP</m:t>
                  </m:r>
                </m:e>
                <m:sub>
                  <m:r>
                    <w:rPr>
                      <w:rFonts w:ascii="Cambria Math" w:hAnsi="Cambria Math" w:cstheme="minorHAnsi"/>
                      <w:color w:val="000000"/>
                    </w:rPr>
                    <m:t>H</m:t>
                  </m:r>
                </m:sub>
              </m:sSub>
            </m:den>
          </m:f>
          <m:r>
            <w:rPr>
              <w:rFonts w:ascii="Cambria Math" w:hAnsi="Cambria Math" w:cstheme="minorHAnsi"/>
              <w:color w:val="000000"/>
            </w:rPr>
            <m:t>=1.1</m:t>
          </m:r>
        </m:oMath>
        <w:r w:rsidR="00775C49" w:rsidDel="008F4F99">
          <w:rPr>
            <w:rFonts w:asciiTheme="minorHAnsi" w:hAnsiTheme="minorHAnsi" w:cstheme="minorHAnsi"/>
            <w:color w:val="000000"/>
          </w:rPr>
          <w:delText xml:space="preserve"> GtCO</w:delText>
        </w:r>
        <w:r w:rsidR="00775C49" w:rsidDel="008F4F99">
          <w:rPr>
            <w:rFonts w:asciiTheme="minorHAnsi" w:hAnsiTheme="minorHAnsi" w:cstheme="minorHAnsi"/>
            <w:color w:val="000000"/>
            <w:vertAlign w:val="subscript"/>
          </w:rPr>
          <w:delText>2</w:delText>
        </w:r>
        <w:r w:rsidR="00775C49" w:rsidDel="008F4F99">
          <w:rPr>
            <w:rFonts w:asciiTheme="minorHAnsi" w:hAnsiTheme="minorHAnsi" w:cstheme="minorHAnsi"/>
            <w:color w:val="000000"/>
          </w:rPr>
          <w:delText xml:space="preserve"> per W-yr/m</w:delText>
        </w:r>
        <w:r w:rsidR="00775C49" w:rsidDel="008F4F99">
          <w:rPr>
            <w:rFonts w:asciiTheme="minorHAnsi" w:hAnsiTheme="minorHAnsi" w:cstheme="minorHAnsi"/>
            <w:color w:val="000000"/>
            <w:vertAlign w:val="superscript"/>
          </w:rPr>
          <w:delText>2</w:delText>
        </w:r>
        <w:r w:rsidR="00775C49" w:rsidDel="008F4F99">
          <w:rPr>
            <w:rFonts w:asciiTheme="minorHAnsi" w:hAnsiTheme="minorHAnsi" w:cstheme="minorHAnsi"/>
            <w:color w:val="000000"/>
          </w:rPr>
          <w:delText xml:space="preserve"> for </w:delText>
        </w:r>
        <m:oMath>
          <m:r>
            <w:rPr>
              <w:rFonts w:ascii="Cambria Math" w:hAnsi="Cambria Math"/>
              <w:color w:val="231F20"/>
            </w:rPr>
            <m:t>α</m:t>
          </m:r>
          <m:r>
            <w:rPr>
              <w:rFonts w:ascii="Cambria Math" w:hAnsi="Cambria Math" w:cstheme="minorHAnsi"/>
              <w:color w:val="231F20"/>
            </w:rPr>
            <m:t>=0.1</m:t>
          </m:r>
        </m:oMath>
        <w:r w:rsidR="00D977BA" w:rsidDel="008F4F99">
          <w:rPr>
            <w:rFonts w:asciiTheme="minorHAnsi" w:hAnsiTheme="minorHAnsi" w:cstheme="minorHAnsi"/>
            <w:color w:val="231F20"/>
          </w:rPr>
          <w:delText>. T</w:delText>
        </w:r>
        <w:r w:rsidR="00753C71" w:rsidDel="008F4F99">
          <w:rPr>
            <w:rFonts w:asciiTheme="minorHAnsi" w:hAnsiTheme="minorHAnsi" w:cstheme="minorHAnsi"/>
            <w:color w:val="231F20"/>
          </w:rPr>
          <w:delText xml:space="preserve">he AR5 </w:delText>
        </w:r>
        <w:r w:rsidR="00D977BA" w:rsidDel="008F4F99">
          <w:rPr>
            <w:rFonts w:asciiTheme="minorHAnsi" w:hAnsiTheme="minorHAnsi" w:cstheme="minorHAnsi"/>
            <w:color w:val="231F20"/>
          </w:rPr>
          <w:delText xml:space="preserve">likely range for </w:delText>
        </w:r>
        <w:r w:rsidR="00753C71" w:rsidDel="008F4F99">
          <w:rPr>
            <w:rFonts w:asciiTheme="minorHAnsi" w:hAnsiTheme="minorHAnsi" w:cstheme="minorHAnsi"/>
            <w:color w:val="231F20"/>
          </w:rPr>
          <w:delText xml:space="preserve">TCRE is </w:delText>
        </w:r>
        <w:r w:rsidR="00753C71" w:rsidDel="008F4F99">
          <w:rPr>
            <w:rFonts w:asciiTheme="minorHAnsi" w:hAnsiTheme="minorHAnsi" w:cstheme="minorHAnsi"/>
            <w:color w:val="000000"/>
          </w:rPr>
          <w:delText>0.45±0.23°C per 1000 GtCO</w:delText>
        </w:r>
        <w:r w:rsidR="00753C71" w:rsidDel="008F4F99">
          <w:rPr>
            <w:rFonts w:asciiTheme="minorHAnsi" w:hAnsiTheme="minorHAnsi" w:cstheme="minorHAnsi"/>
            <w:color w:val="000000"/>
            <w:vertAlign w:val="subscript"/>
          </w:rPr>
          <w:delText>2</w:delText>
        </w:r>
        <w:r w:rsidR="000D4217" w:rsidDel="008F4F99">
          <w:rPr>
            <w:rFonts w:asciiTheme="minorHAnsi" w:hAnsiTheme="minorHAnsi" w:cstheme="minorHAnsi"/>
            <w:color w:val="000000"/>
          </w:rPr>
          <w:delText xml:space="preserve">, </w:delText>
        </w:r>
        <w:r w:rsidR="00FD134E" w:rsidDel="008F4F99">
          <w:rPr>
            <w:rFonts w:asciiTheme="minorHAnsi" w:hAnsiTheme="minorHAnsi" w:cstheme="minorHAnsi"/>
            <w:color w:val="000000"/>
          </w:rPr>
          <w:delText xml:space="preserve">which far outweighs </w:delText>
        </w:r>
        <w:r w:rsidR="000D4217" w:rsidDel="008F4F99">
          <w:rPr>
            <w:rFonts w:asciiTheme="minorHAnsi" w:hAnsiTheme="minorHAnsi" w:cstheme="minorHAnsi"/>
            <w:color w:val="000000"/>
          </w:rPr>
          <w:delText>uncertainty in other coefficients.</w:delText>
        </w:r>
      </w:del>
    </w:p>
    <w:p w14:paraId="3509D1A3" w14:textId="482153FA" w:rsidR="00EF41D8" w:rsidRPr="0045212B" w:rsidDel="008F4F99" w:rsidRDefault="00EF41D8" w:rsidP="001E7D0F">
      <w:pPr>
        <w:jc w:val="both"/>
        <w:rPr>
          <w:del w:id="295" w:author="Stuart Jenkins" w:date="2019-12-10T15:44:00Z"/>
          <w:rFonts w:asciiTheme="minorHAnsi" w:hAnsiTheme="minorHAnsi" w:cstheme="minorHAnsi"/>
          <w:color w:val="000000"/>
        </w:rPr>
      </w:pPr>
    </w:p>
    <w:p w14:paraId="58822972" w14:textId="06A56038" w:rsidR="00972128" w:rsidRPr="0045212B" w:rsidDel="008F4F99" w:rsidRDefault="00972128" w:rsidP="00EF41D8">
      <w:pPr>
        <w:rPr>
          <w:del w:id="296" w:author="Stuart Jenkins" w:date="2019-12-10T15:44:00Z"/>
          <w:rFonts w:asciiTheme="minorHAnsi" w:hAnsiTheme="minorHAnsi" w:cstheme="minorHAnsi"/>
          <w:color w:val="000000"/>
        </w:rPr>
      </w:pPr>
      <w:del w:id="297" w:author="Stuart Jenkins" w:date="2019-12-10T15:44:00Z">
        <w:r w:rsidRPr="0045212B" w:rsidDel="008F4F99">
          <w:rPr>
            <w:rFonts w:asciiTheme="minorHAnsi" w:hAnsiTheme="minorHAnsi" w:cstheme="minorHAnsi"/>
            <w:color w:val="000000"/>
          </w:rPr>
          <w:delText xml:space="preserve">Figure </w:delText>
        </w:r>
        <w:r w:rsidR="00A469D7" w:rsidRPr="0045212B" w:rsidDel="008F4F99">
          <w:rPr>
            <w:rFonts w:asciiTheme="minorHAnsi" w:hAnsiTheme="minorHAnsi" w:cstheme="minorHAnsi"/>
            <w:color w:val="000000"/>
          </w:rPr>
          <w:delText>3</w:delText>
        </w:r>
        <w:r w:rsidR="00775C49" w:rsidDel="008F4F99">
          <w:rPr>
            <w:rFonts w:asciiTheme="minorHAnsi" w:hAnsiTheme="minorHAnsi" w:cstheme="minorHAnsi"/>
            <w:color w:val="000000"/>
          </w:rPr>
          <w:delText xml:space="preserve"> </w:delText>
        </w:r>
        <w:r w:rsidRPr="0045212B" w:rsidDel="008F4F99">
          <w:rPr>
            <w:rFonts w:asciiTheme="minorHAnsi" w:hAnsiTheme="minorHAnsi" w:cstheme="minorHAnsi"/>
            <w:color w:val="000000"/>
          </w:rPr>
          <w:delText xml:space="preserve">shows </w:delText>
        </w:r>
        <w:r w:rsidR="00774A86" w:rsidDel="008F4F99">
          <w:rPr>
            <w:rFonts w:asciiTheme="minorHAnsi" w:hAnsiTheme="minorHAnsi" w:cstheme="minorHAnsi"/>
            <w:color w:val="000000"/>
          </w:rPr>
          <w:delText xml:space="preserve">contributions to </w:delText>
        </w:r>
        <w:r w:rsidR="00471144" w:rsidDel="008F4F99">
          <w:rPr>
            <w:rFonts w:asciiTheme="minorHAnsi" w:hAnsiTheme="minorHAnsi" w:cstheme="minorHAnsi"/>
            <w:color w:val="000000"/>
          </w:rPr>
          <w:delText>cumulative CO</w:delText>
        </w:r>
        <w:r w:rsidR="00471144" w:rsidDel="008F4F99">
          <w:rPr>
            <w:rFonts w:asciiTheme="minorHAnsi" w:hAnsiTheme="minorHAnsi" w:cstheme="minorHAnsi"/>
            <w:color w:val="000000"/>
            <w:vertAlign w:val="subscript"/>
          </w:rPr>
          <w:delText>2</w:delText>
        </w:r>
        <w:r w:rsidR="00471144" w:rsidDel="008F4F99">
          <w:rPr>
            <w:rFonts w:asciiTheme="minorHAnsi" w:hAnsiTheme="minorHAnsi" w:cstheme="minorHAnsi"/>
            <w:color w:val="000000"/>
          </w:rPr>
          <w:delText>-fe emissions</w:delText>
        </w:r>
        <w:r w:rsidR="00FD134E" w:rsidDel="008F4F99">
          <w:rPr>
            <w:rFonts w:asciiTheme="minorHAnsi" w:hAnsiTheme="minorHAnsi" w:cstheme="minorHAnsi"/>
            <w:color w:val="000000"/>
          </w:rPr>
          <w:delText xml:space="preserve"> relative to 2018</w:delText>
        </w:r>
        <w:r w:rsidR="00755BA1" w:rsidDel="008F4F99">
          <w:rPr>
            <w:rFonts w:asciiTheme="minorHAnsi" w:hAnsiTheme="minorHAnsi" w:cstheme="minorHAnsi"/>
            <w:color w:val="000000"/>
          </w:rPr>
          <w:delText xml:space="preserve"> in </w:delText>
        </w:r>
        <w:r w:rsidR="00FD134E" w:rsidDel="008F4F99">
          <w:rPr>
            <w:rFonts w:asciiTheme="minorHAnsi" w:hAnsiTheme="minorHAnsi" w:cstheme="minorHAnsi"/>
            <w:color w:val="000000"/>
          </w:rPr>
          <w:delText>the median 1.5°C-compatible</w:delText>
        </w:r>
        <w:r w:rsidR="00755BA1" w:rsidDel="008F4F99">
          <w:rPr>
            <w:rFonts w:asciiTheme="minorHAnsi" w:hAnsiTheme="minorHAnsi" w:cstheme="minorHAnsi"/>
            <w:color w:val="000000"/>
          </w:rPr>
          <w:delText xml:space="preserve"> scenario</w:delText>
        </w:r>
        <w:r w:rsidR="00753C71" w:rsidDel="008F4F99">
          <w:rPr>
            <w:rFonts w:asciiTheme="minorHAnsi" w:hAnsiTheme="minorHAnsi" w:cstheme="minorHAnsi"/>
            <w:color w:val="000000"/>
          </w:rPr>
          <w:delText>s</w:delText>
        </w:r>
        <w:r w:rsidR="00774A86" w:rsidDel="008F4F99">
          <w:rPr>
            <w:rFonts w:asciiTheme="minorHAnsi" w:hAnsiTheme="minorHAnsi" w:cstheme="minorHAnsi"/>
            <w:color w:val="000000"/>
          </w:rPr>
          <w:delText xml:space="preserve"> (solid lines, left axis), </w:delText>
        </w:r>
        <w:r w:rsidR="002A7A66" w:rsidDel="008F4F99">
          <w:rPr>
            <w:rFonts w:asciiTheme="minorHAnsi" w:hAnsiTheme="minorHAnsi" w:cstheme="minorHAnsi"/>
            <w:color w:val="000000"/>
          </w:rPr>
          <w:delText xml:space="preserve">cumulative warming-equivalent emissions (dashed lines) computed using equation </w:delText>
        </w:r>
        <w:r w:rsidR="00755BA1" w:rsidDel="008F4F99">
          <w:rPr>
            <w:rFonts w:asciiTheme="minorHAnsi" w:hAnsiTheme="minorHAnsi" w:cstheme="minorHAnsi"/>
            <w:color w:val="000000"/>
          </w:rPr>
          <w:delText>2</w:delText>
        </w:r>
        <w:r w:rsidRPr="0045212B" w:rsidDel="008F4F99">
          <w:rPr>
            <w:rFonts w:asciiTheme="minorHAnsi" w:hAnsiTheme="minorHAnsi" w:cstheme="minorHAnsi"/>
            <w:color w:val="000000"/>
          </w:rPr>
          <w:delText xml:space="preserve"> </w:delText>
        </w:r>
        <w:r w:rsidR="00755BA1" w:rsidDel="008F4F99">
          <w:rPr>
            <w:rFonts w:asciiTheme="minorHAnsi" w:hAnsiTheme="minorHAnsi" w:cstheme="minorHAnsi"/>
            <w:color w:val="000000"/>
          </w:rPr>
          <w:delText xml:space="preserve">applied </w:delText>
        </w:r>
        <w:r w:rsidRPr="0045212B" w:rsidDel="008F4F99">
          <w:rPr>
            <w:rFonts w:asciiTheme="minorHAnsi" w:hAnsiTheme="minorHAnsi" w:cstheme="minorHAnsi"/>
            <w:color w:val="000000"/>
          </w:rPr>
          <w:delText xml:space="preserve">to the emissions </w:delText>
        </w:r>
        <w:r w:rsidR="002A7A66" w:rsidDel="008F4F99">
          <w:rPr>
            <w:rFonts w:asciiTheme="minorHAnsi" w:hAnsiTheme="minorHAnsi" w:cstheme="minorHAnsi"/>
            <w:color w:val="000000"/>
          </w:rPr>
          <w:delText>of</w:delText>
        </w:r>
        <w:r w:rsidRPr="0045212B" w:rsidDel="008F4F99">
          <w:rPr>
            <w:rFonts w:asciiTheme="minorHAnsi" w:hAnsiTheme="minorHAnsi" w:cstheme="minorHAnsi"/>
            <w:color w:val="000000"/>
          </w:rPr>
          <w:delText xml:space="preserve"> </w:delText>
        </w:r>
        <w:r w:rsidR="00755BA1" w:rsidDel="008F4F99">
          <w:rPr>
            <w:rFonts w:asciiTheme="minorHAnsi" w:hAnsiTheme="minorHAnsi" w:cstheme="minorHAnsi"/>
            <w:color w:val="000000"/>
          </w:rPr>
          <w:delText>CO</w:delText>
        </w:r>
        <w:r w:rsidR="00755BA1" w:rsidDel="008F4F99">
          <w:rPr>
            <w:rFonts w:asciiTheme="minorHAnsi" w:hAnsiTheme="minorHAnsi" w:cstheme="minorHAnsi"/>
            <w:color w:val="000000"/>
            <w:vertAlign w:val="subscript"/>
          </w:rPr>
          <w:delText>2</w:delText>
        </w:r>
        <w:r w:rsidR="00755BA1" w:rsidDel="008F4F99">
          <w:rPr>
            <w:rFonts w:asciiTheme="minorHAnsi" w:hAnsiTheme="minorHAnsi" w:cstheme="minorHAnsi"/>
            <w:color w:val="000000"/>
          </w:rPr>
          <w:delText>, N</w:delText>
        </w:r>
        <w:r w:rsidR="00755BA1" w:rsidDel="008F4F99">
          <w:rPr>
            <w:rFonts w:asciiTheme="minorHAnsi" w:hAnsiTheme="minorHAnsi" w:cstheme="minorHAnsi"/>
            <w:color w:val="000000"/>
            <w:vertAlign w:val="subscript"/>
          </w:rPr>
          <w:delText>2</w:delText>
        </w:r>
        <w:r w:rsidR="00755BA1" w:rsidDel="008F4F99">
          <w:rPr>
            <w:rFonts w:asciiTheme="minorHAnsi" w:hAnsiTheme="minorHAnsi" w:cstheme="minorHAnsi"/>
            <w:color w:val="000000"/>
          </w:rPr>
          <w:delText>O and CH</w:delText>
        </w:r>
        <w:r w:rsidR="00755BA1" w:rsidDel="008F4F99">
          <w:rPr>
            <w:rFonts w:asciiTheme="minorHAnsi" w:hAnsiTheme="minorHAnsi" w:cstheme="minorHAnsi"/>
            <w:color w:val="000000"/>
            <w:vertAlign w:val="subscript"/>
          </w:rPr>
          <w:delText>4</w:delText>
        </w:r>
        <w:r w:rsidRPr="0045212B" w:rsidDel="008F4F99">
          <w:rPr>
            <w:rFonts w:asciiTheme="minorHAnsi" w:hAnsiTheme="minorHAnsi" w:cstheme="minorHAnsi"/>
            <w:color w:val="000000"/>
          </w:rPr>
          <w:delText xml:space="preserve"> and radiative forcing </w:delText>
        </w:r>
        <w:r w:rsidR="002A7A66" w:rsidDel="008F4F99">
          <w:rPr>
            <w:rFonts w:asciiTheme="minorHAnsi" w:hAnsiTheme="minorHAnsi" w:cstheme="minorHAnsi"/>
            <w:color w:val="000000"/>
          </w:rPr>
          <w:delText>from</w:delText>
        </w:r>
        <w:r w:rsidRPr="0045212B" w:rsidDel="008F4F99">
          <w:rPr>
            <w:rFonts w:asciiTheme="minorHAnsi" w:hAnsiTheme="minorHAnsi" w:cstheme="minorHAnsi"/>
            <w:color w:val="000000"/>
          </w:rPr>
          <w:delText xml:space="preserve"> </w:delText>
        </w:r>
        <w:r w:rsidR="00753C71" w:rsidDel="008F4F99">
          <w:rPr>
            <w:rFonts w:asciiTheme="minorHAnsi" w:hAnsiTheme="minorHAnsi" w:cstheme="minorHAnsi"/>
            <w:color w:val="000000"/>
          </w:rPr>
          <w:delText>aerosols</w:delText>
        </w:r>
        <w:r w:rsidR="002A7A66" w:rsidDel="008F4F99">
          <w:rPr>
            <w:rFonts w:asciiTheme="minorHAnsi" w:hAnsiTheme="minorHAnsi" w:cstheme="minorHAnsi"/>
            <w:color w:val="000000"/>
          </w:rPr>
          <w:delText>, and contributions to warming (dotted lines, right axis) using the same model as figure 2b</w:delText>
        </w:r>
        <w:r w:rsidRPr="0045212B" w:rsidDel="008F4F99">
          <w:rPr>
            <w:rFonts w:asciiTheme="minorHAnsi" w:hAnsiTheme="minorHAnsi" w:cstheme="minorHAnsi"/>
            <w:color w:val="000000"/>
          </w:rPr>
          <w:delText>.</w:delText>
        </w:r>
        <w:r w:rsidR="00753C71" w:rsidDel="008F4F99">
          <w:rPr>
            <w:rFonts w:asciiTheme="minorHAnsi" w:hAnsiTheme="minorHAnsi" w:cstheme="minorHAnsi"/>
            <w:color w:val="000000"/>
          </w:rPr>
          <w:delText xml:space="preserve"> </w:delText>
        </w:r>
        <w:r w:rsidR="002A7A66" w:rsidDel="008F4F99">
          <w:rPr>
            <w:rFonts w:asciiTheme="minorHAnsi" w:hAnsiTheme="minorHAnsi" w:cstheme="minorHAnsi"/>
            <w:color w:val="000000"/>
          </w:rPr>
          <w:delText>T</w:delText>
        </w:r>
        <w:r w:rsidR="00753C71" w:rsidDel="008F4F99">
          <w:rPr>
            <w:rFonts w:asciiTheme="minorHAnsi" w:hAnsiTheme="minorHAnsi" w:cstheme="minorHAnsi"/>
            <w:color w:val="000000"/>
          </w:rPr>
          <w:delText xml:space="preserve">his </w:delText>
        </w:r>
        <w:r w:rsidR="002A7A66" w:rsidDel="008F4F99">
          <w:rPr>
            <w:rFonts w:asciiTheme="minorHAnsi" w:hAnsiTheme="minorHAnsi" w:cstheme="minorHAnsi"/>
            <w:color w:val="000000"/>
          </w:rPr>
          <w:delText xml:space="preserve">single equation </w:delText>
        </w:r>
        <w:r w:rsidR="00753C71" w:rsidDel="008F4F99">
          <w:rPr>
            <w:rFonts w:asciiTheme="minorHAnsi" w:hAnsiTheme="minorHAnsi" w:cstheme="minorHAnsi"/>
            <w:color w:val="000000"/>
          </w:rPr>
          <w:delText>is a much better predictor of future warming than CO</w:delText>
        </w:r>
        <w:r w:rsidR="00753C71" w:rsidDel="008F4F99">
          <w:rPr>
            <w:rFonts w:asciiTheme="minorHAnsi" w:hAnsiTheme="minorHAnsi" w:cstheme="minorHAnsi"/>
            <w:color w:val="000000"/>
            <w:vertAlign w:val="subscript"/>
          </w:rPr>
          <w:delText>2</w:delText>
        </w:r>
        <w:r w:rsidR="00753C71" w:rsidDel="008F4F99">
          <w:rPr>
            <w:rFonts w:asciiTheme="minorHAnsi" w:hAnsiTheme="minorHAnsi" w:cstheme="minorHAnsi"/>
            <w:color w:val="000000"/>
          </w:rPr>
          <w:delText xml:space="preserve"> emissions alone or cumulative CO</w:delText>
        </w:r>
        <w:r w:rsidR="00753C71" w:rsidDel="008F4F99">
          <w:rPr>
            <w:rFonts w:asciiTheme="minorHAnsi" w:hAnsiTheme="minorHAnsi" w:cstheme="minorHAnsi"/>
            <w:color w:val="000000"/>
            <w:vertAlign w:val="subscript"/>
          </w:rPr>
          <w:delText>2</w:delText>
        </w:r>
        <w:r w:rsidR="00753C71" w:rsidDel="008F4F99">
          <w:rPr>
            <w:rFonts w:asciiTheme="minorHAnsi" w:hAnsiTheme="minorHAnsi" w:cstheme="minorHAnsi"/>
            <w:color w:val="000000"/>
          </w:rPr>
          <w:delText>-equivalent emissions</w:delText>
        </w:r>
        <w:r w:rsidR="00D977BA" w:rsidDel="008F4F99">
          <w:rPr>
            <w:rFonts w:asciiTheme="minorHAnsi" w:hAnsiTheme="minorHAnsi" w:cstheme="minorHAnsi"/>
            <w:color w:val="000000"/>
          </w:rPr>
          <w:delText>, and almost as accurate as CO</w:delText>
        </w:r>
        <w:r w:rsidR="00D977BA" w:rsidDel="008F4F99">
          <w:rPr>
            <w:rFonts w:asciiTheme="minorHAnsi" w:hAnsiTheme="minorHAnsi" w:cstheme="minorHAnsi"/>
            <w:color w:val="000000"/>
            <w:vertAlign w:val="subscript"/>
          </w:rPr>
          <w:delText>2</w:delText>
        </w:r>
        <w:r w:rsidR="00D977BA" w:rsidDel="008F4F99">
          <w:rPr>
            <w:rFonts w:asciiTheme="minorHAnsi" w:hAnsiTheme="minorHAnsi" w:cstheme="minorHAnsi"/>
            <w:color w:val="000000"/>
          </w:rPr>
          <w:delText>-fe emissions</w:delText>
        </w:r>
        <w:r w:rsidR="00753C71" w:rsidDel="008F4F99">
          <w:rPr>
            <w:rFonts w:asciiTheme="minorHAnsi" w:hAnsiTheme="minorHAnsi" w:cstheme="minorHAnsi"/>
            <w:color w:val="000000"/>
          </w:rPr>
          <w:delText>.</w:delText>
        </w:r>
      </w:del>
    </w:p>
    <w:p w14:paraId="696B67D4" w14:textId="11690B4E" w:rsidR="00972128" w:rsidRPr="0045212B" w:rsidDel="008F4F99" w:rsidRDefault="00972128" w:rsidP="00EF41D8">
      <w:pPr>
        <w:rPr>
          <w:del w:id="298" w:author="Stuart Jenkins" w:date="2019-12-10T15:44:00Z"/>
          <w:rFonts w:asciiTheme="minorHAnsi" w:hAnsiTheme="minorHAnsi" w:cstheme="minorHAnsi"/>
          <w:color w:val="000000"/>
        </w:rPr>
      </w:pPr>
    </w:p>
    <w:p w14:paraId="0E9E2058" w14:textId="6156DB15" w:rsidR="003C5FE7" w:rsidRPr="0045212B" w:rsidDel="008F4F99" w:rsidRDefault="003C5FE7" w:rsidP="00EF41D8">
      <w:pPr>
        <w:rPr>
          <w:del w:id="299" w:author="Stuart Jenkins" w:date="2019-12-10T15:44:00Z"/>
          <w:rFonts w:asciiTheme="minorHAnsi" w:hAnsiTheme="minorHAnsi" w:cstheme="minorHAnsi"/>
          <w:color w:val="000000"/>
        </w:rPr>
      </w:pPr>
      <w:del w:id="300" w:author="Stuart Jenkins" w:date="2019-12-10T15:44:00Z">
        <w:r w:rsidRPr="0045212B" w:rsidDel="008F4F99">
          <w:rPr>
            <w:rFonts w:asciiTheme="minorHAnsi" w:hAnsiTheme="minorHAnsi" w:cstheme="minorHAnsi"/>
            <w:color w:val="000000"/>
          </w:rPr>
          <w:delText>[FIGURE</w:delText>
        </w:r>
        <w:r w:rsidR="00B33881" w:rsidRPr="0045212B" w:rsidDel="008F4F99">
          <w:rPr>
            <w:rFonts w:asciiTheme="minorHAnsi" w:hAnsiTheme="minorHAnsi" w:cstheme="minorHAnsi"/>
            <w:color w:val="000000"/>
          </w:rPr>
          <w:delText xml:space="preserve"> 3</w:delText>
        </w:r>
        <w:r w:rsidRPr="0045212B" w:rsidDel="008F4F99">
          <w:rPr>
            <w:rFonts w:asciiTheme="minorHAnsi" w:hAnsiTheme="minorHAnsi" w:cstheme="minorHAnsi"/>
            <w:color w:val="000000"/>
          </w:rPr>
          <w:delText xml:space="preserve"> HERE]</w:delText>
        </w:r>
      </w:del>
    </w:p>
    <w:p w14:paraId="4E240CA6" w14:textId="5C1F8E18" w:rsidR="003C5FE7" w:rsidRPr="0045212B" w:rsidDel="008F4F99" w:rsidRDefault="003C5FE7" w:rsidP="00E52AA1">
      <w:pPr>
        <w:rPr>
          <w:del w:id="301" w:author="Stuart Jenkins" w:date="2019-12-10T15:44:00Z"/>
          <w:rFonts w:asciiTheme="minorHAnsi" w:hAnsiTheme="minorHAnsi" w:cstheme="minorHAnsi"/>
          <w:color w:val="000000"/>
        </w:rPr>
      </w:pPr>
    </w:p>
    <w:p w14:paraId="4ED04A59" w14:textId="72F1EFA3" w:rsidR="00E44BB1" w:rsidRPr="0045212B" w:rsidDel="008F4F99" w:rsidRDefault="00E44BB1" w:rsidP="001E7D0F">
      <w:pPr>
        <w:jc w:val="both"/>
        <w:rPr>
          <w:del w:id="302" w:author="Stuart Jenkins" w:date="2019-12-10T15:44:00Z"/>
          <w:rFonts w:asciiTheme="minorHAnsi" w:hAnsiTheme="minorHAnsi" w:cstheme="minorHAnsi"/>
        </w:rPr>
      </w:pPr>
      <w:del w:id="303" w:author="Stuart Jenkins" w:date="2019-12-10T15:44:00Z">
        <w:r w:rsidRPr="0045212B" w:rsidDel="008F4F99">
          <w:rPr>
            <w:rFonts w:asciiTheme="minorHAnsi" w:hAnsiTheme="minorHAnsi" w:cstheme="minorHAnsi"/>
          </w:rPr>
          <w:delText>------------------------------------------------------------</w:delText>
        </w:r>
      </w:del>
    </w:p>
    <w:p w14:paraId="486D85A9" w14:textId="77777777" w:rsidR="00882F4A" w:rsidRPr="0045212B" w:rsidRDefault="00882F4A" w:rsidP="001E7D0F">
      <w:pPr>
        <w:jc w:val="both"/>
        <w:rPr>
          <w:rFonts w:asciiTheme="minorHAnsi" w:hAnsiTheme="minorHAnsi" w:cstheme="minorHAnsi"/>
        </w:rPr>
      </w:pPr>
    </w:p>
    <w:p w14:paraId="0C3636E3" w14:textId="67ABCB23"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3. Observational constraints on the TCRE</w:t>
      </w:r>
      <w:r w:rsidR="00ED48AB">
        <w:rPr>
          <w:rFonts w:asciiTheme="minorHAnsi" w:hAnsiTheme="minorHAnsi" w:cstheme="minorHAnsi"/>
          <w:b/>
          <w:bCs/>
          <w:i/>
          <w:iCs/>
        </w:rPr>
        <w:t xml:space="preserve"> and remaining carbon budgets</w:t>
      </w:r>
    </w:p>
    <w:p w14:paraId="2A5353AC" w14:textId="25192468" w:rsidR="008666A6" w:rsidRPr="0045212B" w:rsidRDefault="008666A6" w:rsidP="001E7D0F">
      <w:pPr>
        <w:jc w:val="both"/>
        <w:rPr>
          <w:rFonts w:asciiTheme="minorHAnsi" w:hAnsiTheme="minorHAnsi" w:cstheme="minorHAnsi"/>
        </w:rPr>
      </w:pPr>
    </w:p>
    <w:p w14:paraId="44ADB3FB" w14:textId="4791BD7E" w:rsidR="00935F84" w:rsidRDefault="00021782" w:rsidP="001E7D0F">
      <w:pPr>
        <w:jc w:val="both"/>
        <w:rPr>
          <w:rFonts w:asciiTheme="minorHAnsi" w:hAnsiTheme="minorHAnsi" w:cstheme="minorHAnsi"/>
        </w:rPr>
      </w:pPr>
      <w:r>
        <w:rPr>
          <w:rFonts w:asciiTheme="minorHAnsi" w:hAnsiTheme="minorHAnsi" w:cstheme="minorHAnsi"/>
        </w:rPr>
        <w:lastRenderedPageBreak/>
        <w:t>Having</w:t>
      </w:r>
      <w:r w:rsidR="00C9553D" w:rsidRPr="0045212B">
        <w:rPr>
          <w:rFonts w:asciiTheme="minorHAnsi" w:hAnsiTheme="minorHAnsi" w:cstheme="minorHAnsi"/>
        </w:rPr>
        <w:t xml:space="preserve"> demonstrated </w:t>
      </w:r>
      <w:r>
        <w:rPr>
          <w:rFonts w:asciiTheme="minorHAnsi" w:hAnsiTheme="minorHAnsi" w:cstheme="minorHAnsi"/>
        </w:rPr>
        <w:t>how</w:t>
      </w:r>
      <w:r w:rsidR="00D51BBD">
        <w:rPr>
          <w:rFonts w:asciiTheme="minorHAnsi" w:hAnsiTheme="minorHAnsi" w:cstheme="minorHAnsi"/>
        </w:rPr>
        <w:t xml:space="preserve"> </w:t>
      </w:r>
      <w:r w:rsidR="00C9553D" w:rsidRPr="0045212B">
        <w:rPr>
          <w:rFonts w:asciiTheme="minorHAnsi" w:hAnsiTheme="minorHAnsi" w:cstheme="minorHAnsi"/>
        </w:rPr>
        <w:t xml:space="preserve">the TCRE can </w:t>
      </w:r>
      <w:proofErr w:type="gramStart"/>
      <w:r w:rsidR="00C9553D" w:rsidRPr="0045212B">
        <w:rPr>
          <w:rFonts w:asciiTheme="minorHAnsi" w:hAnsiTheme="minorHAnsi" w:cstheme="minorHAnsi"/>
        </w:rPr>
        <w:t>be extended</w:t>
      </w:r>
      <w:proofErr w:type="gramEnd"/>
      <w:r w:rsidR="00C9553D" w:rsidRPr="0045212B">
        <w:rPr>
          <w:rFonts w:asciiTheme="minorHAnsi" w:hAnsiTheme="minorHAnsi" w:cstheme="minorHAnsi"/>
        </w:rPr>
        <w:t xml:space="preserve"> to multi-gas scenarios </w:t>
      </w:r>
      <w:r w:rsidR="00CB7B4E">
        <w:rPr>
          <w:rFonts w:asciiTheme="minorHAnsi" w:hAnsiTheme="minorHAnsi" w:cstheme="minorHAnsi"/>
        </w:rPr>
        <w:t xml:space="preserve">using the </w:t>
      </w:r>
      <w:r w:rsidR="00D51BBD">
        <w:rPr>
          <w:rFonts w:asciiTheme="minorHAnsi" w:hAnsiTheme="minorHAnsi" w:cstheme="minorHAnsi"/>
        </w:rPr>
        <w:t>CO2-fe emissions</w:t>
      </w:r>
      <w:r>
        <w:rPr>
          <w:rFonts w:asciiTheme="minorHAnsi" w:hAnsiTheme="minorHAnsi" w:cstheme="minorHAnsi"/>
        </w:rPr>
        <w:t>, w</w:t>
      </w:r>
      <w:r w:rsidR="00D154F0" w:rsidRPr="0045212B">
        <w:rPr>
          <w:rFonts w:asciiTheme="minorHAnsi" w:hAnsiTheme="minorHAnsi" w:cstheme="minorHAnsi"/>
        </w:rPr>
        <w:t>e</w:t>
      </w:r>
      <w:r w:rsidR="00935F84" w:rsidRPr="0045212B">
        <w:rPr>
          <w:rFonts w:asciiTheme="minorHAnsi" w:hAnsiTheme="minorHAnsi" w:cstheme="minorHAnsi"/>
        </w:rPr>
        <w:t xml:space="preserve"> now consider </w:t>
      </w:r>
      <w:r w:rsidR="00CB7B4E">
        <w:rPr>
          <w:rFonts w:asciiTheme="minorHAnsi" w:hAnsiTheme="minorHAnsi" w:cstheme="minorHAnsi"/>
        </w:rPr>
        <w:t>how CO2-fe emissions can be used to investigate</w:t>
      </w:r>
      <w:r w:rsidR="00935F84" w:rsidRPr="0045212B">
        <w:rPr>
          <w:rFonts w:asciiTheme="minorHAnsi" w:hAnsiTheme="minorHAnsi" w:cstheme="minorHAnsi"/>
        </w:rPr>
        <w:t xml:space="preserve"> the TCRE</w:t>
      </w:r>
      <w:r w:rsidR="00CB7B4E">
        <w:rPr>
          <w:rFonts w:asciiTheme="minorHAnsi" w:hAnsiTheme="minorHAnsi" w:cstheme="minorHAnsi"/>
        </w:rPr>
        <w:t xml:space="preserve"> itself by comparing total anthropogenic warming with total cumulative CO2-fe emissions over the historical record</w:t>
      </w:r>
      <w:r w:rsidR="00935F84" w:rsidRPr="0045212B">
        <w:rPr>
          <w:rFonts w:asciiTheme="minorHAnsi" w:hAnsiTheme="minorHAnsi" w:cstheme="minorHAnsi"/>
        </w:rPr>
        <w:t>.</w:t>
      </w:r>
      <w:r w:rsidR="002E7C29">
        <w:rPr>
          <w:rFonts w:asciiTheme="minorHAnsi" w:hAnsiTheme="minorHAnsi" w:cstheme="minorHAnsi"/>
        </w:rPr>
        <w:t xml:space="preserve"> Previous </w:t>
      </w:r>
      <w:r>
        <w:rPr>
          <w:rFonts w:asciiTheme="minorHAnsi" w:hAnsiTheme="minorHAnsi" w:cstheme="minorHAnsi"/>
        </w:rPr>
        <w:t xml:space="preserve">TCRE </w:t>
      </w:r>
      <w:r w:rsidR="002E7C29">
        <w:rPr>
          <w:rFonts w:asciiTheme="minorHAnsi" w:hAnsiTheme="minorHAnsi" w:cstheme="minorHAnsi"/>
        </w:rPr>
        <w:t>estimates</w:t>
      </w:r>
      <w:ins w:id="304" w:author="Stuart Jenkins" w:date="2019-12-10T16:55:00Z">
        <w:r w:rsidR="00591732">
          <w:rPr>
            <w:rFonts w:asciiTheme="minorHAnsi" w:hAnsiTheme="minorHAnsi" w:cstheme="minorHAnsi"/>
          </w:rPr>
          <w:fldChar w:fldCharType="begin"/>
        </w:r>
      </w:ins>
      <w:ins w:id="305" w:author="Stuart Jenkins" w:date="2019-12-11T15:48:00Z">
        <w:r w:rsidR="00341DC9">
          <w:rPr>
            <w:rFonts w:asciiTheme="minorHAnsi" w:hAnsiTheme="minorHAnsi" w:cstheme="minorHAnsi"/>
          </w:rPr>
          <w:instrText xml:space="preserve"> ADDIN ZOTERO_ITEM CSL_CITATION {"citationID":"RUtDVw7U","properties":{"formattedCitation":"\\super 21\\nosupersub{}","plainCitation":"21","noteIndex":0},"citationItems":[{"id":320,"uris":["http://zotero.org/users/local/uNYZvaCf/items/2YZGQUP3"],"uri":["http://zotero.org/users/local/uNYZvaCf/items/2YZGQUP3"],"itemData":{"id":320,"type":"article-journal","abstract":"The ratio of warming to cumulative emissions of carbon dioxide has been shown to be approximately independent of time and emissions scenarios and directly relates emissions to temperature. It is therefore a potentially important tool for climate mitigation policy. The transient climate response to cumulative carbon emissions (TCRE), defined as the ratio of global-mean warming to cumulative emissions at CO2 doubling in a 1% yr−1 CO2 increase experiment, ranges from 0.8 to 2.4 K EgC−1 in 15 models from phase 5 of the Coupled Model Intercomparison Project (CMIP5)—a somewhat broader range than that found in a previous generation of carbon–climate models. Using newly available simulations and a new observational temperature dataset to 2010, TCRE is estimated from observations by dividing an observationally constrained estimate of CO2-attributable warming by an estimate of cumulative carbon emissions to date, yielding an observationally constrained 5%–95% range of 0.7–2.0 K EgC−1.","container-title":"Journal of Climate","DOI":"10.1175/JCLI-D-12-00476.1","ISSN":"0894-8755","issue":"18","journalAbbreviation":"J. Climate","page":"6844-6858","source":"journals.ametsoc.org (Atypon)","title":"Constraining the Ratio of Global Warming to Cumulative CO2 Emissions Using CMIP5 Simulations","volume":"26","author":[{"family":"Gillett","given":"Nathan P."},{"family":"Arora","given":"Vivek K."},{"family":"Matthews","given":"Damon"},{"family":"Allen","given":"Myles R."}],"issued":{"date-parts":[["2013",3,14]]}}}],"schema":"https://github.com/citation-style-language/schema/raw/master/csl-citation.json"} </w:instrText>
        </w:r>
      </w:ins>
      <w:r w:rsidR="00591732">
        <w:rPr>
          <w:rFonts w:asciiTheme="minorHAnsi" w:hAnsiTheme="minorHAnsi" w:cstheme="minorHAnsi"/>
        </w:rPr>
        <w:fldChar w:fldCharType="separate"/>
      </w:r>
      <w:ins w:id="306" w:author="Stuart Jenkins" w:date="2019-12-11T15:48:00Z">
        <w:r w:rsidR="00341DC9" w:rsidRPr="00341DC9">
          <w:rPr>
            <w:rFonts w:ascii="Calibri" w:hAnsiTheme="minorHAnsi" w:cs="Calibri"/>
            <w:vertAlign w:val="superscript"/>
            <w:rPrChange w:id="307" w:author="Stuart Jenkins" w:date="2019-12-11T15:48:00Z">
              <w:rPr>
                <w:vertAlign w:val="superscript"/>
              </w:rPr>
            </w:rPrChange>
          </w:rPr>
          <w:t>21</w:t>
        </w:r>
      </w:ins>
      <w:ins w:id="308" w:author="Stuart Jenkins" w:date="2019-12-10T16:55:00Z">
        <w:r w:rsidR="00591732">
          <w:rPr>
            <w:rFonts w:asciiTheme="minorHAnsi" w:hAnsiTheme="minorHAnsi" w:cstheme="minorHAnsi"/>
          </w:rPr>
          <w:fldChar w:fldCharType="end"/>
        </w:r>
      </w:ins>
      <w:r w:rsidR="002E7C29">
        <w:rPr>
          <w:rFonts w:asciiTheme="minorHAnsi" w:hAnsiTheme="minorHAnsi" w:cstheme="minorHAnsi"/>
        </w:rPr>
        <w:t xml:space="preserve"> </w:t>
      </w:r>
      <w:del w:id="309" w:author="Stuart Jenkins" w:date="2019-12-10T16:55:00Z">
        <w:r w:rsidR="002E7C29" w:rsidDel="00591732">
          <w:rPr>
            <w:rFonts w:asciiTheme="minorHAnsi" w:hAnsiTheme="minorHAnsi" w:cstheme="minorHAnsi"/>
          </w:rPr>
          <w:delText xml:space="preserve">[Gillett et al, 2013] </w:delText>
        </w:r>
      </w:del>
      <w:r w:rsidR="002E7C29">
        <w:rPr>
          <w:rFonts w:asciiTheme="minorHAnsi" w:hAnsiTheme="minorHAnsi" w:cstheme="minorHAnsi"/>
        </w:rPr>
        <w:t xml:space="preserve">have compared cumulative </w:t>
      </w:r>
      <w:r w:rsidR="00A934D5">
        <w:rPr>
          <w:rFonts w:asciiTheme="minorHAnsi" w:hAnsiTheme="minorHAnsi" w:cstheme="minorHAnsi"/>
        </w:rPr>
        <w:t>pure-</w:t>
      </w:r>
      <w:r w:rsidR="002E7C29">
        <w:rPr>
          <w:rFonts w:asciiTheme="minorHAnsi" w:hAnsiTheme="minorHAnsi" w:cstheme="minorHAnsi"/>
        </w:rPr>
        <w:t xml:space="preserve">CO2 emissions with warming attributable to CO2, but the fractional uncertainty in the latter is higher than uncertainty in total anthropogenic warming, suggesting this is a potentially useful complementary approach. </w:t>
      </w:r>
    </w:p>
    <w:p w14:paraId="302A2CB9" w14:textId="41BE16FC" w:rsidR="00935F84" w:rsidRPr="0045212B" w:rsidRDefault="00935F84" w:rsidP="001E7D0F">
      <w:pPr>
        <w:jc w:val="both"/>
        <w:rPr>
          <w:rFonts w:asciiTheme="minorHAnsi" w:hAnsiTheme="minorHAnsi" w:cstheme="minorHAnsi"/>
        </w:rPr>
      </w:pPr>
    </w:p>
    <w:p w14:paraId="4612703C" w14:textId="460A3949" w:rsidR="00522649" w:rsidRPr="0045212B" w:rsidRDefault="00522649" w:rsidP="001E7D0F">
      <w:pPr>
        <w:jc w:val="both"/>
        <w:rPr>
          <w:rFonts w:asciiTheme="minorHAnsi" w:hAnsiTheme="minorHAnsi" w:cstheme="minorHAnsi"/>
        </w:rPr>
      </w:pPr>
      <w:r w:rsidRPr="0045212B">
        <w:rPr>
          <w:rFonts w:asciiTheme="minorHAnsi" w:hAnsiTheme="minorHAnsi" w:cstheme="minorHAnsi"/>
        </w:rPr>
        <w:t xml:space="preserve">To </w:t>
      </w:r>
      <w:r w:rsidR="00D51BBD">
        <w:rPr>
          <w:rFonts w:asciiTheme="minorHAnsi" w:hAnsiTheme="minorHAnsi" w:cstheme="minorHAnsi"/>
        </w:rPr>
        <w:t xml:space="preserve">estimate </w:t>
      </w:r>
      <w:r w:rsidR="00BB0A68">
        <w:rPr>
          <w:rFonts w:asciiTheme="minorHAnsi" w:hAnsiTheme="minorHAnsi" w:cstheme="minorHAnsi"/>
        </w:rPr>
        <w:t xml:space="preserve">anthropogenic warming over the historical period, </w:t>
      </w:r>
      <w:r w:rsidR="00A934D5">
        <w:rPr>
          <w:rFonts w:asciiTheme="minorHAnsi" w:hAnsiTheme="minorHAnsi" w:cstheme="minorHAnsi"/>
        </w:rPr>
        <w:t xml:space="preserve">we </w:t>
      </w:r>
      <w:r w:rsidR="00BB0A68">
        <w:rPr>
          <w:rFonts w:asciiTheme="minorHAnsi" w:hAnsiTheme="minorHAnsi" w:cstheme="minorHAnsi"/>
        </w:rPr>
        <w:t>use conventional “optimal fingerprinting” applied to GMST, using</w:t>
      </w:r>
      <w:r w:rsidRPr="0045212B">
        <w:rPr>
          <w:rFonts w:asciiTheme="minorHAnsi" w:hAnsiTheme="minorHAnsi" w:cstheme="minorHAnsi"/>
        </w:rPr>
        <w:t xml:space="preserve"> </w:t>
      </w:r>
      <w:r w:rsidR="0032431B" w:rsidRPr="0045212B">
        <w:rPr>
          <w:rFonts w:asciiTheme="minorHAnsi" w:hAnsiTheme="minorHAnsi" w:cstheme="minorHAnsi"/>
        </w:rPr>
        <w:t xml:space="preserve">the </w:t>
      </w:r>
      <w:proofErr w:type="spellStart"/>
      <w:r w:rsidR="0032431B" w:rsidRPr="0045212B">
        <w:rPr>
          <w:rFonts w:asciiTheme="minorHAnsi" w:hAnsiTheme="minorHAnsi" w:cstheme="minorHAnsi"/>
        </w:rPr>
        <w:t>FaIR</w:t>
      </w:r>
      <w:proofErr w:type="spellEnd"/>
      <w:r w:rsidRPr="0045212B">
        <w:rPr>
          <w:rFonts w:asciiTheme="minorHAnsi" w:hAnsiTheme="minorHAnsi" w:cstheme="minorHAnsi"/>
        </w:rPr>
        <w:t xml:space="preserve"> simple climate model to </w:t>
      </w:r>
      <w:r w:rsidR="00BB0A68">
        <w:rPr>
          <w:rFonts w:asciiTheme="minorHAnsi" w:hAnsiTheme="minorHAnsi" w:cstheme="minorHAnsi"/>
        </w:rPr>
        <w:t>estimate responses to anthropogenic and natural forcing</w:t>
      </w:r>
      <w:r w:rsidRPr="0045212B">
        <w:rPr>
          <w:rFonts w:asciiTheme="minorHAnsi" w:hAnsiTheme="minorHAnsi" w:cstheme="minorHAnsi"/>
        </w:rPr>
        <w:t xml:space="preserve"> given a </w:t>
      </w:r>
      <w:r w:rsidR="00CE10CB" w:rsidRPr="0045212B">
        <w:rPr>
          <w:rFonts w:asciiTheme="minorHAnsi" w:hAnsiTheme="minorHAnsi" w:cstheme="minorHAnsi"/>
        </w:rPr>
        <w:t>1000</w:t>
      </w:r>
      <w:r w:rsidR="00046918" w:rsidRPr="0045212B">
        <w:rPr>
          <w:rFonts w:asciiTheme="minorHAnsi" w:hAnsiTheme="minorHAnsi" w:cstheme="minorHAnsi"/>
        </w:rPr>
        <w:t>-</w:t>
      </w:r>
      <w:r w:rsidR="00CE10CB" w:rsidRPr="0045212B">
        <w:rPr>
          <w:rFonts w:asciiTheme="minorHAnsi" w:hAnsiTheme="minorHAnsi" w:cstheme="minorHAnsi"/>
        </w:rPr>
        <w:t xml:space="preserve">member ensemble of equiprobable </w:t>
      </w:r>
      <w:r w:rsidRPr="0045212B">
        <w:rPr>
          <w:rFonts w:asciiTheme="minorHAnsi" w:hAnsiTheme="minorHAnsi" w:cstheme="minorHAnsi"/>
        </w:rPr>
        <w:t xml:space="preserve">RF </w:t>
      </w:r>
      <w:r w:rsidR="00CE10CB" w:rsidRPr="0045212B">
        <w:rPr>
          <w:rFonts w:asciiTheme="minorHAnsi" w:hAnsiTheme="minorHAnsi" w:cstheme="minorHAnsi"/>
        </w:rPr>
        <w:t>timeseries</w:t>
      </w:r>
      <w:ins w:id="310" w:author="Stuart Jenkins" w:date="2019-12-11T10:02:00Z">
        <w:r w:rsidR="008E225D">
          <w:rPr>
            <w:rFonts w:asciiTheme="minorHAnsi" w:hAnsiTheme="minorHAnsi" w:cstheme="minorHAnsi"/>
          </w:rPr>
          <w:fldChar w:fldCharType="begin"/>
        </w:r>
      </w:ins>
      <w:ins w:id="311" w:author="Stuart Jenkins" w:date="2019-12-11T15:48:00Z">
        <w:r w:rsidR="00341DC9">
          <w:rPr>
            <w:rFonts w:asciiTheme="minorHAnsi" w:hAnsiTheme="minorHAnsi" w:cstheme="minorHAnsi"/>
          </w:rPr>
          <w:instrText xml:space="preserve"> ADDIN ZOTERO_ITEM CSL_CITATION {"citationID":"FGFfUvuV","properties":{"formattedCitation":"\\super 22\\nosupersub{}","plainCitation":"22","noteIndex":0},"citationItems":[{"id":325,"uris":["http://zotero.org/users/local/uNYZvaCf/items/FDBEDEFM"],"uri":["http://zotero.org/users/local/uNYZvaCf/items/FDBEDEFM"],"itemData":{"id":325,"type":"article-journal","abstract":"Estimating the equilibrium climate sensitivity (ECS; the equilibrium warming in response to a doubling of CO2) from observations is one of the big problems in climate science. Using observations of interannual climate variations covering the period 2000 to 2017 and a model-derived relationship between interannual variations and forced climate change, we estimate that ECS is likely 2.4–4.6 K (17–83% confidence interval), with a mode and median value of 2.9 and 3.3 K, respectively. This analysis provides no support for low values of ECS (below 2 K) suggested by other analyses. The main uncertainty in our estimate is not observational uncertainty but rather uncertainty in converting observations of short term, mainly unforced climate variability to an estimate of the response of the climate system to long-term forced warming.","container-title":"Journal of Geophysical Research: Atmospheres","DOI":"10.1029/2018JD028481","ISSN":"2169-8996","issue":"16","language":"en","page":"8634-8645","source":"Wiley Online Library","title":"An Estimate of Equilibrium Climate Sensitivity From Interannual Variability","volume":"123","author":[{"family":"Dessler","given":"A. E."},{"family":"Forster","given":"P. M."}],"issued":{"date-parts":[["2018"]]}}}],"schema":"https://github.com/citation-style-language/schema/raw/master/csl-citation.json"} </w:instrText>
        </w:r>
      </w:ins>
      <w:r w:rsidR="008E225D">
        <w:rPr>
          <w:rFonts w:asciiTheme="minorHAnsi" w:hAnsiTheme="minorHAnsi" w:cstheme="minorHAnsi"/>
        </w:rPr>
        <w:fldChar w:fldCharType="separate"/>
      </w:r>
      <w:ins w:id="312" w:author="Stuart Jenkins" w:date="2019-12-11T15:48:00Z">
        <w:r w:rsidR="00341DC9" w:rsidRPr="00341DC9">
          <w:rPr>
            <w:rFonts w:ascii="Calibri" w:hAnsiTheme="minorHAnsi" w:cs="Calibri"/>
            <w:vertAlign w:val="superscript"/>
            <w:rPrChange w:id="313" w:author="Stuart Jenkins" w:date="2019-12-11T15:48:00Z">
              <w:rPr>
                <w:vertAlign w:val="superscript"/>
              </w:rPr>
            </w:rPrChange>
          </w:rPr>
          <w:t>22</w:t>
        </w:r>
      </w:ins>
      <w:ins w:id="314" w:author="Stuart Jenkins" w:date="2019-12-11T10:02:00Z">
        <w:r w:rsidR="008E225D">
          <w:rPr>
            <w:rFonts w:asciiTheme="minorHAnsi" w:hAnsiTheme="minorHAnsi" w:cstheme="minorHAnsi"/>
          </w:rPr>
          <w:fldChar w:fldCharType="end"/>
        </w:r>
      </w:ins>
      <w:del w:id="315" w:author="Stuart Jenkins" w:date="2019-12-11T09:59:00Z">
        <w:r w:rsidR="00CE10CB" w:rsidRPr="0045212B" w:rsidDel="008C017B">
          <w:rPr>
            <w:rFonts w:asciiTheme="minorHAnsi" w:hAnsiTheme="minorHAnsi" w:cstheme="minorHAnsi"/>
          </w:rPr>
          <w:delText xml:space="preserve"> </w:delText>
        </w:r>
        <w:r w:rsidR="00C9553D" w:rsidRPr="0045212B" w:rsidDel="008C017B">
          <w:rPr>
            <w:rFonts w:asciiTheme="minorHAnsi" w:hAnsiTheme="minorHAnsi" w:cstheme="minorHAnsi"/>
          </w:rPr>
          <w:delText>[!</w:delText>
        </w:r>
        <w:r w:rsidR="0032431B" w:rsidRPr="0045212B" w:rsidDel="008C017B">
          <w:rPr>
            <w:rFonts w:asciiTheme="minorHAnsi" w:hAnsiTheme="minorHAnsi" w:cstheme="minorHAnsi"/>
          </w:rPr>
          <w:delText>Piers RF ensemble</w:delText>
        </w:r>
        <w:r w:rsidR="00C9553D" w:rsidRPr="0045212B" w:rsidDel="008C017B">
          <w:rPr>
            <w:rFonts w:asciiTheme="minorHAnsi" w:hAnsiTheme="minorHAnsi" w:cstheme="minorHAnsi"/>
          </w:rPr>
          <w:delText>!]</w:delText>
        </w:r>
      </w:del>
      <w:r w:rsidR="0063450C">
        <w:rPr>
          <w:rFonts w:asciiTheme="minorHAnsi" w:hAnsiTheme="minorHAnsi" w:cstheme="minorHAnsi"/>
        </w:rPr>
        <w:t>. GMST observations</w:t>
      </w:r>
      <w:r w:rsidR="00CE10CB" w:rsidRPr="0045212B">
        <w:rPr>
          <w:rFonts w:asciiTheme="minorHAnsi" w:hAnsiTheme="minorHAnsi" w:cstheme="minorHAnsi"/>
        </w:rPr>
        <w:t xml:space="preserve"> </w:t>
      </w:r>
      <w:r w:rsidR="0063450C">
        <w:rPr>
          <w:rFonts w:asciiTheme="minorHAnsi" w:hAnsiTheme="minorHAnsi" w:cstheme="minorHAnsi"/>
        </w:rPr>
        <w:t xml:space="preserve">(monthly </w:t>
      </w:r>
      <w:r w:rsidR="00CE10CB" w:rsidRPr="0045212B">
        <w:rPr>
          <w:rFonts w:asciiTheme="minorHAnsi" w:hAnsiTheme="minorHAnsi" w:cstheme="minorHAnsi"/>
        </w:rPr>
        <w:t xml:space="preserve">mean </w:t>
      </w:r>
      <w:r w:rsidR="0063450C">
        <w:rPr>
          <w:rFonts w:asciiTheme="minorHAnsi" w:hAnsiTheme="minorHAnsi" w:cstheme="minorHAnsi"/>
        </w:rPr>
        <w:t xml:space="preserve">of </w:t>
      </w:r>
      <w:r w:rsidR="00CE10CB" w:rsidRPr="0045212B">
        <w:rPr>
          <w:rFonts w:asciiTheme="minorHAnsi" w:hAnsiTheme="minorHAnsi" w:cstheme="minorHAnsi"/>
        </w:rPr>
        <w:t>HadCRUT</w:t>
      </w:r>
      <w:ins w:id="316" w:author="Stuart Jenkins" w:date="2019-12-11T15:20:00Z">
        <w:r w:rsidR="0089499F">
          <w:rPr>
            <w:rFonts w:asciiTheme="minorHAnsi" w:hAnsiTheme="minorHAnsi" w:cstheme="minorHAnsi"/>
          </w:rPr>
          <w:t>4</w:t>
        </w:r>
      </w:ins>
      <w:del w:id="317" w:author="Stuart Jenkins" w:date="2019-12-11T15:20:00Z">
        <w:r w:rsidR="00CE10CB" w:rsidRPr="0045212B" w:rsidDel="0089499F">
          <w:rPr>
            <w:rFonts w:asciiTheme="minorHAnsi" w:hAnsiTheme="minorHAnsi" w:cstheme="minorHAnsi"/>
          </w:rPr>
          <w:delText>3</w:delText>
        </w:r>
      </w:del>
      <w:r w:rsidR="00CE10CB" w:rsidRPr="0045212B">
        <w:rPr>
          <w:rFonts w:asciiTheme="minorHAnsi" w:hAnsiTheme="minorHAnsi" w:cstheme="minorHAnsi"/>
        </w:rPr>
        <w:t xml:space="preserve">, </w:t>
      </w:r>
      <w:proofErr w:type="spellStart"/>
      <w:r w:rsidR="00CE10CB" w:rsidRPr="0045212B">
        <w:rPr>
          <w:rFonts w:asciiTheme="minorHAnsi" w:hAnsiTheme="minorHAnsi" w:cstheme="minorHAnsi"/>
        </w:rPr>
        <w:t>Cowtan</w:t>
      </w:r>
      <w:proofErr w:type="spellEnd"/>
      <w:r w:rsidR="00CE10CB" w:rsidRPr="0045212B">
        <w:rPr>
          <w:rFonts w:asciiTheme="minorHAnsi" w:hAnsiTheme="minorHAnsi" w:cstheme="minorHAnsi"/>
        </w:rPr>
        <w:t>-Way, NOAA and GISTEMP)</w:t>
      </w:r>
      <w:r w:rsidR="0063450C">
        <w:rPr>
          <w:rFonts w:asciiTheme="minorHAnsi" w:hAnsiTheme="minorHAnsi" w:cstheme="minorHAnsi"/>
        </w:rPr>
        <w:t xml:space="preserve"> </w:t>
      </w:r>
      <w:proofErr w:type="gramStart"/>
      <w:r w:rsidR="0063450C">
        <w:rPr>
          <w:rFonts w:asciiTheme="minorHAnsi" w:hAnsiTheme="minorHAnsi" w:cstheme="minorHAnsi"/>
        </w:rPr>
        <w:t>are regressed</w:t>
      </w:r>
      <w:proofErr w:type="gramEnd"/>
      <w:r w:rsidR="0063450C">
        <w:rPr>
          <w:rFonts w:asciiTheme="minorHAnsi" w:hAnsiTheme="minorHAnsi" w:cstheme="minorHAnsi"/>
        </w:rPr>
        <w:t xml:space="preserve"> onto each pair of natural and anthropogenic response timeseries with added CMIP5 control simulations to account for internal climate variability</w:t>
      </w:r>
      <w:r w:rsidR="00B93208" w:rsidRPr="0045212B">
        <w:rPr>
          <w:rFonts w:asciiTheme="minorHAnsi" w:hAnsiTheme="minorHAnsi" w:cstheme="minorHAnsi"/>
        </w:rPr>
        <w:t>.</w:t>
      </w:r>
      <w:r w:rsidR="0063450C">
        <w:rPr>
          <w:rFonts w:asciiTheme="minorHAnsi" w:hAnsiTheme="minorHAnsi" w:cstheme="minorHAnsi"/>
        </w:rPr>
        <w:t xml:space="preserve"> Estimated anthropogenic warming in 2018 relative to 1850-1900 is </w:t>
      </w:r>
      <w:del w:id="318" w:author="Stuart Jenkins" w:date="2019-12-11T15:19:00Z">
        <w:r w:rsidR="0063450C" w:rsidDel="00CC74BA">
          <w:rPr>
            <w:rFonts w:asciiTheme="minorHAnsi" w:hAnsiTheme="minorHAnsi" w:cstheme="minorHAnsi"/>
          </w:rPr>
          <w:delText xml:space="preserve">XXX </w:delText>
        </w:r>
      </w:del>
      <w:ins w:id="319" w:author="Stuart Jenkins" w:date="2019-12-11T15:19:00Z">
        <w:r w:rsidR="00CC74BA">
          <w:rPr>
            <w:rFonts w:asciiTheme="minorHAnsi" w:hAnsiTheme="minorHAnsi" w:cstheme="minorHAnsi"/>
          </w:rPr>
          <w:t xml:space="preserve">1.10 </w:t>
        </w:r>
      </w:ins>
      <w:ins w:id="320" w:author="Stuart Jenkins" w:date="2019-12-11T15:20:00Z">
        <w:r w:rsidR="00CC74BA">
          <w:rPr>
            <w:rFonts w:asciiTheme="minorHAnsi" w:hAnsiTheme="minorHAnsi" w:cstheme="minorHAnsi"/>
          </w:rPr>
          <w:t>(0.98-1.27)</w:t>
        </w:r>
      </w:ins>
      <w:del w:id="321" w:author="Stuart Jenkins" w:date="2019-12-11T15:19:00Z">
        <w:r w:rsidR="0063450C" w:rsidDel="00CC74BA">
          <w:rPr>
            <w:rFonts w:asciiTheme="minorHAnsi" w:hAnsiTheme="minorHAnsi" w:cstheme="minorHAnsi"/>
          </w:rPr>
          <w:delText>± YYY</w:delText>
        </w:r>
      </w:del>
      <w:r w:rsidR="0063450C">
        <w:rPr>
          <w:rFonts w:asciiTheme="minorHAnsi" w:hAnsiTheme="minorHAnsi" w:cstheme="minorHAnsi"/>
        </w:rPr>
        <w:t xml:space="preserve"> (5-95% confidence interval), </w:t>
      </w:r>
      <w:r w:rsidR="00A934D5">
        <w:rPr>
          <w:rFonts w:asciiTheme="minorHAnsi" w:hAnsiTheme="minorHAnsi" w:cstheme="minorHAnsi"/>
        </w:rPr>
        <w:t>slightly higher than</w:t>
      </w:r>
      <w:r w:rsidR="0063450C">
        <w:rPr>
          <w:rFonts w:asciiTheme="minorHAnsi" w:hAnsiTheme="minorHAnsi" w:cstheme="minorHAnsi"/>
        </w:rPr>
        <w:t xml:space="preserve"> ref. </w:t>
      </w:r>
      <w:del w:id="322" w:author="Stuart Jenkins" w:date="2019-12-10T16:57:00Z">
        <w:r w:rsidR="0063450C" w:rsidDel="00591732">
          <w:rPr>
            <w:rFonts w:asciiTheme="minorHAnsi" w:hAnsiTheme="minorHAnsi" w:cstheme="minorHAnsi"/>
          </w:rPr>
          <w:delText xml:space="preserve">ZZZ </w:delText>
        </w:r>
      </w:del>
      <w:ins w:id="323" w:author="Stuart Jenkins" w:date="2019-12-10T16:57:00Z">
        <w:r w:rsidR="00591732">
          <w:rPr>
            <w:rFonts w:asciiTheme="minorHAnsi" w:hAnsiTheme="minorHAnsi" w:cstheme="minorHAnsi"/>
          </w:rPr>
          <w:t xml:space="preserve">1 </w:t>
        </w:r>
      </w:ins>
      <w:r w:rsidR="00A934D5">
        <w:rPr>
          <w:rFonts w:asciiTheme="minorHAnsi" w:hAnsiTheme="minorHAnsi" w:cstheme="minorHAnsi"/>
        </w:rPr>
        <w:t>(SR1.5) due to updates in the dataset</w:t>
      </w:r>
      <w:r w:rsidR="0063450C">
        <w:rPr>
          <w:rFonts w:asciiTheme="minorHAnsi" w:hAnsiTheme="minorHAnsi" w:cstheme="minorHAnsi"/>
        </w:rPr>
        <w:t>.</w:t>
      </w:r>
      <w:r w:rsidR="00CE10CB" w:rsidRPr="0045212B">
        <w:rPr>
          <w:rFonts w:asciiTheme="minorHAnsi" w:hAnsiTheme="minorHAnsi" w:cstheme="minorHAnsi"/>
        </w:rPr>
        <w:t xml:space="preserve"> </w:t>
      </w:r>
    </w:p>
    <w:p w14:paraId="679C5105" w14:textId="0BAEE4CC" w:rsidR="00642042" w:rsidRPr="0045212B" w:rsidRDefault="00642042" w:rsidP="001E7D0F">
      <w:pPr>
        <w:jc w:val="both"/>
        <w:rPr>
          <w:rFonts w:asciiTheme="minorHAnsi" w:hAnsiTheme="minorHAnsi" w:cstheme="minorHAnsi"/>
        </w:rPr>
      </w:pPr>
    </w:p>
    <w:p w14:paraId="58816747" w14:textId="1D274DC6" w:rsidR="004E4C72" w:rsidRDefault="00314771" w:rsidP="001E7D0F">
      <w:pPr>
        <w:jc w:val="both"/>
        <w:rPr>
          <w:rFonts w:asciiTheme="minorHAnsi" w:hAnsiTheme="minorHAnsi" w:cstheme="minorHAnsi"/>
        </w:rPr>
      </w:pPr>
      <w:r>
        <w:rPr>
          <w:rFonts w:asciiTheme="minorHAnsi" w:hAnsiTheme="minorHAnsi" w:cstheme="minorHAnsi"/>
        </w:rPr>
        <w:t xml:space="preserve">We </w:t>
      </w:r>
      <w:r w:rsidR="00714D8F">
        <w:rPr>
          <w:rFonts w:asciiTheme="minorHAnsi" w:hAnsiTheme="minorHAnsi" w:cstheme="minorHAnsi"/>
        </w:rPr>
        <w:t>express</w:t>
      </w:r>
      <w:r w:rsidR="009D6976" w:rsidRPr="0045212B">
        <w:rPr>
          <w:rFonts w:asciiTheme="minorHAnsi" w:hAnsiTheme="minorHAnsi" w:cstheme="minorHAnsi"/>
        </w:rPr>
        <w:t xml:space="preserve"> each anthropogenic RF timeseries </w:t>
      </w:r>
      <w:r w:rsidR="00714D8F">
        <w:rPr>
          <w:rFonts w:asciiTheme="minorHAnsi" w:hAnsiTheme="minorHAnsi" w:cstheme="minorHAnsi"/>
        </w:rPr>
        <w:t xml:space="preserve">as </w:t>
      </w:r>
      <w:r w:rsidR="009D6976" w:rsidRPr="0045212B">
        <w:rPr>
          <w:rFonts w:asciiTheme="minorHAnsi" w:hAnsiTheme="minorHAnsi" w:cstheme="minorHAnsi"/>
        </w:rPr>
        <w:t xml:space="preserve">a </w:t>
      </w:r>
      <w:r w:rsidR="00714D8F">
        <w:rPr>
          <w:rFonts w:asciiTheme="minorHAnsi" w:hAnsiTheme="minorHAnsi" w:cstheme="minorHAnsi"/>
        </w:rPr>
        <w:t>set of 1000 equiprobable</w:t>
      </w:r>
      <w:r w:rsidR="009D6976" w:rsidRPr="0045212B">
        <w:rPr>
          <w:rFonts w:asciiTheme="minorHAnsi" w:hAnsiTheme="minorHAnsi" w:cstheme="minorHAnsi"/>
        </w:rPr>
        <w:t xml:space="preserve"> CO</w:t>
      </w:r>
      <w:r w:rsidR="009D6976" w:rsidRPr="0045212B">
        <w:rPr>
          <w:rFonts w:asciiTheme="minorHAnsi" w:hAnsiTheme="minorHAnsi" w:cstheme="minorHAnsi"/>
          <w:vertAlign w:val="subscript"/>
        </w:rPr>
        <w:t>2</w:t>
      </w:r>
      <w:r w:rsidR="009D6976" w:rsidRPr="0045212B">
        <w:rPr>
          <w:rFonts w:asciiTheme="minorHAnsi" w:hAnsiTheme="minorHAnsi" w:cstheme="minorHAnsi"/>
        </w:rPr>
        <w:t>-fe emissions pathway</w:t>
      </w:r>
      <w:r w:rsidR="00714D8F">
        <w:rPr>
          <w:rFonts w:asciiTheme="minorHAnsi" w:hAnsiTheme="minorHAnsi" w:cstheme="minorHAnsi"/>
        </w:rPr>
        <w:t>s</w:t>
      </w:r>
      <w:r w:rsidR="009229AB" w:rsidRPr="0045212B">
        <w:rPr>
          <w:rFonts w:asciiTheme="minorHAnsi" w:hAnsiTheme="minorHAnsi" w:cstheme="minorHAnsi"/>
        </w:rPr>
        <w:fldChar w:fldCharType="begin"/>
      </w:r>
      <w:ins w:id="324" w:author="Stuart Jenkins" w:date="2019-12-10T16:33:00Z">
        <w:r w:rsidR="0051387C">
          <w:rPr>
            <w:rFonts w:asciiTheme="minorHAnsi" w:hAnsiTheme="minorHAnsi" w:cstheme="minorHAnsi"/>
          </w:rPr>
          <w:instrText xml:space="preserve"> ADDIN ZOTERO_ITEM CSL_CITATION {"citationID":"hgH52SCw","properties":{"formattedCitation":"\\super 10\\nosupersub{}","plainCitation":"10","noteIndex":0},"citationItems":[{"id":15,"uris":["http://zotero.org/users/local/uNYZvaCf/items/UNV9YC9A"],"uri":["http://zotero.org/users/local/uNYZvaCf/items/UNV9YC9A"],"itemData":{"id":15,"type":"article-journal","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container-title":"Atmospheric Chemistry and Physics","DOI":"https://doi.org/10.5194/acp-17-7213-2017","ISSN":"1680-7316","issue":"11","language":"English","page":"7213-7228","source":"www.atmos-chem-phys.net","title":"A modified impulse-response representation of the global near-surface air temperature and atmospheric concentration response to carbon dioxide emissions","volume":"17","author":[{"family":"Millar","given":"Richard J."},{"family":"Nicholls","given":"Zebedee R."},{"family":"Friedlingstein","given":"Pierre"},{"family":"Allen","given":"Myles R."}],"issued":{"date-parts":[["2017",6,16]]}}}],"schema":"https://github.com/citation-style-language/schema/raw/master/csl-citation.json"} </w:instrText>
        </w:r>
      </w:ins>
      <w:del w:id="325" w:author="Stuart Jenkins" w:date="2019-12-10T16:33:00Z">
        <w:r w:rsidR="00962A94" w:rsidRPr="0045212B" w:rsidDel="0051387C">
          <w:rPr>
            <w:rFonts w:asciiTheme="minorHAnsi" w:hAnsiTheme="minorHAnsi" w:cstheme="minorHAnsi"/>
          </w:rPr>
          <w:delInstrText xml:space="preserve"> ADDIN ZOTERO_ITEM CSL_CITATION {"citationID":"hgH52SCw","properties":{"formattedCitation":"\\super 10\\nosupersub{}","plainCitation":"10","noteIndex":0},"citationItems":[{"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delInstrText>
        </w:r>
      </w:del>
      <w:r w:rsidR="009229AB" w:rsidRPr="0045212B">
        <w:rPr>
          <w:rFonts w:asciiTheme="minorHAnsi" w:hAnsiTheme="minorHAnsi" w:cstheme="minorHAnsi"/>
        </w:rPr>
        <w:fldChar w:fldCharType="separate"/>
      </w:r>
      <w:r w:rsidR="00962A94" w:rsidRPr="0045212B">
        <w:rPr>
          <w:rFonts w:asciiTheme="minorHAnsi" w:hAnsiTheme="minorHAnsi" w:cstheme="minorHAnsi"/>
          <w:vertAlign w:val="superscript"/>
        </w:rPr>
        <w:t>10</w:t>
      </w:r>
      <w:r w:rsidR="009229AB" w:rsidRPr="0045212B">
        <w:rPr>
          <w:rFonts w:asciiTheme="minorHAnsi" w:hAnsiTheme="minorHAnsi" w:cstheme="minorHAnsi"/>
        </w:rPr>
        <w:fldChar w:fldCharType="end"/>
      </w:r>
      <w:r w:rsidR="00580A34" w:rsidRPr="0045212B">
        <w:rPr>
          <w:rFonts w:asciiTheme="minorHAnsi" w:hAnsiTheme="minorHAnsi" w:cstheme="minorHAnsi"/>
        </w:rPr>
        <w:t xml:space="preserve"> </w:t>
      </w:r>
      <w:r w:rsidR="00714D8F">
        <w:rPr>
          <w:rFonts w:asciiTheme="minorHAnsi" w:hAnsiTheme="minorHAnsi" w:cstheme="minorHAnsi"/>
        </w:rPr>
        <w:t>accounting for uncertainty in cumulative CO</w:t>
      </w:r>
      <w:r w:rsidR="00714D8F">
        <w:rPr>
          <w:rFonts w:asciiTheme="minorHAnsi" w:hAnsiTheme="minorHAnsi" w:cstheme="minorHAnsi"/>
          <w:vertAlign w:val="subscript"/>
        </w:rPr>
        <w:t>2</w:t>
      </w:r>
      <w:r w:rsidR="00714D8F">
        <w:rPr>
          <w:rFonts w:asciiTheme="minorHAnsi" w:hAnsiTheme="minorHAnsi" w:cstheme="minorHAnsi"/>
        </w:rPr>
        <w:t xml:space="preserve"> airborne fraction </w:t>
      </w:r>
      <w:r w:rsidR="00A934D5">
        <w:rPr>
          <w:rFonts w:asciiTheme="minorHAnsi" w:hAnsiTheme="minorHAnsi" w:cstheme="minorHAnsi"/>
        </w:rPr>
        <w:t xml:space="preserve">to date </w:t>
      </w:r>
      <w:r w:rsidR="00714D8F" w:rsidRPr="00F816AB">
        <w:rPr>
          <w:rFonts w:asciiTheme="minorHAnsi" w:hAnsiTheme="minorHAnsi" w:cstheme="minorHAnsi"/>
          <w:color w:val="FF0000"/>
          <w:rPrChange w:id="326" w:author="Stuart Jenkins" w:date="2019-12-11T15:42:00Z">
            <w:rPr>
              <w:rFonts w:asciiTheme="minorHAnsi" w:hAnsiTheme="minorHAnsi" w:cstheme="minorHAnsi"/>
            </w:rPr>
          </w:rPrChange>
        </w:rPr>
        <w:t>(XXX±YYY)</w:t>
      </w:r>
      <w:ins w:id="327" w:author="Stuart Jenkins" w:date="2019-12-10T16:58:00Z">
        <w:r w:rsidR="002971B3" w:rsidRPr="00A52A99">
          <w:rPr>
            <w:rFonts w:asciiTheme="minorHAnsi" w:hAnsiTheme="minorHAnsi" w:cstheme="minorHAnsi"/>
            <w:color w:val="000000" w:themeColor="text1"/>
            <w:rPrChange w:id="328" w:author="Stuart Jenkins" w:date="2019-12-11T15:42:00Z">
              <w:rPr>
                <w:rFonts w:asciiTheme="minorHAnsi" w:hAnsiTheme="minorHAnsi" w:cstheme="minorHAnsi"/>
              </w:rPr>
            </w:rPrChange>
          </w:rPr>
          <w:t>[</w:t>
        </w:r>
        <w:r w:rsidR="002971B3">
          <w:rPr>
            <w:rFonts w:asciiTheme="minorHAnsi" w:hAnsiTheme="minorHAnsi" w:cstheme="minorHAnsi"/>
          </w:rPr>
          <w:t>GCP 2018]</w:t>
        </w:r>
      </w:ins>
      <w:del w:id="329" w:author="Stuart Jenkins" w:date="2019-12-10T16:58:00Z">
        <w:r w:rsidR="00714D8F" w:rsidDel="002971B3">
          <w:rPr>
            <w:rFonts w:asciiTheme="minorHAnsi" w:hAnsiTheme="minorHAnsi" w:cstheme="minorHAnsi"/>
          </w:rPr>
          <w:delText xml:space="preserve"> [</w:delText>
        </w:r>
      </w:del>
      <w:del w:id="330" w:author="Stuart Jenkins" w:date="2019-12-10T16:57:00Z">
        <w:r w:rsidR="00714D8F" w:rsidDel="002971B3">
          <w:rPr>
            <w:rFonts w:asciiTheme="minorHAnsi" w:hAnsiTheme="minorHAnsi" w:cstheme="minorHAnsi"/>
          </w:rPr>
          <w:delText xml:space="preserve">Global carbon project </w:delText>
        </w:r>
      </w:del>
      <w:del w:id="331" w:author="Stuart Jenkins" w:date="2019-12-10T16:58:00Z">
        <w:r w:rsidR="00714D8F" w:rsidDel="002971B3">
          <w:rPr>
            <w:rFonts w:asciiTheme="minorHAnsi" w:hAnsiTheme="minorHAnsi" w:cstheme="minorHAnsi"/>
          </w:rPr>
          <w:delText>refs]</w:delText>
        </w:r>
      </w:del>
      <w:r w:rsidR="00714D8F">
        <w:rPr>
          <w:rFonts w:asciiTheme="minorHAnsi" w:hAnsiTheme="minorHAnsi" w:cstheme="minorHAnsi"/>
        </w:rPr>
        <w:t xml:space="preserve"> in carbon cycle parameters. Figure </w:t>
      </w:r>
      <w:ins w:id="332" w:author="Stuart Jenkins" w:date="2019-12-10T15:45:00Z">
        <w:r w:rsidR="004B24B3">
          <w:rPr>
            <w:rFonts w:asciiTheme="minorHAnsi" w:hAnsiTheme="minorHAnsi" w:cstheme="minorHAnsi"/>
          </w:rPr>
          <w:t>3</w:t>
        </w:r>
      </w:ins>
      <w:del w:id="333" w:author="Stuart Jenkins" w:date="2019-12-10T15:45:00Z">
        <w:r w:rsidR="00714D8F" w:rsidDel="004B24B3">
          <w:rPr>
            <w:rFonts w:asciiTheme="minorHAnsi" w:hAnsiTheme="minorHAnsi" w:cstheme="minorHAnsi"/>
          </w:rPr>
          <w:delText>4</w:delText>
        </w:r>
      </w:del>
      <w:r w:rsidR="00714D8F">
        <w:rPr>
          <w:rFonts w:asciiTheme="minorHAnsi" w:hAnsiTheme="minorHAnsi" w:cstheme="minorHAnsi"/>
        </w:rPr>
        <w:t xml:space="preserve">, panel a, shows </w:t>
      </w:r>
      <w:r w:rsidR="009F060F">
        <w:rPr>
          <w:rFonts w:asciiTheme="minorHAnsi" w:hAnsiTheme="minorHAnsi" w:cstheme="minorHAnsi"/>
        </w:rPr>
        <w:t>the resulting joint distribution of cumulative anthropogenic CO</w:t>
      </w:r>
      <w:r w:rsidR="009F060F">
        <w:rPr>
          <w:rFonts w:asciiTheme="minorHAnsi" w:hAnsiTheme="minorHAnsi" w:cstheme="minorHAnsi"/>
          <w:vertAlign w:val="subscript"/>
        </w:rPr>
        <w:t>2</w:t>
      </w:r>
      <w:r w:rsidR="009F060F">
        <w:rPr>
          <w:rFonts w:asciiTheme="minorHAnsi" w:hAnsiTheme="minorHAnsi" w:cstheme="minorHAnsi"/>
        </w:rPr>
        <w:t>-fe emissions 187</w:t>
      </w:r>
      <w:ins w:id="334" w:author="Stuart Jenkins" w:date="2019-12-10T16:59:00Z">
        <w:r w:rsidR="00CE5130">
          <w:rPr>
            <w:rFonts w:asciiTheme="minorHAnsi" w:hAnsiTheme="minorHAnsi" w:cstheme="minorHAnsi"/>
          </w:rPr>
          <w:t>0</w:t>
        </w:r>
      </w:ins>
      <w:del w:id="335" w:author="Stuart Jenkins" w:date="2019-12-10T16:59:00Z">
        <w:r w:rsidR="009F060F" w:rsidDel="00CE5130">
          <w:rPr>
            <w:rFonts w:asciiTheme="minorHAnsi" w:hAnsiTheme="minorHAnsi" w:cstheme="minorHAnsi"/>
          </w:rPr>
          <w:delText>5</w:delText>
        </w:r>
      </w:del>
      <w:r w:rsidR="009F060F">
        <w:rPr>
          <w:rFonts w:asciiTheme="minorHAnsi" w:hAnsiTheme="minorHAnsi" w:cstheme="minorHAnsi"/>
        </w:rPr>
        <w:t xml:space="preserve"> to 2013 inclusive and human-induced warming to the decade 2009-2018 relative to 1850-1900</w:t>
      </w:r>
      <w:r w:rsidR="00C723B4">
        <w:rPr>
          <w:rFonts w:asciiTheme="minorHAnsi" w:hAnsiTheme="minorHAnsi" w:cstheme="minorHAnsi"/>
        </w:rPr>
        <w:t>. Each symbol corresponds to the same RF timeseries to account for any covariance, while CO</w:t>
      </w:r>
      <w:r w:rsidR="00C723B4">
        <w:rPr>
          <w:rFonts w:asciiTheme="minorHAnsi" w:hAnsiTheme="minorHAnsi" w:cstheme="minorHAnsi"/>
          <w:vertAlign w:val="subscript"/>
        </w:rPr>
        <w:t>2</w:t>
      </w:r>
      <w:r w:rsidR="00C723B4">
        <w:rPr>
          <w:rFonts w:asciiTheme="minorHAnsi" w:hAnsiTheme="minorHAnsi" w:cstheme="minorHAnsi"/>
        </w:rPr>
        <w:t xml:space="preserve"> airborne fraction and internal climate variability </w:t>
      </w:r>
      <w:proofErr w:type="gramStart"/>
      <w:r w:rsidR="00C723B4">
        <w:rPr>
          <w:rFonts w:asciiTheme="minorHAnsi" w:hAnsiTheme="minorHAnsi" w:cstheme="minorHAnsi"/>
        </w:rPr>
        <w:t>are sampled</w:t>
      </w:r>
      <w:proofErr w:type="gramEnd"/>
      <w:r w:rsidR="00C723B4">
        <w:rPr>
          <w:rFonts w:asciiTheme="minorHAnsi" w:hAnsiTheme="minorHAnsi" w:cstheme="minorHAnsi"/>
        </w:rPr>
        <w:t xml:space="preserve"> independently. </w:t>
      </w:r>
      <w:r w:rsidR="009F060F">
        <w:rPr>
          <w:rFonts w:asciiTheme="minorHAnsi" w:hAnsiTheme="minorHAnsi" w:cstheme="minorHAnsi"/>
        </w:rPr>
        <w:t xml:space="preserve">Shading indicates isolines of TCRE, while </w:t>
      </w:r>
      <w:ins w:id="336" w:author="Stuart Jenkins" w:date="2019-12-10T17:01:00Z">
        <w:r w:rsidR="00DE0A69">
          <w:rPr>
            <w:rFonts w:asciiTheme="minorHAnsi" w:hAnsiTheme="minorHAnsi" w:cstheme="minorHAnsi"/>
          </w:rPr>
          <w:t xml:space="preserve">scatter points </w:t>
        </w:r>
      </w:ins>
      <w:del w:id="337" w:author="Stuart Jenkins" w:date="2019-12-10T17:01:00Z">
        <w:r w:rsidR="009F060F" w:rsidDel="00DE0A69">
          <w:rPr>
            <w:rFonts w:asciiTheme="minorHAnsi" w:hAnsiTheme="minorHAnsi" w:cstheme="minorHAnsi"/>
          </w:rPr>
          <w:delText xml:space="preserve">black lines </w:delText>
        </w:r>
      </w:del>
      <w:r w:rsidR="009F060F">
        <w:rPr>
          <w:rFonts w:asciiTheme="minorHAnsi" w:hAnsiTheme="minorHAnsi" w:cstheme="minorHAnsi"/>
        </w:rPr>
        <w:t>show the</w:t>
      </w:r>
      <w:del w:id="338" w:author="Stuart Jenkins" w:date="2019-12-10T17:01:00Z">
        <w:r w:rsidR="009F060F" w:rsidDel="00DE0A69">
          <w:rPr>
            <w:rFonts w:asciiTheme="minorHAnsi" w:hAnsiTheme="minorHAnsi" w:cstheme="minorHAnsi"/>
          </w:rPr>
          <w:delText xml:space="preserve"> annua</w:delText>
        </w:r>
      </w:del>
      <w:ins w:id="339" w:author="Stuart Jenkins" w:date="2019-12-10T17:01:00Z">
        <w:r w:rsidR="00DE0A69">
          <w:rPr>
            <w:rFonts w:asciiTheme="minorHAnsi" w:hAnsiTheme="minorHAnsi" w:cstheme="minorHAnsi"/>
          </w:rPr>
          <w:t xml:space="preserve"> decadal</w:t>
        </w:r>
      </w:ins>
      <w:del w:id="340" w:author="Stuart Jenkins" w:date="2019-12-10T17:01:00Z">
        <w:r w:rsidR="009F060F" w:rsidDel="00DE0A69">
          <w:rPr>
            <w:rFonts w:asciiTheme="minorHAnsi" w:hAnsiTheme="minorHAnsi" w:cstheme="minorHAnsi"/>
          </w:rPr>
          <w:delText>l</w:delText>
        </w:r>
      </w:del>
      <w:r w:rsidR="009F060F">
        <w:rPr>
          <w:rFonts w:asciiTheme="minorHAnsi" w:hAnsiTheme="minorHAnsi" w:cstheme="minorHAnsi"/>
        </w:rPr>
        <w:t xml:space="preserve"> co-evolution of these quantities from </w:t>
      </w:r>
      <w:del w:id="341" w:author="Stuart Jenkins" w:date="2019-12-10T17:01:00Z">
        <w:r w:rsidR="009F060F" w:rsidDel="00DE0A69">
          <w:rPr>
            <w:rFonts w:asciiTheme="minorHAnsi" w:hAnsiTheme="minorHAnsi" w:cstheme="minorHAnsi"/>
          </w:rPr>
          <w:delText>187</w:delText>
        </w:r>
      </w:del>
      <w:del w:id="342" w:author="Stuart Jenkins" w:date="2019-12-10T16:59:00Z">
        <w:r w:rsidR="009F060F" w:rsidDel="00CE5130">
          <w:rPr>
            <w:rFonts w:asciiTheme="minorHAnsi" w:hAnsiTheme="minorHAnsi" w:cstheme="minorHAnsi"/>
          </w:rPr>
          <w:delText>5</w:delText>
        </w:r>
      </w:del>
      <w:ins w:id="343" w:author="Stuart Jenkins" w:date="2019-12-10T17:01:00Z">
        <w:r w:rsidR="00DE0A69">
          <w:rPr>
            <w:rFonts w:asciiTheme="minorHAnsi" w:hAnsiTheme="minorHAnsi" w:cstheme="minorHAnsi"/>
          </w:rPr>
          <w:t>1960</w:t>
        </w:r>
      </w:ins>
      <w:r w:rsidR="009F060F">
        <w:rPr>
          <w:rFonts w:asciiTheme="minorHAnsi" w:hAnsiTheme="minorHAnsi" w:cstheme="minorHAnsi"/>
        </w:rPr>
        <w:t xml:space="preserve"> to 2018 for </w:t>
      </w:r>
      <w:r w:rsidR="00C723B4">
        <w:rPr>
          <w:rFonts w:asciiTheme="minorHAnsi" w:hAnsiTheme="minorHAnsi" w:cstheme="minorHAnsi"/>
        </w:rPr>
        <w:t>samples representing 5</w:t>
      </w:r>
      <w:r w:rsidR="00C723B4" w:rsidRPr="001C6022">
        <w:rPr>
          <w:rFonts w:asciiTheme="minorHAnsi" w:hAnsiTheme="minorHAnsi" w:cstheme="minorHAnsi"/>
          <w:vertAlign w:val="superscript"/>
        </w:rPr>
        <w:t>th</w:t>
      </w:r>
      <w:ins w:id="344" w:author="Stuart Jenkins" w:date="2019-12-10T17:01:00Z">
        <w:r w:rsidR="00DE0A69">
          <w:rPr>
            <w:rFonts w:asciiTheme="minorHAnsi" w:hAnsiTheme="minorHAnsi" w:cstheme="minorHAnsi"/>
          </w:rPr>
          <w:t>-</w:t>
        </w:r>
      </w:ins>
      <w:del w:id="345" w:author="Stuart Jenkins" w:date="2019-12-10T17:01:00Z">
        <w:r w:rsidR="00C723B4" w:rsidDel="00DE0A69">
          <w:rPr>
            <w:rFonts w:asciiTheme="minorHAnsi" w:hAnsiTheme="minorHAnsi" w:cstheme="minorHAnsi"/>
          </w:rPr>
          <w:delText>, 17</w:delText>
        </w:r>
        <w:r w:rsidR="00C723B4" w:rsidRPr="001C6022" w:rsidDel="00DE0A69">
          <w:rPr>
            <w:rFonts w:asciiTheme="minorHAnsi" w:hAnsiTheme="minorHAnsi" w:cstheme="minorHAnsi"/>
            <w:vertAlign w:val="superscript"/>
          </w:rPr>
          <w:delText>th</w:delText>
        </w:r>
        <w:r w:rsidR="00C723B4" w:rsidDel="00DE0A69">
          <w:rPr>
            <w:rFonts w:asciiTheme="minorHAnsi" w:hAnsiTheme="minorHAnsi" w:cstheme="minorHAnsi"/>
          </w:rPr>
          <w:delText>, 50</w:delText>
        </w:r>
        <w:r w:rsidR="00C723B4" w:rsidRPr="001C6022" w:rsidDel="00DE0A69">
          <w:rPr>
            <w:rFonts w:asciiTheme="minorHAnsi" w:hAnsiTheme="minorHAnsi" w:cstheme="minorHAnsi"/>
            <w:vertAlign w:val="superscript"/>
          </w:rPr>
          <w:delText>th</w:delText>
        </w:r>
        <w:r w:rsidR="00C723B4" w:rsidDel="00DE0A69">
          <w:rPr>
            <w:rFonts w:asciiTheme="minorHAnsi" w:hAnsiTheme="minorHAnsi" w:cstheme="minorHAnsi"/>
          </w:rPr>
          <w:delText>, 83</w:delText>
        </w:r>
        <w:r w:rsidR="00C723B4" w:rsidRPr="001C6022" w:rsidDel="00DE0A69">
          <w:rPr>
            <w:rFonts w:asciiTheme="minorHAnsi" w:hAnsiTheme="minorHAnsi" w:cstheme="minorHAnsi"/>
            <w:vertAlign w:val="superscript"/>
          </w:rPr>
          <w:delText>rd</w:delText>
        </w:r>
        <w:r w:rsidR="00C723B4" w:rsidDel="00DE0A69">
          <w:rPr>
            <w:rFonts w:asciiTheme="minorHAnsi" w:hAnsiTheme="minorHAnsi" w:cstheme="minorHAnsi"/>
          </w:rPr>
          <w:delText xml:space="preserve"> and </w:delText>
        </w:r>
      </w:del>
      <w:r w:rsidR="00C723B4">
        <w:rPr>
          <w:rFonts w:asciiTheme="minorHAnsi" w:hAnsiTheme="minorHAnsi" w:cstheme="minorHAnsi"/>
        </w:rPr>
        <w:t>95</w:t>
      </w:r>
      <w:r w:rsidR="00C723B4" w:rsidRPr="001C6022">
        <w:rPr>
          <w:rFonts w:asciiTheme="minorHAnsi" w:hAnsiTheme="minorHAnsi" w:cstheme="minorHAnsi"/>
          <w:vertAlign w:val="superscript"/>
        </w:rPr>
        <w:t>th</w:t>
      </w:r>
      <w:r w:rsidR="00C723B4">
        <w:rPr>
          <w:rFonts w:asciiTheme="minorHAnsi" w:hAnsiTheme="minorHAnsi" w:cstheme="minorHAnsi"/>
        </w:rPr>
        <w:t xml:space="preserve"> percentiles of the distribution</w:t>
      </w:r>
      <w:ins w:id="346" w:author="Stuart Jenkins" w:date="2019-12-10T17:02:00Z">
        <w:r w:rsidR="00DE0A69">
          <w:rPr>
            <w:rFonts w:asciiTheme="minorHAnsi" w:hAnsiTheme="minorHAnsi" w:cstheme="minorHAnsi"/>
          </w:rPr>
          <w:t>, coloured by decade</w:t>
        </w:r>
      </w:ins>
      <w:r w:rsidR="004E4C72">
        <w:rPr>
          <w:rFonts w:asciiTheme="minorHAnsi" w:hAnsiTheme="minorHAnsi" w:cstheme="minorHAnsi"/>
        </w:rPr>
        <w:t>.</w:t>
      </w:r>
      <w:ins w:id="347" w:author="Stuart Jenkins" w:date="2019-12-10T17:02:00Z">
        <w:r w:rsidR="00DE0A69">
          <w:rPr>
            <w:rFonts w:asciiTheme="minorHAnsi" w:hAnsiTheme="minorHAnsi" w:cstheme="minorHAnsi"/>
          </w:rPr>
          <w:t xml:space="preserve"> The </w:t>
        </w:r>
        <w:r w:rsidR="000C503E">
          <w:rPr>
            <w:rFonts w:asciiTheme="minorHAnsi" w:hAnsiTheme="minorHAnsi" w:cstheme="minorHAnsi"/>
          </w:rPr>
          <w:t xml:space="preserve">median TCRE </w:t>
        </w:r>
        <w:proofErr w:type="gramStart"/>
        <w:r w:rsidR="000C503E">
          <w:rPr>
            <w:rFonts w:asciiTheme="minorHAnsi" w:hAnsiTheme="minorHAnsi" w:cstheme="minorHAnsi"/>
          </w:rPr>
          <w:t>is estimated</w:t>
        </w:r>
        <w:proofErr w:type="gramEnd"/>
        <w:r w:rsidR="000C503E">
          <w:rPr>
            <w:rFonts w:asciiTheme="minorHAnsi" w:hAnsiTheme="minorHAnsi" w:cstheme="minorHAnsi"/>
          </w:rPr>
          <w:t xml:space="preserve"> as </w:t>
        </w:r>
      </w:ins>
      <w:ins w:id="348" w:author="Stuart Jenkins" w:date="2019-12-10T17:03:00Z">
        <w:r w:rsidR="00890985">
          <w:rPr>
            <w:rFonts w:asciiTheme="minorHAnsi" w:hAnsiTheme="minorHAnsi" w:cstheme="minorHAnsi"/>
          </w:rPr>
          <w:t>0.3</w:t>
        </w:r>
      </w:ins>
      <w:ins w:id="349" w:author="Stuart Jenkins" w:date="2019-12-11T15:21:00Z">
        <w:r w:rsidR="000A5B95">
          <w:rPr>
            <w:rFonts w:asciiTheme="minorHAnsi" w:hAnsiTheme="minorHAnsi" w:cstheme="minorHAnsi"/>
          </w:rPr>
          <w:t>5</w:t>
        </w:r>
      </w:ins>
      <w:ins w:id="350" w:author="Stuart Jenkins" w:date="2019-12-10T17:03:00Z">
        <w:r w:rsidR="00890985">
          <w:rPr>
            <w:rFonts w:asciiTheme="minorHAnsi" w:hAnsiTheme="minorHAnsi" w:cstheme="minorHAnsi"/>
          </w:rPr>
          <w:t>/TtCO2 (0.2</w:t>
        </w:r>
      </w:ins>
      <w:ins w:id="351" w:author="Stuart Jenkins" w:date="2019-12-11T15:21:00Z">
        <w:r w:rsidR="00DE7E86">
          <w:rPr>
            <w:rFonts w:asciiTheme="minorHAnsi" w:hAnsiTheme="minorHAnsi" w:cstheme="minorHAnsi"/>
          </w:rPr>
          <w:t>3</w:t>
        </w:r>
      </w:ins>
      <w:ins w:id="352" w:author="Stuart Jenkins" w:date="2019-12-10T17:04:00Z">
        <w:r w:rsidR="00890985">
          <w:rPr>
            <w:rFonts w:asciiTheme="minorHAnsi" w:hAnsiTheme="minorHAnsi" w:cstheme="minorHAnsi"/>
          </w:rPr>
          <w:t>-0.6</w:t>
        </w:r>
      </w:ins>
      <w:ins w:id="353" w:author="Stuart Jenkins" w:date="2019-12-11T15:21:00Z">
        <w:r w:rsidR="00DE7E86">
          <w:rPr>
            <w:rFonts w:asciiTheme="minorHAnsi" w:hAnsiTheme="minorHAnsi" w:cstheme="minorHAnsi"/>
          </w:rPr>
          <w:t>8</w:t>
        </w:r>
      </w:ins>
      <w:ins w:id="354" w:author="Stuart Jenkins" w:date="2019-12-10T17:04:00Z">
        <w:r w:rsidR="00890985">
          <w:rPr>
            <w:rFonts w:asciiTheme="minorHAnsi" w:hAnsiTheme="minorHAnsi" w:cstheme="minorHAnsi"/>
          </w:rPr>
          <w:t>/TtCO2 for 5</w:t>
        </w:r>
        <w:r w:rsidR="00890985" w:rsidRPr="00890985">
          <w:rPr>
            <w:rFonts w:asciiTheme="minorHAnsi" w:hAnsiTheme="minorHAnsi" w:cstheme="minorHAnsi"/>
            <w:vertAlign w:val="superscript"/>
            <w:rPrChange w:id="355" w:author="Stuart Jenkins" w:date="2019-12-10T17:04:00Z">
              <w:rPr>
                <w:rFonts w:asciiTheme="minorHAnsi" w:hAnsiTheme="minorHAnsi" w:cstheme="minorHAnsi"/>
              </w:rPr>
            </w:rPrChange>
          </w:rPr>
          <w:t>th</w:t>
        </w:r>
        <w:r w:rsidR="00890985">
          <w:rPr>
            <w:rFonts w:asciiTheme="minorHAnsi" w:hAnsiTheme="minorHAnsi" w:cstheme="minorHAnsi"/>
          </w:rPr>
          <w:t>-95</w:t>
        </w:r>
        <w:r w:rsidR="00890985" w:rsidRPr="00890985">
          <w:rPr>
            <w:rFonts w:asciiTheme="minorHAnsi" w:hAnsiTheme="minorHAnsi" w:cstheme="minorHAnsi"/>
            <w:vertAlign w:val="superscript"/>
            <w:rPrChange w:id="356" w:author="Stuart Jenkins" w:date="2019-12-10T17:04:00Z">
              <w:rPr>
                <w:rFonts w:asciiTheme="minorHAnsi" w:hAnsiTheme="minorHAnsi" w:cstheme="minorHAnsi"/>
              </w:rPr>
            </w:rPrChange>
          </w:rPr>
          <w:t>th</w:t>
        </w:r>
        <w:r w:rsidR="00890985">
          <w:rPr>
            <w:rFonts w:asciiTheme="minorHAnsi" w:hAnsiTheme="minorHAnsi" w:cstheme="minorHAnsi"/>
          </w:rPr>
          <w:t xml:space="preserve"> percentile</w:t>
        </w:r>
      </w:ins>
      <w:ins w:id="357" w:author="Stuart Jenkins" w:date="2019-12-10T17:03:00Z">
        <w:r w:rsidR="00890985">
          <w:rPr>
            <w:rFonts w:asciiTheme="minorHAnsi" w:hAnsiTheme="minorHAnsi" w:cstheme="minorHAnsi"/>
          </w:rPr>
          <w:t>)</w:t>
        </w:r>
        <w:r w:rsidR="000C503E">
          <w:rPr>
            <w:rFonts w:asciiTheme="minorHAnsi" w:hAnsiTheme="minorHAnsi" w:cstheme="minorHAnsi"/>
          </w:rPr>
          <w:t xml:space="preserve"> with a log-normal shape.</w:t>
        </w:r>
      </w:ins>
      <w:r w:rsidR="004E4C72">
        <w:rPr>
          <w:rFonts w:asciiTheme="minorHAnsi" w:hAnsiTheme="minorHAnsi" w:cstheme="minorHAnsi"/>
        </w:rPr>
        <w:t xml:space="preserve"> Corresponding </w:t>
      </w:r>
      <w:ins w:id="358" w:author="Stuart Jenkins" w:date="2019-12-10T17:03:00Z">
        <w:r w:rsidR="000C503E">
          <w:rPr>
            <w:rFonts w:asciiTheme="minorHAnsi" w:hAnsiTheme="minorHAnsi" w:cstheme="minorHAnsi"/>
          </w:rPr>
          <w:t>percentiles</w:t>
        </w:r>
      </w:ins>
      <w:del w:id="359" w:author="Stuart Jenkins" w:date="2019-12-10T17:03:00Z">
        <w:r w:rsidR="00C723B4" w:rsidDel="000C503E">
          <w:rPr>
            <w:rFonts w:asciiTheme="minorHAnsi" w:hAnsiTheme="minorHAnsi" w:cstheme="minorHAnsi"/>
          </w:rPr>
          <w:delText>values</w:delText>
        </w:r>
      </w:del>
      <w:r w:rsidR="00C723B4">
        <w:rPr>
          <w:rFonts w:asciiTheme="minorHAnsi" w:hAnsiTheme="minorHAnsi" w:cstheme="minorHAnsi"/>
        </w:rPr>
        <w:t xml:space="preserve"> of TCRE</w:t>
      </w:r>
      <w:r w:rsidR="004E4C72">
        <w:rPr>
          <w:rFonts w:asciiTheme="minorHAnsi" w:hAnsiTheme="minorHAnsi" w:cstheme="minorHAnsi"/>
        </w:rPr>
        <w:t xml:space="preserve"> </w:t>
      </w:r>
      <w:proofErr w:type="gramStart"/>
      <w:r w:rsidR="004E4C72">
        <w:rPr>
          <w:rFonts w:asciiTheme="minorHAnsi" w:hAnsiTheme="minorHAnsi" w:cstheme="minorHAnsi"/>
        </w:rPr>
        <w:t>are shown</w:t>
      </w:r>
      <w:proofErr w:type="gramEnd"/>
      <w:r w:rsidR="004E4C72">
        <w:rPr>
          <w:rFonts w:asciiTheme="minorHAnsi" w:hAnsiTheme="minorHAnsi" w:cstheme="minorHAnsi"/>
        </w:rPr>
        <w:t xml:space="preserve"> in table 2</w:t>
      </w:r>
      <w:r w:rsidR="00C723B4">
        <w:rPr>
          <w:rFonts w:asciiTheme="minorHAnsi" w:hAnsiTheme="minorHAnsi" w:cstheme="minorHAnsi"/>
        </w:rPr>
        <w:t xml:space="preserve">. </w:t>
      </w:r>
    </w:p>
    <w:p w14:paraId="4FF05C09" w14:textId="5307B31D" w:rsidR="004E4C72" w:rsidDel="003A06F1" w:rsidRDefault="004E4C72" w:rsidP="001E7D0F">
      <w:pPr>
        <w:jc w:val="both"/>
        <w:rPr>
          <w:del w:id="360" w:author="Stuart Jenkins" w:date="2019-12-06T12:51:00Z"/>
          <w:rFonts w:asciiTheme="minorHAnsi" w:hAnsiTheme="minorHAnsi" w:cstheme="minorHAnsi"/>
        </w:rPr>
      </w:pPr>
    </w:p>
    <w:p w14:paraId="4DF27B74" w14:textId="67261A58" w:rsidR="00F36CBC" w:rsidRDefault="004E4C72" w:rsidP="001E7D0F">
      <w:pPr>
        <w:jc w:val="both"/>
        <w:rPr>
          <w:ins w:id="361" w:author="Stuart Jenkins" w:date="2019-12-06T12:06:00Z"/>
          <w:rFonts w:asciiTheme="minorHAnsi" w:hAnsiTheme="minorHAnsi" w:cstheme="minorHAnsi"/>
        </w:rPr>
      </w:pPr>
      <w:del w:id="362" w:author="Stuart Jenkins" w:date="2019-12-06T12:51:00Z">
        <w:r w:rsidDel="003A06F1">
          <w:rPr>
            <w:rFonts w:asciiTheme="minorHAnsi" w:hAnsiTheme="minorHAnsi" w:cstheme="minorHAnsi"/>
          </w:rPr>
          <w:delText xml:space="preserve">Table 2 here: columns for distribution percentiles, rows for (1) AR5 TCRE (Gaussian), (2) AR5 TCRE (log-normal), (3) empirical TCRE from this study, (4) </w:delText>
        </w:r>
        <w:r w:rsidR="00025303" w:rsidDel="003A06F1">
          <w:rPr>
            <w:rFonts w:asciiTheme="minorHAnsi" w:hAnsiTheme="minorHAnsi" w:cstheme="minorHAnsi"/>
          </w:rPr>
          <w:delText>budget for 0.4X warming, AR5 Gaussian, (5) budget for 0.4X warming, AR5 log-normal, (6) budget for 0.4X warming, empirical TCRE, (7-9) ditto for 0.9X warming</w:delText>
        </w:r>
      </w:del>
    </w:p>
    <w:p w14:paraId="58BC9BB6" w14:textId="56288637" w:rsidR="003A06F1" w:rsidRPr="00314F43" w:rsidDel="00314F43" w:rsidRDefault="00314F43" w:rsidP="001E7D0F">
      <w:pPr>
        <w:jc w:val="both"/>
        <w:rPr>
          <w:del w:id="363" w:author="Stuart Jenkins" w:date="2019-12-10T16:25:00Z"/>
          <w:rFonts w:asciiTheme="minorHAnsi" w:hAnsiTheme="minorHAnsi" w:cstheme="minorHAnsi"/>
        </w:rPr>
      </w:pPr>
      <w:ins w:id="364" w:author="Stuart Jenkins" w:date="2019-12-10T16:25:00Z">
        <w:r w:rsidRPr="00314F43">
          <w:rPr>
            <w:rFonts w:asciiTheme="minorHAnsi" w:hAnsiTheme="minorHAnsi" w:cstheme="minorHAnsi"/>
            <w:rPrChange w:id="365" w:author="Stuart Jenkins" w:date="2019-12-10T16:25:00Z">
              <w:rPr>
                <w:rFonts w:asciiTheme="minorHAnsi" w:hAnsiTheme="minorHAnsi" w:cstheme="minorHAnsi"/>
                <w:sz w:val="20"/>
                <w:szCs w:val="20"/>
              </w:rPr>
            </w:rPrChange>
          </w:rPr>
          <w:t>[TABLE 2 HERE</w:t>
        </w:r>
      </w:ins>
    </w:p>
    <w:p w14:paraId="07D5576F" w14:textId="51BAC9DC" w:rsidR="00CA516E" w:rsidRDefault="00314F43" w:rsidP="001E7D0F">
      <w:pPr>
        <w:jc w:val="both"/>
        <w:rPr>
          <w:ins w:id="366" w:author="Stuart Jenkins" w:date="2019-12-10T16:25:00Z"/>
          <w:rFonts w:asciiTheme="minorHAnsi" w:hAnsiTheme="minorHAnsi" w:cstheme="minorHAnsi"/>
        </w:rPr>
      </w:pPr>
      <w:ins w:id="367" w:author="Stuart Jenkins" w:date="2019-12-10T16:25:00Z">
        <w:r w:rsidRPr="00314F43">
          <w:rPr>
            <w:rFonts w:asciiTheme="minorHAnsi" w:hAnsiTheme="minorHAnsi" w:cstheme="minorHAnsi"/>
          </w:rPr>
          <w:t>]</w:t>
        </w:r>
      </w:ins>
    </w:p>
    <w:p w14:paraId="05DEE513" w14:textId="77777777" w:rsidR="00314F43" w:rsidRDefault="00314F43" w:rsidP="001E7D0F">
      <w:pPr>
        <w:jc w:val="both"/>
        <w:rPr>
          <w:rFonts w:asciiTheme="minorHAnsi" w:hAnsiTheme="minorHAnsi" w:cstheme="minorHAnsi"/>
        </w:rPr>
      </w:pPr>
    </w:p>
    <w:p w14:paraId="4AD640A5" w14:textId="282882CB" w:rsidR="00935F84" w:rsidRDefault="00021782" w:rsidP="001E7D0F">
      <w:pPr>
        <w:jc w:val="both"/>
        <w:rPr>
          <w:rFonts w:asciiTheme="minorHAnsi" w:hAnsiTheme="minorHAnsi" w:cstheme="minorHAnsi"/>
        </w:rPr>
      </w:pPr>
      <w:r>
        <w:rPr>
          <w:rFonts w:asciiTheme="minorHAnsi" w:hAnsiTheme="minorHAnsi" w:cstheme="minorHAnsi"/>
        </w:rPr>
        <w:t>R</w:t>
      </w:r>
      <w:r w:rsidR="00CA516E">
        <w:rPr>
          <w:rFonts w:asciiTheme="minorHAnsi" w:hAnsiTheme="minorHAnsi" w:cstheme="minorHAnsi"/>
        </w:rPr>
        <w:t>emaining total CO</w:t>
      </w:r>
      <w:r w:rsidR="00CA516E">
        <w:rPr>
          <w:rFonts w:asciiTheme="minorHAnsi" w:hAnsiTheme="minorHAnsi" w:cstheme="minorHAnsi"/>
          <w:vertAlign w:val="subscript"/>
        </w:rPr>
        <w:t>2</w:t>
      </w:r>
      <w:r w:rsidR="00CA516E">
        <w:rPr>
          <w:rFonts w:asciiTheme="minorHAnsi" w:hAnsiTheme="minorHAnsi" w:cstheme="minorHAnsi"/>
        </w:rPr>
        <w:t>-fe emissions budgets for an additional 0.4</w:t>
      </w:r>
      <w:ins w:id="368" w:author="Stuart Jenkins" w:date="2019-12-11T15:21:00Z">
        <w:r w:rsidR="008B1682">
          <w:rPr>
            <w:rFonts w:asciiTheme="minorHAnsi" w:hAnsiTheme="minorHAnsi" w:cstheme="minorHAnsi"/>
          </w:rPr>
          <w:t>0</w:t>
        </w:r>
      </w:ins>
      <w:del w:id="369" w:author="Stuart Jenkins" w:date="2019-12-10T16:59:00Z">
        <w:r w:rsidR="00CA516E" w:rsidDel="00CE5130">
          <w:rPr>
            <w:rFonts w:asciiTheme="minorHAnsi" w:hAnsiTheme="minorHAnsi" w:cstheme="minorHAnsi"/>
          </w:rPr>
          <w:delText>X</w:delText>
        </w:r>
      </w:del>
      <w:r w:rsidR="00CA516E">
        <w:rPr>
          <w:rFonts w:asciiTheme="minorHAnsi" w:hAnsiTheme="minorHAnsi" w:cstheme="minorHAnsi"/>
        </w:rPr>
        <w:t xml:space="preserve">°C </w:t>
      </w:r>
      <w:r w:rsidR="004E4C72">
        <w:rPr>
          <w:rFonts w:asciiTheme="minorHAnsi" w:hAnsiTheme="minorHAnsi" w:cstheme="minorHAnsi"/>
        </w:rPr>
        <w:t>and 0.9</w:t>
      </w:r>
      <w:ins w:id="370" w:author="Stuart Jenkins" w:date="2019-12-11T15:21:00Z">
        <w:r w:rsidR="008B1682">
          <w:rPr>
            <w:rFonts w:asciiTheme="minorHAnsi" w:hAnsiTheme="minorHAnsi" w:cstheme="minorHAnsi"/>
          </w:rPr>
          <w:t>0</w:t>
        </w:r>
      </w:ins>
      <w:del w:id="371" w:author="Stuart Jenkins" w:date="2019-12-10T16:59:00Z">
        <w:r w:rsidR="004E4C72" w:rsidDel="00CE5130">
          <w:rPr>
            <w:rFonts w:asciiTheme="minorHAnsi" w:hAnsiTheme="minorHAnsi" w:cstheme="minorHAnsi"/>
          </w:rPr>
          <w:delText>X</w:delText>
        </w:r>
      </w:del>
      <w:r w:rsidR="004E4C72">
        <w:rPr>
          <w:rFonts w:asciiTheme="minorHAnsi" w:hAnsiTheme="minorHAnsi" w:cstheme="minorHAnsi"/>
        </w:rPr>
        <w:t xml:space="preserve">°C </w:t>
      </w:r>
      <w:r w:rsidR="00CA516E">
        <w:rPr>
          <w:rFonts w:asciiTheme="minorHAnsi" w:hAnsiTheme="minorHAnsi" w:cstheme="minorHAnsi"/>
        </w:rPr>
        <w:t>warming above 2018</w:t>
      </w:r>
      <w:r>
        <w:rPr>
          <w:rFonts w:asciiTheme="minorHAnsi" w:hAnsiTheme="minorHAnsi" w:cstheme="minorHAnsi"/>
        </w:rPr>
        <w:t xml:space="preserve">, corresponding to total warming of 1.5°C and 2°C respectively, </w:t>
      </w:r>
      <w:proofErr w:type="gramStart"/>
      <w:r>
        <w:rPr>
          <w:rFonts w:asciiTheme="minorHAnsi" w:hAnsiTheme="minorHAnsi" w:cstheme="minorHAnsi"/>
        </w:rPr>
        <w:t xml:space="preserve">are </w:t>
      </w:r>
      <w:r w:rsidR="004E4C72">
        <w:rPr>
          <w:rFonts w:asciiTheme="minorHAnsi" w:hAnsiTheme="minorHAnsi" w:cstheme="minorHAnsi"/>
        </w:rPr>
        <w:t>shown</w:t>
      </w:r>
      <w:proofErr w:type="gramEnd"/>
      <w:r w:rsidR="004E4C72">
        <w:rPr>
          <w:rFonts w:asciiTheme="minorHAnsi" w:hAnsiTheme="minorHAnsi" w:cstheme="minorHAnsi"/>
        </w:rPr>
        <w:t xml:space="preserve"> in table 2, which also shows remaining budgets using two variants of the TCRE distribution provided in AR5</w:t>
      </w:r>
      <w:r w:rsidR="00CA516E">
        <w:rPr>
          <w:rFonts w:asciiTheme="minorHAnsi" w:hAnsiTheme="minorHAnsi" w:cstheme="minorHAnsi"/>
        </w:rPr>
        <w:t xml:space="preserve">. </w:t>
      </w:r>
      <w:r w:rsidR="00504EB7">
        <w:rPr>
          <w:rFonts w:asciiTheme="minorHAnsi" w:hAnsiTheme="minorHAnsi" w:cstheme="minorHAnsi"/>
        </w:rPr>
        <w:t xml:space="preserve">We calculate remaining budgets </w:t>
      </w:r>
      <w:r w:rsidR="001C0B67">
        <w:rPr>
          <w:rFonts w:asciiTheme="minorHAnsi" w:hAnsiTheme="minorHAnsi" w:cstheme="minorHAnsi"/>
        </w:rPr>
        <w:t xml:space="preserve">for additional anthropogenic warming </w:t>
      </w:r>
      <w:r w:rsidR="00504EB7">
        <w:rPr>
          <w:rFonts w:asciiTheme="minorHAnsi" w:hAnsiTheme="minorHAnsi" w:cstheme="minorHAnsi"/>
        </w:rPr>
        <w:t xml:space="preserve">relative to the best-estimate current level </w:t>
      </w:r>
      <w:r w:rsidR="001C0B67">
        <w:rPr>
          <w:rFonts w:asciiTheme="minorHAnsi" w:hAnsiTheme="minorHAnsi" w:cstheme="minorHAnsi"/>
        </w:rPr>
        <w:t xml:space="preserve">for consistency with Table 2.2 of ref. </w:t>
      </w:r>
      <w:ins w:id="372" w:author="Stuart Jenkins" w:date="2019-12-10T17:00:00Z">
        <w:r w:rsidR="00D3491E">
          <w:rPr>
            <w:rFonts w:asciiTheme="minorHAnsi" w:hAnsiTheme="minorHAnsi" w:cstheme="minorHAnsi"/>
          </w:rPr>
          <w:t xml:space="preserve">1, </w:t>
        </w:r>
      </w:ins>
      <w:del w:id="373" w:author="Stuart Jenkins" w:date="2019-12-10T17:00:00Z">
        <w:r w:rsidR="001C0B67" w:rsidDel="00D3491E">
          <w:rPr>
            <w:rFonts w:asciiTheme="minorHAnsi" w:hAnsiTheme="minorHAnsi" w:cstheme="minorHAnsi"/>
          </w:rPr>
          <w:delText xml:space="preserve">[SR1.5], </w:delText>
        </w:r>
      </w:del>
      <w:r w:rsidR="001C0B67">
        <w:rPr>
          <w:rFonts w:asciiTheme="minorHAnsi" w:hAnsiTheme="minorHAnsi" w:cstheme="minorHAnsi"/>
        </w:rPr>
        <w:t xml:space="preserve">reflecting </w:t>
      </w:r>
      <w:r w:rsidR="004E4C72">
        <w:rPr>
          <w:rFonts w:asciiTheme="minorHAnsi" w:hAnsiTheme="minorHAnsi" w:cstheme="minorHAnsi"/>
        </w:rPr>
        <w:t xml:space="preserve">a policy focus on </w:t>
      </w:r>
      <w:r w:rsidR="001C0B67">
        <w:rPr>
          <w:rFonts w:asciiTheme="minorHAnsi" w:hAnsiTheme="minorHAnsi" w:cstheme="minorHAnsi"/>
        </w:rPr>
        <w:t>future warming relative to the recent past</w:t>
      </w:r>
      <w:r w:rsidR="004E4C72">
        <w:rPr>
          <w:rFonts w:asciiTheme="minorHAnsi" w:hAnsiTheme="minorHAnsi" w:cstheme="minorHAnsi"/>
        </w:rPr>
        <w:t xml:space="preserve"> rather than </w:t>
      </w:r>
      <w:r>
        <w:rPr>
          <w:rFonts w:asciiTheme="minorHAnsi" w:hAnsiTheme="minorHAnsi" w:cstheme="minorHAnsi"/>
        </w:rPr>
        <w:t xml:space="preserve">including </w:t>
      </w:r>
      <w:r w:rsidR="004E4C72">
        <w:rPr>
          <w:rFonts w:asciiTheme="minorHAnsi" w:hAnsiTheme="minorHAnsi" w:cstheme="minorHAnsi"/>
        </w:rPr>
        <w:t>uncertainty in pre-industrial temperatures</w:t>
      </w:r>
      <w:r w:rsidR="001C0B67">
        <w:rPr>
          <w:rFonts w:asciiTheme="minorHAnsi" w:hAnsiTheme="minorHAnsi" w:cstheme="minorHAnsi"/>
        </w:rPr>
        <w:t>.</w:t>
      </w:r>
      <w:r w:rsidR="00504EB7">
        <w:rPr>
          <w:rFonts w:asciiTheme="minorHAnsi" w:hAnsiTheme="minorHAnsi" w:cstheme="minorHAnsi"/>
        </w:rPr>
        <w:t xml:space="preserve">   </w:t>
      </w:r>
    </w:p>
    <w:p w14:paraId="3F3C6C76" w14:textId="0C19B19A" w:rsidR="00CA516E" w:rsidRDefault="00CA516E" w:rsidP="001E7D0F">
      <w:pPr>
        <w:jc w:val="both"/>
        <w:rPr>
          <w:rFonts w:asciiTheme="minorHAnsi" w:hAnsiTheme="minorHAnsi" w:cstheme="minorHAnsi"/>
        </w:rPr>
      </w:pPr>
    </w:p>
    <w:p w14:paraId="09E212C4" w14:textId="4358C4BD" w:rsidR="00025303" w:rsidRDefault="00CA516E" w:rsidP="001E7D0F">
      <w:pPr>
        <w:jc w:val="both"/>
        <w:rPr>
          <w:rFonts w:asciiTheme="minorHAnsi" w:hAnsiTheme="minorHAnsi" w:cstheme="minorHAnsi"/>
        </w:rPr>
      </w:pPr>
      <w:r>
        <w:rPr>
          <w:rFonts w:asciiTheme="minorHAnsi" w:hAnsiTheme="minorHAnsi" w:cstheme="minorHAnsi"/>
        </w:rPr>
        <w:t>Fig</w:t>
      </w:r>
      <w:r w:rsidR="00107E22">
        <w:rPr>
          <w:rFonts w:asciiTheme="minorHAnsi" w:hAnsiTheme="minorHAnsi" w:cstheme="minorHAnsi"/>
        </w:rPr>
        <w:t>.</w:t>
      </w:r>
      <w:r>
        <w:rPr>
          <w:rFonts w:asciiTheme="minorHAnsi" w:hAnsiTheme="minorHAnsi" w:cstheme="minorHAnsi"/>
        </w:rPr>
        <w:t xml:space="preserve"> </w:t>
      </w:r>
      <w:ins w:id="374" w:author="Stuart Jenkins" w:date="2019-12-10T15:46:00Z">
        <w:r w:rsidR="004B24B3">
          <w:rPr>
            <w:rFonts w:asciiTheme="minorHAnsi" w:hAnsiTheme="minorHAnsi" w:cstheme="minorHAnsi"/>
          </w:rPr>
          <w:t>3</w:t>
        </w:r>
      </w:ins>
      <w:del w:id="375" w:author="Stuart Jenkins" w:date="2019-12-10T15:46:00Z">
        <w:r w:rsidDel="004B24B3">
          <w:rPr>
            <w:rFonts w:asciiTheme="minorHAnsi" w:hAnsiTheme="minorHAnsi" w:cstheme="minorHAnsi"/>
          </w:rPr>
          <w:delText>4</w:delText>
        </w:r>
      </w:del>
      <w:r w:rsidR="00107E22">
        <w:rPr>
          <w:rFonts w:asciiTheme="minorHAnsi" w:hAnsiTheme="minorHAnsi" w:cstheme="minorHAnsi"/>
        </w:rPr>
        <w:t xml:space="preserve">, panels </w:t>
      </w:r>
      <w:r>
        <w:rPr>
          <w:rFonts w:asciiTheme="minorHAnsi" w:hAnsiTheme="minorHAnsi" w:cstheme="minorHAnsi"/>
        </w:rPr>
        <w:t xml:space="preserve">b </w:t>
      </w:r>
      <w:r w:rsidR="00107E22">
        <w:rPr>
          <w:rFonts w:asciiTheme="minorHAnsi" w:hAnsiTheme="minorHAnsi" w:cstheme="minorHAnsi"/>
        </w:rPr>
        <w:t xml:space="preserve">and c, </w:t>
      </w:r>
      <w:r>
        <w:rPr>
          <w:rFonts w:asciiTheme="minorHAnsi" w:hAnsiTheme="minorHAnsi" w:cstheme="minorHAnsi"/>
        </w:rPr>
        <w:t xml:space="preserve">show how </w:t>
      </w:r>
      <w:r w:rsidR="00107E22">
        <w:rPr>
          <w:rFonts w:asciiTheme="minorHAnsi" w:hAnsiTheme="minorHAnsi" w:cstheme="minorHAnsi"/>
        </w:rPr>
        <w:t>future non-CO</w:t>
      </w:r>
      <w:r w:rsidR="00107E22">
        <w:rPr>
          <w:rFonts w:asciiTheme="minorHAnsi" w:hAnsiTheme="minorHAnsi" w:cstheme="minorHAnsi"/>
          <w:vertAlign w:val="subscript"/>
        </w:rPr>
        <w:t>2</w:t>
      </w:r>
      <w:r w:rsidR="00107E22">
        <w:rPr>
          <w:rFonts w:asciiTheme="minorHAnsi" w:hAnsiTheme="minorHAnsi" w:cstheme="minorHAnsi"/>
        </w:rPr>
        <w:t xml:space="preserve"> climate forcing impacts on remaining </w:t>
      </w:r>
      <w:r w:rsidR="004E4C72">
        <w:rPr>
          <w:rFonts w:asciiTheme="minorHAnsi" w:hAnsiTheme="minorHAnsi" w:cstheme="minorHAnsi"/>
        </w:rPr>
        <w:t>pure-</w:t>
      </w:r>
      <w:r w:rsidR="00107E22">
        <w:rPr>
          <w:rFonts w:asciiTheme="minorHAnsi" w:hAnsiTheme="minorHAnsi" w:cstheme="minorHAnsi"/>
        </w:rPr>
        <w:t>CO</w:t>
      </w:r>
      <w:r w:rsidR="00107E22">
        <w:rPr>
          <w:rFonts w:asciiTheme="minorHAnsi" w:hAnsiTheme="minorHAnsi" w:cstheme="minorHAnsi"/>
          <w:vertAlign w:val="subscript"/>
        </w:rPr>
        <w:t>2</w:t>
      </w:r>
      <w:r w:rsidR="00107E22">
        <w:rPr>
          <w:rFonts w:asciiTheme="minorHAnsi" w:hAnsiTheme="minorHAnsi" w:cstheme="minorHAnsi"/>
        </w:rPr>
        <w:t xml:space="preserve"> budgets given these total CO</w:t>
      </w:r>
      <w:r w:rsidR="00107E22">
        <w:rPr>
          <w:rFonts w:asciiTheme="minorHAnsi" w:hAnsiTheme="minorHAnsi" w:cstheme="minorHAnsi"/>
          <w:vertAlign w:val="subscript"/>
        </w:rPr>
        <w:t>2</w:t>
      </w:r>
      <w:r w:rsidR="00107E22">
        <w:rPr>
          <w:rFonts w:asciiTheme="minorHAnsi" w:hAnsiTheme="minorHAnsi" w:cstheme="minorHAnsi"/>
        </w:rPr>
        <w:t xml:space="preserve">-fe budgets. Shading indicates values of the TCRE, as in panel a, while </w:t>
      </w:r>
      <w:del w:id="376" w:author="Stuart Jenkins" w:date="2019-12-11T15:52:00Z">
        <w:r w:rsidR="00107E22" w:rsidDel="00B01370">
          <w:rPr>
            <w:rFonts w:asciiTheme="minorHAnsi" w:hAnsiTheme="minorHAnsi" w:cstheme="minorHAnsi"/>
          </w:rPr>
          <w:delText xml:space="preserve">symbols </w:delText>
        </w:r>
      </w:del>
      <w:ins w:id="377" w:author="Stuart Jenkins" w:date="2019-12-11T15:52:00Z">
        <w:r w:rsidR="00B01370">
          <w:rPr>
            <w:rFonts w:asciiTheme="minorHAnsi" w:hAnsiTheme="minorHAnsi" w:cstheme="minorHAnsi"/>
          </w:rPr>
          <w:t xml:space="preserve">scatter points </w:t>
        </w:r>
      </w:ins>
      <w:r w:rsidR="00107E22">
        <w:rPr>
          <w:rFonts w:asciiTheme="minorHAnsi" w:hAnsiTheme="minorHAnsi" w:cstheme="minorHAnsi"/>
        </w:rPr>
        <w:t>indicate cumulative CO</w:t>
      </w:r>
      <w:r w:rsidR="00107E22">
        <w:rPr>
          <w:rFonts w:asciiTheme="minorHAnsi" w:hAnsiTheme="minorHAnsi" w:cstheme="minorHAnsi"/>
          <w:vertAlign w:val="subscript"/>
        </w:rPr>
        <w:t>2</w:t>
      </w:r>
      <w:r w:rsidR="00107E22">
        <w:rPr>
          <w:rFonts w:asciiTheme="minorHAnsi" w:hAnsiTheme="minorHAnsi" w:cstheme="minorHAnsi"/>
        </w:rPr>
        <w:t xml:space="preserve"> and non-CO</w:t>
      </w:r>
      <w:r w:rsidR="00107E22">
        <w:rPr>
          <w:rFonts w:asciiTheme="minorHAnsi" w:hAnsiTheme="minorHAnsi" w:cstheme="minorHAnsi"/>
          <w:vertAlign w:val="subscript"/>
        </w:rPr>
        <w:t>2</w:t>
      </w:r>
      <w:r w:rsidR="00107E22">
        <w:rPr>
          <w:rFonts w:asciiTheme="minorHAnsi" w:hAnsiTheme="minorHAnsi" w:cstheme="minorHAnsi"/>
        </w:rPr>
        <w:t xml:space="preserve"> CO</w:t>
      </w:r>
      <w:r w:rsidR="00107E22">
        <w:rPr>
          <w:rFonts w:asciiTheme="minorHAnsi" w:hAnsiTheme="minorHAnsi" w:cstheme="minorHAnsi"/>
          <w:vertAlign w:val="subscript"/>
        </w:rPr>
        <w:t>2</w:t>
      </w:r>
      <w:r w:rsidR="00107E22">
        <w:rPr>
          <w:rFonts w:asciiTheme="minorHAnsi" w:hAnsiTheme="minorHAnsi" w:cstheme="minorHAnsi"/>
        </w:rPr>
        <w:t>-fe emissions to peak warming in 1.5°C-compatible and 2°C</w:t>
      </w:r>
      <w:del w:id="378" w:author="Stuart Jenkins" w:date="2019-12-11T15:51:00Z">
        <w:r w:rsidR="00107E22" w:rsidDel="00432010">
          <w:rPr>
            <w:rFonts w:asciiTheme="minorHAnsi" w:hAnsiTheme="minorHAnsi" w:cstheme="minorHAnsi"/>
          </w:rPr>
          <w:delText>-compatible (combining</w:delText>
        </w:r>
      </w:del>
      <w:ins w:id="379" w:author="Stuart Jenkins" w:date="2019-12-11T15:51:00Z">
        <w:r w:rsidR="00432010">
          <w:rPr>
            <w:rFonts w:asciiTheme="minorHAnsi" w:hAnsiTheme="minorHAnsi" w:cstheme="minorHAnsi"/>
          </w:rPr>
          <w:t>-</w:t>
        </w:r>
      </w:ins>
      <w:del w:id="380" w:author="Stuart Jenkins" w:date="2019-12-11T15:51:00Z">
        <w:r w:rsidR="00107E22" w:rsidDel="00432010">
          <w:rPr>
            <w:rFonts w:asciiTheme="minorHAnsi" w:hAnsiTheme="minorHAnsi" w:cstheme="minorHAnsi"/>
          </w:rPr>
          <w:delText xml:space="preserve"> </w:delText>
        </w:r>
      </w:del>
      <w:r w:rsidR="00107E22">
        <w:rPr>
          <w:rFonts w:asciiTheme="minorHAnsi" w:hAnsiTheme="minorHAnsi" w:cstheme="minorHAnsi"/>
        </w:rPr>
        <w:t>lower and</w:t>
      </w:r>
      <w:del w:id="381" w:author="Stuart Jenkins" w:date="2019-12-11T15:52:00Z">
        <w:r w:rsidR="00107E22" w:rsidDel="0059531D">
          <w:rPr>
            <w:rFonts w:asciiTheme="minorHAnsi" w:hAnsiTheme="minorHAnsi" w:cstheme="minorHAnsi"/>
          </w:rPr>
          <w:delText xml:space="preserve"> </w:delText>
        </w:r>
      </w:del>
      <w:ins w:id="382" w:author="Stuart Jenkins" w:date="2019-12-11T15:52:00Z">
        <w:r w:rsidR="0059531D">
          <w:rPr>
            <w:rFonts w:asciiTheme="minorHAnsi" w:hAnsiTheme="minorHAnsi" w:cstheme="minorHAnsi"/>
          </w:rPr>
          <w:t xml:space="preserve"> </w:t>
        </w:r>
      </w:ins>
      <w:r w:rsidR="00107E22">
        <w:rPr>
          <w:rFonts w:asciiTheme="minorHAnsi" w:hAnsiTheme="minorHAnsi" w:cstheme="minorHAnsi"/>
        </w:rPr>
        <w:t>higher</w:t>
      </w:r>
      <w:del w:id="383" w:author="Stuart Jenkins" w:date="2019-12-11T15:51:00Z">
        <w:r w:rsidR="00107E22" w:rsidDel="00432010">
          <w:rPr>
            <w:rFonts w:asciiTheme="minorHAnsi" w:hAnsiTheme="minorHAnsi" w:cstheme="minorHAnsi"/>
          </w:rPr>
          <w:delText>)</w:delText>
        </w:r>
      </w:del>
      <w:r w:rsidR="00107E22">
        <w:rPr>
          <w:rFonts w:asciiTheme="minorHAnsi" w:hAnsiTheme="minorHAnsi" w:cstheme="minorHAnsi"/>
        </w:rPr>
        <w:t xml:space="preserve"> scenarios. </w:t>
      </w:r>
      <w:del w:id="384" w:author="Stuart Jenkins" w:date="2019-12-11T15:52:00Z">
        <w:r w:rsidR="00107E22" w:rsidDel="00B01370">
          <w:rPr>
            <w:rFonts w:asciiTheme="minorHAnsi" w:hAnsiTheme="minorHAnsi" w:cstheme="minorHAnsi"/>
          </w:rPr>
          <w:delText xml:space="preserve">Symbol </w:delText>
        </w:r>
      </w:del>
      <w:ins w:id="385" w:author="Stuart Jenkins" w:date="2019-12-11T15:52:00Z">
        <w:r w:rsidR="00B01370">
          <w:rPr>
            <w:rFonts w:asciiTheme="minorHAnsi" w:hAnsiTheme="minorHAnsi" w:cstheme="minorHAnsi"/>
          </w:rPr>
          <w:t>C</w:t>
        </w:r>
      </w:ins>
      <w:del w:id="386" w:author="Stuart Jenkins" w:date="2019-12-11T15:52:00Z">
        <w:r w:rsidR="00107E22" w:rsidDel="00B01370">
          <w:rPr>
            <w:rFonts w:asciiTheme="minorHAnsi" w:hAnsiTheme="minorHAnsi" w:cstheme="minorHAnsi"/>
          </w:rPr>
          <w:delText>c</w:delText>
        </w:r>
      </w:del>
      <w:r w:rsidR="00107E22">
        <w:rPr>
          <w:rFonts w:asciiTheme="minorHAnsi" w:hAnsiTheme="minorHAnsi" w:cstheme="minorHAnsi"/>
        </w:rPr>
        <w:t xml:space="preserve">olours indicate </w:t>
      </w:r>
      <w:ins w:id="387" w:author="Stuart Jenkins" w:date="2019-12-11T15:52:00Z">
        <w:r w:rsidR="00B01370">
          <w:rPr>
            <w:rFonts w:asciiTheme="minorHAnsi" w:hAnsiTheme="minorHAnsi" w:cstheme="minorHAnsi"/>
          </w:rPr>
          <w:t xml:space="preserve">the scenario category as in fig. 1 (supplementary information contains plots coloured by </w:t>
        </w:r>
      </w:ins>
      <w:r w:rsidR="00107E22">
        <w:rPr>
          <w:rFonts w:asciiTheme="minorHAnsi" w:hAnsiTheme="minorHAnsi" w:cstheme="minorHAnsi"/>
        </w:rPr>
        <w:t>the IAM used to generate each scenario</w:t>
      </w:r>
      <w:r w:rsidR="00A61179">
        <w:rPr>
          <w:rFonts w:asciiTheme="minorHAnsi" w:hAnsiTheme="minorHAnsi" w:cstheme="minorHAnsi"/>
        </w:rPr>
        <w:t>: these are not randomly distributed, nor is there a consistent relationship between CO</w:t>
      </w:r>
      <w:r w:rsidR="00A61179">
        <w:rPr>
          <w:rFonts w:asciiTheme="minorHAnsi" w:hAnsiTheme="minorHAnsi" w:cstheme="minorHAnsi"/>
          <w:vertAlign w:val="subscript"/>
        </w:rPr>
        <w:t>2</w:t>
      </w:r>
      <w:r w:rsidR="00A61179">
        <w:rPr>
          <w:rFonts w:asciiTheme="minorHAnsi" w:hAnsiTheme="minorHAnsi" w:cstheme="minorHAnsi"/>
        </w:rPr>
        <w:t xml:space="preserve"> and net non-CO</w:t>
      </w:r>
      <w:r w:rsidR="00A61179">
        <w:rPr>
          <w:rFonts w:asciiTheme="minorHAnsi" w:hAnsiTheme="minorHAnsi" w:cstheme="minorHAnsi"/>
          <w:vertAlign w:val="subscript"/>
        </w:rPr>
        <w:t>2</w:t>
      </w:r>
      <w:r w:rsidR="00A61179">
        <w:rPr>
          <w:rFonts w:asciiTheme="minorHAnsi" w:hAnsiTheme="minorHAnsi" w:cstheme="minorHAnsi"/>
        </w:rPr>
        <w:t xml:space="preserve"> contributions to future CO</w:t>
      </w:r>
      <w:r w:rsidR="00A61179">
        <w:rPr>
          <w:rFonts w:asciiTheme="minorHAnsi" w:hAnsiTheme="minorHAnsi" w:cstheme="minorHAnsi"/>
          <w:vertAlign w:val="subscript"/>
        </w:rPr>
        <w:t>2</w:t>
      </w:r>
      <w:r w:rsidR="00A61179">
        <w:rPr>
          <w:rFonts w:asciiTheme="minorHAnsi" w:hAnsiTheme="minorHAnsi" w:cstheme="minorHAnsi"/>
        </w:rPr>
        <w:t>-fe emissions under ambitious mitigation scenarios</w:t>
      </w:r>
      <w:ins w:id="388" w:author="Stuart Jenkins" w:date="2019-12-11T15:53:00Z">
        <w:r w:rsidR="00B01370">
          <w:rPr>
            <w:rFonts w:asciiTheme="minorHAnsi" w:hAnsiTheme="minorHAnsi" w:cstheme="minorHAnsi"/>
          </w:rPr>
          <w:t>)</w:t>
        </w:r>
      </w:ins>
      <w:r w:rsidR="00A61179">
        <w:rPr>
          <w:rFonts w:asciiTheme="minorHAnsi" w:hAnsiTheme="minorHAnsi" w:cstheme="minorHAnsi"/>
        </w:rPr>
        <w:t>. Hence these scenarios cannot be treated as a representative sample of possible futures, as in ref</w:t>
      </w:r>
      <w:r w:rsidR="006A33B5">
        <w:rPr>
          <w:rFonts w:asciiTheme="minorHAnsi" w:hAnsiTheme="minorHAnsi" w:cstheme="minorHAnsi"/>
        </w:rPr>
        <w:t>s</w:t>
      </w:r>
      <w:r w:rsidR="00A61179">
        <w:rPr>
          <w:rFonts w:asciiTheme="minorHAnsi" w:hAnsiTheme="minorHAnsi" w:cstheme="minorHAnsi"/>
        </w:rPr>
        <w:t xml:space="preserve">. </w:t>
      </w:r>
      <w:ins w:id="389" w:author="Stuart Jenkins" w:date="2019-12-10T17:05:00Z">
        <w:r w:rsidR="00890985">
          <w:rPr>
            <w:rFonts w:asciiTheme="minorHAnsi" w:hAnsiTheme="minorHAnsi" w:cstheme="minorHAnsi"/>
          </w:rPr>
          <w:t>1 and 3</w:t>
        </w:r>
      </w:ins>
      <w:del w:id="390" w:author="Stuart Jenkins" w:date="2019-12-10T17:05:00Z">
        <w:r w:rsidR="00A61179" w:rsidDel="00890985">
          <w:rPr>
            <w:rFonts w:asciiTheme="minorHAnsi" w:hAnsiTheme="minorHAnsi" w:cstheme="minorHAnsi"/>
          </w:rPr>
          <w:delText>[</w:delText>
        </w:r>
        <w:r w:rsidR="006A33B5" w:rsidDel="00890985">
          <w:rPr>
            <w:rFonts w:asciiTheme="minorHAnsi" w:hAnsiTheme="minorHAnsi" w:cstheme="minorHAnsi"/>
          </w:rPr>
          <w:delText xml:space="preserve">SR1.5; </w:delText>
        </w:r>
        <w:r w:rsidR="00A61179" w:rsidDel="00890985">
          <w:rPr>
            <w:rFonts w:asciiTheme="minorHAnsi" w:hAnsiTheme="minorHAnsi" w:cstheme="minorHAnsi"/>
          </w:rPr>
          <w:delText>Rogelj et al, 2019]</w:delText>
        </w:r>
      </w:del>
      <w:r w:rsidR="00A61179">
        <w:rPr>
          <w:rFonts w:asciiTheme="minorHAnsi" w:hAnsiTheme="minorHAnsi" w:cstheme="minorHAnsi"/>
        </w:rPr>
        <w:t>, since the contributions of non-CO</w:t>
      </w:r>
      <w:r w:rsidR="00A61179">
        <w:rPr>
          <w:rFonts w:asciiTheme="minorHAnsi" w:hAnsiTheme="minorHAnsi" w:cstheme="minorHAnsi"/>
          <w:vertAlign w:val="subscript"/>
        </w:rPr>
        <w:t>2</w:t>
      </w:r>
      <w:r w:rsidR="00A61179">
        <w:rPr>
          <w:rFonts w:asciiTheme="minorHAnsi" w:hAnsiTheme="minorHAnsi" w:cstheme="minorHAnsi"/>
        </w:rPr>
        <w:t xml:space="preserve"> forcing is dependent on subjective and/or normative decisions of individual modelling groups. </w:t>
      </w:r>
      <w:r w:rsidR="006A33B5">
        <w:rPr>
          <w:rFonts w:asciiTheme="minorHAnsi" w:hAnsiTheme="minorHAnsi" w:cstheme="minorHAnsi"/>
        </w:rPr>
        <w:t>Assuming the ratio of CO</w:t>
      </w:r>
      <w:r w:rsidR="006A33B5" w:rsidRPr="001C6022">
        <w:rPr>
          <w:rFonts w:asciiTheme="minorHAnsi" w:hAnsiTheme="minorHAnsi" w:cstheme="minorHAnsi"/>
          <w:vertAlign w:val="subscript"/>
        </w:rPr>
        <w:t>2</w:t>
      </w:r>
      <w:r w:rsidR="006A33B5">
        <w:rPr>
          <w:rFonts w:asciiTheme="minorHAnsi" w:hAnsiTheme="minorHAnsi" w:cstheme="minorHAnsi"/>
        </w:rPr>
        <w:t xml:space="preserve"> to non-CO</w:t>
      </w:r>
      <w:r w:rsidR="006A33B5" w:rsidRPr="001C6022">
        <w:rPr>
          <w:rFonts w:asciiTheme="minorHAnsi" w:hAnsiTheme="minorHAnsi" w:cstheme="minorHAnsi"/>
          <w:vertAlign w:val="subscript"/>
        </w:rPr>
        <w:t>2</w:t>
      </w:r>
      <w:r w:rsidR="006A33B5">
        <w:rPr>
          <w:rFonts w:asciiTheme="minorHAnsi" w:hAnsiTheme="minorHAnsi" w:cstheme="minorHAnsi"/>
        </w:rPr>
        <w:t xml:space="preserve"> forcing (</w:t>
      </w:r>
      <w:del w:id="391" w:author="Stuart Jenkins" w:date="2019-12-10T17:22:00Z">
        <w:r w:rsidR="006A33B5" w:rsidDel="001145A8">
          <w:rPr>
            <w:rFonts w:asciiTheme="minorHAnsi" w:hAnsiTheme="minorHAnsi" w:cstheme="minorHAnsi"/>
          </w:rPr>
          <w:delText xml:space="preserve">XXX </w:delText>
        </w:r>
      </w:del>
      <w:ins w:id="392" w:author="Stuart Jenkins" w:date="2019-12-10T17:22:00Z">
        <w:r w:rsidR="001145A8">
          <w:rPr>
            <w:rFonts w:asciiTheme="minorHAnsi" w:hAnsiTheme="minorHAnsi" w:cstheme="minorHAnsi"/>
          </w:rPr>
          <w:t>8</w:t>
        </w:r>
      </w:ins>
      <w:ins w:id="393" w:author="Stuart Jenkins" w:date="2019-12-10T17:23:00Z">
        <w:r w:rsidR="001145A8">
          <w:rPr>
            <w:rFonts w:asciiTheme="minorHAnsi" w:hAnsiTheme="minorHAnsi" w:cstheme="minorHAnsi"/>
          </w:rPr>
          <w:t>.0</w:t>
        </w:r>
      </w:ins>
      <w:ins w:id="394" w:author="Stuart Jenkins" w:date="2019-12-10T17:22:00Z">
        <w:r w:rsidR="001145A8">
          <w:rPr>
            <w:rFonts w:asciiTheme="minorHAnsi" w:hAnsiTheme="minorHAnsi" w:cstheme="minorHAnsi"/>
          </w:rPr>
          <w:t xml:space="preserve"> </w:t>
        </w:r>
      </w:ins>
      <w:r w:rsidR="006A33B5">
        <w:rPr>
          <w:rFonts w:asciiTheme="minorHAnsi" w:hAnsiTheme="minorHAnsi" w:cstheme="minorHAnsi"/>
        </w:rPr>
        <w:t xml:space="preserve">over the </w:t>
      </w:r>
      <w:ins w:id="395" w:author="Stuart Jenkins" w:date="2019-12-10T17:22:00Z">
        <w:r w:rsidR="001145A8">
          <w:rPr>
            <w:rFonts w:asciiTheme="minorHAnsi" w:hAnsiTheme="minorHAnsi" w:cstheme="minorHAnsi"/>
          </w:rPr>
          <w:t>past 2 decades</w:t>
        </w:r>
      </w:ins>
      <w:ins w:id="396" w:author="Stuart Jenkins" w:date="2019-12-10T17:27:00Z">
        <w:r w:rsidR="00CE7A1B">
          <w:rPr>
            <w:rFonts w:asciiTheme="minorHAnsi" w:hAnsiTheme="minorHAnsi" w:cstheme="minorHAnsi"/>
          </w:rPr>
          <w:fldChar w:fldCharType="begin"/>
        </w:r>
      </w:ins>
      <w:ins w:id="397" w:author="Stuart Jenkins" w:date="2019-12-11T15:48:00Z">
        <w:r w:rsidR="00341DC9">
          <w:rPr>
            <w:rFonts w:asciiTheme="minorHAnsi" w:hAnsiTheme="minorHAnsi" w:cstheme="minorHAnsi"/>
          </w:rPr>
          <w:instrText xml:space="preserve"> ADDIN ZOTERO_ITEM CSL_CITATION {"citationID":"u7jXgX0b","properties":{"formattedCitation":"\\super 23\\nosupersub{}","plainCitation":"23","noteIndex":0},"citationItems":[{"id":323,"uris":["http://zotero.org/users/local/uNYZvaCf/items/SYNKND3P"],"uri":["http://zotero.org/users/local/uNYZvaCf/items/SYNKND3P"],"itemData":{"id":323,"type":"article-journal","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container-title":"Climatic Change","DOI":"10.1007/s10584-011-0149-y","ISSN":"1573-1480","issue":"1","journalAbbreviation":"Climatic Change","language":"en","page":"33","source":"Springer Link","title":"RCP 8.5—A scenario of comparatively high greenhouse gas emissions","volume":"109","author":[{"family":"Riahi","given":"Keywan"},{"family":"Rao","given":"Shilpa"},{"family":"Krey","given":"Volker"},{"family":"Cho","given":"Cheolhung"},{"family":"Chirkov","given":"Vadim"},{"family":"Fischer","given":"Guenther"},{"family":"Kindermann","given":"Georg"},{"family":"Nakicenovic","given":"Nebojsa"},{"family":"Rafaj","given":"Peter"}],"issued":{"date-parts":[["2011",8,13]]}}}],"schema":"https://github.com/citation-style-language/schema/raw/master/csl-citation.json"} </w:instrText>
        </w:r>
      </w:ins>
      <w:r w:rsidR="00CE7A1B">
        <w:rPr>
          <w:rFonts w:asciiTheme="minorHAnsi" w:hAnsiTheme="minorHAnsi" w:cstheme="minorHAnsi"/>
        </w:rPr>
        <w:fldChar w:fldCharType="separate"/>
      </w:r>
      <w:ins w:id="398" w:author="Stuart Jenkins" w:date="2019-12-11T15:48:00Z">
        <w:r w:rsidR="00341DC9" w:rsidRPr="00341DC9">
          <w:rPr>
            <w:rFonts w:ascii="Calibri" w:hAnsiTheme="minorHAnsi" w:cs="Calibri"/>
            <w:vertAlign w:val="superscript"/>
            <w:rPrChange w:id="399" w:author="Stuart Jenkins" w:date="2019-12-11T15:48:00Z">
              <w:rPr>
                <w:vertAlign w:val="superscript"/>
              </w:rPr>
            </w:rPrChange>
          </w:rPr>
          <w:t>23</w:t>
        </w:r>
      </w:ins>
      <w:ins w:id="400" w:author="Stuart Jenkins" w:date="2019-12-10T17:27:00Z">
        <w:r w:rsidR="00CE7A1B">
          <w:rPr>
            <w:rFonts w:asciiTheme="minorHAnsi" w:hAnsiTheme="minorHAnsi" w:cstheme="minorHAnsi"/>
          </w:rPr>
          <w:fldChar w:fldCharType="end"/>
        </w:r>
      </w:ins>
      <w:del w:id="401" w:author="Stuart Jenkins" w:date="2019-12-10T17:22:00Z">
        <w:r w:rsidR="006A33B5" w:rsidDel="001145A8">
          <w:rPr>
            <w:rFonts w:asciiTheme="minorHAnsi" w:hAnsiTheme="minorHAnsi" w:cstheme="minorHAnsi"/>
          </w:rPr>
          <w:delText>historical record</w:delText>
        </w:r>
      </w:del>
      <w:r w:rsidR="006A33B5">
        <w:rPr>
          <w:rFonts w:asciiTheme="minorHAnsi" w:hAnsiTheme="minorHAnsi" w:cstheme="minorHAnsi"/>
        </w:rPr>
        <w:t>) remains unchanged in the future</w:t>
      </w:r>
      <w:del w:id="402" w:author="Stuart Jenkins" w:date="2019-12-10T17:24:00Z">
        <w:r w:rsidR="006A33B5" w:rsidDel="004557B6">
          <w:rPr>
            <w:rFonts w:asciiTheme="minorHAnsi" w:hAnsiTheme="minorHAnsi" w:cstheme="minorHAnsi"/>
          </w:rPr>
          <w:delText xml:space="preserve"> [Millar et al, 2017; Millar &amp; Friedlingstein, 2018; various Matthews et al papers]</w:delText>
        </w:r>
      </w:del>
      <w:ins w:id="403" w:author="Stuart Jenkins" w:date="2019-12-10T17:23:00Z">
        <w:r w:rsidR="004557B6">
          <w:rPr>
            <w:rFonts w:asciiTheme="minorHAnsi" w:hAnsiTheme="minorHAnsi" w:cstheme="minorHAnsi"/>
          </w:rPr>
          <w:fldChar w:fldCharType="begin"/>
        </w:r>
      </w:ins>
      <w:ins w:id="404" w:author="Stuart Jenkins" w:date="2019-12-11T15:48:00Z">
        <w:r w:rsidR="00341DC9">
          <w:rPr>
            <w:rFonts w:asciiTheme="minorHAnsi" w:hAnsiTheme="minorHAnsi" w:cstheme="minorHAnsi"/>
          </w:rPr>
          <w:instrText xml:space="preserve"> ADDIN ZOTERO_ITEM CSL_CITATION {"citationID":"S3YFmDYh","properties":{"formattedCitation":"\\super 5,6,19\\nosupersub{}","plainCitation":"5,6,19","noteIndex":0},"citationItems":[{"id":53,"uris":["http://zotero.org/users/local/uNYZvaCf/items/X32HQILD"],"uri":["http://zotero.org/users/local/uNYZvaCf/items/X32HQILD"],"itemData":{"id":53,"type":"article-journal","abstract":"The Paris Agreement has opened debate on whether limiting warming to 1.5 °C is compatible with current emission pledges and warming of about 0.9 °C from the mid-nineteenth century to the present decade. We show that limiting cumulative post-2015 CO2 emissions to about 200 GtC would limit post-2015 warming to less than 0.6 °C in 66% of Earth system model members of the CMIP5 ensemble with no mitigation of other climate drivers. We combine a simple climate–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 warming of 1.2–2.0 °C above the mid-nineteenth century. If CO2 emissions are continuously adjusted over time to limit 2100 warming to 1.5 °C, with ambitious non-CO2 mitigation, net future cumulative CO2 emissions are unlikely to prove less than 250 GtC and unlikely greater than 540 GtC. Hence, limiting warming to 1.5 °C is not yet a geophysical impossibility, but is likely to require delivery on strengthened pledges for 2030 followed by challengingly deep and rapid mitigation. Strengthening near-term emissions reductions would hedge against a high climate response or subsequent reduction rates proving economically, technically or politically unfeasible.","container-title":"Nature Geoscience","DOI":"10.1038/ngeo3031","ISSN":"1752-0908","issue":"10","language":"en","page":"741-747","source":"www.nature.com","title":"Emission budgets and pathways consistent with limiting warming to 1.5 °C","volume":"10","author":[{"family":"Millar","given":"Richard J."},{"family":"Fuglestvedt","given":"Jan S."},{"family":"Friedlingstein","given":"Pierre"},{"family":"Rogelj","given":"Joeri"},{"family":"Grubb","given":"Michael J."},{"family":"Matthews","given":"H. Damon"},{"family":"Skeie","given":"Ragnhild B."},{"family":"Forster","given":"Piers M."},{"family":"Frame","given":"David J."},{"family":"Allen","given":"Myles R."}],"issued":{"date-parts":[["2017",10]]}}},{"id":204,"uris":["http://zotero.org/users/local/uNYZvaCf/items/5KDW7HQK"],"uri":["http://zotero.org/users/local/uNYZvaCf/items/5KDW7HQK"],"itemData":{"id":204,"type":"article-journal","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container-title":"Nature","DOI":"10.1038/nature08047","ISSN":"1476-4687","issue":"7248","language":"en","page":"829-832","source":"www.nature.com","title":"The proportionality of global warming to cumulative carbon emissions","volume":"459","author":[{"family":"Matthews","given":"H. Damon"},{"family":"Gillett","given":"Nathan P."},{"family":"Stott","given":"Peter A."},{"family":"Zickfeld","given":"Kirsten"}],"issued":{"date-parts":[["2009",6]]}}},{"id":317,"uris":["http://zotero.org/users/local/uNYZvaCf/items/WP87YZNC"],"uri":["http://zotero.org/users/local/uNYZvaCf/items/WP87YZNC"],"itemData":{"id":317,"type":"article-journal","abstract":"The historical observational record offers a way to constrain the relationship between cumulative carbon dioxide emissions and global mean warming. We use a standard detection and attribution technique, along with observational uncertainties to estimate the all-forcing or ‘effective’ transient climate response to cumulative emissions (TCRE) from the observational record. Accounting for observational uncertainty and uncertainty in historical non-CO2 radiative forcing gives a best-estimate from the historical record of 1.84°C/TtC (1.43–2.37°C/TtC 5–95% uncertainty) for the effective TCRE and 1.31°C/TtC (0.88–2.60°C/TtC 5–95% uncertainty) for the CO2-only TCRE. While the best-estimate TCRE lies in the lower half of the IPCC likely range, the high upper bound is associated with the not-ruled-out possibility of a strongly negative aerosol forcing. Earth System Models have a higher effective TCRE range when compared like-for-like with the observations over the historical period, associated in part with a slight underestimate of diagnosed cumulative emissions relative to the observational best-estimate, a larger ensemble mean-simulated CO2-induced warming, and rapid post-2000 non-CO2 warming in some ensemble members.This article is part of the theme issue ‘The Paris Agreement: understanding the physical and social challenges for a warming world of 1.5°C above pre-industrial levels'.","container-title":"Philosophical Transactions of the Royal Society A: Mathematical, Physical and Engineering Sciences","DOI":"10.1098/rsta.2016.0449","issue":"2119","journalAbbreviation":"Philosophical Transactions of the Royal Society A: Mathematical, Physical and Engineering Sciences","page":"20160449","source":"royalsocietypublishing.org (Atypon)","title":"The utility of the historical record for assessing the transient climate response to cumulative emissions","volume":"376","author":[{"family":"Millar","given":"Richard J."},{"family":"Friedlingstein","given":"Pierre"}],"issued":{"date-parts":[["2018",5,13]]}}}],"schema":"https://github.com/citation-style-language/schema/raw/master/csl-citation.json"} </w:instrText>
        </w:r>
      </w:ins>
      <w:r w:rsidR="004557B6">
        <w:rPr>
          <w:rFonts w:asciiTheme="minorHAnsi" w:hAnsiTheme="minorHAnsi" w:cstheme="minorHAnsi"/>
        </w:rPr>
        <w:fldChar w:fldCharType="separate"/>
      </w:r>
      <w:ins w:id="405" w:author="Stuart Jenkins" w:date="2019-12-11T15:48:00Z">
        <w:r w:rsidR="00341DC9" w:rsidRPr="00341DC9">
          <w:rPr>
            <w:rFonts w:ascii="Calibri" w:hAnsiTheme="minorHAnsi" w:cs="Calibri"/>
            <w:vertAlign w:val="superscript"/>
            <w:rPrChange w:id="406" w:author="Stuart Jenkins" w:date="2019-12-11T15:48:00Z">
              <w:rPr>
                <w:vertAlign w:val="superscript"/>
              </w:rPr>
            </w:rPrChange>
          </w:rPr>
          <w:t>5,6,19</w:t>
        </w:r>
      </w:ins>
      <w:ins w:id="407" w:author="Stuart Jenkins" w:date="2019-12-10T17:23:00Z">
        <w:r w:rsidR="004557B6">
          <w:rPr>
            <w:rFonts w:asciiTheme="minorHAnsi" w:hAnsiTheme="minorHAnsi" w:cstheme="minorHAnsi"/>
          </w:rPr>
          <w:fldChar w:fldCharType="end"/>
        </w:r>
      </w:ins>
      <w:r w:rsidR="006A33B5">
        <w:rPr>
          <w:rFonts w:asciiTheme="minorHAnsi" w:hAnsiTheme="minorHAnsi" w:cstheme="minorHAnsi"/>
        </w:rPr>
        <w:t xml:space="preserve"> is also not supported. </w:t>
      </w:r>
    </w:p>
    <w:p w14:paraId="4FC03290" w14:textId="77777777" w:rsidR="00025303" w:rsidRDefault="00025303" w:rsidP="001E7D0F">
      <w:pPr>
        <w:jc w:val="both"/>
        <w:rPr>
          <w:rFonts w:asciiTheme="minorHAnsi" w:hAnsiTheme="minorHAnsi" w:cstheme="minorHAnsi"/>
        </w:rPr>
      </w:pPr>
    </w:p>
    <w:p w14:paraId="57967D9F" w14:textId="4C574FD5" w:rsidR="00CA516E" w:rsidRDefault="00292968" w:rsidP="001E7D0F">
      <w:pPr>
        <w:jc w:val="both"/>
        <w:rPr>
          <w:rFonts w:asciiTheme="minorHAnsi" w:hAnsiTheme="minorHAnsi" w:cstheme="minorHAnsi"/>
        </w:rPr>
      </w:pPr>
      <w:r>
        <w:rPr>
          <w:rFonts w:asciiTheme="minorHAnsi" w:hAnsiTheme="minorHAnsi" w:cstheme="minorHAnsi"/>
        </w:rPr>
        <w:t>T</w:t>
      </w:r>
      <w:r w:rsidR="006A33B5">
        <w:rPr>
          <w:rFonts w:asciiTheme="minorHAnsi" w:hAnsiTheme="minorHAnsi" w:cstheme="minorHAnsi"/>
        </w:rPr>
        <w:t xml:space="preserve">he </w:t>
      </w:r>
      <w:r>
        <w:rPr>
          <w:rFonts w:asciiTheme="minorHAnsi" w:hAnsiTheme="minorHAnsi" w:cstheme="minorHAnsi"/>
        </w:rPr>
        <w:t>simplest and least prescriptive</w:t>
      </w:r>
      <w:r w:rsidR="006A33B5">
        <w:rPr>
          <w:rFonts w:asciiTheme="minorHAnsi" w:hAnsiTheme="minorHAnsi" w:cstheme="minorHAnsi"/>
        </w:rPr>
        <w:t xml:space="preserve"> option </w:t>
      </w:r>
      <w:r w:rsidR="004E4C72">
        <w:rPr>
          <w:rFonts w:asciiTheme="minorHAnsi" w:hAnsiTheme="minorHAnsi" w:cstheme="minorHAnsi"/>
        </w:rPr>
        <w:t>left</w:t>
      </w:r>
      <w:r w:rsidR="006A33B5">
        <w:rPr>
          <w:rFonts w:asciiTheme="minorHAnsi" w:hAnsiTheme="minorHAnsi" w:cstheme="minorHAnsi"/>
        </w:rPr>
        <w:t xml:space="preserve"> is to subtract </w:t>
      </w:r>
      <w:r>
        <w:rPr>
          <w:rFonts w:asciiTheme="minorHAnsi" w:hAnsiTheme="minorHAnsi" w:cstheme="minorHAnsi"/>
        </w:rPr>
        <w:t>a representative mid-</w:t>
      </w:r>
      <w:r w:rsidR="006A33B5">
        <w:rPr>
          <w:rFonts w:asciiTheme="minorHAnsi" w:hAnsiTheme="minorHAnsi" w:cstheme="minorHAnsi"/>
        </w:rPr>
        <w:t xml:space="preserve">range </w:t>
      </w:r>
      <w:r>
        <w:rPr>
          <w:rFonts w:asciiTheme="minorHAnsi" w:hAnsiTheme="minorHAnsi" w:cstheme="minorHAnsi"/>
        </w:rPr>
        <w:t>value for the</w:t>
      </w:r>
      <w:r w:rsidR="006A33B5">
        <w:rPr>
          <w:rFonts w:asciiTheme="minorHAnsi" w:hAnsiTheme="minorHAnsi" w:cstheme="minorHAnsi"/>
        </w:rPr>
        <w:t xml:space="preserve"> non-CO</w:t>
      </w:r>
      <w:r w:rsidR="006A33B5">
        <w:rPr>
          <w:rFonts w:asciiTheme="minorHAnsi" w:hAnsiTheme="minorHAnsi" w:cstheme="minorHAnsi"/>
          <w:vertAlign w:val="subscript"/>
        </w:rPr>
        <w:t>2</w:t>
      </w:r>
      <w:r w:rsidR="006A33B5">
        <w:rPr>
          <w:rFonts w:asciiTheme="minorHAnsi" w:hAnsiTheme="minorHAnsi" w:cstheme="minorHAnsi"/>
        </w:rPr>
        <w:t xml:space="preserve"> contributions from </w:t>
      </w:r>
      <w:r>
        <w:rPr>
          <w:rFonts w:asciiTheme="minorHAnsi" w:hAnsiTheme="minorHAnsi" w:cstheme="minorHAnsi"/>
        </w:rPr>
        <w:t>estimated total CO</w:t>
      </w:r>
      <w:r>
        <w:rPr>
          <w:rFonts w:asciiTheme="minorHAnsi" w:hAnsiTheme="minorHAnsi" w:cstheme="minorHAnsi"/>
          <w:vertAlign w:val="subscript"/>
        </w:rPr>
        <w:t>2</w:t>
      </w:r>
      <w:r>
        <w:rPr>
          <w:rFonts w:asciiTheme="minorHAnsi" w:hAnsiTheme="minorHAnsi" w:cstheme="minorHAnsi"/>
        </w:rPr>
        <w:t xml:space="preserve">-fe budgets to give indicative </w:t>
      </w:r>
      <w:r w:rsidR="004E4C72">
        <w:rPr>
          <w:rFonts w:asciiTheme="minorHAnsi" w:hAnsiTheme="minorHAnsi" w:cstheme="minorHAnsi"/>
        </w:rPr>
        <w:t>pure-</w:t>
      </w:r>
      <w:r>
        <w:rPr>
          <w:rFonts w:asciiTheme="minorHAnsi" w:hAnsiTheme="minorHAnsi" w:cstheme="minorHAnsi"/>
        </w:rPr>
        <w:t>CO</w:t>
      </w:r>
      <w:r>
        <w:rPr>
          <w:rFonts w:asciiTheme="minorHAnsi" w:hAnsiTheme="minorHAnsi" w:cstheme="minorHAnsi"/>
          <w:vertAlign w:val="subscript"/>
        </w:rPr>
        <w:t>2</w:t>
      </w:r>
      <w:r>
        <w:rPr>
          <w:rFonts w:asciiTheme="minorHAnsi" w:hAnsiTheme="minorHAnsi" w:cstheme="minorHAnsi"/>
        </w:rPr>
        <w:t xml:space="preserve"> budgets</w:t>
      </w:r>
      <w:r w:rsidR="005E51E7">
        <w:rPr>
          <w:rFonts w:asciiTheme="minorHAnsi" w:hAnsiTheme="minorHAnsi" w:cstheme="minorHAnsi"/>
        </w:rPr>
        <w:t xml:space="preserve">, </w:t>
      </w:r>
      <w:r w:rsidRPr="00CE7A1B">
        <w:rPr>
          <w:rFonts w:asciiTheme="minorHAnsi" w:hAnsiTheme="minorHAnsi" w:cstheme="minorHAnsi"/>
          <w:color w:val="FF0000"/>
          <w:rPrChange w:id="408" w:author="Stuart Jenkins" w:date="2019-12-10T17:28:00Z">
            <w:rPr>
              <w:rFonts w:asciiTheme="minorHAnsi" w:hAnsiTheme="minorHAnsi" w:cstheme="minorHAnsi"/>
            </w:rPr>
          </w:rPrChange>
        </w:rPr>
        <w:lastRenderedPageBreak/>
        <w:t>indicated by horizontal box-whisker symbols</w:t>
      </w:r>
      <w:r w:rsidR="00CF79C0" w:rsidRPr="00CE7A1B">
        <w:rPr>
          <w:rFonts w:asciiTheme="minorHAnsi" w:hAnsiTheme="minorHAnsi" w:cstheme="minorHAnsi"/>
          <w:color w:val="FF0000"/>
          <w:rPrChange w:id="409" w:author="Stuart Jenkins" w:date="2019-12-10T17:28:00Z">
            <w:rPr>
              <w:rFonts w:asciiTheme="minorHAnsi" w:hAnsiTheme="minorHAnsi" w:cstheme="minorHAnsi"/>
            </w:rPr>
          </w:rPrChange>
        </w:rPr>
        <w:t xml:space="preserve"> in panels b and c</w:t>
      </w:r>
      <w:r w:rsidR="005E51E7">
        <w:rPr>
          <w:rFonts w:asciiTheme="minorHAnsi" w:hAnsiTheme="minorHAnsi" w:cstheme="minorHAnsi"/>
        </w:rPr>
        <w:t xml:space="preserve">. </w:t>
      </w:r>
      <w:r>
        <w:rPr>
          <w:rFonts w:asciiTheme="minorHAnsi" w:hAnsiTheme="minorHAnsi" w:cstheme="minorHAnsi"/>
        </w:rPr>
        <w:t xml:space="preserve"> </w:t>
      </w:r>
      <w:r w:rsidR="005E51E7">
        <w:rPr>
          <w:rFonts w:asciiTheme="minorHAnsi" w:hAnsiTheme="minorHAnsi" w:cstheme="minorHAnsi"/>
        </w:rPr>
        <w:t>T</w:t>
      </w:r>
      <w:r>
        <w:rPr>
          <w:rFonts w:asciiTheme="minorHAnsi" w:hAnsiTheme="minorHAnsi" w:cstheme="minorHAnsi"/>
        </w:rPr>
        <w:t xml:space="preserve">he range </w:t>
      </w:r>
      <w:r w:rsidR="005E51E7">
        <w:rPr>
          <w:rFonts w:asciiTheme="minorHAnsi" w:hAnsiTheme="minorHAnsi" w:cstheme="minorHAnsi"/>
        </w:rPr>
        <w:t>of non-CO</w:t>
      </w:r>
      <w:r w:rsidR="005E51E7">
        <w:rPr>
          <w:rFonts w:asciiTheme="minorHAnsi" w:hAnsiTheme="minorHAnsi" w:cstheme="minorHAnsi"/>
          <w:vertAlign w:val="subscript"/>
        </w:rPr>
        <w:t>2</w:t>
      </w:r>
      <w:r>
        <w:rPr>
          <w:rFonts w:asciiTheme="minorHAnsi" w:hAnsiTheme="minorHAnsi" w:cstheme="minorHAnsi"/>
        </w:rPr>
        <w:t xml:space="preserve"> contribution</w:t>
      </w:r>
      <w:r w:rsidR="005E51E7">
        <w:rPr>
          <w:rFonts w:asciiTheme="minorHAnsi" w:hAnsiTheme="minorHAnsi" w:cstheme="minorHAnsi"/>
        </w:rPr>
        <w:t>s</w:t>
      </w:r>
      <w:r>
        <w:rPr>
          <w:rFonts w:asciiTheme="minorHAnsi" w:hAnsiTheme="minorHAnsi" w:cstheme="minorHAnsi"/>
        </w:rPr>
        <w:t xml:space="preserve"> implied by these scenarios</w:t>
      </w:r>
      <w:r w:rsidR="005E51E7">
        <w:rPr>
          <w:rFonts w:asciiTheme="minorHAnsi" w:hAnsiTheme="minorHAnsi" w:cstheme="minorHAnsi"/>
        </w:rPr>
        <w:t xml:space="preserve"> indicates the potential for trade-offs between CO</w:t>
      </w:r>
      <w:r w:rsidR="005E51E7">
        <w:rPr>
          <w:rFonts w:asciiTheme="minorHAnsi" w:hAnsiTheme="minorHAnsi" w:cstheme="minorHAnsi"/>
          <w:vertAlign w:val="subscript"/>
        </w:rPr>
        <w:t>2</w:t>
      </w:r>
      <w:r w:rsidR="005E51E7">
        <w:rPr>
          <w:rFonts w:asciiTheme="minorHAnsi" w:hAnsiTheme="minorHAnsi" w:cstheme="minorHAnsi"/>
        </w:rPr>
        <w:t xml:space="preserve"> and non-CO</w:t>
      </w:r>
      <w:r w:rsidR="005E51E7">
        <w:rPr>
          <w:rFonts w:asciiTheme="minorHAnsi" w:hAnsiTheme="minorHAnsi" w:cstheme="minorHAnsi"/>
          <w:vertAlign w:val="subscript"/>
        </w:rPr>
        <w:t>2</w:t>
      </w:r>
      <w:r w:rsidR="005E51E7">
        <w:rPr>
          <w:rFonts w:asciiTheme="minorHAnsi" w:hAnsiTheme="minorHAnsi" w:cstheme="minorHAnsi"/>
        </w:rPr>
        <w:t xml:space="preserve"> warming, but exploring these trade-offs is a matter for </w:t>
      </w:r>
      <w:proofErr w:type="gramStart"/>
      <w:r w:rsidR="005E51E7">
        <w:rPr>
          <w:rFonts w:asciiTheme="minorHAnsi" w:hAnsiTheme="minorHAnsi" w:cstheme="minorHAnsi"/>
        </w:rPr>
        <w:t>policy-makers</w:t>
      </w:r>
      <w:proofErr w:type="gramEnd"/>
      <w:r w:rsidR="005E51E7">
        <w:rPr>
          <w:rFonts w:asciiTheme="minorHAnsi" w:hAnsiTheme="minorHAnsi" w:cstheme="minorHAnsi"/>
        </w:rPr>
        <w:t>. The concept of CO</w:t>
      </w:r>
      <w:r w:rsidR="005E51E7">
        <w:rPr>
          <w:rFonts w:asciiTheme="minorHAnsi" w:hAnsiTheme="minorHAnsi" w:cstheme="minorHAnsi"/>
        </w:rPr>
        <w:softHyphen/>
      </w:r>
      <w:r w:rsidR="005E51E7">
        <w:rPr>
          <w:rFonts w:asciiTheme="minorHAnsi" w:hAnsiTheme="minorHAnsi" w:cstheme="minorHAnsi"/>
          <w:vertAlign w:val="subscript"/>
        </w:rPr>
        <w:t>2</w:t>
      </w:r>
      <w:r w:rsidR="005E51E7">
        <w:rPr>
          <w:rFonts w:asciiTheme="minorHAnsi" w:hAnsiTheme="minorHAnsi" w:cstheme="minorHAnsi"/>
        </w:rPr>
        <w:t xml:space="preserve">-fe </w:t>
      </w:r>
      <w:proofErr w:type="gramStart"/>
      <w:r w:rsidR="005E51E7">
        <w:rPr>
          <w:rFonts w:asciiTheme="minorHAnsi" w:hAnsiTheme="minorHAnsi" w:cstheme="minorHAnsi"/>
        </w:rPr>
        <w:t>emissions, or</w:t>
      </w:r>
      <w:proofErr w:type="gramEnd"/>
      <w:r w:rsidR="005E51E7">
        <w:rPr>
          <w:rFonts w:asciiTheme="minorHAnsi" w:hAnsiTheme="minorHAnsi" w:cstheme="minorHAnsi"/>
        </w:rPr>
        <w:t xml:space="preserve"> warming-equivalent emissions that are very similar and much easier to calculate (see </w:t>
      </w:r>
      <w:del w:id="410" w:author="Stuart Jenkins" w:date="2019-12-10T17:25:00Z">
        <w:r w:rsidR="005E51E7" w:rsidDel="004557B6">
          <w:rPr>
            <w:rFonts w:asciiTheme="minorHAnsi" w:hAnsiTheme="minorHAnsi" w:cstheme="minorHAnsi"/>
          </w:rPr>
          <w:delText>box</w:delText>
        </w:r>
      </w:del>
      <w:ins w:id="411" w:author="Stuart Jenkins" w:date="2019-12-10T17:25:00Z">
        <w:r w:rsidR="004557B6">
          <w:rPr>
            <w:rFonts w:asciiTheme="minorHAnsi" w:hAnsiTheme="minorHAnsi" w:cstheme="minorHAnsi"/>
          </w:rPr>
          <w:t>supplementary information</w:t>
        </w:r>
      </w:ins>
      <w:r w:rsidR="005E51E7">
        <w:rPr>
          <w:rFonts w:asciiTheme="minorHAnsi" w:hAnsiTheme="minorHAnsi" w:cstheme="minorHAnsi"/>
        </w:rPr>
        <w:t xml:space="preserve">), provides the necessary framework. </w:t>
      </w:r>
    </w:p>
    <w:p w14:paraId="484976E5" w14:textId="45631D09" w:rsidR="005E51E7" w:rsidRDefault="005E51E7" w:rsidP="001E7D0F">
      <w:pPr>
        <w:jc w:val="both"/>
        <w:rPr>
          <w:rFonts w:asciiTheme="minorHAnsi" w:hAnsiTheme="minorHAnsi" w:cstheme="minorHAnsi"/>
        </w:rPr>
      </w:pPr>
    </w:p>
    <w:p w14:paraId="065DC70D" w14:textId="615C44E2" w:rsidR="005E51E7" w:rsidDel="00E4460F" w:rsidRDefault="005E51E7" w:rsidP="001E7D0F">
      <w:pPr>
        <w:jc w:val="both"/>
        <w:rPr>
          <w:del w:id="412" w:author="Stuart Jenkins" w:date="2019-12-06T15:57:00Z"/>
          <w:rFonts w:asciiTheme="minorHAnsi" w:hAnsiTheme="minorHAnsi" w:cstheme="minorHAnsi"/>
        </w:rPr>
      </w:pPr>
      <w:del w:id="413" w:author="Stuart Jenkins" w:date="2019-12-06T15:57:00Z">
        <w:r w:rsidDel="00E4460F">
          <w:rPr>
            <w:rFonts w:asciiTheme="minorHAnsi" w:hAnsiTheme="minorHAnsi" w:cstheme="minorHAnsi"/>
          </w:rPr>
          <w:delText>AND I SUGGEST WE END IT THERE. KEEP ALL THIS OTHER MATERIAL TO USE LATER, BUT THIS MAKES THE POINT.</w:delText>
        </w:r>
      </w:del>
    </w:p>
    <w:p w14:paraId="29C8D402" w14:textId="5E65239B" w:rsidR="00555754" w:rsidDel="00EA0691" w:rsidRDefault="00555754" w:rsidP="001E7D0F">
      <w:pPr>
        <w:jc w:val="both"/>
        <w:rPr>
          <w:del w:id="414" w:author="Stuart Jenkins" w:date="2019-12-10T14:28:00Z"/>
          <w:rFonts w:asciiTheme="minorHAnsi" w:hAnsiTheme="minorHAnsi" w:cstheme="minorHAnsi"/>
          <w:b/>
          <w:bCs/>
          <w:i/>
          <w:iCs/>
        </w:rPr>
      </w:pPr>
    </w:p>
    <w:p w14:paraId="205F6B61" w14:textId="6250F007" w:rsidR="008666A6" w:rsidRPr="0045212B" w:rsidDel="00EA0691" w:rsidRDefault="008666A6" w:rsidP="001E7D0F">
      <w:pPr>
        <w:jc w:val="both"/>
        <w:rPr>
          <w:del w:id="415" w:author="Stuart Jenkins" w:date="2019-12-10T14:28:00Z"/>
          <w:rFonts w:asciiTheme="minorHAnsi" w:hAnsiTheme="minorHAnsi" w:cstheme="minorHAnsi"/>
          <w:b/>
          <w:bCs/>
          <w:i/>
          <w:iCs/>
        </w:rPr>
      </w:pPr>
      <w:del w:id="416" w:author="Stuart Jenkins" w:date="2019-12-10T14:28:00Z">
        <w:r w:rsidRPr="0045212B" w:rsidDel="00EA0691">
          <w:rPr>
            <w:rFonts w:asciiTheme="minorHAnsi" w:hAnsiTheme="minorHAnsi" w:cstheme="minorHAnsi"/>
            <w:b/>
            <w:bCs/>
            <w:i/>
            <w:iCs/>
          </w:rPr>
          <w:delText>4. 1.5</w:delText>
        </w:r>
        <w:r w:rsidRPr="0045212B" w:rsidDel="00EA0691">
          <w:rPr>
            <w:rFonts w:ascii="Cambria Math" w:eastAsia="Cambria Math" w:hAnsi="Cambria Math" w:cs="Cambria Math"/>
            <w:b/>
            <w:bCs/>
            <w:i/>
            <w:iCs/>
          </w:rPr>
          <w:delText>℃</w:delText>
        </w:r>
        <w:r w:rsidRPr="0045212B" w:rsidDel="00EA0691">
          <w:rPr>
            <w:rFonts w:asciiTheme="minorHAnsi" w:hAnsiTheme="minorHAnsi" w:cstheme="minorHAnsi"/>
            <w:b/>
            <w:bCs/>
            <w:i/>
            <w:iCs/>
          </w:rPr>
          <w:delText xml:space="preserve"> </w:delText>
        </w:r>
        <w:r w:rsidR="006C311E" w:rsidRPr="0045212B" w:rsidDel="00EA0691">
          <w:rPr>
            <w:rFonts w:asciiTheme="minorHAnsi" w:hAnsiTheme="minorHAnsi" w:cstheme="minorHAnsi"/>
            <w:b/>
            <w:bCs/>
            <w:i/>
            <w:iCs/>
          </w:rPr>
          <w:delText>and</w:delText>
        </w:r>
        <w:r w:rsidRPr="0045212B" w:rsidDel="00EA0691">
          <w:rPr>
            <w:rFonts w:asciiTheme="minorHAnsi" w:hAnsiTheme="minorHAnsi" w:cstheme="minorHAnsi"/>
            <w:b/>
            <w:bCs/>
            <w:i/>
            <w:iCs/>
          </w:rPr>
          <w:delText xml:space="preserve"> 2.0</w:delText>
        </w:r>
        <w:r w:rsidRPr="0045212B" w:rsidDel="00EA0691">
          <w:rPr>
            <w:rFonts w:ascii="Cambria Math" w:eastAsia="Cambria Math" w:hAnsi="Cambria Math" w:cs="Cambria Math"/>
            <w:b/>
            <w:bCs/>
            <w:i/>
            <w:iCs/>
          </w:rPr>
          <w:delText>℃</w:delText>
        </w:r>
        <w:r w:rsidR="006C311E" w:rsidRPr="0045212B" w:rsidDel="00EA0691">
          <w:rPr>
            <w:rFonts w:asciiTheme="minorHAnsi" w:hAnsiTheme="minorHAnsi" w:cstheme="minorHAnsi"/>
            <w:b/>
            <w:bCs/>
            <w:i/>
            <w:iCs/>
          </w:rPr>
          <w:delText>-</w:delText>
        </w:r>
        <w:r w:rsidRPr="0045212B" w:rsidDel="00EA0691">
          <w:rPr>
            <w:rFonts w:asciiTheme="minorHAnsi" w:hAnsiTheme="minorHAnsi" w:cstheme="minorHAnsi"/>
            <w:b/>
            <w:bCs/>
            <w:i/>
            <w:iCs/>
          </w:rPr>
          <w:delText>compatible carbon budgets</w:delText>
        </w:r>
      </w:del>
    </w:p>
    <w:p w14:paraId="623E566A" w14:textId="56152751" w:rsidR="008666A6" w:rsidRPr="0045212B" w:rsidDel="00EA0691" w:rsidRDefault="008666A6" w:rsidP="001E7D0F">
      <w:pPr>
        <w:jc w:val="both"/>
        <w:rPr>
          <w:del w:id="417" w:author="Stuart Jenkins" w:date="2019-12-10T14:28:00Z"/>
          <w:rFonts w:asciiTheme="minorHAnsi" w:hAnsiTheme="minorHAnsi" w:cstheme="minorHAnsi"/>
        </w:rPr>
      </w:pPr>
    </w:p>
    <w:p w14:paraId="03B11D1A" w14:textId="2DF69163" w:rsidR="00894856" w:rsidRPr="0045212B" w:rsidDel="00EA0691" w:rsidRDefault="00C14D67" w:rsidP="001E7D0F">
      <w:pPr>
        <w:jc w:val="both"/>
        <w:rPr>
          <w:del w:id="418" w:author="Stuart Jenkins" w:date="2019-12-10T14:28:00Z"/>
          <w:rFonts w:asciiTheme="minorHAnsi" w:hAnsiTheme="minorHAnsi" w:cstheme="minorHAnsi"/>
        </w:rPr>
      </w:pPr>
      <w:del w:id="419" w:author="Stuart Jenkins" w:date="2019-12-10T14:28:00Z">
        <w:r w:rsidRPr="0045212B" w:rsidDel="00EA0691">
          <w:rPr>
            <w:rFonts w:asciiTheme="minorHAnsi" w:hAnsiTheme="minorHAnsi" w:cstheme="minorHAnsi"/>
          </w:rPr>
          <w:delText xml:space="preserve">The </w:delText>
        </w:r>
        <w:r w:rsidR="00894856" w:rsidRPr="0045212B" w:rsidDel="00EA0691">
          <w:rPr>
            <w:rFonts w:asciiTheme="minorHAnsi" w:hAnsiTheme="minorHAnsi" w:cstheme="minorHAnsi"/>
          </w:rPr>
          <w:delText xml:space="preserve">combination of a </w:delText>
        </w:r>
        <w:r w:rsidRPr="0045212B" w:rsidDel="00EA0691">
          <w:rPr>
            <w:rFonts w:asciiTheme="minorHAnsi" w:hAnsiTheme="minorHAnsi" w:cstheme="minorHAnsi"/>
          </w:rPr>
          <w:delText xml:space="preserve">physically sound </w:delText>
        </w:r>
        <w:r w:rsidR="00894856" w:rsidRPr="0045212B" w:rsidDel="00EA0691">
          <w:rPr>
            <w:rFonts w:asciiTheme="minorHAnsi" w:hAnsiTheme="minorHAnsi" w:cstheme="minorHAnsi"/>
          </w:rPr>
          <w:delText>metric to account for the contribution of non-CO</w:delText>
        </w:r>
        <w:r w:rsidR="00894856" w:rsidRPr="0045212B" w:rsidDel="00EA0691">
          <w:rPr>
            <w:rFonts w:asciiTheme="minorHAnsi" w:hAnsiTheme="minorHAnsi" w:cstheme="minorHAnsi"/>
            <w:vertAlign w:val="subscript"/>
          </w:rPr>
          <w:delText>2</w:delText>
        </w:r>
        <w:r w:rsidR="00894856" w:rsidRPr="0045212B" w:rsidDel="00EA0691">
          <w:rPr>
            <w:rFonts w:asciiTheme="minorHAnsi" w:hAnsiTheme="minorHAnsi" w:cstheme="minorHAnsi"/>
          </w:rPr>
          <w:delText xml:space="preserve"> pollutants </w:delText>
        </w:r>
        <w:r w:rsidRPr="0045212B" w:rsidDel="00EA0691">
          <w:rPr>
            <w:rFonts w:asciiTheme="minorHAnsi" w:hAnsiTheme="minorHAnsi" w:cstheme="minorHAnsi"/>
          </w:rPr>
          <w:delText xml:space="preserve">to global warming </w:delText>
        </w:r>
        <w:r w:rsidR="00894856" w:rsidRPr="0045212B" w:rsidDel="00EA0691">
          <w:rPr>
            <w:rFonts w:asciiTheme="minorHAnsi" w:hAnsiTheme="minorHAnsi" w:cstheme="minorHAnsi"/>
          </w:rPr>
          <w:delText>and an assessment of the best estimate and uncertainty on the TCRE parameter provide much needed information</w:delText>
        </w:r>
        <w:r w:rsidRPr="0045212B" w:rsidDel="00EA0691">
          <w:rPr>
            <w:rFonts w:asciiTheme="minorHAnsi" w:hAnsiTheme="minorHAnsi" w:cstheme="minorHAnsi"/>
          </w:rPr>
          <w:delText xml:space="preserve"> towards designing optimal climate policy.</w:delText>
        </w:r>
        <w:r w:rsidR="00894856" w:rsidRPr="0045212B" w:rsidDel="00EA0691">
          <w:rPr>
            <w:rFonts w:asciiTheme="minorHAnsi" w:hAnsiTheme="minorHAnsi" w:cstheme="minorHAnsi"/>
          </w:rPr>
          <w:delText xml:space="preserve"> They allow us, in a physically representative way and with no reliance on any specific model</w:delText>
        </w:r>
        <w:r w:rsidRPr="0045212B" w:rsidDel="00EA0691">
          <w:rPr>
            <w:rFonts w:asciiTheme="minorHAnsi" w:hAnsiTheme="minorHAnsi" w:cstheme="minorHAnsi"/>
          </w:rPr>
          <w:delText>,</w:delText>
        </w:r>
        <w:r w:rsidR="00894856" w:rsidRPr="0045212B" w:rsidDel="00EA0691">
          <w:rPr>
            <w:rFonts w:asciiTheme="minorHAnsi" w:hAnsiTheme="minorHAnsi" w:cstheme="minorHAnsi"/>
          </w:rPr>
          <w:delText xml:space="preserve"> a way of comparing estimates of the remaining carbon budget to a given climate target such as those set out in the Paris Agreement</w:delText>
        </w:r>
        <w:r w:rsidR="00364129" w:rsidRPr="0045212B" w:rsidDel="00EA0691">
          <w:rPr>
            <w:rFonts w:asciiTheme="minorHAnsi" w:hAnsiTheme="minorHAnsi" w:cstheme="minorHAnsi"/>
          </w:rPr>
          <w:fldChar w:fldCharType="begin"/>
        </w:r>
        <w:r w:rsidR="00364129" w:rsidRPr="0045212B" w:rsidDel="00EA0691">
          <w:rPr>
            <w:rFonts w:asciiTheme="minorHAnsi" w:hAnsiTheme="minorHAnsi" w:cstheme="minorHAnsi"/>
          </w:rPr>
          <w:delInstrText xml:space="preserve"> ADDIN ZOTERO_ITEM CSL_CITATION {"citationID":"6roRRZ1F","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delInstrText>
        </w:r>
        <w:r w:rsidR="00364129" w:rsidRPr="0045212B" w:rsidDel="00EA0691">
          <w:rPr>
            <w:rFonts w:asciiTheme="minorHAnsi" w:hAnsiTheme="minorHAnsi" w:cstheme="minorHAnsi"/>
          </w:rPr>
          <w:fldChar w:fldCharType="separate"/>
        </w:r>
        <w:r w:rsidR="00364129" w:rsidRPr="0045212B" w:rsidDel="00EA0691">
          <w:rPr>
            <w:rFonts w:asciiTheme="minorHAnsi" w:hAnsiTheme="minorHAnsi" w:cstheme="minorHAnsi"/>
            <w:vertAlign w:val="superscript"/>
          </w:rPr>
          <w:delText>2</w:delText>
        </w:r>
        <w:r w:rsidR="00364129" w:rsidRPr="0045212B" w:rsidDel="00EA0691">
          <w:rPr>
            <w:rFonts w:asciiTheme="minorHAnsi" w:hAnsiTheme="minorHAnsi" w:cstheme="minorHAnsi"/>
          </w:rPr>
          <w:fldChar w:fldCharType="end"/>
        </w:r>
        <w:r w:rsidR="00894856" w:rsidRPr="0045212B" w:rsidDel="00EA0691">
          <w:rPr>
            <w:rFonts w:asciiTheme="minorHAnsi" w:hAnsiTheme="minorHAnsi" w:cstheme="minorHAnsi"/>
          </w:rPr>
          <w:delText xml:space="preserve"> text. </w:delText>
        </w:r>
      </w:del>
    </w:p>
    <w:p w14:paraId="3248CC05" w14:textId="6734589B" w:rsidR="00894856" w:rsidRPr="0045212B" w:rsidDel="00EA0691" w:rsidRDefault="00894856" w:rsidP="001E7D0F">
      <w:pPr>
        <w:jc w:val="both"/>
        <w:rPr>
          <w:del w:id="420" w:author="Stuart Jenkins" w:date="2019-12-10T14:28:00Z"/>
          <w:rFonts w:asciiTheme="minorHAnsi" w:hAnsiTheme="minorHAnsi" w:cstheme="minorHAnsi"/>
        </w:rPr>
      </w:pPr>
    </w:p>
    <w:p w14:paraId="1BA8689F" w14:textId="372F211F" w:rsidR="00894856" w:rsidRPr="0045212B" w:rsidDel="00EA0691" w:rsidRDefault="00364129" w:rsidP="001E7D0F">
      <w:pPr>
        <w:jc w:val="both"/>
        <w:rPr>
          <w:del w:id="421" w:author="Stuart Jenkins" w:date="2019-12-10T14:28:00Z"/>
          <w:rFonts w:asciiTheme="minorHAnsi" w:hAnsiTheme="minorHAnsi" w:cstheme="minorHAnsi"/>
        </w:rPr>
      </w:pPr>
      <w:del w:id="422" w:author="Stuart Jenkins" w:date="2019-12-10T14:28:00Z">
        <w:r w:rsidRPr="0045212B" w:rsidDel="00EA0691">
          <w:rPr>
            <w:rFonts w:asciiTheme="minorHAnsi" w:hAnsiTheme="minorHAnsi" w:cstheme="minorHAnsi"/>
          </w:rPr>
          <w:delText xml:space="preserve">Similarly to </w:delText>
        </w:r>
        <w:r w:rsidR="00894856" w:rsidRPr="0045212B" w:rsidDel="00EA0691">
          <w:rPr>
            <w:rFonts w:asciiTheme="minorHAnsi" w:hAnsiTheme="minorHAnsi" w:cstheme="minorHAnsi"/>
          </w:rPr>
          <w:delText xml:space="preserve">the method outlined in Rogelj </w:delText>
        </w:r>
        <w:r w:rsidR="00894856" w:rsidRPr="0045212B" w:rsidDel="00EA0691">
          <w:rPr>
            <w:rFonts w:asciiTheme="minorHAnsi" w:hAnsiTheme="minorHAnsi" w:cstheme="minorHAnsi"/>
            <w:i/>
            <w:iCs/>
          </w:rPr>
          <w:delText>et al.</w:delText>
        </w:r>
        <w:r w:rsidR="00894856" w:rsidRPr="0045212B" w:rsidDel="00EA0691">
          <w:rPr>
            <w:rFonts w:asciiTheme="minorHAnsi" w:hAnsiTheme="minorHAnsi" w:cstheme="minorHAnsi"/>
          </w:rPr>
          <w:delText>, 2019</w:delText>
        </w:r>
        <w:r w:rsidRPr="0045212B" w:rsidDel="00EA0691">
          <w:rPr>
            <w:rFonts w:asciiTheme="minorHAnsi" w:hAnsiTheme="minorHAnsi" w:cstheme="minorHAnsi"/>
          </w:rPr>
          <w:fldChar w:fldCharType="begin"/>
        </w:r>
        <w:r w:rsidRPr="0045212B" w:rsidDel="00EA0691">
          <w:rPr>
            <w:rFonts w:asciiTheme="minorHAnsi" w:hAnsiTheme="minorHAnsi" w:cstheme="minorHAnsi"/>
          </w:rPr>
          <w:delInstrText xml:space="preserve"> ADDIN ZOTERO_ITEM CSL_CITATION {"citationID":"bQsmYWnf","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delInstrText>
        </w:r>
        <w:r w:rsidRPr="0045212B" w:rsidDel="00EA0691">
          <w:rPr>
            <w:rFonts w:asciiTheme="minorHAnsi" w:hAnsiTheme="minorHAnsi" w:cstheme="minorHAnsi"/>
          </w:rPr>
          <w:fldChar w:fldCharType="separate"/>
        </w:r>
        <w:r w:rsidRPr="0045212B" w:rsidDel="00EA0691">
          <w:rPr>
            <w:rFonts w:asciiTheme="minorHAnsi" w:hAnsiTheme="minorHAnsi" w:cstheme="minorHAnsi"/>
            <w:vertAlign w:val="superscript"/>
          </w:rPr>
          <w:delText>3</w:delText>
        </w:r>
        <w:r w:rsidRPr="0045212B" w:rsidDel="00EA0691">
          <w:rPr>
            <w:rFonts w:asciiTheme="minorHAnsi" w:hAnsiTheme="minorHAnsi" w:cstheme="minorHAnsi"/>
          </w:rPr>
          <w:fldChar w:fldCharType="end"/>
        </w:r>
        <w:r w:rsidRPr="0045212B" w:rsidDel="00EA0691">
          <w:rPr>
            <w:rFonts w:asciiTheme="minorHAnsi" w:hAnsiTheme="minorHAnsi" w:cstheme="minorHAnsi"/>
          </w:rPr>
          <w:delText>,</w:delText>
        </w:r>
        <w:r w:rsidR="00C14D67" w:rsidRPr="0045212B" w:rsidDel="00EA0691">
          <w:rPr>
            <w:rFonts w:asciiTheme="minorHAnsi" w:hAnsiTheme="minorHAnsi" w:cstheme="minorHAnsi"/>
          </w:rPr>
          <w:delText xml:space="preserve"> we chose to diagnose the carbon budget as the carbon emissions available to remain within a certain temperature threshold, </w:delText>
        </w:r>
        <w:r w:rsidR="008A7BF8" w:rsidRPr="0045212B" w:rsidDel="00EA0691">
          <w:rPr>
            <w:rFonts w:asciiTheme="minorHAnsi" w:hAnsiTheme="minorHAnsi" w:cstheme="minorHAnsi"/>
          </w:rPr>
          <w:delText xml:space="preserve">but </w:delText>
        </w:r>
        <w:r w:rsidRPr="0045212B" w:rsidDel="00EA0691">
          <w:rPr>
            <w:rFonts w:asciiTheme="minorHAnsi" w:hAnsiTheme="minorHAnsi" w:cstheme="minorHAnsi"/>
          </w:rPr>
          <w:delText>in our case accounting for</w:delText>
        </w:r>
        <w:r w:rsidR="00C14D67" w:rsidRPr="0045212B" w:rsidDel="00EA0691">
          <w:rPr>
            <w:rFonts w:asciiTheme="minorHAnsi" w:hAnsiTheme="minorHAnsi" w:cstheme="minorHAnsi"/>
          </w:rPr>
          <w:delText xml:space="preserve"> sources of non-CO</w:delText>
        </w:r>
        <w:r w:rsidR="00C14D67" w:rsidRPr="0045212B" w:rsidDel="00EA0691">
          <w:rPr>
            <w:rFonts w:asciiTheme="minorHAnsi" w:hAnsiTheme="minorHAnsi" w:cstheme="minorHAnsi"/>
            <w:vertAlign w:val="subscript"/>
          </w:rPr>
          <w:delText>2</w:delText>
        </w:r>
        <w:r w:rsidR="00C14D67" w:rsidRPr="0045212B" w:rsidDel="00EA0691">
          <w:rPr>
            <w:rFonts w:asciiTheme="minorHAnsi" w:hAnsiTheme="minorHAnsi" w:cstheme="minorHAnsi"/>
          </w:rPr>
          <w:delText xml:space="preserve"> warming using </w:delText>
        </w:r>
        <w:r w:rsidRPr="0045212B" w:rsidDel="00EA0691">
          <w:rPr>
            <w:rFonts w:asciiTheme="minorHAnsi" w:hAnsiTheme="minorHAnsi" w:cstheme="minorHAnsi"/>
          </w:rPr>
          <w:delText xml:space="preserve">the </w:delText>
        </w:r>
        <w:r w:rsidR="00C14D67" w:rsidRPr="0045212B" w:rsidDel="00EA0691">
          <w:rPr>
            <w:rFonts w:asciiTheme="minorHAnsi" w:hAnsiTheme="minorHAnsi" w:cstheme="minorHAnsi"/>
          </w:rPr>
          <w:delText>CO</w:delText>
        </w:r>
        <w:r w:rsidR="00C14D67" w:rsidRPr="0045212B" w:rsidDel="00EA0691">
          <w:rPr>
            <w:rFonts w:asciiTheme="minorHAnsi" w:hAnsiTheme="minorHAnsi" w:cstheme="minorHAnsi"/>
            <w:vertAlign w:val="subscript"/>
          </w:rPr>
          <w:delText>2</w:delText>
        </w:r>
        <w:r w:rsidR="00C14D67" w:rsidRPr="0045212B" w:rsidDel="00EA0691">
          <w:rPr>
            <w:rFonts w:asciiTheme="minorHAnsi" w:hAnsiTheme="minorHAnsi" w:cstheme="minorHAnsi"/>
          </w:rPr>
          <w:delText xml:space="preserve">-fe </w:delText>
        </w:r>
        <w:r w:rsidRPr="0045212B" w:rsidDel="00EA0691">
          <w:rPr>
            <w:rFonts w:asciiTheme="minorHAnsi" w:hAnsiTheme="minorHAnsi" w:cstheme="minorHAnsi"/>
          </w:rPr>
          <w:delText>metric</w:delText>
        </w:r>
        <w:r w:rsidR="00C14D67" w:rsidRPr="0045212B" w:rsidDel="00EA0691">
          <w:rPr>
            <w:rFonts w:asciiTheme="minorHAnsi" w:hAnsiTheme="minorHAnsi" w:cstheme="minorHAnsi"/>
          </w:rPr>
          <w:delText>.</w:delText>
        </w:r>
        <w:r w:rsidR="00894856" w:rsidRPr="0045212B" w:rsidDel="00EA0691">
          <w:rPr>
            <w:rFonts w:asciiTheme="minorHAnsi" w:hAnsiTheme="minorHAnsi" w:cstheme="minorHAnsi"/>
          </w:rPr>
          <w:delText xml:space="preserve"> </w:delText>
        </w:r>
        <w:r w:rsidR="00C14D67" w:rsidRPr="0045212B" w:rsidDel="00EA0691">
          <w:rPr>
            <w:rFonts w:asciiTheme="minorHAnsi" w:hAnsiTheme="minorHAnsi" w:cstheme="minorHAnsi"/>
          </w:rPr>
          <w:delText>By</w:delText>
        </w:r>
        <w:r w:rsidR="00970585" w:rsidRPr="0045212B" w:rsidDel="00EA0691">
          <w:rPr>
            <w:rFonts w:asciiTheme="minorHAnsi" w:hAnsiTheme="minorHAnsi" w:cstheme="minorHAnsi"/>
          </w:rPr>
          <w:delText xml:space="preserve"> </w:delText>
        </w:r>
        <w:r w:rsidR="00894856" w:rsidRPr="0045212B" w:rsidDel="00EA0691">
          <w:rPr>
            <w:rFonts w:asciiTheme="minorHAnsi" w:hAnsiTheme="minorHAnsi" w:cstheme="minorHAnsi"/>
          </w:rPr>
          <w:delText>computing CO</w:delText>
        </w:r>
        <w:r w:rsidR="00894856" w:rsidRPr="0045212B" w:rsidDel="00EA0691">
          <w:rPr>
            <w:rFonts w:asciiTheme="minorHAnsi" w:hAnsiTheme="minorHAnsi" w:cstheme="minorHAnsi"/>
            <w:vertAlign w:val="subscript"/>
          </w:rPr>
          <w:delText>2</w:delText>
        </w:r>
        <w:r w:rsidR="00894856" w:rsidRPr="0045212B" w:rsidDel="00EA0691">
          <w:rPr>
            <w:rFonts w:asciiTheme="minorHAnsi" w:hAnsiTheme="minorHAnsi" w:cstheme="minorHAnsi"/>
          </w:rPr>
          <w:delText xml:space="preserve">-fe emissions directly instead of inferring them from a temperature response to </w:delText>
        </w:r>
        <w:r w:rsidR="00B617C8" w:rsidRPr="0045212B" w:rsidDel="00EA0691">
          <w:rPr>
            <w:rFonts w:asciiTheme="minorHAnsi" w:hAnsiTheme="minorHAnsi" w:cstheme="minorHAnsi"/>
          </w:rPr>
          <w:delText xml:space="preserve">the </w:delText>
        </w:r>
        <w:r w:rsidR="00894856" w:rsidRPr="0045212B" w:rsidDel="00EA0691">
          <w:rPr>
            <w:rFonts w:asciiTheme="minorHAnsi" w:hAnsiTheme="minorHAnsi" w:cstheme="minorHAnsi"/>
          </w:rPr>
          <w:delText>non-CO</w:delText>
        </w:r>
        <w:r w:rsidR="00894856" w:rsidRPr="0045212B" w:rsidDel="00EA0691">
          <w:rPr>
            <w:rFonts w:asciiTheme="minorHAnsi" w:hAnsiTheme="minorHAnsi" w:cstheme="minorHAnsi"/>
            <w:vertAlign w:val="subscript"/>
          </w:rPr>
          <w:delText>2</w:delText>
        </w:r>
        <w:r w:rsidR="00894856" w:rsidRPr="0045212B" w:rsidDel="00EA0691">
          <w:rPr>
            <w:rFonts w:asciiTheme="minorHAnsi" w:hAnsiTheme="minorHAnsi" w:cstheme="minorHAnsi"/>
          </w:rPr>
          <w:delText xml:space="preserve"> pollutants</w:delText>
        </w:r>
        <w:r w:rsidR="00C14D67" w:rsidRPr="0045212B" w:rsidDel="00EA0691">
          <w:rPr>
            <w:rFonts w:asciiTheme="minorHAnsi" w:hAnsiTheme="minorHAnsi" w:cstheme="minorHAnsi"/>
          </w:rPr>
          <w:delText xml:space="preserve"> the uncertainty we compute for the likely</w:delText>
        </w:r>
        <w:r w:rsidR="00D50110" w:rsidRPr="0045212B" w:rsidDel="00EA0691">
          <w:rPr>
            <w:rFonts w:asciiTheme="minorHAnsi" w:hAnsiTheme="minorHAnsi" w:cstheme="minorHAnsi"/>
          </w:rPr>
          <w:delText>-</w:delText>
        </w:r>
        <w:r w:rsidR="00C14D67" w:rsidRPr="0045212B" w:rsidDel="00EA0691">
          <w:rPr>
            <w:rFonts w:asciiTheme="minorHAnsi" w:hAnsiTheme="minorHAnsi" w:cstheme="minorHAnsi"/>
          </w:rPr>
          <w:delText xml:space="preserve">range </w:delText>
        </w:r>
        <w:r w:rsidR="00D50110" w:rsidRPr="0045212B" w:rsidDel="00EA0691">
          <w:rPr>
            <w:rFonts w:asciiTheme="minorHAnsi" w:hAnsiTheme="minorHAnsi" w:cstheme="minorHAnsi"/>
          </w:rPr>
          <w:delText xml:space="preserve">of </w:delText>
        </w:r>
        <w:r w:rsidR="00C14D67" w:rsidRPr="0045212B" w:rsidDel="00EA0691">
          <w:rPr>
            <w:rFonts w:asciiTheme="minorHAnsi" w:hAnsiTheme="minorHAnsi" w:cstheme="minorHAnsi"/>
          </w:rPr>
          <w:delText>carbon budgets is reduced</w:delText>
        </w:r>
        <w:r w:rsidR="008A7BF8" w:rsidRPr="0045212B" w:rsidDel="00EA0691">
          <w:rPr>
            <w:rFonts w:asciiTheme="minorHAnsi" w:hAnsiTheme="minorHAnsi" w:cstheme="minorHAnsi"/>
          </w:rPr>
          <w:delText>. As explained above, because of the nature of designed scenarios, they do not represent a distribution over which we can sample a percentile. This makes accounting for the non-CO</w:delText>
        </w:r>
        <w:r w:rsidR="008A7BF8" w:rsidRPr="0045212B" w:rsidDel="00EA0691">
          <w:rPr>
            <w:rFonts w:asciiTheme="minorHAnsi" w:hAnsiTheme="minorHAnsi" w:cstheme="minorHAnsi"/>
            <w:vertAlign w:val="subscript"/>
          </w:rPr>
          <w:delText>2</w:delText>
        </w:r>
        <w:r w:rsidR="008A7BF8" w:rsidRPr="0045212B" w:rsidDel="00EA0691">
          <w:rPr>
            <w:rFonts w:asciiTheme="minorHAnsi" w:hAnsiTheme="minorHAnsi" w:cstheme="minorHAnsi"/>
          </w:rPr>
          <w:delText xml:space="preserve"> warming contribution more difficult than if we simply calculate its impact on the carbon budget directly. </w:delText>
        </w:r>
      </w:del>
    </w:p>
    <w:p w14:paraId="053933CF" w14:textId="261670B7" w:rsidR="00894856" w:rsidRPr="0045212B" w:rsidDel="00EA0691" w:rsidRDefault="00894856" w:rsidP="001E7D0F">
      <w:pPr>
        <w:jc w:val="both"/>
        <w:rPr>
          <w:del w:id="423" w:author="Stuart Jenkins" w:date="2019-12-10T14:28:00Z"/>
          <w:rFonts w:asciiTheme="minorHAnsi" w:hAnsiTheme="minorHAnsi" w:cstheme="minorHAnsi"/>
        </w:rPr>
      </w:pPr>
    </w:p>
    <w:p w14:paraId="1011A701" w14:textId="37ADCDC4" w:rsidR="00DF0F64" w:rsidRPr="0045212B" w:rsidDel="00EA0691" w:rsidRDefault="004D2371" w:rsidP="001E7D0F">
      <w:pPr>
        <w:jc w:val="both"/>
        <w:rPr>
          <w:del w:id="424" w:author="Stuart Jenkins" w:date="2019-12-10T14:28:00Z"/>
          <w:rFonts w:asciiTheme="minorHAnsi" w:hAnsiTheme="minorHAnsi" w:cstheme="minorHAnsi"/>
        </w:rPr>
      </w:pPr>
      <w:del w:id="425" w:author="Stuart Jenkins" w:date="2019-12-10T14:28:00Z">
        <w:r w:rsidRPr="0045212B" w:rsidDel="00EA0691">
          <w:rPr>
            <w:rFonts w:asciiTheme="minorHAnsi" w:hAnsiTheme="minorHAnsi" w:cstheme="minorHAnsi"/>
          </w:rPr>
          <w:delText xml:space="preserve">Figure </w:delText>
        </w:r>
        <w:r w:rsidR="004157B3" w:rsidRPr="0045212B" w:rsidDel="00EA0691">
          <w:rPr>
            <w:rFonts w:asciiTheme="minorHAnsi" w:hAnsiTheme="minorHAnsi" w:cstheme="minorHAnsi"/>
          </w:rPr>
          <w:delText>5a</w:delText>
        </w:r>
        <w:r w:rsidRPr="0045212B" w:rsidDel="00EA0691">
          <w:rPr>
            <w:rFonts w:asciiTheme="minorHAnsi" w:hAnsiTheme="minorHAnsi" w:cstheme="minorHAnsi"/>
          </w:rPr>
          <w:delText xml:space="preserve"> shows how a range of cumulative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and non-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fe budgets combine to create 1.5</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compatible total</w:delText>
        </w:r>
        <w:r w:rsidR="00ED7714" w:rsidRPr="0045212B" w:rsidDel="00EA0691">
          <w:rPr>
            <w:rFonts w:asciiTheme="minorHAnsi" w:hAnsiTheme="minorHAnsi" w:cstheme="minorHAnsi"/>
          </w:rPr>
          <w:delText xml:space="preserve"> CO</w:delText>
        </w:r>
        <w:r w:rsidR="00ED7714" w:rsidRPr="0045212B" w:rsidDel="00EA0691">
          <w:rPr>
            <w:rFonts w:asciiTheme="minorHAnsi" w:hAnsiTheme="minorHAnsi" w:cstheme="minorHAnsi"/>
            <w:vertAlign w:val="subscript"/>
          </w:rPr>
          <w:delText>2</w:delText>
        </w:r>
        <w:r w:rsidR="00ED7714" w:rsidRPr="0045212B" w:rsidDel="00EA0691">
          <w:rPr>
            <w:rFonts w:asciiTheme="minorHAnsi" w:hAnsiTheme="minorHAnsi" w:cstheme="minorHAnsi"/>
          </w:rPr>
          <w:delText xml:space="preserve"> budgets</w:delText>
        </w:r>
        <w:r w:rsidRPr="0045212B" w:rsidDel="00EA0691">
          <w:rPr>
            <w:rFonts w:asciiTheme="minorHAnsi" w:hAnsiTheme="minorHAnsi" w:cstheme="minorHAnsi"/>
          </w:rPr>
          <w:delText xml:space="preserve">. </w:delText>
        </w:r>
        <w:r w:rsidR="00DF0F64" w:rsidRPr="0045212B" w:rsidDel="00EA0691">
          <w:rPr>
            <w:rFonts w:asciiTheme="minorHAnsi" w:hAnsiTheme="minorHAnsi" w:cstheme="minorHAnsi"/>
          </w:rPr>
          <w:delText xml:space="preserve">We </w:delText>
        </w:r>
        <w:r w:rsidR="00C63122" w:rsidRPr="0045212B" w:rsidDel="00EA0691">
          <w:rPr>
            <w:rFonts w:asciiTheme="minorHAnsi" w:hAnsiTheme="minorHAnsi" w:cstheme="minorHAnsi"/>
          </w:rPr>
          <w:delText xml:space="preserve">again </w:delText>
        </w:r>
        <w:r w:rsidR="00DF0F64" w:rsidRPr="0045212B" w:rsidDel="00EA0691">
          <w:rPr>
            <w:rFonts w:asciiTheme="minorHAnsi" w:hAnsiTheme="minorHAnsi" w:cstheme="minorHAnsi"/>
          </w:rPr>
          <w:delText xml:space="preserve">use the Haustein </w:delText>
        </w:r>
        <w:r w:rsidR="00DF0F64" w:rsidRPr="0045212B" w:rsidDel="00EA0691">
          <w:rPr>
            <w:rFonts w:asciiTheme="minorHAnsi" w:hAnsiTheme="minorHAnsi" w:cstheme="minorHAnsi"/>
            <w:i/>
            <w:iCs/>
          </w:rPr>
          <w:delText>et al</w:delText>
        </w:r>
        <w:r w:rsidR="00DF0F64" w:rsidRPr="0045212B" w:rsidDel="00EA0691">
          <w:rPr>
            <w:rFonts w:asciiTheme="minorHAnsi" w:hAnsiTheme="minorHAnsi" w:cstheme="minorHAnsi"/>
          </w:rPr>
          <w:delText>.</w:delText>
        </w:r>
        <w:r w:rsidR="00DF0F64" w:rsidRPr="0045212B" w:rsidDel="00EA0691">
          <w:rPr>
            <w:rFonts w:asciiTheme="minorHAnsi" w:hAnsiTheme="minorHAnsi" w:cstheme="minorHAnsi"/>
          </w:rPr>
          <w:fldChar w:fldCharType="begin"/>
        </w:r>
        <w:r w:rsidR="00384993" w:rsidRPr="0045212B" w:rsidDel="00EA0691">
          <w:rPr>
            <w:rFonts w:asciiTheme="minorHAnsi" w:hAnsiTheme="minorHAnsi" w:cstheme="minorHAnsi"/>
          </w:rPr>
          <w:delInstrText xml:space="preserve"> ADDIN ZOTERO_ITEM CSL_CITATION {"citationID":"TTB7ZNZY","properties":{"formattedCitation":"\\super 21\\nosupersub{}","plainCitation":"21","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delInstrText>
        </w:r>
        <w:r w:rsidR="00DF0F64" w:rsidRPr="0045212B" w:rsidDel="00EA0691">
          <w:rPr>
            <w:rFonts w:asciiTheme="minorHAnsi" w:hAnsiTheme="minorHAnsi" w:cstheme="minorHAnsi"/>
          </w:rPr>
          <w:fldChar w:fldCharType="separate"/>
        </w:r>
        <w:r w:rsidR="00384993" w:rsidRPr="0045212B" w:rsidDel="00EA0691">
          <w:rPr>
            <w:rFonts w:ascii="Calibri" w:hAnsiTheme="minorHAnsi" w:cs="Calibri"/>
            <w:vertAlign w:val="superscript"/>
          </w:rPr>
          <w:delText>21</w:delText>
        </w:r>
        <w:r w:rsidR="00DF0F64" w:rsidRPr="0045212B" w:rsidDel="00EA0691">
          <w:rPr>
            <w:rFonts w:asciiTheme="minorHAnsi" w:hAnsiTheme="minorHAnsi" w:cstheme="minorHAnsi"/>
          </w:rPr>
          <w:fldChar w:fldCharType="end"/>
        </w:r>
        <w:r w:rsidR="00DF0F64" w:rsidRPr="0045212B" w:rsidDel="00EA0691">
          <w:rPr>
            <w:rFonts w:asciiTheme="minorHAnsi" w:hAnsiTheme="minorHAnsi" w:cstheme="minorHAnsi"/>
          </w:rPr>
          <w:delText xml:space="preserve"> optimal fingerprinting technique with best-estimate RF timeseries to estimate the present day temperature anomaly (1.04</w:delText>
        </w:r>
        <w:r w:rsidR="00DF0F64" w:rsidRPr="0045212B" w:rsidDel="00EA0691">
          <w:rPr>
            <w:rFonts w:ascii="Cambria Math" w:eastAsia="Cambria Math" w:hAnsi="Cambria Math" w:cs="Cambria Math"/>
          </w:rPr>
          <w:delText>℃</w:delText>
        </w:r>
        <w:r w:rsidR="00DF0F64" w:rsidRPr="0045212B" w:rsidDel="00EA0691">
          <w:rPr>
            <w:rFonts w:asciiTheme="minorHAnsi" w:hAnsiTheme="minorHAnsi" w:cstheme="minorHAnsi"/>
          </w:rPr>
          <w:delText xml:space="preserve"> above 1850-1900 preindustrial period).</w:delText>
        </w:r>
        <w:r w:rsidR="000843F0" w:rsidRPr="0045212B" w:rsidDel="00EA0691">
          <w:rPr>
            <w:rFonts w:asciiTheme="minorHAnsi" w:hAnsiTheme="minorHAnsi" w:cstheme="minorHAnsi"/>
          </w:rPr>
          <w:delText xml:space="preserve"> </w:delText>
        </w:r>
        <w:r w:rsidR="000843F0" w:rsidRPr="0045212B" w:rsidDel="00EA0691">
          <w:rPr>
            <w:rFonts w:asciiTheme="minorHAnsi" w:hAnsiTheme="minorHAnsi" w:cstheme="minorHAnsi"/>
            <w:color w:val="FF0000"/>
          </w:rPr>
          <w:delText>Should we use GSAT instead since they are IAM output?</w:delText>
        </w:r>
        <w:r w:rsidR="00DF0F64" w:rsidRPr="0045212B" w:rsidDel="00EA0691">
          <w:rPr>
            <w:rFonts w:asciiTheme="minorHAnsi" w:hAnsiTheme="minorHAnsi" w:cstheme="minorHAnsi"/>
          </w:rPr>
          <w:delText xml:space="preserve"> </w:delText>
        </w:r>
        <w:r w:rsidR="00C63122" w:rsidRPr="0045212B" w:rsidDel="00EA0691">
          <w:rPr>
            <w:rFonts w:asciiTheme="minorHAnsi" w:hAnsiTheme="minorHAnsi" w:cstheme="minorHAnsi"/>
          </w:rPr>
          <w:delText>Along with this we choose</w:delText>
        </w:r>
        <w:r w:rsidR="00DF0F64" w:rsidRPr="0045212B" w:rsidDel="00EA0691">
          <w:rPr>
            <w:rFonts w:asciiTheme="minorHAnsi" w:hAnsiTheme="minorHAnsi" w:cstheme="minorHAnsi"/>
          </w:rPr>
          <w:delText xml:space="preserve"> a range of TCRE values to calculate total remaining carbon budget</w:delText>
        </w:r>
        <w:r w:rsidR="00E70C1B" w:rsidRPr="0045212B" w:rsidDel="00EA0691">
          <w:rPr>
            <w:rFonts w:asciiTheme="minorHAnsi" w:hAnsiTheme="minorHAnsi" w:cstheme="minorHAnsi"/>
          </w:rPr>
          <w:delText xml:space="preserve">s, which are </w:delText>
        </w:r>
        <w:r w:rsidR="00DF0F64" w:rsidRPr="0045212B" w:rsidDel="00EA0691">
          <w:rPr>
            <w:rFonts w:asciiTheme="minorHAnsi" w:hAnsiTheme="minorHAnsi" w:cstheme="minorHAnsi"/>
          </w:rPr>
          <w:delText>split between CO</w:delText>
        </w:r>
        <w:r w:rsidR="00DF0F64" w:rsidRPr="0045212B" w:rsidDel="00EA0691">
          <w:rPr>
            <w:rFonts w:asciiTheme="minorHAnsi" w:hAnsiTheme="minorHAnsi" w:cstheme="minorHAnsi"/>
            <w:vertAlign w:val="subscript"/>
          </w:rPr>
          <w:delText>2</w:delText>
        </w:r>
        <w:r w:rsidR="00DF0F64" w:rsidRPr="0045212B" w:rsidDel="00EA0691">
          <w:rPr>
            <w:rFonts w:asciiTheme="minorHAnsi" w:hAnsiTheme="minorHAnsi" w:cstheme="minorHAnsi"/>
          </w:rPr>
          <w:delText xml:space="preserve"> </w:delText>
        </w:r>
        <w:r w:rsidR="00C20A41" w:rsidRPr="0045212B" w:rsidDel="00EA0691">
          <w:rPr>
            <w:rFonts w:asciiTheme="minorHAnsi" w:hAnsiTheme="minorHAnsi" w:cstheme="minorHAnsi"/>
          </w:rPr>
          <w:delText xml:space="preserve">(horizontal axis) </w:delText>
        </w:r>
        <w:r w:rsidR="00DF0F64" w:rsidRPr="0045212B" w:rsidDel="00EA0691">
          <w:rPr>
            <w:rFonts w:asciiTheme="minorHAnsi" w:hAnsiTheme="minorHAnsi" w:cstheme="minorHAnsi"/>
          </w:rPr>
          <w:delText>and non-CO</w:delText>
        </w:r>
        <w:r w:rsidR="00DF0F64" w:rsidRPr="0045212B" w:rsidDel="00EA0691">
          <w:rPr>
            <w:rFonts w:asciiTheme="minorHAnsi" w:hAnsiTheme="minorHAnsi" w:cstheme="minorHAnsi"/>
            <w:vertAlign w:val="subscript"/>
          </w:rPr>
          <w:delText>2</w:delText>
        </w:r>
        <w:r w:rsidR="00DF0F64" w:rsidRPr="0045212B" w:rsidDel="00EA0691">
          <w:rPr>
            <w:rFonts w:asciiTheme="minorHAnsi" w:hAnsiTheme="minorHAnsi" w:cstheme="minorHAnsi"/>
          </w:rPr>
          <w:delText xml:space="preserve"> </w:delText>
        </w:r>
        <w:r w:rsidR="00C20A41" w:rsidRPr="0045212B" w:rsidDel="00EA0691">
          <w:rPr>
            <w:rFonts w:asciiTheme="minorHAnsi" w:hAnsiTheme="minorHAnsi" w:cstheme="minorHAnsi"/>
          </w:rPr>
          <w:delText xml:space="preserve">(vertical axis) </w:delText>
        </w:r>
        <w:r w:rsidR="00DF0F64" w:rsidRPr="0045212B" w:rsidDel="00EA0691">
          <w:rPr>
            <w:rFonts w:asciiTheme="minorHAnsi" w:hAnsiTheme="minorHAnsi" w:cstheme="minorHAnsi"/>
          </w:rPr>
          <w:delText>sources. Supplementary material contains the same calculation for 2.0</w:delText>
        </w:r>
        <w:r w:rsidR="00DF0F64" w:rsidRPr="0045212B" w:rsidDel="00EA0691">
          <w:rPr>
            <w:rFonts w:ascii="Cambria Math" w:eastAsia="Cambria Math" w:hAnsi="Cambria Math" w:cs="Cambria Math"/>
          </w:rPr>
          <w:delText>℃</w:delText>
        </w:r>
        <w:r w:rsidR="00DF0F64" w:rsidRPr="0045212B" w:rsidDel="00EA0691">
          <w:rPr>
            <w:rFonts w:asciiTheme="minorHAnsi" w:hAnsiTheme="minorHAnsi" w:cstheme="minorHAnsi"/>
          </w:rPr>
          <w:delText xml:space="preserve"> </w:delText>
        </w:r>
        <w:r w:rsidR="00E70C1B" w:rsidRPr="0045212B" w:rsidDel="00EA0691">
          <w:rPr>
            <w:rFonts w:asciiTheme="minorHAnsi" w:hAnsiTheme="minorHAnsi" w:cstheme="minorHAnsi"/>
          </w:rPr>
          <w:delText>compatible budgets</w:delText>
        </w:r>
        <w:r w:rsidR="00DF0F64" w:rsidRPr="0045212B" w:rsidDel="00EA0691">
          <w:rPr>
            <w:rFonts w:asciiTheme="minorHAnsi" w:hAnsiTheme="minorHAnsi" w:cstheme="minorHAnsi"/>
          </w:rPr>
          <w:delText xml:space="preserve">. </w:delText>
        </w:r>
        <w:r w:rsidR="00181495" w:rsidRPr="0045212B" w:rsidDel="00EA0691">
          <w:rPr>
            <w:rFonts w:asciiTheme="minorHAnsi" w:hAnsiTheme="minorHAnsi" w:cstheme="minorHAnsi"/>
          </w:rPr>
          <w:delText>**Should quote best estimate remaining total budget to 1.5</w:delText>
        </w:r>
        <w:r w:rsidR="00181495" w:rsidRPr="0045212B" w:rsidDel="00EA0691">
          <w:rPr>
            <w:rFonts w:ascii="Cambria Math" w:eastAsia="Cambria Math" w:hAnsi="Cambria Math" w:cs="Cambria Math"/>
          </w:rPr>
          <w:delText>℃</w:delText>
        </w:r>
        <w:r w:rsidR="003B07F6" w:rsidRPr="0045212B" w:rsidDel="00EA0691">
          <w:rPr>
            <w:rFonts w:asciiTheme="minorHAnsi" w:eastAsia="Cambria Math" w:hAnsiTheme="minorHAnsi" w:cstheme="minorHAnsi"/>
          </w:rPr>
          <w:delText>?</w:delText>
        </w:r>
        <w:r w:rsidR="00181495" w:rsidRPr="0045212B" w:rsidDel="00EA0691">
          <w:rPr>
            <w:rFonts w:asciiTheme="minorHAnsi" w:eastAsia="Cambria Math" w:hAnsiTheme="minorHAnsi" w:cstheme="minorHAnsi"/>
          </w:rPr>
          <w:delText>**</w:delText>
        </w:r>
      </w:del>
    </w:p>
    <w:p w14:paraId="28E0E4EE" w14:textId="21BBA9E1" w:rsidR="00DF0F64" w:rsidRPr="0045212B" w:rsidDel="00EA0691" w:rsidRDefault="00DF0F64" w:rsidP="001E7D0F">
      <w:pPr>
        <w:jc w:val="both"/>
        <w:rPr>
          <w:del w:id="426" w:author="Stuart Jenkins" w:date="2019-12-10T14:28:00Z"/>
          <w:rFonts w:asciiTheme="minorHAnsi" w:hAnsiTheme="minorHAnsi" w:cstheme="minorHAnsi"/>
        </w:rPr>
      </w:pPr>
    </w:p>
    <w:p w14:paraId="694075C9" w14:textId="6AB4BD02" w:rsidR="00DF0F64" w:rsidRPr="0045212B" w:rsidDel="00EA0691" w:rsidRDefault="000843F0" w:rsidP="001E7D0F">
      <w:pPr>
        <w:jc w:val="both"/>
        <w:rPr>
          <w:del w:id="427" w:author="Stuart Jenkins" w:date="2019-12-10T14:28:00Z"/>
          <w:rFonts w:asciiTheme="minorHAnsi" w:hAnsiTheme="minorHAnsi" w:cstheme="minorHAnsi"/>
        </w:rPr>
      </w:pPr>
      <w:del w:id="428" w:author="Stuart Jenkins" w:date="2019-12-10T14:28:00Z">
        <w:r w:rsidRPr="0045212B" w:rsidDel="00EA0691">
          <w:rPr>
            <w:rFonts w:asciiTheme="minorHAnsi" w:hAnsiTheme="minorHAnsi" w:cstheme="minorHAnsi"/>
          </w:rPr>
          <w:delText>The panel is shaded according to the</w:delText>
        </w:r>
        <w:r w:rsidR="00C20A41" w:rsidRPr="0045212B" w:rsidDel="00EA0691">
          <w:rPr>
            <w:rFonts w:asciiTheme="minorHAnsi" w:hAnsiTheme="minorHAnsi" w:cstheme="minorHAnsi"/>
          </w:rPr>
          <w:delText xml:space="preserve"> TCRE, with each </w:delText>
        </w:r>
        <w:r w:rsidRPr="0045212B" w:rsidDel="00EA0691">
          <w:rPr>
            <w:rFonts w:asciiTheme="minorHAnsi" w:hAnsiTheme="minorHAnsi" w:cstheme="minorHAnsi"/>
          </w:rPr>
          <w:delText xml:space="preserve">region </w:delText>
        </w:r>
        <w:r w:rsidR="00C20A41" w:rsidRPr="0045212B" w:rsidDel="00EA0691">
          <w:rPr>
            <w:rFonts w:asciiTheme="minorHAnsi" w:hAnsiTheme="minorHAnsi" w:cstheme="minorHAnsi"/>
          </w:rPr>
          <w:delText>marked with the TCRE value</w:delText>
        </w:r>
        <w:r w:rsidRPr="0045212B" w:rsidDel="00EA0691">
          <w:rPr>
            <w:rFonts w:asciiTheme="minorHAnsi" w:hAnsiTheme="minorHAnsi" w:cstheme="minorHAnsi"/>
          </w:rPr>
          <w:delText xml:space="preserve"> to the nearest 0.5 </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TtC</w:delText>
        </w:r>
        <w:r w:rsidR="00C20A41" w:rsidRPr="0045212B" w:rsidDel="00EA0691">
          <w:rPr>
            <w:rFonts w:asciiTheme="minorHAnsi" w:hAnsiTheme="minorHAnsi" w:cstheme="minorHAnsi"/>
          </w:rPr>
          <w:delText xml:space="preserve">. </w:delText>
        </w:r>
        <w:r w:rsidR="00DF0F64" w:rsidRPr="0045212B" w:rsidDel="00EA0691">
          <w:rPr>
            <w:rFonts w:asciiTheme="minorHAnsi" w:hAnsiTheme="minorHAnsi" w:cstheme="minorHAnsi"/>
          </w:rPr>
          <w:delText xml:space="preserve">Higher TCREs correspond to smaller remaining </w:delText>
        </w:r>
        <w:r w:rsidR="00C20A41" w:rsidRPr="0045212B" w:rsidDel="00EA0691">
          <w:rPr>
            <w:rFonts w:asciiTheme="minorHAnsi" w:hAnsiTheme="minorHAnsi" w:cstheme="minorHAnsi"/>
          </w:rPr>
          <w:delText xml:space="preserve">total </w:delText>
        </w:r>
        <w:r w:rsidR="00DF0F64" w:rsidRPr="0045212B" w:rsidDel="00EA0691">
          <w:rPr>
            <w:rFonts w:asciiTheme="minorHAnsi" w:hAnsiTheme="minorHAnsi" w:cstheme="minorHAnsi"/>
          </w:rPr>
          <w:delText>budgets and vice versa. Black filled circles show the position of each scenario</w:delText>
        </w:r>
        <w:r w:rsidR="002A0537" w:rsidRPr="0045212B" w:rsidDel="00EA0691">
          <w:rPr>
            <w:rFonts w:asciiTheme="minorHAnsi" w:hAnsiTheme="minorHAnsi" w:cstheme="minorHAnsi"/>
          </w:rPr>
          <w:delText>’</w:delText>
        </w:r>
        <w:r w:rsidR="00DF0F64" w:rsidRPr="0045212B" w:rsidDel="00EA0691">
          <w:rPr>
            <w:rFonts w:asciiTheme="minorHAnsi" w:hAnsiTheme="minorHAnsi" w:cstheme="minorHAnsi"/>
          </w:rPr>
          <w:delText>s CO</w:delText>
        </w:r>
        <w:r w:rsidR="00DF0F64" w:rsidRPr="0045212B" w:rsidDel="00EA0691">
          <w:rPr>
            <w:rFonts w:asciiTheme="minorHAnsi" w:hAnsiTheme="minorHAnsi" w:cstheme="minorHAnsi"/>
            <w:vertAlign w:val="subscript"/>
          </w:rPr>
          <w:delText>2</w:delText>
        </w:r>
        <w:r w:rsidR="00DF0F64" w:rsidRPr="0045212B" w:rsidDel="00EA0691">
          <w:rPr>
            <w:rFonts w:asciiTheme="minorHAnsi" w:hAnsiTheme="minorHAnsi" w:cstheme="minorHAnsi"/>
          </w:rPr>
          <w:delText xml:space="preserve"> and non-CO</w:delText>
        </w:r>
        <w:r w:rsidR="00DF0F64" w:rsidRPr="0045212B" w:rsidDel="00EA0691">
          <w:rPr>
            <w:rFonts w:asciiTheme="minorHAnsi" w:hAnsiTheme="minorHAnsi" w:cstheme="minorHAnsi"/>
            <w:vertAlign w:val="subscript"/>
          </w:rPr>
          <w:delText>2</w:delText>
        </w:r>
        <w:r w:rsidR="00DF0F64" w:rsidRPr="0045212B" w:rsidDel="00EA0691">
          <w:rPr>
            <w:rFonts w:asciiTheme="minorHAnsi" w:hAnsiTheme="minorHAnsi" w:cstheme="minorHAnsi"/>
          </w:rPr>
          <w:delText xml:space="preserve"> CO</w:delText>
        </w:r>
        <w:r w:rsidR="00DF0F64" w:rsidRPr="0045212B" w:rsidDel="00EA0691">
          <w:rPr>
            <w:rFonts w:asciiTheme="minorHAnsi" w:hAnsiTheme="minorHAnsi" w:cstheme="minorHAnsi"/>
            <w:vertAlign w:val="subscript"/>
          </w:rPr>
          <w:delText>2</w:delText>
        </w:r>
        <w:r w:rsidR="00DF0F64" w:rsidRPr="0045212B" w:rsidDel="00EA0691">
          <w:rPr>
            <w:rFonts w:asciiTheme="minorHAnsi" w:hAnsiTheme="minorHAnsi" w:cstheme="minorHAnsi"/>
          </w:rPr>
          <w:delText>-fe emissions budgets for all 1.5</w:delText>
        </w:r>
        <w:r w:rsidR="00DF0F64" w:rsidRPr="0045212B" w:rsidDel="00EA0691">
          <w:rPr>
            <w:rFonts w:ascii="Cambria Math" w:eastAsia="Cambria Math" w:hAnsi="Cambria Math" w:cs="Cambria Math"/>
          </w:rPr>
          <w:delText>℃</w:delText>
        </w:r>
        <w:r w:rsidR="00DF0F64" w:rsidRPr="0045212B" w:rsidDel="00EA0691">
          <w:rPr>
            <w:rFonts w:asciiTheme="minorHAnsi" w:hAnsiTheme="minorHAnsi" w:cstheme="minorHAnsi"/>
          </w:rPr>
          <w:delText>-compatible scenarios plotted in figure 1c,d</w:delText>
        </w:r>
        <w:r w:rsidR="00181495" w:rsidRPr="0045212B" w:rsidDel="00EA0691">
          <w:rPr>
            <w:rFonts w:asciiTheme="minorHAnsi" w:hAnsiTheme="minorHAnsi" w:cstheme="minorHAnsi"/>
          </w:rPr>
          <w:delText xml:space="preserve"> (coloured dark blue)</w:delText>
        </w:r>
        <w:r w:rsidR="00DF0F64" w:rsidRPr="0045212B" w:rsidDel="00EA0691">
          <w:rPr>
            <w:rFonts w:asciiTheme="minorHAnsi" w:hAnsiTheme="minorHAnsi" w:cstheme="minorHAnsi"/>
          </w:rPr>
          <w:delText>.</w:delText>
        </w:r>
        <w:r w:rsidR="00181495" w:rsidRPr="0045212B" w:rsidDel="00EA0691">
          <w:rPr>
            <w:rFonts w:asciiTheme="minorHAnsi" w:hAnsiTheme="minorHAnsi" w:cstheme="minorHAnsi"/>
          </w:rPr>
          <w:delText xml:space="preserve"> Vertical and horizontal </w:delText>
        </w:r>
        <w:r w:rsidR="00ED7714" w:rsidRPr="0045212B" w:rsidDel="00EA0691">
          <w:rPr>
            <w:rFonts w:asciiTheme="minorHAnsi" w:hAnsiTheme="minorHAnsi" w:cstheme="minorHAnsi"/>
          </w:rPr>
          <w:delText xml:space="preserve">dashed </w:delText>
        </w:r>
        <w:r w:rsidR="00181495" w:rsidRPr="0045212B" w:rsidDel="00EA0691">
          <w:rPr>
            <w:rFonts w:asciiTheme="minorHAnsi" w:hAnsiTheme="minorHAnsi" w:cstheme="minorHAnsi"/>
          </w:rPr>
          <w:delText xml:space="preserve">lines highlight the range of budgets sampled by the </w:delText>
        </w:r>
        <w:r w:rsidR="00C20A41" w:rsidRPr="0045212B" w:rsidDel="00EA0691">
          <w:rPr>
            <w:rFonts w:asciiTheme="minorHAnsi" w:hAnsiTheme="minorHAnsi" w:cstheme="minorHAnsi"/>
          </w:rPr>
          <w:delText xml:space="preserve">IIASA </w:delText>
        </w:r>
        <w:r w:rsidR="00181495" w:rsidRPr="0045212B" w:rsidDel="00EA0691">
          <w:rPr>
            <w:rFonts w:asciiTheme="minorHAnsi" w:hAnsiTheme="minorHAnsi" w:cstheme="minorHAnsi"/>
          </w:rPr>
          <w:delText>SR15 scenario database</w:delText>
        </w:r>
        <w:r w:rsidR="00C20A41" w:rsidRPr="0045212B" w:rsidDel="00EA0691">
          <w:rPr>
            <w:rFonts w:asciiTheme="minorHAnsi" w:hAnsiTheme="minorHAnsi" w:cstheme="minorHAnsi"/>
          </w:rPr>
          <w:fldChar w:fldCharType="begin"/>
        </w:r>
        <w:r w:rsidR="00C20A41" w:rsidRPr="0045212B" w:rsidDel="00EA0691">
          <w:rPr>
            <w:rFonts w:asciiTheme="minorHAnsi" w:hAnsiTheme="minorHAnsi" w:cstheme="minorHAnsi"/>
          </w:rPr>
          <w:delInstrText xml:space="preserve"> ADDIN ZOTERO_ITEM CSL_CITATION {"citationID":"N3qB8Ydu","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delInstrText>
        </w:r>
        <w:r w:rsidR="00C20A41" w:rsidRPr="0045212B" w:rsidDel="00EA0691">
          <w:rPr>
            <w:rFonts w:asciiTheme="minorHAnsi" w:hAnsiTheme="minorHAnsi" w:cstheme="minorHAnsi"/>
          </w:rPr>
          <w:fldChar w:fldCharType="separate"/>
        </w:r>
        <w:r w:rsidR="00C20A41" w:rsidRPr="0045212B" w:rsidDel="00EA0691">
          <w:rPr>
            <w:rFonts w:asciiTheme="minorHAnsi" w:hAnsiTheme="minorHAnsi" w:cstheme="minorHAnsi"/>
            <w:vertAlign w:val="superscript"/>
          </w:rPr>
          <w:delText>8</w:delText>
        </w:r>
        <w:r w:rsidR="00C20A41" w:rsidRPr="0045212B" w:rsidDel="00EA0691">
          <w:rPr>
            <w:rFonts w:asciiTheme="minorHAnsi" w:hAnsiTheme="minorHAnsi" w:cstheme="minorHAnsi"/>
          </w:rPr>
          <w:fldChar w:fldCharType="end"/>
        </w:r>
        <w:r w:rsidR="00181495" w:rsidRPr="0045212B" w:rsidDel="00EA0691">
          <w:rPr>
            <w:rFonts w:asciiTheme="minorHAnsi" w:hAnsiTheme="minorHAnsi" w:cstheme="minorHAnsi"/>
          </w:rPr>
          <w:delText xml:space="preserve">. Diagonal </w:delText>
        </w:r>
        <w:r w:rsidR="00C20A41" w:rsidRPr="0045212B" w:rsidDel="00EA0691">
          <w:rPr>
            <w:rFonts w:asciiTheme="minorHAnsi" w:hAnsiTheme="minorHAnsi" w:cstheme="minorHAnsi"/>
          </w:rPr>
          <w:delText xml:space="preserve">dash-dotted </w:delText>
        </w:r>
        <w:r w:rsidR="00181495" w:rsidRPr="0045212B" w:rsidDel="00EA0691">
          <w:rPr>
            <w:rFonts w:asciiTheme="minorHAnsi" w:hAnsiTheme="minorHAnsi" w:cstheme="minorHAnsi"/>
          </w:rPr>
          <w:delText>lines show the 5-95</w:delText>
        </w:r>
        <w:r w:rsidR="00181495" w:rsidRPr="0045212B" w:rsidDel="00EA0691">
          <w:rPr>
            <w:rFonts w:asciiTheme="minorHAnsi" w:hAnsiTheme="minorHAnsi" w:cstheme="minorHAnsi"/>
            <w:vertAlign w:val="superscript"/>
          </w:rPr>
          <w:delText>th</w:delText>
        </w:r>
        <w:r w:rsidR="00181495" w:rsidRPr="0045212B" w:rsidDel="00EA0691">
          <w:rPr>
            <w:rFonts w:asciiTheme="minorHAnsi" w:hAnsiTheme="minorHAnsi" w:cstheme="minorHAnsi"/>
          </w:rPr>
          <w:delText xml:space="preserve"> percentile range of TCRE values from the distribution plotted inset in figure </w:delText>
        </w:r>
        <w:r w:rsidR="004157B3" w:rsidRPr="0045212B" w:rsidDel="00EA0691">
          <w:rPr>
            <w:rFonts w:asciiTheme="minorHAnsi" w:hAnsiTheme="minorHAnsi" w:cstheme="minorHAnsi"/>
          </w:rPr>
          <w:delText>4</w:delText>
        </w:r>
        <w:r w:rsidR="00181495" w:rsidRPr="0045212B" w:rsidDel="00EA0691">
          <w:rPr>
            <w:rFonts w:asciiTheme="minorHAnsi" w:hAnsiTheme="minorHAnsi" w:cstheme="minorHAnsi"/>
          </w:rPr>
          <w:delText>c</w:delText>
        </w:r>
        <w:r w:rsidR="00C20A41" w:rsidRPr="0045212B" w:rsidDel="00EA0691">
          <w:rPr>
            <w:rFonts w:asciiTheme="minorHAnsi" w:hAnsiTheme="minorHAnsi" w:cstheme="minorHAnsi"/>
          </w:rPr>
          <w:delText>, and verified with the quoted likely-range in IPCCs AR5</w:delText>
        </w:r>
        <w:r w:rsidR="00C20A41" w:rsidRPr="0045212B" w:rsidDel="00EA0691">
          <w:rPr>
            <w:rFonts w:asciiTheme="minorHAnsi" w:hAnsiTheme="minorHAnsi" w:cstheme="minorHAnsi"/>
          </w:rPr>
          <w:fldChar w:fldCharType="begin"/>
        </w:r>
        <w:r w:rsidR="00384993" w:rsidRPr="0045212B" w:rsidDel="00EA0691">
          <w:rPr>
            <w:rFonts w:asciiTheme="minorHAnsi" w:hAnsiTheme="minorHAnsi" w:cstheme="minorHAnsi"/>
          </w:rPr>
          <w:delInstrText xml:space="preserve"> ADDIN ZOTERO_ITEM CSL_CITATION {"citationID":"qPKX5ukR","properties":{"formattedCitation":"\\super 22\\nosupersub{}","plainCitation":"22","noteIndex":0},"citationItems":[{"id":271,"uris":["http://zotero.org/users/local/uNYZvaCf/items/T893RJ6Q"],"uri":["http://zotero.org/users/local/uNYZvaCf/items/T893RJ6Q"],"itemData":{"id":271,"type":"article-journal","title":"Long-term Climate Change: Projections, Commitments and Irreversibility","page":"108","source":"Zotero","language":"en","author":[{"family":"Collins","given":"Matthew"},{"family":"Knutti","given":"Reto"},{"family":"Arblaster","given":"Julie"},{"family":"Dufresne","given":"Jean-Louis"},{"family":"Fichefet","given":"Thierry"},{"family":"Gao","given":"Xuejie"},{"family":"Jr","given":"William J Gutowski"},{"family":"Johns","given":"Tim"},{"family":"Krinner","given":"Gerhard"},{"family":"Shongwe","given":"Mxolisi"},{"family":"Weaver","given":"Andrew J"},{"family":"Wehner","given":"Michael"},{"family":"Allen","given":"Myles R"},{"family":"Andrews","given":"Tim"},{"family":"Beyerle","given":"Urs"},{"family":"Bitz","given":"Cecilia M"},{"family":"Bony","given":"Sandrine"},{"family":"Booth","given":"Ben B B"},{"family":"Brooks","given":"Harold E"},{"family":"Brovkin","given":"Victor"},{"family":"Browne","given":"Oliver"},{"family":"Brutel-Vuilmet","given":"Claire"},{"family":"Cane","given":"Mark"},{"family":"Chadwick","given":"Robin"},{"family":"Cook","given":"Ed"},{"family":"Cook","given":"Kerry H"},{"family":"Eby","given":"Michael"},{"family":"Fasullo","given":"John"},{"family":"Forest","given":"Chris E"},{"family":"Forster","given":"Piers"},{"family":"Good","given":"Peter"},{"family":"Goosse","given":"Hugues"},{"family":"Gregory","given":"Jonathan M"},{"family":"Hegerl","given":"Gabriele C"},{"family":"Hezel","given":"Paul J"},{"family":"Hodges","given":"Kevin I"},{"family":"Holland","given":"Marika M"},{"family":"Huber","given":"Markus"},{"family":"Joshi","given":"Manoj"},{"family":"Kharin","given":"Viatcheslav"},{"family":"Kushnir","given":"Yochanan"},{"family":"Lawrence","given":"David M"},{"family":"Lee","given":"Robert W"},{"family":"Liddicoat","given":"Spencer"},{"family":"Lucas","given":"Christopher"},{"family":"Lucht","given":"Wolfgang"},{"family":"Marotzke","given":"Jochem"},{"family":"Massonnet","given":"François"},{"family":"Matthews","given":"H Damon"},{"family":"Meinshausen","given":"Malte"},{"family":"Morice","given":"Colin"},{"family":"Otto","given":"Alexander"},{"family":"Patricola","given":"Christina M"},{"family":"Philippon","given":"Gwenaëlle"},{"family":"Rahmstorf","given":"Stefan"},{"family":"Riley","given":"William J"},{"family":"Saenko","given":"Oleg"},{"family":"Seager","given":"Richard"},{"family":"Sedláček","given":"Jan"},{"family":"Shaffrey","given":"Len C"},{"family":"Shindell","given":"Drew"},{"family":"Sillmann","given":"Jana"},{"family":"Stevens","given":"Bjorn"},{"family":"Stott","given":"Peter A"},{"family":"Webb","given":"Robert"},{"family":"Zappa","given":"Giuseppe"},{"family":"Zickfeld","given":"Kirsten"},{"family":"Joussaume","given":"Sylvie"},{"family":"Mokssit","given":"Abdalah"},{"family":"Taylor","given":"Karl"},{"family":"Tett","given":"Simon"}]}}],"schema":"https://github.com/citation-style-language/schema/raw/master/csl-citation.json"} </w:delInstrText>
        </w:r>
        <w:r w:rsidR="00C20A41" w:rsidRPr="0045212B" w:rsidDel="00EA0691">
          <w:rPr>
            <w:rFonts w:asciiTheme="minorHAnsi" w:hAnsiTheme="minorHAnsi" w:cstheme="minorHAnsi"/>
          </w:rPr>
          <w:fldChar w:fldCharType="separate"/>
        </w:r>
        <w:r w:rsidR="00384993" w:rsidRPr="0045212B" w:rsidDel="00EA0691">
          <w:rPr>
            <w:rFonts w:ascii="Calibri" w:hAnsiTheme="minorHAnsi" w:cs="Calibri"/>
            <w:vertAlign w:val="superscript"/>
          </w:rPr>
          <w:delText>22</w:delText>
        </w:r>
        <w:r w:rsidR="00C20A41" w:rsidRPr="0045212B" w:rsidDel="00EA0691">
          <w:rPr>
            <w:rFonts w:asciiTheme="minorHAnsi" w:hAnsiTheme="minorHAnsi" w:cstheme="minorHAnsi"/>
          </w:rPr>
          <w:fldChar w:fldCharType="end"/>
        </w:r>
        <w:r w:rsidR="00181495" w:rsidRPr="0045212B" w:rsidDel="00EA0691">
          <w:rPr>
            <w:rFonts w:asciiTheme="minorHAnsi" w:hAnsiTheme="minorHAnsi" w:cstheme="minorHAnsi"/>
          </w:rPr>
          <w:delText>.</w:delText>
        </w:r>
        <w:r w:rsidR="00C20A41" w:rsidRPr="0045212B" w:rsidDel="00EA0691">
          <w:rPr>
            <w:rFonts w:asciiTheme="minorHAnsi" w:hAnsiTheme="minorHAnsi" w:cstheme="minorHAnsi"/>
          </w:rPr>
          <w:delText xml:space="preserve"> </w:delText>
        </w:r>
        <w:r w:rsidR="00181495" w:rsidRPr="0045212B" w:rsidDel="00EA0691">
          <w:rPr>
            <w:rFonts w:asciiTheme="minorHAnsi" w:hAnsiTheme="minorHAnsi" w:cstheme="minorHAnsi"/>
          </w:rPr>
          <w:delText>The large blue dot shows the median SR15 1.5</w:delText>
        </w:r>
        <w:r w:rsidR="00181495" w:rsidRPr="0045212B" w:rsidDel="00EA0691">
          <w:rPr>
            <w:rFonts w:ascii="Cambria Math" w:eastAsia="Cambria Math" w:hAnsi="Cambria Math" w:cs="Cambria Math"/>
          </w:rPr>
          <w:delText>℃</w:delText>
        </w:r>
        <w:r w:rsidR="00181495" w:rsidRPr="0045212B" w:rsidDel="00EA0691">
          <w:rPr>
            <w:rFonts w:asciiTheme="minorHAnsi" w:hAnsiTheme="minorHAnsi" w:cstheme="minorHAnsi"/>
          </w:rPr>
          <w:delText>-compatible scenario</w:delText>
        </w:r>
        <w:r w:rsidR="0086327C" w:rsidRPr="0045212B" w:rsidDel="00EA0691">
          <w:rPr>
            <w:rFonts w:asciiTheme="minorHAnsi" w:hAnsiTheme="minorHAnsi" w:cstheme="minorHAnsi"/>
          </w:rPr>
          <w:delText xml:space="preserve"> (CO</w:delText>
        </w:r>
        <w:r w:rsidR="0086327C" w:rsidRPr="0045212B" w:rsidDel="00EA0691">
          <w:rPr>
            <w:rFonts w:asciiTheme="minorHAnsi" w:hAnsiTheme="minorHAnsi" w:cstheme="minorHAnsi"/>
            <w:vertAlign w:val="subscript"/>
          </w:rPr>
          <w:delText>2</w:delText>
        </w:r>
        <w:r w:rsidR="0086327C" w:rsidRPr="0045212B" w:rsidDel="00EA0691">
          <w:rPr>
            <w:rFonts w:asciiTheme="minorHAnsi" w:hAnsiTheme="minorHAnsi" w:cstheme="minorHAnsi"/>
          </w:rPr>
          <w:delText xml:space="preserve"> = 540 GtCO</w:delText>
        </w:r>
        <w:r w:rsidR="0086327C" w:rsidRPr="0045212B" w:rsidDel="00EA0691">
          <w:rPr>
            <w:rFonts w:asciiTheme="minorHAnsi" w:hAnsiTheme="minorHAnsi" w:cstheme="minorHAnsi"/>
            <w:vertAlign w:val="subscript"/>
          </w:rPr>
          <w:delText>2</w:delText>
        </w:r>
        <w:r w:rsidR="0086327C" w:rsidRPr="0045212B" w:rsidDel="00EA0691">
          <w:rPr>
            <w:rFonts w:asciiTheme="minorHAnsi" w:hAnsiTheme="minorHAnsi" w:cstheme="minorHAnsi"/>
          </w:rPr>
          <w:delText>, non-CO</w:delText>
        </w:r>
        <w:r w:rsidR="0086327C" w:rsidRPr="0045212B" w:rsidDel="00EA0691">
          <w:rPr>
            <w:rFonts w:asciiTheme="minorHAnsi" w:hAnsiTheme="minorHAnsi" w:cstheme="minorHAnsi"/>
            <w:vertAlign w:val="subscript"/>
          </w:rPr>
          <w:delText>2</w:delText>
        </w:r>
        <w:r w:rsidR="0086327C" w:rsidRPr="0045212B" w:rsidDel="00EA0691">
          <w:rPr>
            <w:rFonts w:asciiTheme="minorHAnsi" w:hAnsiTheme="minorHAnsi" w:cstheme="minorHAnsi"/>
          </w:rPr>
          <w:delText xml:space="preserve"> = 1</w:delText>
        </w:r>
        <w:r w:rsidR="001C6180" w:rsidRPr="0045212B" w:rsidDel="00EA0691">
          <w:rPr>
            <w:rFonts w:asciiTheme="minorHAnsi" w:hAnsiTheme="minorHAnsi" w:cstheme="minorHAnsi"/>
          </w:rPr>
          <w:delText>90</w:delText>
        </w:r>
        <w:r w:rsidR="0086327C" w:rsidRPr="0045212B" w:rsidDel="00EA0691">
          <w:rPr>
            <w:rFonts w:asciiTheme="minorHAnsi" w:hAnsiTheme="minorHAnsi" w:cstheme="minorHAnsi"/>
          </w:rPr>
          <w:delText xml:space="preserve"> GtCO</w:delText>
        </w:r>
        <w:r w:rsidR="0086327C" w:rsidRPr="0045212B" w:rsidDel="00EA0691">
          <w:rPr>
            <w:rFonts w:asciiTheme="minorHAnsi" w:hAnsiTheme="minorHAnsi" w:cstheme="minorHAnsi"/>
            <w:vertAlign w:val="subscript"/>
          </w:rPr>
          <w:delText>2</w:delText>
        </w:r>
        <w:r w:rsidR="001C6180" w:rsidRPr="0045212B" w:rsidDel="00EA0691">
          <w:rPr>
            <w:rFonts w:asciiTheme="minorHAnsi" w:hAnsiTheme="minorHAnsi" w:cstheme="minorHAnsi"/>
          </w:rPr>
          <w:delText>, Total = 700 GtCO</w:delText>
        </w:r>
        <w:r w:rsidR="001C6180" w:rsidRPr="0045212B" w:rsidDel="00EA0691">
          <w:rPr>
            <w:rFonts w:asciiTheme="minorHAnsi" w:hAnsiTheme="minorHAnsi" w:cstheme="minorHAnsi"/>
            <w:vertAlign w:val="subscript"/>
          </w:rPr>
          <w:delText>2</w:delText>
        </w:r>
        <w:r w:rsidR="001C6180" w:rsidRPr="0045212B" w:rsidDel="00EA0691">
          <w:rPr>
            <w:rFonts w:asciiTheme="minorHAnsi" w:hAnsiTheme="minorHAnsi" w:cstheme="minorHAnsi"/>
          </w:rPr>
          <w:delText>)</w:delText>
        </w:r>
        <w:r w:rsidR="00181495" w:rsidRPr="0045212B" w:rsidDel="00EA0691">
          <w:rPr>
            <w:rFonts w:asciiTheme="minorHAnsi" w:hAnsiTheme="minorHAnsi" w:cstheme="minorHAnsi"/>
          </w:rPr>
          <w:delText xml:space="preserve">. </w:delText>
        </w:r>
      </w:del>
    </w:p>
    <w:p w14:paraId="328E31C4" w14:textId="32C3F063" w:rsidR="00181495" w:rsidRPr="0045212B" w:rsidDel="00EA0691" w:rsidRDefault="00181495" w:rsidP="001E7D0F">
      <w:pPr>
        <w:jc w:val="both"/>
        <w:rPr>
          <w:del w:id="429" w:author="Stuart Jenkins" w:date="2019-12-10T14:28:00Z"/>
          <w:rFonts w:asciiTheme="minorHAnsi" w:hAnsiTheme="minorHAnsi" w:cstheme="minorHAnsi"/>
        </w:rPr>
      </w:pPr>
    </w:p>
    <w:p w14:paraId="76903DFA" w14:textId="19D9D163" w:rsidR="00181495" w:rsidRPr="0045212B" w:rsidDel="00EA0691" w:rsidRDefault="00C20A41" w:rsidP="001E7D0F">
      <w:pPr>
        <w:jc w:val="both"/>
        <w:rPr>
          <w:del w:id="430" w:author="Stuart Jenkins" w:date="2019-12-10T14:28:00Z"/>
          <w:rFonts w:asciiTheme="minorHAnsi" w:hAnsiTheme="minorHAnsi" w:cstheme="minorHAnsi"/>
        </w:rPr>
      </w:pPr>
      <w:del w:id="431" w:author="Stuart Jenkins" w:date="2019-12-10T14:28:00Z">
        <w:r w:rsidRPr="0045212B" w:rsidDel="00EA0691">
          <w:rPr>
            <w:rFonts w:asciiTheme="minorHAnsi" w:hAnsiTheme="minorHAnsi" w:cstheme="minorHAnsi"/>
          </w:rPr>
          <w:delText>F</w:delText>
        </w:r>
        <w:r w:rsidR="0041704B" w:rsidRPr="0045212B" w:rsidDel="00EA0691">
          <w:rPr>
            <w:rFonts w:asciiTheme="minorHAnsi" w:hAnsiTheme="minorHAnsi" w:cstheme="minorHAnsi"/>
          </w:rPr>
          <w:delText xml:space="preserve">igure </w:delText>
        </w:r>
        <w:r w:rsidR="004157B3" w:rsidRPr="0045212B" w:rsidDel="00EA0691">
          <w:rPr>
            <w:rFonts w:asciiTheme="minorHAnsi" w:hAnsiTheme="minorHAnsi" w:cstheme="minorHAnsi"/>
          </w:rPr>
          <w:delText>5a</w:delText>
        </w:r>
        <w:r w:rsidR="0041704B" w:rsidRPr="0045212B" w:rsidDel="00EA0691">
          <w:rPr>
            <w:rFonts w:asciiTheme="minorHAnsi" w:hAnsiTheme="minorHAnsi" w:cstheme="minorHAnsi"/>
          </w:rPr>
          <w:delText xml:space="preserve"> </w:delText>
        </w:r>
        <w:r w:rsidRPr="0045212B" w:rsidDel="00EA0691">
          <w:rPr>
            <w:rFonts w:asciiTheme="minorHAnsi" w:hAnsiTheme="minorHAnsi" w:cstheme="minorHAnsi"/>
          </w:rPr>
          <w:delText>suggest</w:delText>
        </w:r>
        <w:r w:rsidR="0041704B" w:rsidRPr="0045212B" w:rsidDel="00EA0691">
          <w:rPr>
            <w:rFonts w:asciiTheme="minorHAnsi" w:hAnsiTheme="minorHAnsi" w:cstheme="minorHAnsi"/>
          </w:rPr>
          <w:delText>s t</w:delText>
        </w:r>
        <w:r w:rsidR="00181495" w:rsidRPr="0045212B" w:rsidDel="00EA0691">
          <w:rPr>
            <w:rFonts w:asciiTheme="minorHAnsi" w:hAnsiTheme="minorHAnsi" w:cstheme="minorHAnsi"/>
          </w:rPr>
          <w:delText xml:space="preserve">he IIASA SR15 database under-samples the total </w:delText>
        </w:r>
        <w:r w:rsidR="0094692D" w:rsidRPr="0045212B" w:rsidDel="00EA0691">
          <w:rPr>
            <w:rFonts w:asciiTheme="minorHAnsi" w:hAnsiTheme="minorHAnsi" w:cstheme="minorHAnsi"/>
          </w:rPr>
          <w:delText>‘</w:delText>
        </w:r>
        <w:r w:rsidR="00181495" w:rsidRPr="0045212B" w:rsidDel="00EA0691">
          <w:rPr>
            <w:rFonts w:asciiTheme="minorHAnsi" w:hAnsiTheme="minorHAnsi" w:cstheme="minorHAnsi"/>
          </w:rPr>
          <w:delText>budget space</w:delText>
        </w:r>
        <w:r w:rsidR="0094692D" w:rsidRPr="0045212B" w:rsidDel="00EA0691">
          <w:rPr>
            <w:rFonts w:asciiTheme="minorHAnsi" w:hAnsiTheme="minorHAnsi" w:cstheme="minorHAnsi"/>
          </w:rPr>
          <w:delText>’</w:delText>
        </w:r>
        <w:r w:rsidR="00181495" w:rsidRPr="0045212B" w:rsidDel="00EA0691">
          <w:rPr>
            <w:rFonts w:asciiTheme="minorHAnsi" w:hAnsiTheme="minorHAnsi" w:cstheme="minorHAnsi"/>
          </w:rPr>
          <w:delText xml:space="preserve"> accessible to remain consistent with a 1.5</w:delText>
        </w:r>
        <w:r w:rsidR="00181495" w:rsidRPr="0045212B" w:rsidDel="00EA0691">
          <w:rPr>
            <w:rFonts w:ascii="Cambria Math" w:eastAsia="Cambria Math" w:hAnsi="Cambria Math" w:cs="Cambria Math"/>
          </w:rPr>
          <w:delText>℃</w:delText>
        </w:r>
        <w:r w:rsidR="00181495" w:rsidRPr="0045212B" w:rsidDel="00EA0691">
          <w:rPr>
            <w:rFonts w:asciiTheme="minorHAnsi" w:hAnsiTheme="minorHAnsi" w:cstheme="minorHAnsi"/>
          </w:rPr>
          <w:delText xml:space="preserve"> world.</w:delText>
        </w:r>
        <w:r w:rsidR="00C1009C" w:rsidRPr="0045212B" w:rsidDel="00EA0691">
          <w:rPr>
            <w:rFonts w:asciiTheme="minorHAnsi" w:hAnsiTheme="minorHAnsi" w:cstheme="minorHAnsi"/>
          </w:rPr>
          <w:delText xml:space="preserve"> </w:delText>
        </w:r>
        <w:r w:rsidR="00654E0F" w:rsidRPr="0045212B" w:rsidDel="00EA0691">
          <w:rPr>
            <w:rFonts w:asciiTheme="minorHAnsi" w:hAnsiTheme="minorHAnsi" w:cstheme="minorHAnsi"/>
          </w:rPr>
          <w:delText xml:space="preserve">However, this </w:delText>
        </w:r>
        <w:r w:rsidR="00C1009C" w:rsidRPr="0045212B" w:rsidDel="00EA0691">
          <w:rPr>
            <w:rFonts w:asciiTheme="minorHAnsi" w:hAnsiTheme="minorHAnsi" w:cstheme="minorHAnsi"/>
          </w:rPr>
          <w:delText xml:space="preserve">judgement </w:delText>
        </w:r>
        <w:r w:rsidR="00654E0F" w:rsidRPr="0045212B" w:rsidDel="00EA0691">
          <w:rPr>
            <w:rFonts w:asciiTheme="minorHAnsi" w:hAnsiTheme="minorHAnsi" w:cstheme="minorHAnsi"/>
          </w:rPr>
          <w:delText xml:space="preserve">makes no assessment of </w:delText>
        </w:r>
        <w:r w:rsidRPr="0045212B" w:rsidDel="00EA0691">
          <w:rPr>
            <w:rFonts w:asciiTheme="minorHAnsi" w:hAnsiTheme="minorHAnsi" w:cstheme="minorHAnsi"/>
          </w:rPr>
          <w:delText>each budget</w:delText>
        </w:r>
        <w:r w:rsidR="00C63122" w:rsidRPr="0045212B" w:rsidDel="00EA0691">
          <w:rPr>
            <w:rFonts w:asciiTheme="minorHAnsi" w:hAnsiTheme="minorHAnsi" w:cstheme="minorHAnsi"/>
          </w:rPr>
          <w:delText xml:space="preserve">’s </w:delText>
        </w:r>
        <w:r w:rsidR="00654E0F" w:rsidRPr="0045212B" w:rsidDel="00EA0691">
          <w:rPr>
            <w:rFonts w:asciiTheme="minorHAnsi" w:hAnsiTheme="minorHAnsi" w:cstheme="minorHAnsi"/>
          </w:rPr>
          <w:delText xml:space="preserve">feasibility in </w:delText>
        </w:r>
        <w:r w:rsidRPr="0045212B" w:rsidDel="00EA0691">
          <w:rPr>
            <w:rFonts w:asciiTheme="minorHAnsi" w:hAnsiTheme="minorHAnsi" w:cstheme="minorHAnsi"/>
          </w:rPr>
          <w:delText>reality</w:delText>
        </w:r>
        <w:r w:rsidR="00654E0F" w:rsidRPr="0045212B" w:rsidDel="00EA0691">
          <w:rPr>
            <w:rFonts w:asciiTheme="minorHAnsi" w:hAnsiTheme="minorHAnsi" w:cstheme="minorHAnsi"/>
          </w:rPr>
          <w:delText xml:space="preserve">. </w:delText>
        </w:r>
        <w:r w:rsidR="00181495" w:rsidRPr="0045212B" w:rsidDel="00EA0691">
          <w:rPr>
            <w:rFonts w:asciiTheme="minorHAnsi" w:hAnsiTheme="minorHAnsi" w:cstheme="minorHAnsi"/>
          </w:rPr>
          <w:delText>For example</w:delText>
        </w:r>
        <w:r w:rsidR="00F35361" w:rsidRPr="0045212B" w:rsidDel="00EA0691">
          <w:rPr>
            <w:rFonts w:asciiTheme="minorHAnsi" w:hAnsiTheme="minorHAnsi" w:cstheme="minorHAnsi"/>
          </w:rPr>
          <w:delText>,</w:delText>
        </w:r>
        <w:r w:rsidR="00181495" w:rsidRPr="0045212B" w:rsidDel="00EA0691">
          <w:rPr>
            <w:rFonts w:asciiTheme="minorHAnsi" w:hAnsiTheme="minorHAnsi" w:cstheme="minorHAnsi"/>
          </w:rPr>
          <w:delText xml:space="preserve"> the</w:delText>
        </w:r>
        <w:r w:rsidR="00654E0F" w:rsidRPr="0045212B" w:rsidDel="00EA0691">
          <w:rPr>
            <w:rFonts w:asciiTheme="minorHAnsi" w:hAnsiTheme="minorHAnsi" w:cstheme="minorHAnsi"/>
          </w:rPr>
          <w:delText>re are scenarios in which the remaining CO</w:delText>
        </w:r>
        <w:r w:rsidR="00654E0F" w:rsidRPr="0045212B" w:rsidDel="00EA0691">
          <w:rPr>
            <w:rFonts w:asciiTheme="minorHAnsi" w:hAnsiTheme="minorHAnsi" w:cstheme="minorHAnsi"/>
            <w:vertAlign w:val="subscript"/>
          </w:rPr>
          <w:delText>2</w:delText>
        </w:r>
        <w:r w:rsidR="00654E0F" w:rsidRPr="0045212B" w:rsidDel="00EA0691">
          <w:rPr>
            <w:rFonts w:asciiTheme="minorHAnsi" w:hAnsiTheme="minorHAnsi" w:cstheme="minorHAnsi"/>
          </w:rPr>
          <w:delText xml:space="preserve"> budget is assumed near-zero and the majority of remaining emissions come in the form of other pollutants contributions to warming. </w:delText>
        </w:r>
        <w:r w:rsidRPr="0045212B" w:rsidDel="00EA0691">
          <w:rPr>
            <w:rFonts w:asciiTheme="minorHAnsi" w:hAnsiTheme="minorHAnsi" w:cstheme="minorHAnsi"/>
          </w:rPr>
          <w:delText>The reality of almost immediate cessation of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emissions </w:delText>
        </w:r>
        <w:r w:rsidR="00C63122" w:rsidRPr="0045212B" w:rsidDel="00EA0691">
          <w:rPr>
            <w:rFonts w:asciiTheme="minorHAnsi" w:hAnsiTheme="minorHAnsi" w:cstheme="minorHAnsi"/>
          </w:rPr>
          <w:delText>to allow</w:delText>
        </w:r>
        <w:r w:rsidRPr="0045212B" w:rsidDel="00EA0691">
          <w:rPr>
            <w:rFonts w:asciiTheme="minorHAnsi" w:hAnsiTheme="minorHAnsi" w:cstheme="minorHAnsi"/>
          </w:rPr>
          <w:delText xml:space="preserve"> </w:delText>
        </w:r>
        <w:r w:rsidR="00C63122" w:rsidRPr="0045212B" w:rsidDel="00EA0691">
          <w:rPr>
            <w:rFonts w:asciiTheme="minorHAnsi" w:hAnsiTheme="minorHAnsi" w:cstheme="minorHAnsi"/>
          </w:rPr>
          <w:delText xml:space="preserve">the allocation of </w:delText>
        </w:r>
        <w:r w:rsidRPr="0045212B" w:rsidDel="00EA0691">
          <w:rPr>
            <w:rFonts w:asciiTheme="minorHAnsi" w:hAnsiTheme="minorHAnsi" w:cstheme="minorHAnsi"/>
          </w:rPr>
          <w:delText xml:space="preserve">the remainder of the budget </w:delText>
        </w:r>
        <w:r w:rsidR="00C1009C" w:rsidRPr="0045212B" w:rsidDel="00EA0691">
          <w:rPr>
            <w:rFonts w:asciiTheme="minorHAnsi" w:hAnsiTheme="minorHAnsi" w:cstheme="minorHAnsi"/>
          </w:rPr>
          <w:delText>to</w:delText>
        </w:r>
        <w:r w:rsidRPr="0045212B" w:rsidDel="00EA0691">
          <w:rPr>
            <w:rFonts w:asciiTheme="minorHAnsi" w:hAnsiTheme="minorHAnsi" w:cstheme="minorHAnsi"/>
          </w:rPr>
          <w:delText xml:space="preserve"> other climate pollutants is extremely unlikely considering the investment in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based infrastructure likely to demand continued emissions for at least the </w:delText>
        </w:r>
        <w:r w:rsidR="00C63122" w:rsidRPr="0045212B" w:rsidDel="00EA0691">
          <w:rPr>
            <w:rFonts w:asciiTheme="minorHAnsi" w:hAnsiTheme="minorHAnsi" w:cstheme="minorHAnsi"/>
          </w:rPr>
          <w:delText>next decade</w:delText>
        </w:r>
        <w:r w:rsidR="00C1009C" w:rsidRPr="0045212B" w:rsidDel="00EA0691">
          <w:rPr>
            <w:rFonts w:asciiTheme="minorHAnsi" w:hAnsiTheme="minorHAnsi" w:cstheme="minorHAnsi"/>
          </w:rPr>
          <w:delText>[!Chris Smith paper!]</w:delText>
        </w:r>
        <w:r w:rsidRPr="0045212B" w:rsidDel="00EA0691">
          <w:rPr>
            <w:rFonts w:asciiTheme="minorHAnsi" w:hAnsiTheme="minorHAnsi" w:cstheme="minorHAnsi"/>
          </w:rPr>
          <w:delText xml:space="preserve">. </w:delText>
        </w:r>
      </w:del>
    </w:p>
    <w:p w14:paraId="144F16D7" w14:textId="5442880C" w:rsidR="00654E0F" w:rsidRPr="0045212B" w:rsidDel="00EA0691" w:rsidRDefault="00654E0F" w:rsidP="001E7D0F">
      <w:pPr>
        <w:jc w:val="both"/>
        <w:rPr>
          <w:del w:id="432" w:author="Stuart Jenkins" w:date="2019-12-10T14:28:00Z"/>
          <w:rFonts w:asciiTheme="minorHAnsi" w:hAnsiTheme="minorHAnsi" w:cstheme="minorHAnsi"/>
        </w:rPr>
      </w:pPr>
    </w:p>
    <w:p w14:paraId="7DB3E795" w14:textId="5E5EA877" w:rsidR="00654E0F" w:rsidRPr="0045212B" w:rsidDel="00EA0691" w:rsidRDefault="00654E0F" w:rsidP="001E7D0F">
      <w:pPr>
        <w:jc w:val="both"/>
        <w:rPr>
          <w:del w:id="433" w:author="Stuart Jenkins" w:date="2019-12-10T14:28:00Z"/>
          <w:rFonts w:asciiTheme="minorHAnsi" w:hAnsiTheme="minorHAnsi" w:cstheme="minorHAnsi"/>
        </w:rPr>
      </w:pPr>
      <w:del w:id="434" w:author="Stuart Jenkins" w:date="2019-12-10T14:28:00Z">
        <w:r w:rsidRPr="0045212B" w:rsidDel="00EA0691">
          <w:rPr>
            <w:rFonts w:asciiTheme="minorHAnsi" w:hAnsiTheme="minorHAnsi" w:cstheme="minorHAnsi"/>
          </w:rPr>
          <w:delText xml:space="preserve">Disregarding this point, figure </w:delText>
        </w:r>
        <w:r w:rsidR="004157B3" w:rsidRPr="0045212B" w:rsidDel="00EA0691">
          <w:rPr>
            <w:rFonts w:asciiTheme="minorHAnsi" w:hAnsiTheme="minorHAnsi" w:cstheme="minorHAnsi"/>
          </w:rPr>
          <w:delText>5a</w:delText>
        </w:r>
        <w:r w:rsidRPr="0045212B" w:rsidDel="00EA0691">
          <w:rPr>
            <w:rFonts w:asciiTheme="minorHAnsi" w:hAnsiTheme="minorHAnsi" w:cstheme="minorHAnsi"/>
          </w:rPr>
          <w:delText xml:space="preserve"> still tells us something about the scenarios sampled in the SR15 report. Because of their underlying model</w:delText>
        </w:r>
        <w:r w:rsidR="00257ED1" w:rsidRPr="0045212B" w:rsidDel="00EA0691">
          <w:rPr>
            <w:rFonts w:asciiTheme="minorHAnsi" w:hAnsiTheme="minorHAnsi" w:cstheme="minorHAnsi"/>
          </w:rPr>
          <w:delText xml:space="preserve"> assumptions </w:delText>
        </w:r>
        <w:r w:rsidRPr="0045212B" w:rsidDel="00EA0691">
          <w:rPr>
            <w:rFonts w:asciiTheme="minorHAnsi" w:hAnsiTheme="minorHAnsi" w:cstheme="minorHAnsi"/>
          </w:rPr>
          <w:delText>the scenarios</w:delText>
        </w:r>
        <w:r w:rsidR="00257ED1" w:rsidRPr="0045212B" w:rsidDel="00EA0691">
          <w:rPr>
            <w:rFonts w:asciiTheme="minorHAnsi" w:hAnsiTheme="minorHAnsi" w:cstheme="minorHAnsi"/>
          </w:rPr>
          <w:delText xml:space="preserve"> used in SR15’s budget calculations</w:delText>
        </w:r>
        <w:r w:rsidRPr="0045212B" w:rsidDel="00EA0691">
          <w:rPr>
            <w:rFonts w:asciiTheme="minorHAnsi" w:hAnsiTheme="minorHAnsi" w:cstheme="minorHAnsi"/>
          </w:rPr>
          <w:delText xml:space="preserve"> seem to assume (on average) a relatively high TCRE (</w:delText>
        </w:r>
        <w:r w:rsidR="00257ED1" w:rsidRPr="0045212B" w:rsidDel="00EA0691">
          <w:rPr>
            <w:rFonts w:asciiTheme="minorHAnsi" w:hAnsiTheme="minorHAnsi" w:cstheme="minorHAnsi"/>
          </w:rPr>
          <w:delText xml:space="preserve">1.85 </w:delText>
        </w:r>
        <w:r w:rsidR="00257ED1" w:rsidRPr="0045212B" w:rsidDel="00EA0691">
          <w:rPr>
            <w:rFonts w:asciiTheme="minorHAnsi" w:eastAsia="Cambria Math" w:hAnsiTheme="minorHAnsi" w:cstheme="minorHAnsi"/>
          </w:rPr>
          <w:delText>K</w:delText>
        </w:r>
        <w:r w:rsidR="00257ED1" w:rsidRPr="0045212B" w:rsidDel="00EA0691">
          <w:rPr>
            <w:rFonts w:asciiTheme="minorHAnsi" w:hAnsiTheme="minorHAnsi" w:cstheme="minorHAnsi"/>
          </w:rPr>
          <w:delText>/TtC</w:delText>
        </w:r>
        <w:r w:rsidRPr="0045212B" w:rsidDel="00EA0691">
          <w:rPr>
            <w:rFonts w:asciiTheme="minorHAnsi" w:hAnsiTheme="minorHAnsi" w:cstheme="minorHAnsi"/>
          </w:rPr>
          <w:delText>)</w:delText>
        </w:r>
        <w:r w:rsidR="00C1009C" w:rsidRPr="0045212B" w:rsidDel="00EA0691">
          <w:rPr>
            <w:rFonts w:asciiTheme="minorHAnsi" w:hAnsiTheme="minorHAnsi" w:cstheme="minorHAnsi"/>
          </w:rPr>
          <w:delText xml:space="preserve"> </w:delText>
        </w:r>
        <w:r w:rsidR="00C1009C" w:rsidRPr="0045212B" w:rsidDel="00EA0691">
          <w:rPr>
            <w:rFonts w:asciiTheme="minorHAnsi" w:hAnsiTheme="minorHAnsi" w:cstheme="minorHAnsi"/>
            <w:color w:val="FF0000"/>
          </w:rPr>
          <w:delText>Does it though if we use GSAT?</w:delText>
        </w:r>
        <w:r w:rsidR="00257ED1" w:rsidRPr="0045212B" w:rsidDel="00EA0691">
          <w:rPr>
            <w:rFonts w:asciiTheme="minorHAnsi" w:hAnsiTheme="minorHAnsi" w:cstheme="minorHAnsi"/>
          </w:rPr>
          <w:delText xml:space="preserve"> and therefore a relatively low remaining budget, while the historical record suggests a </w:delText>
        </w:r>
        <w:r w:rsidR="007127ED" w:rsidRPr="0045212B" w:rsidDel="00EA0691">
          <w:rPr>
            <w:rFonts w:asciiTheme="minorHAnsi" w:hAnsiTheme="minorHAnsi" w:cstheme="minorHAnsi"/>
          </w:rPr>
          <w:delText xml:space="preserve">lower </w:delText>
        </w:r>
        <w:r w:rsidR="00257ED1" w:rsidRPr="0045212B" w:rsidDel="00EA0691">
          <w:rPr>
            <w:rFonts w:asciiTheme="minorHAnsi" w:hAnsiTheme="minorHAnsi" w:cstheme="minorHAnsi"/>
          </w:rPr>
          <w:delText xml:space="preserve">TCRE </w:delText>
        </w:r>
        <w:r w:rsidR="00257ED1" w:rsidRPr="0045212B" w:rsidDel="00EA0691">
          <w:rPr>
            <w:rFonts w:asciiTheme="minorHAnsi" w:hAnsiTheme="minorHAnsi" w:cstheme="minorHAnsi"/>
            <w:color w:val="FF0000"/>
          </w:rPr>
          <w:delText>(</w:delText>
        </w:r>
        <w:r w:rsidR="007127ED" w:rsidRPr="0045212B" w:rsidDel="00EA0691">
          <w:rPr>
            <w:rFonts w:asciiTheme="minorHAnsi" w:hAnsiTheme="minorHAnsi" w:cstheme="minorHAnsi"/>
            <w:color w:val="FF0000"/>
          </w:rPr>
          <w:delText>!</w:delText>
        </w:r>
        <w:r w:rsidR="00C20A41" w:rsidRPr="0045212B" w:rsidDel="00EA0691">
          <w:rPr>
            <w:rFonts w:asciiTheme="minorHAnsi" w:hAnsiTheme="minorHAnsi" w:cstheme="minorHAnsi"/>
            <w:color w:val="FF0000"/>
          </w:rPr>
          <w:delText>quote median value of TCRE here!</w:delText>
        </w:r>
        <w:r w:rsidR="0082553A" w:rsidRPr="0045212B" w:rsidDel="00EA0691">
          <w:rPr>
            <w:rFonts w:asciiTheme="minorHAnsi" w:hAnsiTheme="minorHAnsi" w:cstheme="minorHAnsi"/>
            <w:color w:val="FF0000"/>
          </w:rPr>
          <w:delText>, we should have explained why in section 3</w:delText>
        </w:r>
        <w:r w:rsidR="00257ED1" w:rsidRPr="0045212B" w:rsidDel="00EA0691">
          <w:rPr>
            <w:rFonts w:asciiTheme="minorHAnsi" w:hAnsiTheme="minorHAnsi" w:cstheme="minorHAnsi"/>
            <w:color w:val="FF0000"/>
          </w:rPr>
          <w:delText>)</w:delText>
        </w:r>
        <w:r w:rsidR="002D0978" w:rsidRPr="0045212B" w:rsidDel="00EA0691">
          <w:rPr>
            <w:rFonts w:asciiTheme="minorHAnsi" w:hAnsiTheme="minorHAnsi" w:cstheme="minorHAnsi"/>
          </w:rPr>
          <w:delText>.</w:delText>
        </w:r>
        <w:r w:rsidR="001647F7" w:rsidRPr="0045212B" w:rsidDel="00EA0691">
          <w:rPr>
            <w:rFonts w:asciiTheme="minorHAnsi" w:hAnsiTheme="minorHAnsi" w:cstheme="minorHAnsi"/>
          </w:rPr>
          <w:delText xml:space="preserve"> The SR15 database of scenarios represents a number of modelling groups making myriad assumptions on the coevolution of CO</w:delText>
        </w:r>
        <w:r w:rsidR="001647F7" w:rsidRPr="0045212B" w:rsidDel="00EA0691">
          <w:rPr>
            <w:rFonts w:asciiTheme="minorHAnsi" w:hAnsiTheme="minorHAnsi" w:cstheme="minorHAnsi"/>
            <w:vertAlign w:val="subscript"/>
          </w:rPr>
          <w:delText>2</w:delText>
        </w:r>
        <w:r w:rsidR="001647F7" w:rsidRPr="0045212B" w:rsidDel="00EA0691">
          <w:rPr>
            <w:rFonts w:asciiTheme="minorHAnsi" w:hAnsiTheme="minorHAnsi" w:cstheme="minorHAnsi"/>
          </w:rPr>
          <w:delText xml:space="preserve"> and other climate pollutants in to the future, based on their own sub-models</w:delText>
        </w:r>
        <w:r w:rsidR="00921244" w:rsidRPr="0045212B" w:rsidDel="00EA0691">
          <w:rPr>
            <w:rFonts w:asciiTheme="minorHAnsi" w:hAnsiTheme="minorHAnsi" w:cstheme="minorHAnsi"/>
          </w:rPr>
          <w:delText xml:space="preserve"> of an </w:delText>
        </w:r>
        <w:r w:rsidR="00AF6104" w:rsidRPr="0045212B" w:rsidDel="00EA0691">
          <w:rPr>
            <w:rFonts w:asciiTheme="minorHAnsi" w:hAnsiTheme="minorHAnsi" w:cstheme="minorHAnsi"/>
          </w:rPr>
          <w:delText>economy</w:delText>
        </w:r>
        <w:r w:rsidR="00921244" w:rsidRPr="0045212B" w:rsidDel="00EA0691">
          <w:rPr>
            <w:rFonts w:asciiTheme="minorHAnsi" w:hAnsiTheme="minorHAnsi" w:cstheme="minorHAnsi"/>
          </w:rPr>
          <w:delText xml:space="preserve"> and society</w:delText>
        </w:r>
        <w:r w:rsidR="001647F7" w:rsidRPr="0045212B" w:rsidDel="00EA0691">
          <w:rPr>
            <w:rFonts w:asciiTheme="minorHAnsi" w:hAnsiTheme="minorHAnsi" w:cstheme="minorHAnsi"/>
          </w:rPr>
          <w:delText xml:space="preserve"> </w:delText>
        </w:r>
        <w:r w:rsidR="00921244" w:rsidRPr="0045212B" w:rsidDel="00EA0691">
          <w:rPr>
            <w:rFonts w:asciiTheme="minorHAnsi" w:hAnsiTheme="minorHAnsi" w:cstheme="minorHAnsi"/>
          </w:rPr>
          <w:delText>along with</w:delText>
        </w:r>
        <w:r w:rsidR="001647F7" w:rsidRPr="0045212B" w:rsidDel="00EA0691">
          <w:rPr>
            <w:rFonts w:asciiTheme="minorHAnsi" w:hAnsiTheme="minorHAnsi" w:cstheme="minorHAnsi"/>
          </w:rPr>
          <w:delText xml:space="preserve"> assessments of likely evolution of climate policy. They are not a </w:delText>
        </w:r>
        <w:r w:rsidR="00921244" w:rsidRPr="0045212B" w:rsidDel="00EA0691">
          <w:rPr>
            <w:rFonts w:asciiTheme="minorHAnsi" w:hAnsiTheme="minorHAnsi" w:cstheme="minorHAnsi"/>
          </w:rPr>
          <w:delText xml:space="preserve">complete </w:delText>
        </w:r>
        <w:r w:rsidR="001647F7" w:rsidRPr="0045212B" w:rsidDel="00EA0691">
          <w:rPr>
            <w:rFonts w:asciiTheme="minorHAnsi" w:hAnsiTheme="minorHAnsi" w:cstheme="minorHAnsi"/>
          </w:rPr>
          <w:delText xml:space="preserve">distribution of scenarios which can be sampled </w:delText>
        </w:r>
        <w:r w:rsidR="00C1009C" w:rsidRPr="0045212B" w:rsidDel="00EA0691">
          <w:rPr>
            <w:rFonts w:asciiTheme="minorHAnsi" w:hAnsiTheme="minorHAnsi" w:cstheme="minorHAnsi"/>
          </w:rPr>
          <w:delText>over</w:delText>
        </w:r>
        <w:r w:rsidR="00921244" w:rsidRPr="0045212B" w:rsidDel="00EA0691">
          <w:rPr>
            <w:rFonts w:asciiTheme="minorHAnsi" w:hAnsiTheme="minorHAnsi" w:cstheme="minorHAnsi"/>
          </w:rPr>
          <w:delText xml:space="preserve">, as is demonstrated in figure </w:delText>
        </w:r>
        <w:r w:rsidR="004157B3" w:rsidRPr="0045212B" w:rsidDel="00EA0691">
          <w:rPr>
            <w:rFonts w:asciiTheme="minorHAnsi" w:hAnsiTheme="minorHAnsi" w:cstheme="minorHAnsi"/>
          </w:rPr>
          <w:delText>5a</w:delText>
        </w:r>
        <w:r w:rsidR="00921244" w:rsidRPr="0045212B" w:rsidDel="00EA0691">
          <w:rPr>
            <w:rFonts w:asciiTheme="minorHAnsi" w:hAnsiTheme="minorHAnsi" w:cstheme="minorHAnsi"/>
          </w:rPr>
          <w:delText xml:space="preserve">, </w:delText>
        </w:r>
        <w:r w:rsidR="001647F7" w:rsidRPr="0045212B" w:rsidDel="00EA0691">
          <w:rPr>
            <w:rFonts w:asciiTheme="minorHAnsi" w:hAnsiTheme="minorHAnsi" w:cstheme="minorHAnsi"/>
          </w:rPr>
          <w:delText>and we</w:delText>
        </w:r>
        <w:r w:rsidR="00921244" w:rsidRPr="0045212B" w:rsidDel="00EA0691">
          <w:rPr>
            <w:rFonts w:asciiTheme="minorHAnsi" w:hAnsiTheme="minorHAnsi" w:cstheme="minorHAnsi"/>
          </w:rPr>
          <w:delText xml:space="preserve"> argue this practise should be</w:delText>
        </w:r>
        <w:r w:rsidR="001647F7" w:rsidRPr="0045212B" w:rsidDel="00EA0691">
          <w:rPr>
            <w:rFonts w:asciiTheme="minorHAnsi" w:hAnsiTheme="minorHAnsi" w:cstheme="minorHAnsi"/>
          </w:rPr>
          <w:delText xml:space="preserve"> avoid</w:delText>
        </w:r>
        <w:r w:rsidR="00921244" w:rsidRPr="0045212B" w:rsidDel="00EA0691">
          <w:rPr>
            <w:rFonts w:asciiTheme="minorHAnsi" w:hAnsiTheme="minorHAnsi" w:cstheme="minorHAnsi"/>
          </w:rPr>
          <w:delText>ed</w:delText>
        </w:r>
        <w:r w:rsidR="001647F7" w:rsidRPr="0045212B" w:rsidDel="00EA0691">
          <w:rPr>
            <w:rFonts w:asciiTheme="minorHAnsi" w:hAnsiTheme="minorHAnsi" w:cstheme="minorHAnsi"/>
          </w:rPr>
          <w:delText>.</w:delText>
        </w:r>
      </w:del>
    </w:p>
    <w:p w14:paraId="332EB445" w14:textId="7071BF02" w:rsidR="004D7C67" w:rsidRPr="0045212B" w:rsidDel="00EA0691" w:rsidRDefault="004D7C67" w:rsidP="001E7D0F">
      <w:pPr>
        <w:jc w:val="both"/>
        <w:rPr>
          <w:del w:id="435" w:author="Stuart Jenkins" w:date="2019-12-10T14:28:00Z"/>
          <w:rFonts w:asciiTheme="minorHAnsi" w:hAnsiTheme="minorHAnsi" w:cstheme="minorHAnsi"/>
        </w:rPr>
      </w:pPr>
    </w:p>
    <w:p w14:paraId="6448C6E5" w14:textId="008D2139" w:rsidR="00C11F97" w:rsidRPr="0045212B" w:rsidDel="00EA0691" w:rsidRDefault="00C11F97" w:rsidP="001E7D0F">
      <w:pPr>
        <w:jc w:val="both"/>
        <w:rPr>
          <w:del w:id="436" w:author="Stuart Jenkins" w:date="2019-12-10T14:28:00Z"/>
          <w:rFonts w:asciiTheme="minorHAnsi" w:hAnsiTheme="minorHAnsi" w:cstheme="minorHAnsi"/>
        </w:rPr>
      </w:pPr>
      <w:del w:id="437" w:author="Stuart Jenkins" w:date="2019-12-10T14:28:00Z">
        <w:r w:rsidRPr="0045212B" w:rsidDel="00EA0691">
          <w:rPr>
            <w:rFonts w:asciiTheme="minorHAnsi" w:hAnsiTheme="minorHAnsi" w:cstheme="minorHAnsi"/>
          </w:rPr>
          <w:delText xml:space="preserve">Figure 5b compares a number of studies </w:delText>
        </w:r>
        <w:r w:rsidR="008A02CA" w:rsidRPr="0045212B" w:rsidDel="00EA0691">
          <w:rPr>
            <w:rFonts w:asciiTheme="minorHAnsi" w:hAnsiTheme="minorHAnsi" w:cstheme="minorHAnsi"/>
          </w:rPr>
          <w:delText>assessing</w:delText>
        </w:r>
        <w:r w:rsidRPr="0045212B" w:rsidDel="00EA0691">
          <w:rPr>
            <w:rFonts w:asciiTheme="minorHAnsi" w:hAnsiTheme="minorHAnsi" w:cstheme="minorHAnsi"/>
          </w:rPr>
          <w:delText xml:space="preserve"> the 6</w:delText>
        </w:r>
        <w:r w:rsidR="008A02CA" w:rsidRPr="0045212B" w:rsidDel="00EA0691">
          <w:rPr>
            <w:rFonts w:asciiTheme="minorHAnsi" w:hAnsiTheme="minorHAnsi" w:cstheme="minorHAnsi"/>
          </w:rPr>
          <w:delText>6% remain-below 1.5</w:delText>
        </w:r>
        <w:r w:rsidR="008A02CA" w:rsidRPr="0045212B" w:rsidDel="00EA0691">
          <w:rPr>
            <w:rFonts w:ascii="Cambria Math" w:eastAsia="Cambria Math" w:hAnsi="Cambria Math" w:cs="Cambria Math"/>
          </w:rPr>
          <w:delText>℃</w:delText>
        </w:r>
        <w:r w:rsidR="008A02CA" w:rsidRPr="0045212B" w:rsidDel="00EA0691">
          <w:rPr>
            <w:rFonts w:asciiTheme="minorHAnsi" w:hAnsiTheme="minorHAnsi" w:cstheme="minorHAnsi"/>
          </w:rPr>
          <w:delText xml:space="preserve"> carbon budget </w:delText>
        </w:r>
        <w:r w:rsidR="00384993" w:rsidRPr="0045212B" w:rsidDel="00EA0691">
          <w:rPr>
            <w:rFonts w:asciiTheme="minorHAnsi" w:hAnsiTheme="minorHAnsi" w:cstheme="minorHAnsi"/>
          </w:rPr>
          <w:delText>(</w:delText>
        </w:r>
        <w:r w:rsidR="008A02CA" w:rsidRPr="0045212B" w:rsidDel="00EA0691">
          <w:rPr>
            <w:rFonts w:asciiTheme="minorHAnsi" w:hAnsiTheme="minorHAnsi" w:cstheme="minorHAnsi"/>
          </w:rPr>
          <w:delText xml:space="preserve">based on the Carbon Brief article </w:delText>
        </w:r>
        <w:r w:rsidR="009F6464" w:rsidRPr="0045212B" w:rsidDel="00EA0691">
          <w:rPr>
            <w:rFonts w:asciiTheme="minorHAnsi" w:hAnsiTheme="minorHAnsi" w:cstheme="minorHAnsi"/>
          </w:rPr>
          <w:delText xml:space="preserve">figure </w:delText>
        </w:r>
        <w:r w:rsidR="008A02CA" w:rsidRPr="0045212B" w:rsidDel="00EA0691">
          <w:rPr>
            <w:rFonts w:asciiTheme="minorHAnsi" w:hAnsiTheme="minorHAnsi" w:cstheme="minorHAnsi"/>
          </w:rPr>
          <w:delText>discussing the same topic[!!]</w:delText>
        </w:r>
        <w:r w:rsidR="00384993" w:rsidRPr="0045212B" w:rsidDel="00EA0691">
          <w:rPr>
            <w:rFonts w:asciiTheme="minorHAnsi" w:hAnsiTheme="minorHAnsi" w:cstheme="minorHAnsi"/>
          </w:rPr>
          <w:delText>)</w:delText>
        </w:r>
        <w:r w:rsidR="008A02CA" w:rsidRPr="0045212B" w:rsidDel="00EA0691">
          <w:rPr>
            <w:rFonts w:asciiTheme="minorHAnsi" w:hAnsiTheme="minorHAnsi" w:cstheme="minorHAnsi"/>
          </w:rPr>
          <w:delText xml:space="preserve">. On figure 5b we show a number of studies which were cited </w:delText>
        </w:r>
        <w:r w:rsidR="00E72A84" w:rsidRPr="0045212B" w:rsidDel="00EA0691">
          <w:rPr>
            <w:rFonts w:asciiTheme="minorHAnsi" w:hAnsiTheme="minorHAnsi" w:cstheme="minorHAnsi"/>
          </w:rPr>
          <w:delText>in SR15 when defining the remaining carbon budget. These are coloured by the input information in the study: yellow for Earth System Models, blue for observations and red for studies involving IAMs.</w:delText>
        </w:r>
      </w:del>
    </w:p>
    <w:p w14:paraId="6869351A" w14:textId="4140344A" w:rsidR="00E72A84" w:rsidRPr="0045212B" w:rsidDel="00EA0691" w:rsidRDefault="00E72A84" w:rsidP="001E7D0F">
      <w:pPr>
        <w:jc w:val="both"/>
        <w:rPr>
          <w:del w:id="438" w:author="Stuart Jenkins" w:date="2019-12-10T14:28:00Z"/>
          <w:rFonts w:asciiTheme="minorHAnsi" w:hAnsiTheme="minorHAnsi" w:cstheme="minorHAnsi"/>
        </w:rPr>
      </w:pPr>
    </w:p>
    <w:p w14:paraId="7AFB8E6E" w14:textId="7E9EE2AD" w:rsidR="008F6B58" w:rsidRPr="0045212B" w:rsidDel="00EA0691" w:rsidRDefault="00823CDA" w:rsidP="001E7D0F">
      <w:pPr>
        <w:jc w:val="both"/>
        <w:rPr>
          <w:del w:id="439" w:author="Stuart Jenkins" w:date="2019-12-10T14:28:00Z"/>
          <w:rFonts w:asciiTheme="minorHAnsi" w:hAnsiTheme="minorHAnsi" w:cstheme="minorHAnsi"/>
        </w:rPr>
      </w:pPr>
      <w:del w:id="440" w:author="Stuart Jenkins" w:date="2019-12-10T14:28:00Z">
        <w:r w:rsidRPr="0045212B" w:rsidDel="00EA0691">
          <w:rPr>
            <w:rFonts w:asciiTheme="minorHAnsi" w:hAnsiTheme="minorHAnsi" w:cstheme="minorHAnsi"/>
          </w:rPr>
          <w:delText>In general</w:delText>
        </w:r>
        <w:r w:rsidR="00384993" w:rsidRPr="0045212B" w:rsidDel="00EA0691">
          <w:rPr>
            <w:rFonts w:asciiTheme="minorHAnsi" w:hAnsiTheme="minorHAnsi" w:cstheme="minorHAnsi"/>
          </w:rPr>
          <w:delText xml:space="preserve"> this suggests </w:delText>
        </w:r>
        <w:r w:rsidRPr="0045212B" w:rsidDel="00EA0691">
          <w:rPr>
            <w:rFonts w:asciiTheme="minorHAnsi" w:hAnsiTheme="minorHAnsi" w:cstheme="minorHAnsi"/>
          </w:rPr>
          <w:delText xml:space="preserve">the studies using historical observations </w:delText>
        </w:r>
        <w:r w:rsidR="00AA7235" w:rsidRPr="0045212B" w:rsidDel="00EA0691">
          <w:rPr>
            <w:rFonts w:asciiTheme="minorHAnsi" w:hAnsiTheme="minorHAnsi" w:cstheme="minorHAnsi"/>
          </w:rPr>
          <w:delText xml:space="preserve">appear to </w:delText>
        </w:r>
        <w:r w:rsidRPr="0045212B" w:rsidDel="00EA0691">
          <w:rPr>
            <w:rFonts w:asciiTheme="minorHAnsi" w:hAnsiTheme="minorHAnsi" w:cstheme="minorHAnsi"/>
          </w:rPr>
          <w:delText xml:space="preserve">find a larger budget than those using Integrated Assessment or Earth System Models. For example, Millar et al. (2017)[!!] used the FaIR SCM to work out a likely remaining carbon budget when basing present day warming off the </w:delText>
        </w:r>
        <w:r w:rsidR="00384993" w:rsidRPr="0045212B" w:rsidDel="00EA0691">
          <w:rPr>
            <w:rFonts w:asciiTheme="minorHAnsi" w:hAnsiTheme="minorHAnsi" w:cstheme="minorHAnsi"/>
          </w:rPr>
          <w:delText>H</w:delText>
        </w:r>
        <w:r w:rsidRPr="0045212B" w:rsidDel="00EA0691">
          <w:rPr>
            <w:rFonts w:asciiTheme="minorHAnsi" w:hAnsiTheme="minorHAnsi" w:cstheme="minorHAnsi"/>
          </w:rPr>
          <w:delText>adCRUT4 GMST observations and following an adaptive mitigation scenario requiring the budget to be 1.5</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consistent under a range of possible physical climate parameters.</w:delText>
        </w:r>
        <w:r w:rsidR="008F6B58" w:rsidRPr="0045212B" w:rsidDel="00EA0691">
          <w:rPr>
            <w:rFonts w:asciiTheme="minorHAnsi" w:hAnsiTheme="minorHAnsi" w:cstheme="minorHAnsi"/>
          </w:rPr>
          <w:delText xml:space="preserve"> </w:delText>
        </w:r>
        <w:r w:rsidR="00384993" w:rsidRPr="0045212B" w:rsidDel="00EA0691">
          <w:rPr>
            <w:rFonts w:asciiTheme="minorHAnsi" w:hAnsiTheme="minorHAnsi" w:cstheme="minorHAnsi"/>
          </w:rPr>
          <w:delText>In effect t</w:delText>
        </w:r>
        <w:r w:rsidR="008F6B58" w:rsidRPr="0045212B" w:rsidDel="00EA0691">
          <w:rPr>
            <w:rFonts w:asciiTheme="minorHAnsi" w:hAnsiTheme="minorHAnsi" w:cstheme="minorHAnsi"/>
          </w:rPr>
          <w:delText>his defines an avoidance budget, but the near</w:delText>
        </w:r>
        <w:r w:rsidR="00384993" w:rsidRPr="0045212B" w:rsidDel="00EA0691">
          <w:rPr>
            <w:rFonts w:asciiTheme="minorHAnsi" w:hAnsiTheme="minorHAnsi" w:cstheme="minorHAnsi"/>
          </w:rPr>
          <w:delText>-</w:delText>
        </w:r>
        <w:r w:rsidR="008F6B58" w:rsidRPr="0045212B" w:rsidDel="00EA0691">
          <w:rPr>
            <w:rFonts w:asciiTheme="minorHAnsi" w:hAnsiTheme="minorHAnsi" w:cstheme="minorHAnsi"/>
          </w:rPr>
          <w:delText xml:space="preserve">linearity of the physical climate response at such small changes in temperature </w:delText>
        </w:r>
        <w:r w:rsidR="00AA7235" w:rsidRPr="0045212B" w:rsidDel="00EA0691">
          <w:rPr>
            <w:rFonts w:asciiTheme="minorHAnsi" w:hAnsiTheme="minorHAnsi" w:cstheme="minorHAnsi"/>
          </w:rPr>
          <w:delText>between present day and 1.5</w:delText>
        </w:r>
        <w:r w:rsidR="00AA7235" w:rsidRPr="0045212B" w:rsidDel="00EA0691">
          <w:rPr>
            <w:rFonts w:ascii="Cambria Math" w:eastAsia="Cambria Math" w:hAnsi="Cambria Math" w:cs="Cambria Math"/>
          </w:rPr>
          <w:delText xml:space="preserve">℃ </w:delText>
        </w:r>
        <w:r w:rsidR="008F6B58" w:rsidRPr="0045212B" w:rsidDel="00EA0691">
          <w:rPr>
            <w:rFonts w:asciiTheme="minorHAnsi" w:hAnsiTheme="minorHAnsi" w:cstheme="minorHAnsi"/>
          </w:rPr>
          <w:delText>means the exceedance budget is nearly identical</w:delText>
        </w:r>
        <w:r w:rsidR="00AA7235" w:rsidRPr="0045212B" w:rsidDel="00EA0691">
          <w:rPr>
            <w:rFonts w:asciiTheme="minorHAnsi" w:hAnsiTheme="minorHAnsi" w:cstheme="minorHAnsi"/>
          </w:rPr>
          <w:delText xml:space="preserve"> in size</w:delText>
        </w:r>
        <w:r w:rsidR="008F6B58" w:rsidRPr="0045212B" w:rsidDel="00EA0691">
          <w:rPr>
            <w:rFonts w:asciiTheme="minorHAnsi" w:hAnsiTheme="minorHAnsi" w:cstheme="minorHAnsi"/>
          </w:rPr>
          <w:delText xml:space="preserve">. </w:delText>
        </w:r>
        <w:r w:rsidR="0016736B" w:rsidRPr="0045212B" w:rsidDel="00EA0691">
          <w:rPr>
            <w:rFonts w:asciiTheme="minorHAnsi" w:hAnsiTheme="minorHAnsi" w:cstheme="minorHAnsi"/>
          </w:rPr>
          <w:delText>Millar finds a central estimate of the 66</w:delText>
        </w:r>
        <w:r w:rsidR="0016736B" w:rsidRPr="0045212B" w:rsidDel="00EA0691">
          <w:rPr>
            <w:rFonts w:asciiTheme="minorHAnsi" w:hAnsiTheme="minorHAnsi" w:cstheme="minorHAnsi"/>
            <w:vertAlign w:val="superscript"/>
          </w:rPr>
          <w:delText>th</w:delText>
        </w:r>
        <w:r w:rsidR="0016736B" w:rsidRPr="0045212B" w:rsidDel="00EA0691">
          <w:rPr>
            <w:rFonts w:asciiTheme="minorHAnsi" w:hAnsiTheme="minorHAnsi" w:cstheme="minorHAnsi"/>
          </w:rPr>
          <w:delText xml:space="preserve"> percentile remain-below 1.5</w:delText>
        </w:r>
        <w:r w:rsidR="0016736B" w:rsidRPr="0045212B" w:rsidDel="00EA0691">
          <w:rPr>
            <w:rFonts w:ascii="Cambria Math" w:eastAsia="Cambria Math" w:hAnsi="Cambria Math" w:cs="Cambria Math"/>
          </w:rPr>
          <w:delText>℃</w:delText>
        </w:r>
        <w:r w:rsidR="0016736B" w:rsidRPr="0045212B" w:rsidDel="00EA0691">
          <w:rPr>
            <w:rFonts w:asciiTheme="minorHAnsi" w:hAnsiTheme="minorHAnsi" w:cstheme="minorHAnsi"/>
          </w:rPr>
          <w:delText xml:space="preserve"> carbon budget of 625 GtCO</w:delText>
        </w:r>
        <w:r w:rsidR="0016736B"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 xml:space="preserve">[!!] </w:delText>
        </w:r>
        <w:r w:rsidR="0016736B" w:rsidRPr="0045212B" w:rsidDel="00EA0691">
          <w:rPr>
            <w:rFonts w:asciiTheme="minorHAnsi" w:hAnsiTheme="minorHAnsi" w:cstheme="minorHAnsi"/>
          </w:rPr>
          <w:delText>and similar studies by Goodwin et al. (2018) and Richardson et al. (2018, HadCRUT) find 693</w:delText>
        </w:r>
        <w:r w:rsidR="00384993" w:rsidRPr="0045212B" w:rsidDel="00EA0691">
          <w:rPr>
            <w:rFonts w:asciiTheme="minorHAnsi" w:hAnsiTheme="minorHAnsi" w:cstheme="minorHAnsi"/>
          </w:rPr>
          <w:delText xml:space="preserve"> GtCO</w:delText>
        </w:r>
        <w:r w:rsidR="00384993"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w:delText>
        </w:r>
        <w:r w:rsidR="0016736B" w:rsidRPr="0045212B" w:rsidDel="00EA0691">
          <w:rPr>
            <w:rFonts w:asciiTheme="minorHAnsi" w:hAnsiTheme="minorHAnsi" w:cstheme="minorHAnsi"/>
          </w:rPr>
          <w:delText xml:space="preserve"> and 779 GtCO</w:delText>
        </w:r>
        <w:r w:rsidR="0016736B"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 xml:space="preserve">[!!] </w:delText>
        </w:r>
        <w:r w:rsidR="0016736B" w:rsidRPr="0045212B" w:rsidDel="00EA0691">
          <w:rPr>
            <w:rFonts w:asciiTheme="minorHAnsi" w:hAnsiTheme="minorHAnsi" w:cstheme="minorHAnsi"/>
          </w:rPr>
          <w:delText>respectively. Richardson completes the same study using an alternative temperature observations dataset (Berkeley) and find</w:delText>
        </w:r>
        <w:r w:rsidR="00AA7235" w:rsidRPr="0045212B" w:rsidDel="00EA0691">
          <w:rPr>
            <w:rFonts w:asciiTheme="minorHAnsi" w:hAnsiTheme="minorHAnsi" w:cstheme="minorHAnsi"/>
          </w:rPr>
          <w:delText>s</w:delText>
        </w:r>
        <w:r w:rsidR="0016736B" w:rsidRPr="0045212B" w:rsidDel="00EA0691">
          <w:rPr>
            <w:rFonts w:asciiTheme="minorHAnsi" w:hAnsiTheme="minorHAnsi" w:cstheme="minorHAnsi"/>
          </w:rPr>
          <w:delText xml:space="preserve"> a budget of 467 GtCO</w:delText>
        </w:r>
        <w:r w:rsidR="0016736B"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w:delText>
        </w:r>
        <w:r w:rsidR="00AA7235" w:rsidRPr="0045212B" w:rsidDel="00EA0691">
          <w:rPr>
            <w:rFonts w:asciiTheme="minorHAnsi" w:hAnsiTheme="minorHAnsi" w:cstheme="minorHAnsi"/>
          </w:rPr>
          <w:delText xml:space="preserve"> where the difference arises largely from the</w:delText>
        </w:r>
        <w:r w:rsidR="0016736B" w:rsidRPr="0045212B" w:rsidDel="00EA0691">
          <w:rPr>
            <w:rFonts w:asciiTheme="minorHAnsi" w:hAnsiTheme="minorHAnsi" w:cstheme="minorHAnsi"/>
          </w:rPr>
          <w:delText xml:space="preserve"> </w:delText>
        </w:r>
        <w:r w:rsidR="00AA7235" w:rsidRPr="0045212B" w:rsidDel="00EA0691">
          <w:rPr>
            <w:rFonts w:asciiTheme="minorHAnsi" w:hAnsiTheme="minorHAnsi" w:cstheme="minorHAnsi"/>
          </w:rPr>
          <w:delText xml:space="preserve">value of the </w:delText>
        </w:r>
        <w:r w:rsidR="0016736B" w:rsidRPr="0045212B" w:rsidDel="00EA0691">
          <w:rPr>
            <w:rFonts w:asciiTheme="minorHAnsi" w:hAnsiTheme="minorHAnsi" w:cstheme="minorHAnsi"/>
          </w:rPr>
          <w:delText>present day temperature anomaly.</w:delText>
        </w:r>
        <w:r w:rsidR="00AA7235" w:rsidRPr="0045212B" w:rsidDel="00EA0691">
          <w:rPr>
            <w:rFonts w:asciiTheme="minorHAnsi" w:hAnsiTheme="minorHAnsi" w:cstheme="minorHAnsi"/>
          </w:rPr>
          <w:delText xml:space="preserve"> Finally, Leach et al. (2018) find a best-estimate budget of </w:delText>
        </w:r>
        <w:r w:rsidR="00384993" w:rsidRPr="0045212B" w:rsidDel="00EA0691">
          <w:rPr>
            <w:rFonts w:asciiTheme="minorHAnsi" w:hAnsiTheme="minorHAnsi" w:cstheme="minorHAnsi"/>
          </w:rPr>
          <w:delText>800</w:delText>
        </w:r>
        <w:r w:rsidR="00AA7235" w:rsidRPr="0045212B" w:rsidDel="00EA0691">
          <w:rPr>
            <w:rFonts w:asciiTheme="minorHAnsi" w:hAnsiTheme="minorHAnsi" w:cstheme="minorHAnsi"/>
          </w:rPr>
          <w:delText xml:space="preserve"> GtCO</w:delText>
        </w:r>
        <w:r w:rsidR="00AA7235" w:rsidRPr="0045212B" w:rsidDel="00EA0691">
          <w:rPr>
            <w:rFonts w:asciiTheme="minorHAnsi" w:hAnsiTheme="minorHAnsi" w:cstheme="minorHAnsi"/>
            <w:vertAlign w:val="subscript"/>
          </w:rPr>
          <w:delText>2</w:delText>
        </w:r>
        <w:r w:rsidR="00AA7235" w:rsidRPr="0045212B" w:rsidDel="00EA0691">
          <w:rPr>
            <w:rFonts w:asciiTheme="minorHAnsi" w:hAnsiTheme="minorHAnsi" w:cstheme="minorHAnsi"/>
          </w:rPr>
          <w:delText xml:space="preserve"> when using a simple geometric approach</w:delText>
        </w:r>
        <w:r w:rsidR="00384993" w:rsidRPr="0045212B" w:rsidDel="00EA0691">
          <w:rPr>
            <w:rFonts w:asciiTheme="minorHAnsi" w:hAnsiTheme="minorHAnsi" w:cstheme="minorHAnsi"/>
          </w:rPr>
          <w:fldChar w:fldCharType="begin"/>
        </w:r>
        <w:r w:rsidR="00384993" w:rsidRPr="0045212B" w:rsidDel="00EA0691">
          <w:rPr>
            <w:rFonts w:asciiTheme="minorHAnsi" w:hAnsiTheme="minorHAnsi" w:cstheme="minorHAnsi"/>
          </w:rPr>
          <w:delInstrText xml:space="preserve"> ADDIN ZOTERO_ITEM CSL_CITATION {"citationID":"GZob9o4r","properties":{"formattedCitation":"\\super 4\\nosupersub{}","plainCitation":"4","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delInstrText>
        </w:r>
        <w:r w:rsidR="00384993" w:rsidRPr="0045212B" w:rsidDel="00EA0691">
          <w:rPr>
            <w:rFonts w:asciiTheme="minorHAnsi" w:hAnsiTheme="minorHAnsi" w:cstheme="minorHAnsi"/>
          </w:rPr>
          <w:fldChar w:fldCharType="separate"/>
        </w:r>
        <w:r w:rsidR="00384993" w:rsidRPr="0045212B" w:rsidDel="00EA0691">
          <w:rPr>
            <w:rFonts w:ascii="Calibri" w:hAnsiTheme="minorHAnsi" w:cs="Calibri"/>
            <w:vertAlign w:val="superscript"/>
          </w:rPr>
          <w:delText>4</w:delText>
        </w:r>
        <w:r w:rsidR="00384993" w:rsidRPr="0045212B" w:rsidDel="00EA0691">
          <w:rPr>
            <w:rFonts w:asciiTheme="minorHAnsi" w:hAnsiTheme="minorHAnsi" w:cstheme="minorHAnsi"/>
          </w:rPr>
          <w:fldChar w:fldCharType="end"/>
        </w:r>
        <w:r w:rsidR="00AA7235" w:rsidRPr="0045212B" w:rsidDel="00EA0691">
          <w:rPr>
            <w:rFonts w:asciiTheme="minorHAnsi" w:hAnsiTheme="minorHAnsi" w:cstheme="minorHAnsi"/>
          </w:rPr>
          <w:delText xml:space="preserve">. </w:delText>
        </w:r>
      </w:del>
    </w:p>
    <w:p w14:paraId="08D37BF4" w14:textId="306AF6CB" w:rsidR="0016736B" w:rsidRPr="0045212B" w:rsidDel="00EA0691" w:rsidRDefault="0016736B" w:rsidP="001E7D0F">
      <w:pPr>
        <w:jc w:val="both"/>
        <w:rPr>
          <w:del w:id="441" w:author="Stuart Jenkins" w:date="2019-12-10T14:28:00Z"/>
          <w:rFonts w:asciiTheme="minorHAnsi" w:hAnsiTheme="minorHAnsi" w:cstheme="minorHAnsi"/>
        </w:rPr>
      </w:pPr>
    </w:p>
    <w:p w14:paraId="5D1840BD" w14:textId="2C8E3554" w:rsidR="0016736B" w:rsidRPr="0045212B" w:rsidDel="00EA0691" w:rsidRDefault="0016736B" w:rsidP="001E7D0F">
      <w:pPr>
        <w:jc w:val="both"/>
        <w:rPr>
          <w:del w:id="442" w:author="Stuart Jenkins" w:date="2019-12-10T14:28:00Z"/>
          <w:rFonts w:asciiTheme="minorHAnsi" w:hAnsiTheme="minorHAnsi" w:cstheme="minorHAnsi"/>
        </w:rPr>
      </w:pPr>
      <w:del w:id="443" w:author="Stuart Jenkins" w:date="2019-12-10T14:28:00Z">
        <w:r w:rsidRPr="0045212B" w:rsidDel="00EA0691">
          <w:rPr>
            <w:rFonts w:asciiTheme="minorHAnsi" w:hAnsiTheme="minorHAnsi" w:cstheme="minorHAnsi"/>
          </w:rPr>
          <w:delText>Alternatively, the studies using IAM output typically use the MAGICC6 SCM</w:delText>
        </w:r>
        <w:r w:rsidR="00384993" w:rsidRPr="0045212B" w:rsidDel="00EA0691">
          <w:rPr>
            <w:rFonts w:asciiTheme="minorHAnsi" w:hAnsiTheme="minorHAnsi" w:cstheme="minorHAnsi"/>
          </w:rPr>
          <w:delText xml:space="preserve"> with GSAT</w:delText>
        </w:r>
        <w:r w:rsidRPr="0045212B" w:rsidDel="00EA0691">
          <w:rPr>
            <w:rFonts w:asciiTheme="minorHAnsi" w:hAnsiTheme="minorHAnsi" w:cstheme="minorHAnsi"/>
          </w:rPr>
          <w:delText xml:space="preserve"> and determine the budget by requiring the end-of-century warming to be below 1.5</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 xml:space="preserve">. </w:delText>
        </w:r>
        <w:r w:rsidR="00AA7235" w:rsidRPr="0045212B" w:rsidDel="00EA0691">
          <w:rPr>
            <w:rFonts w:asciiTheme="minorHAnsi" w:hAnsiTheme="minorHAnsi" w:cstheme="minorHAnsi"/>
          </w:rPr>
          <w:delText>Many of these studies (e.g. Rogelj et al. (2018), Peters et al. (2018), AR5 IAMs (2018)[!!]) find 21</w:delText>
        </w:r>
        <w:r w:rsidR="00AA7235" w:rsidRPr="0045212B" w:rsidDel="00EA0691">
          <w:rPr>
            <w:rFonts w:asciiTheme="minorHAnsi" w:hAnsiTheme="minorHAnsi" w:cstheme="minorHAnsi"/>
            <w:vertAlign w:val="superscript"/>
          </w:rPr>
          <w:delText>st</w:delText>
        </w:r>
        <w:r w:rsidR="00AA7235" w:rsidRPr="0045212B" w:rsidDel="00EA0691">
          <w:rPr>
            <w:rFonts w:asciiTheme="minorHAnsi" w:hAnsiTheme="minorHAnsi" w:cstheme="minorHAnsi"/>
          </w:rPr>
          <w:delText xml:space="preserve"> century carbon budgets with temperatures (calculated with MAGICC) peaking above 1.5</w:delText>
        </w:r>
        <w:r w:rsidR="00AA7235" w:rsidRPr="0045212B" w:rsidDel="00EA0691">
          <w:rPr>
            <w:rFonts w:ascii="Cambria Math" w:eastAsia="Cambria Math" w:hAnsi="Cambria Math" w:cs="Cambria Math"/>
          </w:rPr>
          <w:delText>℃</w:delText>
        </w:r>
        <w:r w:rsidR="00AA7235" w:rsidRPr="0045212B" w:rsidDel="00EA0691">
          <w:rPr>
            <w:rFonts w:asciiTheme="minorHAnsi" w:hAnsiTheme="minorHAnsi" w:cstheme="minorHAnsi"/>
          </w:rPr>
          <w:delText xml:space="preserve"> and returning to below-1.5</w:delText>
        </w:r>
        <w:r w:rsidR="00AA7235" w:rsidRPr="0045212B" w:rsidDel="00EA0691">
          <w:rPr>
            <w:rFonts w:ascii="Cambria Math" w:eastAsia="Cambria Math" w:hAnsi="Cambria Math" w:cs="Cambria Math"/>
          </w:rPr>
          <w:delText>℃</w:delText>
        </w:r>
        <w:r w:rsidR="00AA7235" w:rsidRPr="0045212B" w:rsidDel="00EA0691">
          <w:rPr>
            <w:rFonts w:asciiTheme="minorHAnsi" w:hAnsiTheme="minorHAnsi" w:cstheme="minorHAnsi"/>
          </w:rPr>
          <w:delText xml:space="preserve"> by the end of 2100. </w:delText>
        </w:r>
        <w:r w:rsidR="005517EC" w:rsidRPr="0045212B" w:rsidDel="00EA0691">
          <w:rPr>
            <w:rFonts w:asciiTheme="minorHAnsi" w:hAnsiTheme="minorHAnsi" w:cstheme="minorHAnsi"/>
          </w:rPr>
          <w:delText>Budgets calculated from IAM outputs are estimated with physical climate parameters set to 66</w:delText>
        </w:r>
        <w:r w:rsidR="005517EC" w:rsidRPr="0045212B" w:rsidDel="00EA0691">
          <w:rPr>
            <w:rFonts w:asciiTheme="minorHAnsi" w:hAnsiTheme="minorHAnsi" w:cstheme="minorHAnsi"/>
            <w:vertAlign w:val="superscript"/>
          </w:rPr>
          <w:delText>th</w:delText>
        </w:r>
        <w:r w:rsidR="005517EC" w:rsidRPr="0045212B" w:rsidDel="00EA0691">
          <w:rPr>
            <w:rFonts w:asciiTheme="minorHAnsi" w:hAnsiTheme="minorHAnsi" w:cstheme="minorHAnsi"/>
          </w:rPr>
          <w:delText xml:space="preserve"> percentile values. With Rogelj et al.’s (2018) study, the median budget estimate for 66% remain-below 1.5</w:delText>
        </w:r>
        <w:r w:rsidR="005517EC" w:rsidRPr="0045212B" w:rsidDel="00EA0691">
          <w:rPr>
            <w:rFonts w:ascii="Cambria Math" w:eastAsia="Cambria Math" w:hAnsi="Cambria Math" w:cs="Cambria Math"/>
          </w:rPr>
          <w:delText>℃</w:delText>
        </w:r>
        <w:r w:rsidR="005517EC" w:rsidRPr="0045212B" w:rsidDel="00EA0691">
          <w:rPr>
            <w:rFonts w:asciiTheme="minorHAnsi" w:hAnsiTheme="minorHAnsi" w:cstheme="minorHAnsi"/>
          </w:rPr>
          <w:delText xml:space="preserve"> is 193 GtCO</w:delText>
        </w:r>
        <w:r w:rsidR="005517EC"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w:delText>
        </w:r>
        <w:r w:rsidR="005517EC" w:rsidRPr="0045212B" w:rsidDel="00EA0691">
          <w:rPr>
            <w:rFonts w:asciiTheme="minorHAnsi" w:hAnsiTheme="minorHAnsi" w:cstheme="minorHAnsi"/>
          </w:rPr>
          <w:delText xml:space="preserve"> A similar study by Peters et al. (2018) calculates a likely range of IAM exceedance budgets of 318-518 GtCO</w:delText>
        </w:r>
        <w:r w:rsidR="005517EC"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w:delText>
        </w:r>
        <w:r w:rsidR="005517EC" w:rsidRPr="0045212B" w:rsidDel="00EA0691">
          <w:rPr>
            <w:rFonts w:asciiTheme="minorHAnsi" w:hAnsiTheme="minorHAnsi" w:cstheme="minorHAnsi"/>
          </w:rPr>
          <w:delText xml:space="preserve"> </w:delText>
        </w:r>
      </w:del>
    </w:p>
    <w:p w14:paraId="55125A3B" w14:textId="66A0AEF4" w:rsidR="0016736B" w:rsidRPr="0045212B" w:rsidDel="00EA0691" w:rsidRDefault="0016736B" w:rsidP="001E7D0F">
      <w:pPr>
        <w:jc w:val="both"/>
        <w:rPr>
          <w:del w:id="444" w:author="Stuart Jenkins" w:date="2019-12-10T14:28:00Z"/>
          <w:rFonts w:asciiTheme="minorHAnsi" w:hAnsiTheme="minorHAnsi" w:cstheme="minorHAnsi"/>
        </w:rPr>
      </w:pPr>
    </w:p>
    <w:p w14:paraId="6BF9A638" w14:textId="2112DD79" w:rsidR="00E46878" w:rsidRPr="0045212B" w:rsidDel="00EA0691" w:rsidRDefault="00E72A84" w:rsidP="001E7D0F">
      <w:pPr>
        <w:jc w:val="both"/>
        <w:rPr>
          <w:del w:id="445" w:author="Stuart Jenkins" w:date="2019-12-10T14:28:00Z"/>
          <w:rFonts w:asciiTheme="minorHAnsi" w:hAnsiTheme="minorHAnsi" w:cstheme="minorHAnsi"/>
          <w:color w:val="000000" w:themeColor="text1"/>
        </w:rPr>
      </w:pPr>
      <w:del w:id="446" w:author="Stuart Jenkins" w:date="2019-12-10T14:28:00Z">
        <w:r w:rsidRPr="0045212B" w:rsidDel="00EA0691">
          <w:rPr>
            <w:rFonts w:asciiTheme="minorHAnsi" w:hAnsiTheme="minorHAnsi" w:cstheme="minorHAnsi"/>
          </w:rPr>
          <w:delText xml:space="preserve">At the bottom of figure 5b are the median and range </w:delText>
        </w:r>
        <w:r w:rsidR="00384993" w:rsidRPr="0045212B" w:rsidDel="00EA0691">
          <w:rPr>
            <w:rFonts w:asciiTheme="minorHAnsi" w:hAnsiTheme="minorHAnsi" w:cstheme="minorHAnsi"/>
          </w:rPr>
          <w:delText>for</w:delText>
        </w:r>
        <w:r w:rsidRPr="0045212B" w:rsidDel="00EA0691">
          <w:rPr>
            <w:rFonts w:asciiTheme="minorHAnsi" w:hAnsiTheme="minorHAnsi" w:cstheme="minorHAnsi"/>
          </w:rPr>
          <w:delText xml:space="preserve"> carbon budgets predicted using the methodology outlined in </w:delText>
        </w:r>
        <w:r w:rsidR="00384993" w:rsidRPr="0045212B" w:rsidDel="00EA0691">
          <w:rPr>
            <w:rFonts w:asciiTheme="minorHAnsi" w:hAnsiTheme="minorHAnsi" w:cstheme="minorHAnsi"/>
          </w:rPr>
          <w:delText>this</w:delText>
        </w:r>
        <w:r w:rsidR="009F6464" w:rsidRPr="0045212B" w:rsidDel="00EA0691">
          <w:rPr>
            <w:rFonts w:asciiTheme="minorHAnsi" w:hAnsiTheme="minorHAnsi" w:cstheme="minorHAnsi"/>
          </w:rPr>
          <w:delText xml:space="preserve"> paper in the production of </w:delText>
        </w:r>
        <w:r w:rsidRPr="0045212B" w:rsidDel="00EA0691">
          <w:rPr>
            <w:rFonts w:asciiTheme="minorHAnsi" w:hAnsiTheme="minorHAnsi" w:cstheme="minorHAnsi"/>
          </w:rPr>
          <w:delText>figure 5a. Our median carbon budget at peak warming is 540 Gt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and the range is </w:delText>
        </w:r>
        <w:r w:rsidR="009F6464" w:rsidRPr="0045212B" w:rsidDel="00EA0691">
          <w:rPr>
            <w:rFonts w:asciiTheme="minorHAnsi" w:hAnsiTheme="minorHAnsi" w:cstheme="minorHAnsi"/>
          </w:rPr>
          <w:delText>325-890 GtCO</w:delText>
        </w:r>
        <w:r w:rsidR="009F6464" w:rsidRPr="0045212B" w:rsidDel="00EA0691">
          <w:rPr>
            <w:rFonts w:asciiTheme="minorHAnsi" w:hAnsiTheme="minorHAnsi" w:cstheme="minorHAnsi"/>
            <w:vertAlign w:val="subscript"/>
          </w:rPr>
          <w:delText>2</w:delText>
        </w:r>
        <w:r w:rsidR="009F6464" w:rsidRPr="0045212B" w:rsidDel="00EA0691">
          <w:rPr>
            <w:rFonts w:asciiTheme="minorHAnsi" w:hAnsiTheme="minorHAnsi" w:cstheme="minorHAnsi"/>
          </w:rPr>
          <w:delText xml:space="preserve">. </w:delText>
        </w:r>
        <w:r w:rsidR="005517EC" w:rsidRPr="0045212B" w:rsidDel="00EA0691">
          <w:rPr>
            <w:rFonts w:asciiTheme="minorHAnsi" w:hAnsiTheme="minorHAnsi" w:cstheme="minorHAnsi"/>
          </w:rPr>
          <w:delText>Interestingly, scenarios found with the MAGICC6 model to be consistent with 1.5</w:delText>
        </w:r>
        <w:r w:rsidR="005517EC" w:rsidRPr="0045212B" w:rsidDel="00EA0691">
          <w:rPr>
            <w:rFonts w:ascii="Cambria Math" w:eastAsia="Cambria Math" w:hAnsi="Cambria Math" w:cs="Cambria Math"/>
          </w:rPr>
          <w:delText>℃</w:delText>
        </w:r>
        <w:r w:rsidR="005517EC" w:rsidRPr="0045212B" w:rsidDel="00EA0691">
          <w:rPr>
            <w:rFonts w:asciiTheme="minorHAnsi" w:hAnsiTheme="minorHAnsi" w:cstheme="minorHAnsi"/>
          </w:rPr>
          <w:delText xml:space="preserve"> in 2100 are found to be roughly consistent with 1.5</w:delText>
        </w:r>
        <w:r w:rsidR="005517EC" w:rsidRPr="0045212B" w:rsidDel="00EA0691">
          <w:rPr>
            <w:rFonts w:ascii="Cambria Math" w:eastAsia="Cambria Math" w:hAnsi="Cambria Math" w:cs="Cambria Math"/>
          </w:rPr>
          <w:delText>℃</w:delText>
        </w:r>
        <w:r w:rsidR="005517EC" w:rsidRPr="0045212B" w:rsidDel="00EA0691">
          <w:rPr>
            <w:rFonts w:asciiTheme="minorHAnsi" w:hAnsiTheme="minorHAnsi" w:cstheme="minorHAnsi"/>
          </w:rPr>
          <w:delText xml:space="preserve">-peak-warming budgets using the FaIR SCM and similar physical climate parameters (see supplementary material). </w:delText>
        </w:r>
        <w:r w:rsidR="00E46878" w:rsidRPr="0045212B" w:rsidDel="00EA0691">
          <w:rPr>
            <w:rFonts w:asciiTheme="minorHAnsi" w:hAnsiTheme="minorHAnsi" w:cstheme="minorHAnsi"/>
            <w:color w:val="000000" w:themeColor="text1"/>
          </w:rPr>
          <w:delText>The peak warming budgets we find are consistent with those found by Millar, Richardson and Leach in their 2018 studies using observational estimates of warming to date, and are also consistent with the best-estimate carbon budgets to 1.5</w:delText>
        </w:r>
        <w:r w:rsidR="00E46878" w:rsidRPr="0045212B" w:rsidDel="00EA0691">
          <w:rPr>
            <w:rFonts w:ascii="Cambria Math" w:eastAsia="Cambria Math" w:hAnsi="Cambria Math" w:cs="Cambria Math"/>
          </w:rPr>
          <w:delText>℃</w:delText>
        </w:r>
        <w:r w:rsidR="00E46878" w:rsidRPr="0045212B" w:rsidDel="00EA0691">
          <w:rPr>
            <w:rFonts w:asciiTheme="minorHAnsi" w:hAnsiTheme="minorHAnsi" w:cstheme="minorHAnsi"/>
            <w:color w:val="000000" w:themeColor="text1"/>
          </w:rPr>
          <w:delText xml:space="preserve"> as quoted in SR15 (570 GtCO</w:delText>
        </w:r>
        <w:r w:rsidR="00E46878" w:rsidRPr="0045212B" w:rsidDel="00EA0691">
          <w:rPr>
            <w:rFonts w:asciiTheme="minorHAnsi" w:hAnsiTheme="minorHAnsi" w:cstheme="minorHAnsi"/>
            <w:color w:val="000000" w:themeColor="text1"/>
            <w:vertAlign w:val="subscript"/>
          </w:rPr>
          <w:delText>2</w:delText>
        </w:r>
        <w:r w:rsidR="00E46878" w:rsidRPr="0045212B" w:rsidDel="00EA0691">
          <w:rPr>
            <w:rFonts w:asciiTheme="minorHAnsi" w:hAnsiTheme="minorHAnsi" w:cstheme="minorHAnsi"/>
            <w:color w:val="000000" w:themeColor="text1"/>
          </w:rPr>
          <w:delText xml:space="preserve">, 66% chance remain-below with GMST). </w:delText>
        </w:r>
      </w:del>
    </w:p>
    <w:p w14:paraId="0B17A73C" w14:textId="6BC73968" w:rsidR="00E46878" w:rsidRPr="0045212B" w:rsidDel="00EA0691" w:rsidRDefault="00E46878" w:rsidP="001E7D0F">
      <w:pPr>
        <w:jc w:val="both"/>
        <w:rPr>
          <w:del w:id="447" w:author="Stuart Jenkins" w:date="2019-12-10T14:28:00Z"/>
          <w:rFonts w:asciiTheme="minorHAnsi" w:hAnsiTheme="minorHAnsi" w:cstheme="minorHAnsi"/>
          <w:color w:val="000000" w:themeColor="text1"/>
        </w:rPr>
      </w:pPr>
    </w:p>
    <w:p w14:paraId="24C0935B" w14:textId="0B8498CA" w:rsidR="00C851C0" w:rsidRPr="0045212B" w:rsidDel="00EA0691" w:rsidRDefault="00E46878" w:rsidP="001E7D0F">
      <w:pPr>
        <w:jc w:val="both"/>
        <w:rPr>
          <w:del w:id="448" w:author="Stuart Jenkins" w:date="2019-12-10T14:28:00Z"/>
          <w:rFonts w:asciiTheme="minorHAnsi" w:hAnsiTheme="minorHAnsi" w:cstheme="minorHAnsi"/>
          <w:color w:val="000000" w:themeColor="text1"/>
        </w:rPr>
      </w:pPr>
      <w:del w:id="449" w:author="Stuart Jenkins" w:date="2019-12-10T14:28:00Z">
        <w:r w:rsidRPr="0045212B" w:rsidDel="00EA0691">
          <w:rPr>
            <w:rFonts w:asciiTheme="minorHAnsi" w:hAnsiTheme="minorHAnsi" w:cstheme="minorHAnsi"/>
            <w:color w:val="000000" w:themeColor="text1"/>
          </w:rPr>
          <w:delText>If we repeat the calculation for 21</w:delText>
        </w:r>
        <w:r w:rsidRPr="0045212B" w:rsidDel="00EA0691">
          <w:rPr>
            <w:rFonts w:asciiTheme="minorHAnsi" w:hAnsiTheme="minorHAnsi" w:cstheme="minorHAnsi"/>
            <w:color w:val="000000" w:themeColor="text1"/>
            <w:vertAlign w:val="superscript"/>
          </w:rPr>
          <w:delText>st</w:delText>
        </w:r>
        <w:r w:rsidRPr="0045212B" w:rsidDel="00EA0691">
          <w:rPr>
            <w:rFonts w:asciiTheme="minorHAnsi" w:hAnsiTheme="minorHAnsi" w:cstheme="minorHAnsi"/>
            <w:color w:val="000000" w:themeColor="text1"/>
          </w:rPr>
          <w:delText xml:space="preserve"> century budgets we find budgets comparable to the IAM studies of Peters, Rogelj and the central estimate of AR5 (60 GtCO</w:delText>
        </w:r>
        <w:r w:rsidRPr="0045212B" w:rsidDel="00EA0691">
          <w:rPr>
            <w:rFonts w:asciiTheme="minorHAnsi" w:hAnsiTheme="minorHAnsi" w:cstheme="minorHAnsi"/>
            <w:color w:val="000000" w:themeColor="text1"/>
            <w:vertAlign w:val="subscript"/>
          </w:rPr>
          <w:delText>2</w:delText>
        </w:r>
        <w:r w:rsidRPr="0045212B" w:rsidDel="00EA0691">
          <w:rPr>
            <w:rFonts w:asciiTheme="minorHAnsi" w:hAnsiTheme="minorHAnsi" w:cstheme="minorHAnsi"/>
            <w:color w:val="000000" w:themeColor="text1"/>
          </w:rPr>
          <w:delText>, with full range -220-660 GtCO</w:delText>
        </w:r>
        <w:r w:rsidRPr="0045212B" w:rsidDel="00EA0691">
          <w:rPr>
            <w:rFonts w:asciiTheme="minorHAnsi" w:hAnsiTheme="minorHAnsi" w:cstheme="minorHAnsi"/>
            <w:color w:val="000000" w:themeColor="text1"/>
            <w:vertAlign w:val="subscript"/>
          </w:rPr>
          <w:delText>2</w:delText>
        </w:r>
        <w:r w:rsidRPr="0045212B" w:rsidDel="00EA0691">
          <w:rPr>
            <w:rFonts w:asciiTheme="minorHAnsi" w:hAnsiTheme="minorHAnsi" w:cstheme="minorHAnsi"/>
            <w:color w:val="000000" w:themeColor="text1"/>
          </w:rPr>
          <w:delText>).</w:delText>
        </w:r>
        <w:r w:rsidR="00C851C0" w:rsidRPr="0045212B" w:rsidDel="00EA0691">
          <w:rPr>
            <w:rFonts w:asciiTheme="minorHAnsi" w:hAnsiTheme="minorHAnsi" w:cstheme="minorHAnsi"/>
            <w:color w:val="000000" w:themeColor="text1"/>
          </w:rPr>
          <w:delText xml:space="preserve"> This goes a large way to reconciling the estimates of remaining budget to 1.5</w:delText>
        </w:r>
        <w:r w:rsidR="00C851C0" w:rsidRPr="0045212B" w:rsidDel="00EA0691">
          <w:rPr>
            <w:rFonts w:ascii="Cambria Math" w:eastAsia="Cambria Math" w:hAnsi="Cambria Math" w:cs="Cambria Math"/>
          </w:rPr>
          <w:delText>℃</w:delText>
        </w:r>
        <w:r w:rsidR="00C851C0" w:rsidRPr="0045212B" w:rsidDel="00EA0691">
          <w:rPr>
            <w:rFonts w:asciiTheme="minorHAnsi" w:hAnsiTheme="minorHAnsi" w:cstheme="minorHAnsi"/>
            <w:color w:val="000000" w:themeColor="text1"/>
          </w:rPr>
          <w:delText xml:space="preserve"> estimates found in the literature, with other sizable contributions coming from choice of physical climate parameters and SCM and the use of GMST vs. GSAT for the present day temperature anomaly.</w:delText>
        </w:r>
      </w:del>
    </w:p>
    <w:p w14:paraId="1BA5DFD0" w14:textId="78E635F3" w:rsidR="00C851C0" w:rsidRPr="0045212B" w:rsidDel="00EA0691" w:rsidRDefault="00C851C0" w:rsidP="001E7D0F">
      <w:pPr>
        <w:jc w:val="both"/>
        <w:rPr>
          <w:del w:id="450" w:author="Stuart Jenkins" w:date="2019-12-10T14:28:00Z"/>
          <w:rFonts w:asciiTheme="minorHAnsi" w:hAnsiTheme="minorHAnsi" w:cstheme="minorHAnsi"/>
          <w:color w:val="000000" w:themeColor="text1"/>
        </w:rPr>
      </w:pPr>
    </w:p>
    <w:p w14:paraId="054ACA3F" w14:textId="012E7166" w:rsidR="00630A38" w:rsidRPr="0045212B" w:rsidDel="00EA0691" w:rsidRDefault="00C851C0" w:rsidP="001E7D0F">
      <w:pPr>
        <w:jc w:val="both"/>
        <w:rPr>
          <w:del w:id="451" w:author="Stuart Jenkins" w:date="2019-12-10T14:28:00Z"/>
          <w:rFonts w:asciiTheme="minorHAnsi" w:hAnsiTheme="minorHAnsi" w:cstheme="minorHAnsi"/>
          <w:color w:val="000000" w:themeColor="text1"/>
        </w:rPr>
      </w:pPr>
      <w:del w:id="452" w:author="Stuart Jenkins" w:date="2019-12-10T14:28:00Z">
        <w:r w:rsidRPr="0045212B" w:rsidDel="00EA0691">
          <w:rPr>
            <w:rFonts w:asciiTheme="minorHAnsi" w:hAnsiTheme="minorHAnsi" w:cstheme="minorHAnsi"/>
          </w:rPr>
          <w:delText>Finally, we provide budget estimates for all-gas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fe budgets remaining for 1.5</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 xml:space="preserve">-consistent scenarios. The methodology is identical to that used in the production of figure 5a and is shown for both peak-warming and 2100 budgets on figure 5b. </w:delText>
        </w:r>
        <w:r w:rsidR="00384993" w:rsidRPr="0045212B" w:rsidDel="00EA0691">
          <w:rPr>
            <w:rFonts w:asciiTheme="minorHAnsi" w:hAnsiTheme="minorHAnsi" w:cstheme="minorHAnsi"/>
          </w:rPr>
          <w:delText>For all-pollutants, the remaining budgets are 700 GtCO</w:delText>
        </w:r>
        <w:r w:rsidR="00384993"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 xml:space="preserve"> (median, peak) and 230 GtCO</w:delText>
        </w:r>
        <w:r w:rsidR="00384993"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 xml:space="preserve"> (median, 2100) respectively, with ranges spanning 365-1160 GtCO</w:delText>
        </w:r>
        <w:r w:rsidR="00384993"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 xml:space="preserve"> (peak) and -175-725 GtCO</w:delText>
        </w:r>
        <w:r w:rsidR="00384993" w:rsidRPr="0045212B" w:rsidDel="00EA0691">
          <w:rPr>
            <w:rFonts w:asciiTheme="minorHAnsi" w:hAnsiTheme="minorHAnsi" w:cstheme="minorHAnsi"/>
            <w:vertAlign w:val="subscript"/>
          </w:rPr>
          <w:delText>2</w:delText>
        </w:r>
        <w:r w:rsidR="00384993" w:rsidRPr="0045212B" w:rsidDel="00EA0691">
          <w:rPr>
            <w:rFonts w:asciiTheme="minorHAnsi" w:hAnsiTheme="minorHAnsi" w:cstheme="minorHAnsi"/>
          </w:rPr>
          <w:delText xml:space="preserve"> (2100) respectively. </w:delText>
        </w:r>
        <w:r w:rsidR="00C11F97" w:rsidRPr="0045212B" w:rsidDel="00EA0691">
          <w:rPr>
            <w:rFonts w:asciiTheme="minorHAnsi" w:hAnsiTheme="minorHAnsi" w:cstheme="minorHAnsi"/>
          </w:rPr>
          <w:delText>We complete the study for 2</w:delText>
        </w:r>
        <w:r w:rsidRPr="0045212B" w:rsidDel="00EA0691">
          <w:rPr>
            <w:rFonts w:ascii="Cambria Math" w:eastAsia="Cambria Math" w:hAnsi="Cambria Math" w:cs="Cambria Math"/>
          </w:rPr>
          <w:delText xml:space="preserve">℃ </w:delText>
        </w:r>
        <w:r w:rsidR="00C11F97" w:rsidRPr="0045212B" w:rsidDel="00EA0691">
          <w:rPr>
            <w:rFonts w:asciiTheme="minorHAnsi" w:hAnsiTheme="minorHAnsi" w:cstheme="minorHAnsi"/>
          </w:rPr>
          <w:delText>budgets, and quote numbers for 50% chance and 66% chance remain</w:delText>
        </w:r>
        <w:r w:rsidRPr="0045212B" w:rsidDel="00EA0691">
          <w:rPr>
            <w:rFonts w:asciiTheme="minorHAnsi" w:hAnsiTheme="minorHAnsi" w:cstheme="minorHAnsi"/>
          </w:rPr>
          <w:delText>ing</w:delText>
        </w:r>
        <w:r w:rsidR="00C11F97" w:rsidRPr="0045212B" w:rsidDel="00EA0691">
          <w:rPr>
            <w:rFonts w:asciiTheme="minorHAnsi" w:hAnsiTheme="minorHAnsi" w:cstheme="minorHAnsi"/>
          </w:rPr>
          <w:delText xml:space="preserve"> below</w:delText>
        </w:r>
        <w:r w:rsidRPr="0045212B" w:rsidDel="00EA0691">
          <w:rPr>
            <w:rFonts w:asciiTheme="minorHAnsi" w:hAnsiTheme="minorHAnsi" w:cstheme="minorHAnsi"/>
          </w:rPr>
          <w:delText xml:space="preserve"> in the supplementary material</w:delText>
        </w:r>
        <w:r w:rsidR="00C11F97" w:rsidRPr="0045212B" w:rsidDel="00EA0691">
          <w:rPr>
            <w:rFonts w:asciiTheme="minorHAnsi" w:hAnsiTheme="minorHAnsi" w:cstheme="minorHAnsi"/>
          </w:rPr>
          <w:delText>.</w:delText>
        </w:r>
      </w:del>
    </w:p>
    <w:p w14:paraId="560FA1B0" w14:textId="6DC11092" w:rsidR="00630A38" w:rsidRPr="0045212B" w:rsidDel="00EA0691" w:rsidRDefault="00630A38" w:rsidP="001E7D0F">
      <w:pPr>
        <w:jc w:val="both"/>
        <w:rPr>
          <w:del w:id="453" w:author="Stuart Jenkins" w:date="2019-12-10T14:28:00Z"/>
          <w:rFonts w:asciiTheme="minorHAnsi" w:hAnsiTheme="minorHAnsi" w:cstheme="minorHAnsi"/>
        </w:rPr>
      </w:pPr>
    </w:p>
    <w:p w14:paraId="75EC685E" w14:textId="3D3CCA67" w:rsidR="00C851C0" w:rsidRPr="0045212B" w:rsidDel="00EA0691" w:rsidRDefault="00C851C0" w:rsidP="001E7D0F">
      <w:pPr>
        <w:jc w:val="both"/>
        <w:rPr>
          <w:del w:id="454" w:author="Stuart Jenkins" w:date="2019-12-10T14:28:00Z"/>
          <w:rFonts w:asciiTheme="minorHAnsi" w:hAnsiTheme="minorHAnsi" w:cstheme="minorHAnsi"/>
          <w:color w:val="FF0000"/>
        </w:rPr>
      </w:pPr>
      <w:del w:id="455" w:author="Stuart Jenkins" w:date="2019-12-10T14:28:00Z">
        <w:r w:rsidRPr="0045212B" w:rsidDel="00EA0691">
          <w:rPr>
            <w:rFonts w:asciiTheme="minorHAnsi" w:hAnsiTheme="minorHAnsi" w:cstheme="minorHAnsi"/>
            <w:color w:val="FF0000"/>
          </w:rPr>
          <w:delText>Put SR15 budget estimates on figure 5b.</w:delText>
        </w:r>
      </w:del>
    </w:p>
    <w:p w14:paraId="2D9E56D8" w14:textId="602D9693" w:rsidR="00C851C0" w:rsidRPr="0045212B" w:rsidDel="00EA0691" w:rsidRDefault="00C851C0" w:rsidP="001E7D0F">
      <w:pPr>
        <w:jc w:val="both"/>
        <w:rPr>
          <w:del w:id="456" w:author="Stuart Jenkins" w:date="2019-12-10T14:28:00Z"/>
          <w:rFonts w:asciiTheme="minorHAnsi" w:hAnsiTheme="minorHAnsi" w:cstheme="minorHAnsi"/>
        </w:rPr>
      </w:pPr>
    </w:p>
    <w:p w14:paraId="1A509565" w14:textId="3D7393DF" w:rsidR="008666A6" w:rsidRPr="0045212B" w:rsidDel="00EA0691" w:rsidRDefault="008666A6" w:rsidP="001E7D0F">
      <w:pPr>
        <w:jc w:val="both"/>
        <w:rPr>
          <w:del w:id="457" w:author="Stuart Jenkins" w:date="2019-12-10T14:28:00Z"/>
          <w:rFonts w:asciiTheme="minorHAnsi" w:hAnsiTheme="minorHAnsi" w:cstheme="minorHAnsi"/>
          <w:b/>
          <w:bCs/>
          <w:i/>
          <w:iCs/>
        </w:rPr>
      </w:pPr>
      <w:del w:id="458" w:author="Stuart Jenkins" w:date="2019-12-10T14:28:00Z">
        <w:r w:rsidRPr="0045212B" w:rsidDel="00EA0691">
          <w:rPr>
            <w:rFonts w:asciiTheme="minorHAnsi" w:hAnsiTheme="minorHAnsi" w:cstheme="minorHAnsi"/>
            <w:b/>
            <w:bCs/>
            <w:i/>
            <w:iCs/>
          </w:rPr>
          <w:delText>5. Conclusions</w:delText>
        </w:r>
      </w:del>
    </w:p>
    <w:p w14:paraId="7B64A206" w14:textId="15FCABEE" w:rsidR="008666A6" w:rsidRPr="0045212B" w:rsidDel="00EA0691" w:rsidRDefault="008666A6" w:rsidP="001E7D0F">
      <w:pPr>
        <w:jc w:val="both"/>
        <w:rPr>
          <w:del w:id="459" w:author="Stuart Jenkins" w:date="2019-12-10T14:28:00Z"/>
          <w:rFonts w:asciiTheme="minorHAnsi" w:hAnsiTheme="minorHAnsi" w:cstheme="minorHAnsi"/>
        </w:rPr>
      </w:pPr>
    </w:p>
    <w:p w14:paraId="26DA7A4D" w14:textId="30EACAFC" w:rsidR="00B36DA3" w:rsidRPr="0045212B" w:rsidDel="00EA0691" w:rsidRDefault="00B36DA3" w:rsidP="001E7D0F">
      <w:pPr>
        <w:jc w:val="both"/>
        <w:rPr>
          <w:del w:id="460" w:author="Stuart Jenkins" w:date="2019-12-10T14:28:00Z"/>
          <w:rFonts w:asciiTheme="minorHAnsi" w:hAnsiTheme="minorHAnsi" w:cstheme="minorHAnsi"/>
        </w:rPr>
      </w:pPr>
      <w:del w:id="461" w:author="Stuart Jenkins" w:date="2019-12-10T14:28:00Z">
        <w:r w:rsidRPr="0045212B" w:rsidDel="00EA0691">
          <w:rPr>
            <w:rFonts w:asciiTheme="minorHAnsi" w:hAnsiTheme="minorHAnsi" w:cstheme="minorHAnsi"/>
          </w:rPr>
          <w:delText>The IAMC scenarios database</w:delText>
        </w:r>
        <w:r w:rsidR="00CE6893" w:rsidRPr="0045212B" w:rsidDel="00EA0691">
          <w:rPr>
            <w:rFonts w:asciiTheme="minorHAnsi" w:hAnsiTheme="minorHAnsi" w:cstheme="minorHAnsi"/>
          </w:rPr>
          <w:delText>[!!]</w:delText>
        </w:r>
        <w:r w:rsidRPr="0045212B" w:rsidDel="00EA0691">
          <w:rPr>
            <w:rFonts w:asciiTheme="minorHAnsi" w:hAnsiTheme="minorHAnsi" w:cstheme="minorHAnsi"/>
          </w:rPr>
          <w:delText xml:space="preserve"> offers a testing ground for the calculation of carbon budgets, since these IAM studies were direct inputs into the SR15 budget estimates and should be comparable with reported estimates.</w:delText>
        </w:r>
        <w:r w:rsidR="00384993" w:rsidRPr="0045212B" w:rsidDel="00EA0691">
          <w:rPr>
            <w:rFonts w:asciiTheme="minorHAnsi" w:hAnsiTheme="minorHAnsi" w:cstheme="minorHAnsi"/>
          </w:rPr>
          <w:delText xml:space="preserve"> In this study </w:delText>
        </w:r>
        <w:r w:rsidRPr="0045212B" w:rsidDel="00EA0691">
          <w:rPr>
            <w:rFonts w:asciiTheme="minorHAnsi" w:hAnsiTheme="minorHAnsi" w:cstheme="minorHAnsi"/>
          </w:rPr>
          <w:delText>we</w:delText>
        </w:r>
        <w:r w:rsidR="00384993" w:rsidRPr="0045212B" w:rsidDel="00EA0691">
          <w:rPr>
            <w:rFonts w:asciiTheme="minorHAnsi" w:hAnsiTheme="minorHAnsi" w:cstheme="minorHAnsi"/>
          </w:rPr>
          <w:delText xml:space="preserve"> first</w:delText>
        </w:r>
        <w:r w:rsidRPr="0045212B" w:rsidDel="00EA0691">
          <w:rPr>
            <w:rFonts w:asciiTheme="minorHAnsi" w:hAnsiTheme="minorHAnsi" w:cstheme="minorHAnsi"/>
          </w:rPr>
          <w:delText xml:space="preserve"> show all 1.5</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compatible scenarios in figure 1, plotting the range of possible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emissions and non-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RF reported by modelling groups. We use the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fe metric to convert the non-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contributions to the remaining budget into a quantity of CO</w:delText>
        </w:r>
        <w:r w:rsidRPr="0045212B" w:rsidDel="00EA0691">
          <w:rPr>
            <w:rFonts w:asciiTheme="minorHAnsi" w:hAnsiTheme="minorHAnsi" w:cstheme="minorHAnsi"/>
            <w:vertAlign w:val="subscript"/>
          </w:rPr>
          <w:delText>2</w:delText>
        </w:r>
        <w:r w:rsidR="00274899" w:rsidRPr="0045212B" w:rsidDel="00EA0691">
          <w:rPr>
            <w:rFonts w:asciiTheme="minorHAnsi" w:hAnsiTheme="minorHAnsi" w:cstheme="minorHAnsi"/>
          </w:rPr>
          <w:delText xml:space="preserve"> (panel 1d) and show that this corrects the TCRE-like relationship for a multi-gas emissions pathway we expect for a physically sensible metric (panels 1e,f).</w:delText>
        </w:r>
      </w:del>
    </w:p>
    <w:p w14:paraId="39AE15C4" w14:textId="3A79E982" w:rsidR="00274899" w:rsidRPr="0045212B" w:rsidDel="00EA0691" w:rsidRDefault="00274899" w:rsidP="001E7D0F">
      <w:pPr>
        <w:jc w:val="both"/>
        <w:rPr>
          <w:del w:id="462" w:author="Stuart Jenkins" w:date="2019-12-10T14:28:00Z"/>
          <w:rFonts w:asciiTheme="minorHAnsi" w:hAnsiTheme="minorHAnsi" w:cstheme="minorHAnsi"/>
        </w:rPr>
      </w:pPr>
    </w:p>
    <w:p w14:paraId="1A0D0EE1" w14:textId="7502D6F7" w:rsidR="00274899" w:rsidRPr="0045212B" w:rsidDel="00EA0691" w:rsidRDefault="00274899" w:rsidP="001E7D0F">
      <w:pPr>
        <w:jc w:val="both"/>
        <w:rPr>
          <w:del w:id="463" w:author="Stuart Jenkins" w:date="2019-12-10T14:28:00Z"/>
          <w:rFonts w:asciiTheme="minorHAnsi" w:hAnsiTheme="minorHAnsi" w:cstheme="minorHAnsi"/>
        </w:rPr>
      </w:pPr>
      <w:del w:id="464" w:author="Stuart Jenkins" w:date="2019-12-10T14:28:00Z">
        <w:r w:rsidRPr="0045212B" w:rsidDel="00EA0691">
          <w:rPr>
            <w:rFonts w:asciiTheme="minorHAnsi" w:hAnsiTheme="minorHAnsi" w:cstheme="minorHAnsi"/>
          </w:rPr>
          <w:delText>Using the median emissions and radiative forcing timeseries for each constituent in 1.5</w:delText>
        </w:r>
        <w:r w:rsidR="00384993" w:rsidRPr="0045212B" w:rsidDel="00EA0691">
          <w:rPr>
            <w:rFonts w:ascii="Cambria Math" w:eastAsia="Cambria Math" w:hAnsi="Cambria Math" w:cs="Cambria Math"/>
          </w:rPr>
          <w:delText>℃</w:delText>
        </w:r>
        <w:r w:rsidRPr="0045212B" w:rsidDel="00EA0691">
          <w:rPr>
            <w:rFonts w:asciiTheme="minorHAnsi" w:hAnsiTheme="minorHAnsi" w:cstheme="minorHAnsi"/>
          </w:rPr>
          <w:delText xml:space="preserve">-compatible scenarios from figure 1a and b, in figure 2 we plot the annual (panel </w:delText>
        </w:r>
        <w:r w:rsidR="00384993" w:rsidRPr="0045212B" w:rsidDel="00EA0691">
          <w:rPr>
            <w:rFonts w:asciiTheme="minorHAnsi" w:hAnsiTheme="minorHAnsi" w:cstheme="minorHAnsi"/>
          </w:rPr>
          <w:delText>2</w:delText>
        </w:r>
        <w:r w:rsidRPr="0045212B" w:rsidDel="00EA0691">
          <w:rPr>
            <w:rFonts w:asciiTheme="minorHAnsi" w:hAnsiTheme="minorHAnsi" w:cstheme="minorHAnsi"/>
          </w:rPr>
          <w:delText xml:space="preserve">a) and cumulative (panel </w:delText>
        </w:r>
        <w:r w:rsidR="00384993" w:rsidRPr="0045212B" w:rsidDel="00EA0691">
          <w:rPr>
            <w:rFonts w:asciiTheme="minorHAnsi" w:hAnsiTheme="minorHAnsi" w:cstheme="minorHAnsi"/>
          </w:rPr>
          <w:delText>2</w:delText>
        </w:r>
        <w:r w:rsidRPr="0045212B" w:rsidDel="00EA0691">
          <w:rPr>
            <w:rFonts w:asciiTheme="minorHAnsi" w:hAnsiTheme="minorHAnsi" w:cstheme="minorHAnsi"/>
          </w:rPr>
          <w:delText>b)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fe emissions timeseries. Panel 2b shows that for both the total and components of the total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fe emissions produce a physically accurate representation of the warming response. We also discuss a simple formula for the implementation of ‘warming-equivalent’ emissions in industry and policy settings. Introduced in box 1, we show that equations 1 and 2 predict the temperature response for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CH</w:delText>
        </w:r>
        <w:r w:rsidRPr="0045212B" w:rsidDel="00EA0691">
          <w:rPr>
            <w:rFonts w:asciiTheme="minorHAnsi" w:hAnsiTheme="minorHAnsi" w:cstheme="minorHAnsi"/>
            <w:vertAlign w:val="subscript"/>
          </w:rPr>
          <w:delText>4</w:delText>
        </w:r>
        <w:r w:rsidRPr="0045212B" w:rsidDel="00EA0691">
          <w:rPr>
            <w:rFonts w:asciiTheme="minorHAnsi" w:hAnsiTheme="minorHAnsi" w:cstheme="minorHAnsi"/>
          </w:rPr>
          <w:delText>, N</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O and </w:delText>
        </w:r>
        <w:r w:rsidR="00384993" w:rsidRPr="0045212B" w:rsidDel="00EA0691">
          <w:rPr>
            <w:rFonts w:asciiTheme="minorHAnsi" w:hAnsiTheme="minorHAnsi" w:cstheme="minorHAnsi"/>
          </w:rPr>
          <w:delText>RF</w:delText>
        </w:r>
        <w:r w:rsidRPr="0045212B" w:rsidDel="00EA0691">
          <w:rPr>
            <w:rFonts w:asciiTheme="minorHAnsi" w:hAnsiTheme="minorHAnsi" w:cstheme="minorHAnsi"/>
          </w:rPr>
          <w:delText xml:space="preserve"> timeseries such as aerosols and the total RF. This provides an application of warming-equivalent emissions, </w:delText>
        </w:r>
        <w:r w:rsidR="004E5032" w:rsidRPr="0045212B" w:rsidDel="00EA0691">
          <w:rPr>
            <w:rFonts w:asciiTheme="minorHAnsi" w:hAnsiTheme="minorHAnsi" w:cstheme="minorHAnsi"/>
          </w:rPr>
          <w:delText>with</w:delText>
        </w:r>
        <w:r w:rsidRPr="0045212B" w:rsidDel="00EA0691">
          <w:rPr>
            <w:rFonts w:asciiTheme="minorHAnsi" w:hAnsiTheme="minorHAnsi" w:cstheme="minorHAnsi"/>
          </w:rPr>
          <w:delText xml:space="preserve"> users </w:delText>
        </w:r>
        <w:r w:rsidR="004E5032" w:rsidRPr="0045212B" w:rsidDel="00EA0691">
          <w:rPr>
            <w:rFonts w:asciiTheme="minorHAnsi" w:hAnsiTheme="minorHAnsi" w:cstheme="minorHAnsi"/>
          </w:rPr>
          <w:delText>able to</w:delText>
        </w:r>
        <w:r w:rsidRPr="0045212B" w:rsidDel="00EA0691">
          <w:rPr>
            <w:rFonts w:asciiTheme="minorHAnsi" w:hAnsiTheme="minorHAnsi" w:cstheme="minorHAnsi"/>
          </w:rPr>
          <w:delText xml:space="preserve"> calculate both their carbon-equivalent emissions </w:delText>
        </w:r>
        <w:r w:rsidR="004E5032" w:rsidRPr="0045212B" w:rsidDel="00EA0691">
          <w:rPr>
            <w:rFonts w:asciiTheme="minorHAnsi" w:hAnsiTheme="minorHAnsi" w:cstheme="minorHAnsi"/>
          </w:rPr>
          <w:delText>timeseries</w:delText>
        </w:r>
        <w:r w:rsidRPr="0045212B" w:rsidDel="00EA0691">
          <w:rPr>
            <w:rFonts w:asciiTheme="minorHAnsi" w:hAnsiTheme="minorHAnsi" w:cstheme="minorHAnsi"/>
          </w:rPr>
          <w:delText xml:space="preserve"> and corresponding warming impact. </w:delText>
        </w:r>
      </w:del>
    </w:p>
    <w:p w14:paraId="64C8E492" w14:textId="08FDC6F5" w:rsidR="00B36DA3" w:rsidRPr="0045212B" w:rsidDel="00EA0691" w:rsidRDefault="00B36DA3" w:rsidP="001E7D0F">
      <w:pPr>
        <w:jc w:val="both"/>
        <w:rPr>
          <w:del w:id="465" w:author="Stuart Jenkins" w:date="2019-12-10T14:28:00Z"/>
          <w:rFonts w:asciiTheme="minorHAnsi" w:hAnsiTheme="minorHAnsi" w:cstheme="minorHAnsi"/>
        </w:rPr>
      </w:pPr>
    </w:p>
    <w:p w14:paraId="77EA0CB2" w14:textId="0BD72FBF" w:rsidR="00CE6893" w:rsidRPr="0045212B" w:rsidDel="00EA0691" w:rsidRDefault="00CE6893" w:rsidP="001E7D0F">
      <w:pPr>
        <w:jc w:val="both"/>
        <w:rPr>
          <w:del w:id="466" w:author="Stuart Jenkins" w:date="2019-12-10T14:28:00Z"/>
          <w:rFonts w:asciiTheme="minorHAnsi" w:hAnsiTheme="minorHAnsi" w:cstheme="minorHAnsi"/>
        </w:rPr>
      </w:pPr>
      <w:del w:id="467" w:author="Stuart Jenkins" w:date="2019-12-10T14:28:00Z">
        <w:r w:rsidRPr="0045212B" w:rsidDel="00EA0691">
          <w:rPr>
            <w:rFonts w:asciiTheme="minorHAnsi" w:hAnsiTheme="minorHAnsi" w:cstheme="minorHAnsi"/>
          </w:rPr>
          <w:delText>Using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fe we can provide estimates of remaining emissions for a given scenario in terms of </w:delText>
        </w:r>
        <w:r w:rsidR="0039751C" w:rsidRPr="0045212B" w:rsidDel="00EA0691">
          <w:rPr>
            <w:rFonts w:asciiTheme="minorHAnsi" w:hAnsiTheme="minorHAnsi" w:cstheme="minorHAnsi"/>
          </w:rPr>
          <w:delText>CO</w:delText>
        </w:r>
        <w:r w:rsidR="0039751C" w:rsidRPr="0045212B" w:rsidDel="00EA0691">
          <w:rPr>
            <w:rFonts w:asciiTheme="minorHAnsi" w:hAnsiTheme="minorHAnsi" w:cstheme="minorHAnsi"/>
            <w:vertAlign w:val="subscript"/>
          </w:rPr>
          <w:delText>2</w:delText>
        </w:r>
        <w:r w:rsidR="0039751C" w:rsidRPr="0045212B" w:rsidDel="00EA0691">
          <w:rPr>
            <w:rFonts w:asciiTheme="minorHAnsi" w:hAnsiTheme="minorHAnsi" w:cstheme="minorHAnsi"/>
          </w:rPr>
          <w:delText xml:space="preserve"> only. We can use th</w:delText>
        </w:r>
        <w:r w:rsidR="004E5032" w:rsidRPr="0045212B" w:rsidDel="00EA0691">
          <w:rPr>
            <w:rFonts w:asciiTheme="minorHAnsi" w:hAnsiTheme="minorHAnsi" w:cstheme="minorHAnsi"/>
          </w:rPr>
          <w:delText>is</w:delText>
        </w:r>
        <w:r w:rsidR="0039751C" w:rsidRPr="0045212B" w:rsidDel="00EA0691">
          <w:rPr>
            <w:rFonts w:asciiTheme="minorHAnsi" w:hAnsiTheme="minorHAnsi" w:cstheme="minorHAnsi"/>
          </w:rPr>
          <w:delText xml:space="preserve"> metric to provide an observational constraint on the TCRE over the historical period</w:delText>
        </w:r>
        <w:r w:rsidR="004E5032" w:rsidRPr="0045212B" w:rsidDel="00EA0691">
          <w:rPr>
            <w:rFonts w:asciiTheme="minorHAnsi" w:hAnsiTheme="minorHAnsi" w:cstheme="minorHAnsi"/>
          </w:rPr>
          <w:delText xml:space="preserve"> by comparing temperatures to the total CO</w:delText>
        </w:r>
        <w:r w:rsidR="004E5032" w:rsidRPr="0045212B" w:rsidDel="00EA0691">
          <w:rPr>
            <w:rFonts w:asciiTheme="minorHAnsi" w:hAnsiTheme="minorHAnsi" w:cstheme="minorHAnsi"/>
            <w:vertAlign w:val="subscript"/>
          </w:rPr>
          <w:delText>2</w:delText>
        </w:r>
        <w:r w:rsidR="004E5032" w:rsidRPr="0045212B" w:rsidDel="00EA0691">
          <w:rPr>
            <w:rFonts w:asciiTheme="minorHAnsi" w:hAnsiTheme="minorHAnsi" w:cstheme="minorHAnsi"/>
          </w:rPr>
          <w:delText>-fe emissions</w:delText>
        </w:r>
        <w:r w:rsidR="0039751C" w:rsidRPr="0045212B" w:rsidDel="00EA0691">
          <w:rPr>
            <w:rFonts w:asciiTheme="minorHAnsi" w:hAnsiTheme="minorHAnsi" w:cstheme="minorHAnsi"/>
          </w:rPr>
          <w:delText>. Figure 4c plots the range of TCREs calculated using best estimate physical climate parameters in FaIR and a 1000-member ensemble of equiprobable anthropogenic RF timeseries and historical temperature observations from 4 datasets as in SR15[!!]. This provides an observationally constrained TCRE range of 0.8-2.4</w:delText>
        </w:r>
        <w:r w:rsidR="0039751C" w:rsidRPr="0045212B" w:rsidDel="00EA0691">
          <w:rPr>
            <w:rFonts w:ascii="Cambria Math" w:eastAsia="Cambria Math" w:hAnsi="Cambria Math" w:cs="Cambria Math"/>
          </w:rPr>
          <w:delText>℃</w:delText>
        </w:r>
        <w:r w:rsidR="0039751C" w:rsidRPr="0045212B" w:rsidDel="00EA0691">
          <w:rPr>
            <w:rFonts w:asciiTheme="minorHAnsi" w:hAnsiTheme="minorHAnsi" w:cstheme="minorHAnsi"/>
          </w:rPr>
          <w:delText>/TtC (0.22-0.65</w:delText>
        </w:r>
        <w:r w:rsidR="0039751C" w:rsidRPr="0045212B" w:rsidDel="00EA0691">
          <w:rPr>
            <w:rFonts w:ascii="Cambria Math" w:eastAsia="Cambria Math" w:hAnsi="Cambria Math" w:cs="Cambria Math"/>
          </w:rPr>
          <w:delText>℃</w:delText>
        </w:r>
        <w:r w:rsidR="0039751C" w:rsidRPr="0045212B" w:rsidDel="00EA0691">
          <w:rPr>
            <w:rFonts w:asciiTheme="minorHAnsi" w:hAnsiTheme="minorHAnsi" w:cstheme="minorHAnsi"/>
          </w:rPr>
          <w:delText>/TtCO</w:delText>
        </w:r>
        <w:r w:rsidR="0039751C" w:rsidRPr="0045212B" w:rsidDel="00EA0691">
          <w:rPr>
            <w:rFonts w:asciiTheme="minorHAnsi" w:hAnsiTheme="minorHAnsi" w:cstheme="minorHAnsi"/>
            <w:vertAlign w:val="subscript"/>
          </w:rPr>
          <w:delText>2</w:delText>
        </w:r>
        <w:r w:rsidR="0039751C" w:rsidRPr="0045212B" w:rsidDel="00EA0691">
          <w:rPr>
            <w:rFonts w:asciiTheme="minorHAnsi" w:hAnsiTheme="minorHAnsi" w:cstheme="minorHAnsi"/>
          </w:rPr>
          <w:delText>) with median values at 1.3</w:delText>
        </w:r>
        <w:r w:rsidR="0039751C" w:rsidRPr="0045212B" w:rsidDel="00EA0691">
          <w:rPr>
            <w:rFonts w:ascii="Cambria Math" w:eastAsia="Cambria Math" w:hAnsi="Cambria Math" w:cs="Cambria Math"/>
          </w:rPr>
          <w:delText>℃</w:delText>
        </w:r>
        <w:r w:rsidR="0039751C" w:rsidRPr="0045212B" w:rsidDel="00EA0691">
          <w:rPr>
            <w:rFonts w:asciiTheme="minorHAnsi" w:hAnsiTheme="minorHAnsi" w:cstheme="minorHAnsi"/>
          </w:rPr>
          <w:delText>/TtC (0.35</w:delText>
        </w:r>
        <w:r w:rsidR="0039751C" w:rsidRPr="0045212B" w:rsidDel="00EA0691">
          <w:rPr>
            <w:rFonts w:ascii="Cambria Math" w:eastAsia="Cambria Math" w:hAnsi="Cambria Math" w:cs="Cambria Math"/>
          </w:rPr>
          <w:delText>℃</w:delText>
        </w:r>
        <w:r w:rsidR="0039751C" w:rsidRPr="0045212B" w:rsidDel="00EA0691">
          <w:rPr>
            <w:rFonts w:asciiTheme="minorHAnsi" w:hAnsiTheme="minorHAnsi" w:cstheme="minorHAnsi"/>
          </w:rPr>
          <w:delText>/TtCO</w:delText>
        </w:r>
        <w:r w:rsidR="0039751C" w:rsidRPr="0045212B" w:rsidDel="00EA0691">
          <w:rPr>
            <w:rFonts w:asciiTheme="minorHAnsi" w:hAnsiTheme="minorHAnsi" w:cstheme="minorHAnsi"/>
            <w:vertAlign w:val="subscript"/>
          </w:rPr>
          <w:delText>2</w:delText>
        </w:r>
        <w:r w:rsidR="0039751C" w:rsidRPr="0045212B" w:rsidDel="00EA0691">
          <w:rPr>
            <w:rFonts w:asciiTheme="minorHAnsi" w:hAnsiTheme="minorHAnsi" w:cstheme="minorHAnsi"/>
          </w:rPr>
          <w:delText>) and a</w:delText>
        </w:r>
        <w:r w:rsidR="004E5032" w:rsidRPr="0045212B" w:rsidDel="00EA0691">
          <w:rPr>
            <w:rFonts w:asciiTheme="minorHAnsi" w:hAnsiTheme="minorHAnsi" w:cstheme="minorHAnsi"/>
          </w:rPr>
          <w:delText xml:space="preserve"> </w:delText>
        </w:r>
        <w:r w:rsidR="0039751C" w:rsidRPr="0045212B" w:rsidDel="00EA0691">
          <w:rPr>
            <w:rFonts w:asciiTheme="minorHAnsi" w:hAnsiTheme="minorHAnsi" w:cstheme="minorHAnsi"/>
          </w:rPr>
          <w:delText xml:space="preserve">log-normal shape. This is consistent with the best estimate TCREs found in other studies using the observational record[!!]. </w:delText>
        </w:r>
      </w:del>
    </w:p>
    <w:p w14:paraId="42F290A2" w14:textId="594F6D47" w:rsidR="00CE6893" w:rsidRPr="0045212B" w:rsidDel="00EA0691" w:rsidRDefault="00CE6893" w:rsidP="001E7D0F">
      <w:pPr>
        <w:jc w:val="both"/>
        <w:rPr>
          <w:del w:id="468" w:author="Stuart Jenkins" w:date="2019-12-10T14:28:00Z"/>
          <w:rFonts w:asciiTheme="minorHAnsi" w:hAnsiTheme="minorHAnsi" w:cstheme="minorHAnsi"/>
        </w:rPr>
      </w:pPr>
    </w:p>
    <w:p w14:paraId="4B0C6553" w14:textId="4A8F19C1" w:rsidR="00C851C0" w:rsidRPr="0045212B" w:rsidDel="00EA0691" w:rsidRDefault="00C851C0" w:rsidP="001E7D0F">
      <w:pPr>
        <w:jc w:val="both"/>
        <w:rPr>
          <w:del w:id="469" w:author="Stuart Jenkins" w:date="2019-12-10T14:28:00Z"/>
          <w:rFonts w:asciiTheme="minorHAnsi" w:hAnsiTheme="minorHAnsi" w:cstheme="minorHAnsi"/>
        </w:rPr>
      </w:pPr>
      <w:del w:id="470" w:author="Stuart Jenkins" w:date="2019-12-10T14:28:00Z">
        <w:r w:rsidRPr="0045212B" w:rsidDel="00EA0691">
          <w:rPr>
            <w:rFonts w:asciiTheme="minorHAnsi" w:hAnsiTheme="minorHAnsi" w:cstheme="minorHAnsi"/>
          </w:rPr>
          <w:delText>The use of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fe emissions significantly reduced the complexity of a carbon budget analysis. Whereas in previous studies a number of the modelling decisions act to muddy the result and purport to result in multiple possible remaining budgets, here</w:delText>
        </w:r>
        <w:r w:rsidR="00274899" w:rsidRPr="0045212B" w:rsidDel="00EA0691">
          <w:rPr>
            <w:rFonts w:asciiTheme="minorHAnsi" w:hAnsiTheme="minorHAnsi" w:cstheme="minorHAnsi"/>
          </w:rPr>
          <w:delText xml:space="preserve"> in figure 5 we </w:delText>
        </w:r>
        <w:r w:rsidRPr="0045212B" w:rsidDel="00EA0691">
          <w:rPr>
            <w:rFonts w:asciiTheme="minorHAnsi" w:hAnsiTheme="minorHAnsi" w:cstheme="minorHAnsi"/>
          </w:rPr>
          <w:delText>show that many of the differences arise from methodological choices in the design of studies</w:delText>
        </w:r>
        <w:r w:rsidR="00274899" w:rsidRPr="0045212B" w:rsidDel="00EA0691">
          <w:rPr>
            <w:rFonts w:asciiTheme="minorHAnsi" w:hAnsiTheme="minorHAnsi" w:cstheme="minorHAnsi"/>
          </w:rPr>
          <w:delText>, as is also discussed in work by Rogelj and Peters[!!]</w:delText>
        </w:r>
        <w:r w:rsidRPr="0045212B" w:rsidDel="00EA0691">
          <w:rPr>
            <w:rFonts w:asciiTheme="minorHAnsi" w:hAnsiTheme="minorHAnsi" w:cstheme="minorHAnsi"/>
          </w:rPr>
          <w:delText>. We reconcile the differences between IAM budget estimates and observationally</w:delText>
        </w:r>
        <w:r w:rsidR="00CE6893" w:rsidRPr="0045212B" w:rsidDel="00EA0691">
          <w:rPr>
            <w:rFonts w:asciiTheme="minorHAnsi" w:hAnsiTheme="minorHAnsi" w:cstheme="minorHAnsi"/>
          </w:rPr>
          <w:delText>-</w:delText>
        </w:r>
        <w:r w:rsidRPr="0045212B" w:rsidDel="00EA0691">
          <w:rPr>
            <w:rFonts w:asciiTheme="minorHAnsi" w:hAnsiTheme="minorHAnsi" w:cstheme="minorHAnsi"/>
          </w:rPr>
          <w:delText xml:space="preserve">constrained budget estimates </w:delText>
        </w:r>
        <w:r w:rsidR="00CE6893" w:rsidRPr="0045212B" w:rsidDel="00EA0691">
          <w:rPr>
            <w:rFonts w:asciiTheme="minorHAnsi" w:hAnsiTheme="minorHAnsi" w:cstheme="minorHAnsi"/>
          </w:rPr>
          <w:delText xml:space="preserve">which were </w:delText>
        </w:r>
        <w:r w:rsidRPr="0045212B" w:rsidDel="00EA0691">
          <w:rPr>
            <w:rFonts w:asciiTheme="minorHAnsi" w:hAnsiTheme="minorHAnsi" w:cstheme="minorHAnsi"/>
          </w:rPr>
          <w:delText>used to inform the estimate</w:delText>
        </w:r>
        <w:r w:rsidR="00CE6893" w:rsidRPr="0045212B" w:rsidDel="00EA0691">
          <w:rPr>
            <w:rFonts w:asciiTheme="minorHAnsi" w:hAnsiTheme="minorHAnsi" w:cstheme="minorHAnsi"/>
          </w:rPr>
          <w:delText xml:space="preserve">d remaining budgets </w:delText>
        </w:r>
        <w:r w:rsidRPr="0045212B" w:rsidDel="00EA0691">
          <w:rPr>
            <w:rFonts w:asciiTheme="minorHAnsi" w:hAnsiTheme="minorHAnsi" w:cstheme="minorHAnsi"/>
          </w:rPr>
          <w:delText xml:space="preserve">in SR15. </w:delText>
        </w:r>
      </w:del>
    </w:p>
    <w:p w14:paraId="39AED097" w14:textId="6EDBDB53" w:rsidR="007647BA" w:rsidRPr="0045212B" w:rsidDel="00EA0691" w:rsidRDefault="007647BA" w:rsidP="001E7D0F">
      <w:pPr>
        <w:jc w:val="both"/>
        <w:rPr>
          <w:del w:id="471" w:author="Stuart Jenkins" w:date="2019-12-10T14:28:00Z"/>
          <w:rFonts w:asciiTheme="minorHAnsi" w:hAnsiTheme="minorHAnsi" w:cstheme="minorHAnsi"/>
        </w:rPr>
      </w:pPr>
    </w:p>
    <w:p w14:paraId="44150A8D" w14:textId="607F4105" w:rsidR="007647BA" w:rsidRPr="0045212B" w:rsidDel="00EA0691" w:rsidRDefault="007647BA" w:rsidP="001E7D0F">
      <w:pPr>
        <w:jc w:val="both"/>
        <w:rPr>
          <w:del w:id="472" w:author="Stuart Jenkins" w:date="2019-12-10T14:28:00Z"/>
          <w:rFonts w:asciiTheme="minorHAnsi" w:hAnsiTheme="minorHAnsi" w:cstheme="minorHAnsi"/>
        </w:rPr>
      </w:pPr>
      <w:del w:id="473" w:author="Stuart Jenkins" w:date="2019-12-10T14:28:00Z">
        <w:r w:rsidRPr="0045212B" w:rsidDel="00EA0691">
          <w:rPr>
            <w:rFonts w:asciiTheme="minorHAnsi" w:hAnsiTheme="minorHAnsi" w:cstheme="minorHAnsi"/>
          </w:rPr>
          <w:delText>Our median remaining budget to 1.5</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 xml:space="preserve"> (at the 66</w:delText>
        </w:r>
        <w:r w:rsidRPr="0045212B" w:rsidDel="00EA0691">
          <w:rPr>
            <w:rFonts w:asciiTheme="minorHAnsi" w:hAnsiTheme="minorHAnsi" w:cstheme="minorHAnsi"/>
            <w:vertAlign w:val="superscript"/>
          </w:rPr>
          <w:delText>th</w:delText>
        </w:r>
        <w:r w:rsidRPr="0045212B" w:rsidDel="00EA0691">
          <w:rPr>
            <w:rFonts w:asciiTheme="minorHAnsi" w:hAnsiTheme="minorHAnsi" w:cstheme="minorHAnsi"/>
          </w:rPr>
          <w:delText xml:space="preserve"> percentile) is 540 Gt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with a range of 325-890 Gt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This is consistent with a number of previous studies of the budget to the 1.5</w:delText>
        </w:r>
        <w:r w:rsidRPr="0045212B" w:rsidDel="00EA0691">
          <w:rPr>
            <w:rFonts w:ascii="Cambria Math" w:eastAsia="Cambria Math" w:hAnsi="Cambria Math" w:cs="Cambria Math"/>
          </w:rPr>
          <w:delText>℃</w:delText>
        </w:r>
        <w:r w:rsidRPr="0045212B" w:rsidDel="00EA0691">
          <w:rPr>
            <w:rFonts w:asciiTheme="minorHAnsi" w:hAnsiTheme="minorHAnsi" w:cstheme="minorHAnsi"/>
          </w:rPr>
          <w:delText xml:space="preserve">-threshold, but is useful because it shows the full range of IAM outputs used for the SR15 reports budget assessment can be made consistent with the observationally constrained budgets reported over 2017-18. </w:delText>
        </w:r>
      </w:del>
    </w:p>
    <w:p w14:paraId="602D6FF1" w14:textId="0CEE45A5" w:rsidR="007647BA" w:rsidRPr="0045212B" w:rsidDel="00EA0691" w:rsidRDefault="007647BA" w:rsidP="001E7D0F">
      <w:pPr>
        <w:jc w:val="both"/>
        <w:rPr>
          <w:del w:id="474" w:author="Stuart Jenkins" w:date="2019-12-10T14:28:00Z"/>
          <w:rFonts w:asciiTheme="minorHAnsi" w:hAnsiTheme="minorHAnsi" w:cstheme="minorHAnsi"/>
        </w:rPr>
      </w:pPr>
    </w:p>
    <w:p w14:paraId="232E2D79" w14:textId="7416B71E" w:rsidR="007647BA" w:rsidRPr="0045212B" w:rsidDel="00EA0691" w:rsidRDefault="007647BA" w:rsidP="001E7D0F">
      <w:pPr>
        <w:jc w:val="both"/>
        <w:rPr>
          <w:del w:id="475" w:author="Stuart Jenkins" w:date="2019-12-10T14:28:00Z"/>
          <w:rFonts w:asciiTheme="minorHAnsi" w:hAnsiTheme="minorHAnsi" w:cstheme="minorHAnsi"/>
        </w:rPr>
      </w:pPr>
      <w:del w:id="476" w:author="Stuart Jenkins" w:date="2019-12-10T14:28:00Z">
        <w:r w:rsidRPr="0045212B" w:rsidDel="00EA0691">
          <w:rPr>
            <w:rFonts w:asciiTheme="minorHAnsi" w:hAnsiTheme="minorHAnsi" w:cstheme="minorHAnsi"/>
          </w:rPr>
          <w:delText>We argue that this methodology provides a much more transparent way to compute the remaining carbon budget, by accounting for the non-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pollutants in a physically sensible way. By not converting the non-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contributions into a warming response we avoid some additional uncertainty and do not have to sample over the range of reported non-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 xml:space="preserve"> warming contributions in a way inconsistent with the scenario database (figure 5a).</w:delText>
        </w:r>
      </w:del>
    </w:p>
    <w:p w14:paraId="66291F62" w14:textId="267BF8D4" w:rsidR="00AA7D66" w:rsidRPr="0045212B" w:rsidDel="00EA0691" w:rsidRDefault="00AA7D66" w:rsidP="001E7D0F">
      <w:pPr>
        <w:jc w:val="both"/>
        <w:rPr>
          <w:del w:id="477" w:author="Stuart Jenkins" w:date="2019-12-10T14:28:00Z"/>
          <w:rFonts w:asciiTheme="minorHAnsi" w:hAnsiTheme="minorHAnsi" w:cstheme="minorHAnsi"/>
        </w:rPr>
      </w:pPr>
    </w:p>
    <w:p w14:paraId="3F306ABF" w14:textId="3BAFB81F" w:rsidR="00AA7D66" w:rsidRPr="0045212B" w:rsidDel="00EA0691" w:rsidRDefault="00AA7D66" w:rsidP="001E7D0F">
      <w:pPr>
        <w:jc w:val="both"/>
        <w:rPr>
          <w:del w:id="478" w:author="Stuart Jenkins" w:date="2019-12-10T14:28:00Z"/>
          <w:rFonts w:asciiTheme="minorHAnsi" w:hAnsiTheme="minorHAnsi" w:cstheme="minorHAnsi"/>
        </w:rPr>
      </w:pPr>
      <w:del w:id="479" w:author="Stuart Jenkins" w:date="2019-12-10T14:28:00Z">
        <w:r w:rsidRPr="0045212B" w:rsidDel="00EA0691">
          <w:rPr>
            <w:rFonts w:asciiTheme="minorHAnsi" w:hAnsiTheme="minorHAnsi" w:cstheme="minorHAnsi"/>
          </w:rPr>
          <w:delText>Further research is required to see how the CO</w:delText>
        </w:r>
        <w:r w:rsidRPr="0045212B" w:rsidDel="00EA0691">
          <w:rPr>
            <w:rFonts w:asciiTheme="minorHAnsi" w:hAnsiTheme="minorHAnsi" w:cstheme="minorHAnsi"/>
            <w:vertAlign w:val="subscript"/>
          </w:rPr>
          <w:delText>2</w:delText>
        </w:r>
        <w:r w:rsidRPr="0045212B" w:rsidDel="00EA0691">
          <w:rPr>
            <w:rFonts w:asciiTheme="minorHAnsi" w:hAnsiTheme="minorHAnsi" w:cstheme="minorHAnsi"/>
          </w:rPr>
          <w:delText>-fe metric can be applied to CMIP6 models output. By pulling apart the contributions of different pollutants to the warming response as is done in figure 2, one can understand the contributions policies on particular sectors or GHGs could make. The addition of a simple formula to calculate the warming-equivalent emissions budget for any pollutants RF or emissions pathway provides extra utility to this approach.</w:delText>
        </w:r>
      </w:del>
    </w:p>
    <w:p w14:paraId="4852AE0A" w14:textId="5F373EAC" w:rsidR="00C851C0" w:rsidRPr="0045212B" w:rsidDel="00EA0691" w:rsidRDefault="00C851C0" w:rsidP="001E7D0F">
      <w:pPr>
        <w:jc w:val="both"/>
        <w:rPr>
          <w:del w:id="480" w:author="Stuart Jenkins" w:date="2019-12-10T14:28:00Z"/>
          <w:rFonts w:asciiTheme="minorHAnsi" w:hAnsiTheme="minorHAnsi" w:cstheme="minorHAnsi"/>
        </w:rPr>
      </w:pPr>
    </w:p>
    <w:p w14:paraId="666C62E6" w14:textId="2B14F76F" w:rsidR="00B1121D" w:rsidRPr="0045212B" w:rsidDel="00EA0691" w:rsidRDefault="00AA083D" w:rsidP="001E7D0F">
      <w:pPr>
        <w:jc w:val="both"/>
        <w:rPr>
          <w:del w:id="481" w:author="Stuart Jenkins" w:date="2019-12-10T14:28:00Z"/>
          <w:rFonts w:asciiTheme="minorHAnsi" w:eastAsiaTheme="minorEastAsia" w:hAnsiTheme="minorHAnsi" w:cstheme="minorHAnsi"/>
        </w:rPr>
      </w:pPr>
      <w:del w:id="482" w:author="Stuart Jenkins" w:date="2019-12-10T14:28:00Z">
        <w:r w:rsidRPr="0045212B" w:rsidDel="00EA0691">
          <w:rPr>
            <w:rFonts w:asciiTheme="minorHAnsi" w:eastAsiaTheme="minorEastAsia" w:hAnsiTheme="minorHAnsi" w:cstheme="minorHAnsi"/>
          </w:rPr>
          <w:delText xml:space="preserve">Determining equitable sharing of the remaining global carbon budget is a complex ethical and technical challenge exacerbated by the lack of robust techniques to assess each Nation’s progress towards net-zero emissions and likely requirements from the remaining carbon budget. We hope here to provide techniques which transparently and simply approximate the remaining budget and have demonstrated its use over a range of policy-relevant scenarios. </w:delText>
        </w:r>
        <w:r w:rsidRPr="0045212B" w:rsidDel="00EA0691">
          <w:rPr>
            <w:rFonts w:asciiTheme="minorHAnsi" w:eastAsiaTheme="minorEastAsia" w:hAnsiTheme="minorHAnsi" w:cstheme="minorHAnsi"/>
            <w:color w:val="000000" w:themeColor="text1"/>
          </w:rPr>
          <w:delText>The CO</w:delText>
        </w:r>
        <w:r w:rsidRPr="0045212B" w:rsidDel="00EA0691">
          <w:rPr>
            <w:rFonts w:asciiTheme="minorHAnsi" w:eastAsiaTheme="minorEastAsia" w:hAnsiTheme="minorHAnsi" w:cstheme="minorHAnsi"/>
            <w:color w:val="000000" w:themeColor="text1"/>
            <w:vertAlign w:val="subscript"/>
          </w:rPr>
          <w:delText>2</w:delText>
        </w:r>
        <w:r w:rsidRPr="0045212B" w:rsidDel="00EA0691">
          <w:rPr>
            <w:rFonts w:asciiTheme="minorHAnsi" w:eastAsiaTheme="minorEastAsia" w:hAnsiTheme="minorHAnsi" w:cstheme="minorHAnsi"/>
            <w:color w:val="000000" w:themeColor="text1"/>
          </w:rPr>
          <w:delText xml:space="preserve">-fe metric provides the gold standard for the comparison of GHG emissions scenarios based on their policy relevance for the Paris Agreement objectives at a global level. </w:delText>
        </w:r>
      </w:del>
    </w:p>
    <w:p w14:paraId="1442F420" w14:textId="77777777" w:rsidR="00B1121D" w:rsidRPr="0045212B" w:rsidDel="00EA0691" w:rsidRDefault="00B1121D" w:rsidP="001E7D0F">
      <w:pPr>
        <w:jc w:val="both"/>
        <w:rPr>
          <w:del w:id="483" w:author="Stuart Jenkins" w:date="2019-12-10T14:32:00Z"/>
          <w:rFonts w:asciiTheme="minorHAnsi" w:hAnsiTheme="minorHAnsi" w:cstheme="minorHAnsi"/>
        </w:rPr>
      </w:pPr>
    </w:p>
    <w:p w14:paraId="6ACF5BBF" w14:textId="3676EB83" w:rsidR="000750A8" w:rsidRPr="0045212B" w:rsidRDefault="008666A6" w:rsidP="001E7D0F">
      <w:pPr>
        <w:jc w:val="both"/>
        <w:rPr>
          <w:rFonts w:asciiTheme="minorHAnsi" w:hAnsiTheme="minorHAnsi" w:cstheme="minorHAnsi"/>
        </w:rPr>
      </w:pPr>
      <w:r w:rsidRPr="0045212B">
        <w:rPr>
          <w:rFonts w:asciiTheme="minorHAnsi" w:hAnsiTheme="minorHAnsi" w:cstheme="minorHAnsi"/>
          <w:b/>
          <w:bCs/>
          <w:i/>
          <w:iCs/>
        </w:rPr>
        <w:t>Acknowledgements</w:t>
      </w:r>
    </w:p>
    <w:p w14:paraId="11E6575C" w14:textId="77777777" w:rsidR="000750A8" w:rsidRPr="0045212B" w:rsidRDefault="000750A8" w:rsidP="001E7D0F">
      <w:pPr>
        <w:jc w:val="both"/>
        <w:rPr>
          <w:rFonts w:asciiTheme="minorHAnsi" w:hAnsiTheme="minorHAnsi" w:cstheme="minorHAnsi"/>
        </w:rPr>
      </w:pPr>
    </w:p>
    <w:p w14:paraId="0CEAB211" w14:textId="68C014CB"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Author contributions</w:t>
      </w:r>
    </w:p>
    <w:p w14:paraId="040C6133" w14:textId="42CAF1EA" w:rsidR="008666A6" w:rsidRPr="0045212B" w:rsidRDefault="008666A6" w:rsidP="001E7D0F">
      <w:pPr>
        <w:jc w:val="both"/>
        <w:rPr>
          <w:rFonts w:asciiTheme="minorHAnsi" w:hAnsiTheme="minorHAnsi" w:cstheme="minorHAnsi"/>
          <w:b/>
          <w:bCs/>
          <w:i/>
          <w:iCs/>
        </w:rPr>
      </w:pPr>
    </w:p>
    <w:p w14:paraId="7EAF6D21" w14:textId="2287C2CE" w:rsidR="00AA7D66" w:rsidRPr="0045212B" w:rsidRDefault="00AA7D66" w:rsidP="001E7D0F">
      <w:pPr>
        <w:jc w:val="both"/>
        <w:rPr>
          <w:rFonts w:asciiTheme="minorHAnsi" w:hAnsiTheme="minorHAnsi" w:cstheme="minorHAnsi"/>
        </w:rPr>
      </w:pPr>
      <w:r w:rsidRPr="0045212B">
        <w:rPr>
          <w:rFonts w:asciiTheme="minorHAnsi" w:hAnsiTheme="minorHAnsi" w:cstheme="minorHAnsi"/>
        </w:rPr>
        <w:t xml:space="preserve">SJ completed the study and </w:t>
      </w:r>
      <w:r w:rsidR="000750A8" w:rsidRPr="0045212B">
        <w:rPr>
          <w:rFonts w:asciiTheme="minorHAnsi" w:hAnsiTheme="minorHAnsi" w:cstheme="minorHAnsi"/>
        </w:rPr>
        <w:t>produced the figures. MC contributed to the design and testing of the simple formula. MA and SJ designed the study and all authors contributed to writing.</w:t>
      </w:r>
    </w:p>
    <w:p w14:paraId="67A6B4F6" w14:textId="77777777" w:rsidR="00AA7D66" w:rsidRPr="0045212B" w:rsidRDefault="00AA7D66" w:rsidP="001E7D0F">
      <w:pPr>
        <w:jc w:val="both"/>
        <w:rPr>
          <w:rFonts w:asciiTheme="minorHAnsi" w:hAnsiTheme="minorHAnsi" w:cstheme="minorHAnsi"/>
          <w:b/>
          <w:bCs/>
          <w:i/>
          <w:iCs/>
        </w:rPr>
      </w:pPr>
    </w:p>
    <w:p w14:paraId="3D4998BC" w14:textId="207E7BEF"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Data Availability</w:t>
      </w:r>
    </w:p>
    <w:p w14:paraId="2C84D165" w14:textId="44982CBF" w:rsidR="004C7A4A" w:rsidRPr="0045212B" w:rsidRDefault="00A670BF" w:rsidP="001E7D0F">
      <w:pPr>
        <w:jc w:val="both"/>
        <w:rPr>
          <w:rFonts w:asciiTheme="minorHAnsi" w:hAnsiTheme="minorHAnsi" w:cstheme="minorHAnsi"/>
          <w:b/>
          <w:bCs/>
          <w:i/>
          <w:iCs/>
        </w:rPr>
      </w:pPr>
      <w:ins w:id="484" w:author="Stuart Jenkins" w:date="2019-12-10T15:39:00Z">
        <w:r>
          <w:rPr>
            <w:rFonts w:asciiTheme="minorHAnsi" w:hAnsiTheme="minorHAnsi" w:cstheme="minorHAnsi"/>
            <w:b/>
            <w:bCs/>
            <w:i/>
            <w:iCs/>
          </w:rPr>
          <w:t xml:space="preserve"> </w:t>
        </w:r>
      </w:ins>
    </w:p>
    <w:p w14:paraId="25B0FD39" w14:textId="7DB4654A" w:rsidR="008666A6" w:rsidRPr="0045212B" w:rsidRDefault="008666A6" w:rsidP="001E7D0F">
      <w:pPr>
        <w:jc w:val="both"/>
        <w:rPr>
          <w:rFonts w:asciiTheme="minorHAnsi" w:hAnsiTheme="minorHAnsi" w:cstheme="minorHAnsi"/>
          <w:b/>
          <w:bCs/>
          <w:i/>
          <w:iCs/>
        </w:rPr>
      </w:pPr>
      <w:r w:rsidRPr="0045212B">
        <w:rPr>
          <w:rFonts w:asciiTheme="minorHAnsi" w:hAnsiTheme="minorHAnsi" w:cstheme="minorHAnsi"/>
          <w:b/>
          <w:bCs/>
          <w:i/>
          <w:iCs/>
        </w:rPr>
        <w:t>References</w:t>
      </w:r>
    </w:p>
    <w:p w14:paraId="7C4B0D8C" w14:textId="272C2719" w:rsidR="0041581C" w:rsidRPr="0045212B" w:rsidRDefault="0041581C" w:rsidP="001E7D0F">
      <w:pPr>
        <w:jc w:val="both"/>
        <w:rPr>
          <w:b/>
          <w:bCs/>
          <w:i/>
          <w:iCs/>
        </w:rPr>
      </w:pPr>
    </w:p>
    <w:p w14:paraId="1DBC0D1B" w14:textId="77777777" w:rsidR="00341DC9" w:rsidRPr="00341DC9" w:rsidRDefault="00891890">
      <w:pPr>
        <w:pStyle w:val="Bibliography"/>
        <w:spacing w:line="240" w:lineRule="auto"/>
        <w:rPr>
          <w:ins w:id="485" w:author="Stuart Jenkins" w:date="2019-12-11T15:48:00Z"/>
          <w:sz w:val="21"/>
          <w:rPrChange w:id="486" w:author="Stuart Jenkins" w:date="2019-12-11T15:48:00Z">
            <w:rPr>
              <w:ins w:id="487" w:author="Stuart Jenkins" w:date="2019-12-11T15:48:00Z"/>
            </w:rPr>
          </w:rPrChange>
        </w:rPr>
        <w:pPrChange w:id="488" w:author="Stuart Jenkins" w:date="2019-12-11T15:53:00Z">
          <w:pPr>
            <w:widowControl w:val="0"/>
            <w:autoSpaceDE w:val="0"/>
            <w:autoSpaceDN w:val="0"/>
            <w:adjustRightInd w:val="0"/>
          </w:pPr>
        </w:pPrChange>
      </w:pPr>
      <w:r w:rsidRPr="004C7A4A">
        <w:rPr>
          <w:sz w:val="21"/>
          <w:szCs w:val="21"/>
          <w:rPrChange w:id="489" w:author="Stuart Jenkins" w:date="2019-12-10T15:38:00Z">
            <w:rPr/>
          </w:rPrChange>
        </w:rPr>
        <w:fldChar w:fldCharType="begin"/>
      </w:r>
      <w:r w:rsidRPr="004C7A4A">
        <w:rPr>
          <w:sz w:val="21"/>
          <w:szCs w:val="21"/>
          <w:rPrChange w:id="490" w:author="Stuart Jenkins" w:date="2019-12-10T15:38:00Z">
            <w:rPr/>
          </w:rPrChange>
        </w:rPr>
        <w:instrText xml:space="preserve"> ADDIN ZOTERO_BIBL {"uncited":[],"omitted":[],"custom":[]} CSL_BIBLIOGRAPHY </w:instrText>
      </w:r>
      <w:r w:rsidRPr="004C7A4A">
        <w:rPr>
          <w:sz w:val="21"/>
          <w:szCs w:val="21"/>
          <w:rPrChange w:id="491" w:author="Stuart Jenkins" w:date="2019-12-10T15:38:00Z">
            <w:rPr/>
          </w:rPrChange>
        </w:rPr>
        <w:fldChar w:fldCharType="separate"/>
      </w:r>
      <w:ins w:id="492" w:author="Stuart Jenkins" w:date="2019-12-11T15:48:00Z">
        <w:r w:rsidR="00341DC9" w:rsidRPr="00341DC9">
          <w:rPr>
            <w:sz w:val="21"/>
            <w:rPrChange w:id="493" w:author="Stuart Jenkins" w:date="2019-12-11T15:48:00Z">
              <w:rPr/>
            </w:rPrChange>
          </w:rPr>
          <w:t>1.</w:t>
        </w:r>
        <w:r w:rsidR="00341DC9" w:rsidRPr="00341DC9">
          <w:rPr>
            <w:sz w:val="21"/>
            <w:rPrChange w:id="494" w:author="Stuart Jenkins" w:date="2019-12-11T15:48:00Z">
              <w:rPr/>
            </w:rPrChange>
          </w:rPr>
          <w:tab/>
          <w:t>IPCC. Summary for Policymakers of the Special Report on the Global Warming of 1.5°C. (2018).</w:t>
        </w:r>
      </w:ins>
    </w:p>
    <w:p w14:paraId="524F8B9E" w14:textId="77777777" w:rsidR="00341DC9" w:rsidRPr="00341DC9" w:rsidRDefault="00341DC9">
      <w:pPr>
        <w:pStyle w:val="Bibliography"/>
        <w:spacing w:line="240" w:lineRule="auto"/>
        <w:rPr>
          <w:ins w:id="495" w:author="Stuart Jenkins" w:date="2019-12-11T15:48:00Z"/>
          <w:sz w:val="21"/>
          <w:rPrChange w:id="496" w:author="Stuart Jenkins" w:date="2019-12-11T15:48:00Z">
            <w:rPr>
              <w:ins w:id="497" w:author="Stuart Jenkins" w:date="2019-12-11T15:48:00Z"/>
            </w:rPr>
          </w:rPrChange>
        </w:rPr>
        <w:pPrChange w:id="498" w:author="Stuart Jenkins" w:date="2019-12-11T15:53:00Z">
          <w:pPr>
            <w:widowControl w:val="0"/>
            <w:autoSpaceDE w:val="0"/>
            <w:autoSpaceDN w:val="0"/>
            <w:adjustRightInd w:val="0"/>
          </w:pPr>
        </w:pPrChange>
      </w:pPr>
      <w:ins w:id="499" w:author="Stuart Jenkins" w:date="2019-12-11T15:48:00Z">
        <w:r w:rsidRPr="00341DC9">
          <w:rPr>
            <w:sz w:val="21"/>
            <w:rPrChange w:id="500" w:author="Stuart Jenkins" w:date="2019-12-11T15:48:00Z">
              <w:rPr/>
            </w:rPrChange>
          </w:rPr>
          <w:t>2.</w:t>
        </w:r>
        <w:r w:rsidRPr="00341DC9">
          <w:rPr>
            <w:sz w:val="21"/>
            <w:rPrChange w:id="501" w:author="Stuart Jenkins" w:date="2019-12-11T15:48:00Z">
              <w:rPr/>
            </w:rPrChange>
          </w:rPr>
          <w:tab/>
          <w:t>UNFCCC. Paris Agreement text. https://treaties.un.org/Pages/ViewDetails.aspx?src=IND&amp;mtdsg_no=XXVII-7-d&amp;chapter=27&amp;clang=_en.</w:t>
        </w:r>
      </w:ins>
    </w:p>
    <w:p w14:paraId="50AC0453" w14:textId="77777777" w:rsidR="00341DC9" w:rsidRPr="00341DC9" w:rsidRDefault="00341DC9">
      <w:pPr>
        <w:pStyle w:val="Bibliography"/>
        <w:spacing w:line="240" w:lineRule="auto"/>
        <w:rPr>
          <w:ins w:id="502" w:author="Stuart Jenkins" w:date="2019-12-11T15:48:00Z"/>
          <w:sz w:val="21"/>
          <w:rPrChange w:id="503" w:author="Stuart Jenkins" w:date="2019-12-11T15:48:00Z">
            <w:rPr>
              <w:ins w:id="504" w:author="Stuart Jenkins" w:date="2019-12-11T15:48:00Z"/>
            </w:rPr>
          </w:rPrChange>
        </w:rPr>
        <w:pPrChange w:id="505" w:author="Stuart Jenkins" w:date="2019-12-11T15:53:00Z">
          <w:pPr>
            <w:widowControl w:val="0"/>
            <w:autoSpaceDE w:val="0"/>
            <w:autoSpaceDN w:val="0"/>
            <w:adjustRightInd w:val="0"/>
          </w:pPr>
        </w:pPrChange>
      </w:pPr>
      <w:ins w:id="506" w:author="Stuart Jenkins" w:date="2019-12-11T15:48:00Z">
        <w:r w:rsidRPr="00341DC9">
          <w:rPr>
            <w:sz w:val="21"/>
            <w:rPrChange w:id="507" w:author="Stuart Jenkins" w:date="2019-12-11T15:48:00Z">
              <w:rPr/>
            </w:rPrChange>
          </w:rPr>
          <w:t>3.</w:t>
        </w:r>
        <w:r w:rsidRPr="00341DC9">
          <w:rPr>
            <w:sz w:val="21"/>
            <w:rPrChange w:id="508" w:author="Stuart Jenkins" w:date="2019-12-11T15:48:00Z">
              <w:rPr/>
            </w:rPrChange>
          </w:rPr>
          <w:tab/>
          <w:t xml:space="preserve">Rogelj, J., Forster, P. M., Kriegler, E., Smith, C. J. &amp; Séférian, R. Estimating and tracking the remaining carbon budget for stringent climate targets. </w:t>
        </w:r>
        <w:r w:rsidRPr="00341DC9">
          <w:rPr>
            <w:i/>
            <w:iCs/>
            <w:sz w:val="21"/>
            <w:rPrChange w:id="509" w:author="Stuart Jenkins" w:date="2019-12-11T15:48:00Z">
              <w:rPr>
                <w:i/>
                <w:iCs/>
              </w:rPr>
            </w:rPrChange>
          </w:rPr>
          <w:t>Nature</w:t>
        </w:r>
        <w:r w:rsidRPr="00341DC9">
          <w:rPr>
            <w:sz w:val="21"/>
            <w:rPrChange w:id="510" w:author="Stuart Jenkins" w:date="2019-12-11T15:48:00Z">
              <w:rPr/>
            </w:rPrChange>
          </w:rPr>
          <w:t xml:space="preserve"> </w:t>
        </w:r>
        <w:r w:rsidRPr="00341DC9">
          <w:rPr>
            <w:b/>
            <w:bCs/>
            <w:sz w:val="21"/>
            <w:rPrChange w:id="511" w:author="Stuart Jenkins" w:date="2019-12-11T15:48:00Z">
              <w:rPr>
                <w:b/>
                <w:bCs/>
              </w:rPr>
            </w:rPrChange>
          </w:rPr>
          <w:t>571</w:t>
        </w:r>
        <w:r w:rsidRPr="00341DC9">
          <w:rPr>
            <w:sz w:val="21"/>
            <w:rPrChange w:id="512" w:author="Stuart Jenkins" w:date="2019-12-11T15:48:00Z">
              <w:rPr/>
            </w:rPrChange>
          </w:rPr>
          <w:t>, 335 (2019).</w:t>
        </w:r>
      </w:ins>
    </w:p>
    <w:p w14:paraId="722ED717" w14:textId="77777777" w:rsidR="00341DC9" w:rsidRPr="00341DC9" w:rsidRDefault="00341DC9">
      <w:pPr>
        <w:pStyle w:val="Bibliography"/>
        <w:spacing w:line="240" w:lineRule="auto"/>
        <w:rPr>
          <w:ins w:id="513" w:author="Stuart Jenkins" w:date="2019-12-11T15:48:00Z"/>
          <w:sz w:val="21"/>
          <w:rPrChange w:id="514" w:author="Stuart Jenkins" w:date="2019-12-11T15:48:00Z">
            <w:rPr>
              <w:ins w:id="515" w:author="Stuart Jenkins" w:date="2019-12-11T15:48:00Z"/>
            </w:rPr>
          </w:rPrChange>
        </w:rPr>
        <w:pPrChange w:id="516" w:author="Stuart Jenkins" w:date="2019-12-11T15:53:00Z">
          <w:pPr>
            <w:widowControl w:val="0"/>
            <w:autoSpaceDE w:val="0"/>
            <w:autoSpaceDN w:val="0"/>
            <w:adjustRightInd w:val="0"/>
          </w:pPr>
        </w:pPrChange>
      </w:pPr>
      <w:ins w:id="517" w:author="Stuart Jenkins" w:date="2019-12-11T15:48:00Z">
        <w:r w:rsidRPr="00341DC9">
          <w:rPr>
            <w:sz w:val="21"/>
            <w:rPrChange w:id="518" w:author="Stuart Jenkins" w:date="2019-12-11T15:48:00Z">
              <w:rPr/>
            </w:rPrChange>
          </w:rPr>
          <w:t>4.</w:t>
        </w:r>
        <w:r w:rsidRPr="00341DC9">
          <w:rPr>
            <w:sz w:val="21"/>
            <w:rPrChange w:id="519" w:author="Stuart Jenkins" w:date="2019-12-11T15:48:00Z">
              <w:rPr/>
            </w:rPrChange>
          </w:rPr>
          <w:tab/>
          <w:t xml:space="preserve">Leach, N. J. </w:t>
        </w:r>
        <w:r w:rsidRPr="00341DC9">
          <w:rPr>
            <w:i/>
            <w:iCs/>
            <w:sz w:val="21"/>
            <w:rPrChange w:id="520" w:author="Stuart Jenkins" w:date="2019-12-11T15:48:00Z">
              <w:rPr>
                <w:i/>
                <w:iCs/>
              </w:rPr>
            </w:rPrChange>
          </w:rPr>
          <w:t>et al.</w:t>
        </w:r>
        <w:r w:rsidRPr="00341DC9">
          <w:rPr>
            <w:sz w:val="21"/>
            <w:rPrChange w:id="521" w:author="Stuart Jenkins" w:date="2019-12-11T15:48:00Z">
              <w:rPr/>
            </w:rPrChange>
          </w:rPr>
          <w:t xml:space="preserve"> Current level and rate of warming determine emissions budgets under ambitious mitigation. </w:t>
        </w:r>
        <w:r w:rsidRPr="00341DC9">
          <w:rPr>
            <w:i/>
            <w:iCs/>
            <w:sz w:val="21"/>
            <w:rPrChange w:id="522" w:author="Stuart Jenkins" w:date="2019-12-11T15:48:00Z">
              <w:rPr>
                <w:i/>
                <w:iCs/>
              </w:rPr>
            </w:rPrChange>
          </w:rPr>
          <w:t>Nat. Geosci.</w:t>
        </w:r>
        <w:r w:rsidRPr="00341DC9">
          <w:rPr>
            <w:sz w:val="21"/>
            <w:rPrChange w:id="523" w:author="Stuart Jenkins" w:date="2019-12-11T15:48:00Z">
              <w:rPr/>
            </w:rPrChange>
          </w:rPr>
          <w:t xml:space="preserve"> </w:t>
        </w:r>
        <w:r w:rsidRPr="00341DC9">
          <w:rPr>
            <w:b/>
            <w:bCs/>
            <w:sz w:val="21"/>
            <w:rPrChange w:id="524" w:author="Stuart Jenkins" w:date="2019-12-11T15:48:00Z">
              <w:rPr>
                <w:b/>
                <w:bCs/>
              </w:rPr>
            </w:rPrChange>
          </w:rPr>
          <w:t>11</w:t>
        </w:r>
        <w:r w:rsidRPr="00341DC9">
          <w:rPr>
            <w:sz w:val="21"/>
            <w:rPrChange w:id="525" w:author="Stuart Jenkins" w:date="2019-12-11T15:48:00Z">
              <w:rPr/>
            </w:rPrChange>
          </w:rPr>
          <w:t>, 574 (2018).</w:t>
        </w:r>
      </w:ins>
    </w:p>
    <w:p w14:paraId="09FE7FA0" w14:textId="77777777" w:rsidR="00341DC9" w:rsidRPr="00341DC9" w:rsidRDefault="00341DC9">
      <w:pPr>
        <w:pStyle w:val="Bibliography"/>
        <w:spacing w:line="240" w:lineRule="auto"/>
        <w:rPr>
          <w:ins w:id="526" w:author="Stuart Jenkins" w:date="2019-12-11T15:48:00Z"/>
          <w:sz w:val="21"/>
          <w:rPrChange w:id="527" w:author="Stuart Jenkins" w:date="2019-12-11T15:48:00Z">
            <w:rPr>
              <w:ins w:id="528" w:author="Stuart Jenkins" w:date="2019-12-11T15:48:00Z"/>
            </w:rPr>
          </w:rPrChange>
        </w:rPr>
        <w:pPrChange w:id="529" w:author="Stuart Jenkins" w:date="2019-12-11T15:53:00Z">
          <w:pPr>
            <w:widowControl w:val="0"/>
            <w:autoSpaceDE w:val="0"/>
            <w:autoSpaceDN w:val="0"/>
            <w:adjustRightInd w:val="0"/>
          </w:pPr>
        </w:pPrChange>
      </w:pPr>
      <w:ins w:id="530" w:author="Stuart Jenkins" w:date="2019-12-11T15:48:00Z">
        <w:r w:rsidRPr="00341DC9">
          <w:rPr>
            <w:sz w:val="21"/>
            <w:rPrChange w:id="531" w:author="Stuart Jenkins" w:date="2019-12-11T15:48:00Z">
              <w:rPr/>
            </w:rPrChange>
          </w:rPr>
          <w:t>5.</w:t>
        </w:r>
        <w:r w:rsidRPr="00341DC9">
          <w:rPr>
            <w:sz w:val="21"/>
            <w:rPrChange w:id="532" w:author="Stuart Jenkins" w:date="2019-12-11T15:48:00Z">
              <w:rPr/>
            </w:rPrChange>
          </w:rPr>
          <w:tab/>
          <w:t xml:space="preserve">Millar, R. J. </w:t>
        </w:r>
        <w:r w:rsidRPr="00341DC9">
          <w:rPr>
            <w:i/>
            <w:iCs/>
            <w:sz w:val="21"/>
            <w:rPrChange w:id="533" w:author="Stuart Jenkins" w:date="2019-12-11T15:48:00Z">
              <w:rPr>
                <w:i/>
                <w:iCs/>
              </w:rPr>
            </w:rPrChange>
          </w:rPr>
          <w:t>et al.</w:t>
        </w:r>
        <w:r w:rsidRPr="00341DC9">
          <w:rPr>
            <w:sz w:val="21"/>
            <w:rPrChange w:id="534" w:author="Stuart Jenkins" w:date="2019-12-11T15:48:00Z">
              <w:rPr/>
            </w:rPrChange>
          </w:rPr>
          <w:t xml:space="preserve"> Emission budgets and pathways consistent with limiting warming to 1.5 °C. </w:t>
        </w:r>
        <w:r w:rsidRPr="00341DC9">
          <w:rPr>
            <w:i/>
            <w:iCs/>
            <w:sz w:val="21"/>
            <w:rPrChange w:id="535" w:author="Stuart Jenkins" w:date="2019-12-11T15:48:00Z">
              <w:rPr>
                <w:i/>
                <w:iCs/>
              </w:rPr>
            </w:rPrChange>
          </w:rPr>
          <w:t>Nat. Geosci.</w:t>
        </w:r>
        <w:r w:rsidRPr="00341DC9">
          <w:rPr>
            <w:sz w:val="21"/>
            <w:rPrChange w:id="536" w:author="Stuart Jenkins" w:date="2019-12-11T15:48:00Z">
              <w:rPr/>
            </w:rPrChange>
          </w:rPr>
          <w:t xml:space="preserve"> </w:t>
        </w:r>
        <w:r w:rsidRPr="00341DC9">
          <w:rPr>
            <w:b/>
            <w:bCs/>
            <w:sz w:val="21"/>
            <w:rPrChange w:id="537" w:author="Stuart Jenkins" w:date="2019-12-11T15:48:00Z">
              <w:rPr>
                <w:b/>
                <w:bCs/>
              </w:rPr>
            </w:rPrChange>
          </w:rPr>
          <w:t>10</w:t>
        </w:r>
        <w:r w:rsidRPr="00341DC9">
          <w:rPr>
            <w:sz w:val="21"/>
            <w:rPrChange w:id="538" w:author="Stuart Jenkins" w:date="2019-12-11T15:48:00Z">
              <w:rPr/>
            </w:rPrChange>
          </w:rPr>
          <w:t>, 741–747 (2017).</w:t>
        </w:r>
      </w:ins>
    </w:p>
    <w:p w14:paraId="0372D0C1" w14:textId="77777777" w:rsidR="00341DC9" w:rsidRPr="00341DC9" w:rsidRDefault="00341DC9">
      <w:pPr>
        <w:pStyle w:val="Bibliography"/>
        <w:spacing w:line="240" w:lineRule="auto"/>
        <w:rPr>
          <w:ins w:id="539" w:author="Stuart Jenkins" w:date="2019-12-11T15:48:00Z"/>
          <w:sz w:val="21"/>
          <w:rPrChange w:id="540" w:author="Stuart Jenkins" w:date="2019-12-11T15:48:00Z">
            <w:rPr>
              <w:ins w:id="541" w:author="Stuart Jenkins" w:date="2019-12-11T15:48:00Z"/>
            </w:rPr>
          </w:rPrChange>
        </w:rPr>
        <w:pPrChange w:id="542" w:author="Stuart Jenkins" w:date="2019-12-11T15:53:00Z">
          <w:pPr>
            <w:widowControl w:val="0"/>
            <w:autoSpaceDE w:val="0"/>
            <w:autoSpaceDN w:val="0"/>
            <w:adjustRightInd w:val="0"/>
          </w:pPr>
        </w:pPrChange>
      </w:pPr>
      <w:ins w:id="543" w:author="Stuart Jenkins" w:date="2019-12-11T15:48:00Z">
        <w:r w:rsidRPr="00341DC9">
          <w:rPr>
            <w:sz w:val="21"/>
            <w:rPrChange w:id="544" w:author="Stuart Jenkins" w:date="2019-12-11T15:48:00Z">
              <w:rPr/>
            </w:rPrChange>
          </w:rPr>
          <w:t>6.</w:t>
        </w:r>
        <w:r w:rsidRPr="00341DC9">
          <w:rPr>
            <w:sz w:val="21"/>
            <w:rPrChange w:id="545" w:author="Stuart Jenkins" w:date="2019-12-11T15:48:00Z">
              <w:rPr/>
            </w:rPrChange>
          </w:rPr>
          <w:tab/>
          <w:t xml:space="preserve">Matthews, H. D., Gillett, N. P., Stott, P. A. &amp; Zickfeld, K. The proportionality of global warming to cumulative carbon emissions. </w:t>
        </w:r>
        <w:r w:rsidRPr="00341DC9">
          <w:rPr>
            <w:i/>
            <w:iCs/>
            <w:sz w:val="21"/>
            <w:rPrChange w:id="546" w:author="Stuart Jenkins" w:date="2019-12-11T15:48:00Z">
              <w:rPr>
                <w:i/>
                <w:iCs/>
              </w:rPr>
            </w:rPrChange>
          </w:rPr>
          <w:t>Nature</w:t>
        </w:r>
        <w:r w:rsidRPr="00341DC9">
          <w:rPr>
            <w:sz w:val="21"/>
            <w:rPrChange w:id="547" w:author="Stuart Jenkins" w:date="2019-12-11T15:48:00Z">
              <w:rPr/>
            </w:rPrChange>
          </w:rPr>
          <w:t xml:space="preserve"> </w:t>
        </w:r>
        <w:r w:rsidRPr="00341DC9">
          <w:rPr>
            <w:b/>
            <w:bCs/>
            <w:sz w:val="21"/>
            <w:rPrChange w:id="548" w:author="Stuart Jenkins" w:date="2019-12-11T15:48:00Z">
              <w:rPr>
                <w:b/>
                <w:bCs/>
              </w:rPr>
            </w:rPrChange>
          </w:rPr>
          <w:t>459</w:t>
        </w:r>
        <w:r w:rsidRPr="00341DC9">
          <w:rPr>
            <w:sz w:val="21"/>
            <w:rPrChange w:id="549" w:author="Stuart Jenkins" w:date="2019-12-11T15:48:00Z">
              <w:rPr/>
            </w:rPrChange>
          </w:rPr>
          <w:t>, 829–832 (2009).</w:t>
        </w:r>
      </w:ins>
    </w:p>
    <w:p w14:paraId="66BF355B" w14:textId="77777777" w:rsidR="00341DC9" w:rsidRPr="00341DC9" w:rsidRDefault="00341DC9">
      <w:pPr>
        <w:pStyle w:val="Bibliography"/>
        <w:spacing w:line="240" w:lineRule="auto"/>
        <w:rPr>
          <w:ins w:id="550" w:author="Stuart Jenkins" w:date="2019-12-11T15:48:00Z"/>
          <w:sz w:val="21"/>
          <w:rPrChange w:id="551" w:author="Stuart Jenkins" w:date="2019-12-11T15:48:00Z">
            <w:rPr>
              <w:ins w:id="552" w:author="Stuart Jenkins" w:date="2019-12-11T15:48:00Z"/>
            </w:rPr>
          </w:rPrChange>
        </w:rPr>
        <w:pPrChange w:id="553" w:author="Stuart Jenkins" w:date="2019-12-11T15:53:00Z">
          <w:pPr>
            <w:widowControl w:val="0"/>
            <w:autoSpaceDE w:val="0"/>
            <w:autoSpaceDN w:val="0"/>
            <w:adjustRightInd w:val="0"/>
          </w:pPr>
        </w:pPrChange>
      </w:pPr>
      <w:ins w:id="554" w:author="Stuart Jenkins" w:date="2019-12-11T15:48:00Z">
        <w:r w:rsidRPr="00341DC9">
          <w:rPr>
            <w:sz w:val="21"/>
            <w:rPrChange w:id="555" w:author="Stuart Jenkins" w:date="2019-12-11T15:48:00Z">
              <w:rPr/>
            </w:rPrChange>
          </w:rPr>
          <w:t>7.</w:t>
        </w:r>
        <w:r w:rsidRPr="00341DC9">
          <w:rPr>
            <w:sz w:val="21"/>
            <w:rPrChange w:id="556" w:author="Stuart Jenkins" w:date="2019-12-11T15:48:00Z">
              <w:rPr/>
            </w:rPrChange>
          </w:rPr>
          <w:tab/>
          <w:t xml:space="preserve">Quéré, C. L. </w:t>
        </w:r>
        <w:r w:rsidRPr="00341DC9">
          <w:rPr>
            <w:i/>
            <w:iCs/>
            <w:sz w:val="21"/>
            <w:rPrChange w:id="557" w:author="Stuart Jenkins" w:date="2019-12-11T15:48:00Z">
              <w:rPr>
                <w:i/>
                <w:iCs/>
              </w:rPr>
            </w:rPrChange>
          </w:rPr>
          <w:t>et al.</w:t>
        </w:r>
        <w:r w:rsidRPr="00341DC9">
          <w:rPr>
            <w:sz w:val="21"/>
            <w:rPrChange w:id="558" w:author="Stuart Jenkins" w:date="2019-12-11T15:48:00Z">
              <w:rPr/>
            </w:rPrChange>
          </w:rPr>
          <w:t xml:space="preserve"> Global Carbon Budget 2016. </w:t>
        </w:r>
        <w:r w:rsidRPr="00341DC9">
          <w:rPr>
            <w:i/>
            <w:iCs/>
            <w:sz w:val="21"/>
            <w:rPrChange w:id="559" w:author="Stuart Jenkins" w:date="2019-12-11T15:48:00Z">
              <w:rPr>
                <w:i/>
                <w:iCs/>
              </w:rPr>
            </w:rPrChange>
          </w:rPr>
          <w:t>Earth Syst. Sci. Data</w:t>
        </w:r>
        <w:r w:rsidRPr="00341DC9">
          <w:rPr>
            <w:sz w:val="21"/>
            <w:rPrChange w:id="560" w:author="Stuart Jenkins" w:date="2019-12-11T15:48:00Z">
              <w:rPr/>
            </w:rPrChange>
          </w:rPr>
          <w:t xml:space="preserve"> </w:t>
        </w:r>
        <w:r w:rsidRPr="00341DC9">
          <w:rPr>
            <w:b/>
            <w:bCs/>
            <w:sz w:val="21"/>
            <w:rPrChange w:id="561" w:author="Stuart Jenkins" w:date="2019-12-11T15:48:00Z">
              <w:rPr>
                <w:b/>
                <w:bCs/>
              </w:rPr>
            </w:rPrChange>
          </w:rPr>
          <w:t>8</w:t>
        </w:r>
        <w:r w:rsidRPr="00341DC9">
          <w:rPr>
            <w:sz w:val="21"/>
            <w:rPrChange w:id="562" w:author="Stuart Jenkins" w:date="2019-12-11T15:48:00Z">
              <w:rPr/>
            </w:rPrChange>
          </w:rPr>
          <w:t>, 605–649 (2016).</w:t>
        </w:r>
      </w:ins>
    </w:p>
    <w:p w14:paraId="506EDB92" w14:textId="77777777" w:rsidR="00341DC9" w:rsidRPr="00341DC9" w:rsidRDefault="00341DC9">
      <w:pPr>
        <w:pStyle w:val="Bibliography"/>
        <w:spacing w:line="240" w:lineRule="auto"/>
        <w:rPr>
          <w:ins w:id="563" w:author="Stuart Jenkins" w:date="2019-12-11T15:48:00Z"/>
          <w:sz w:val="21"/>
          <w:rPrChange w:id="564" w:author="Stuart Jenkins" w:date="2019-12-11T15:48:00Z">
            <w:rPr>
              <w:ins w:id="565" w:author="Stuart Jenkins" w:date="2019-12-11T15:48:00Z"/>
            </w:rPr>
          </w:rPrChange>
        </w:rPr>
        <w:pPrChange w:id="566" w:author="Stuart Jenkins" w:date="2019-12-11T15:53:00Z">
          <w:pPr>
            <w:widowControl w:val="0"/>
            <w:autoSpaceDE w:val="0"/>
            <w:autoSpaceDN w:val="0"/>
            <w:adjustRightInd w:val="0"/>
          </w:pPr>
        </w:pPrChange>
      </w:pPr>
      <w:ins w:id="567" w:author="Stuart Jenkins" w:date="2019-12-11T15:48:00Z">
        <w:r w:rsidRPr="00341DC9">
          <w:rPr>
            <w:sz w:val="21"/>
            <w:rPrChange w:id="568" w:author="Stuart Jenkins" w:date="2019-12-11T15:48:00Z">
              <w:rPr/>
            </w:rPrChange>
          </w:rPr>
          <w:t>8.</w:t>
        </w:r>
        <w:r w:rsidRPr="00341DC9">
          <w:rPr>
            <w:sz w:val="21"/>
            <w:rPrChange w:id="569" w:author="Stuart Jenkins" w:date="2019-12-11T15:48:00Z">
              <w:rPr/>
            </w:rPrChange>
          </w:rPr>
          <w:tab/>
          <w:t xml:space="preserve">Huppmann, D. </w:t>
        </w:r>
        <w:r w:rsidRPr="00341DC9">
          <w:rPr>
            <w:i/>
            <w:iCs/>
            <w:sz w:val="21"/>
            <w:rPrChange w:id="570" w:author="Stuart Jenkins" w:date="2019-12-11T15:48:00Z">
              <w:rPr>
                <w:i/>
                <w:iCs/>
              </w:rPr>
            </w:rPrChange>
          </w:rPr>
          <w:t>et al.</w:t>
        </w:r>
        <w:r w:rsidRPr="00341DC9">
          <w:rPr>
            <w:sz w:val="21"/>
            <w:rPrChange w:id="571" w:author="Stuart Jenkins" w:date="2019-12-11T15:48:00Z">
              <w:rPr/>
            </w:rPrChange>
          </w:rPr>
          <w:t xml:space="preserve"> </w:t>
        </w:r>
        <w:r w:rsidRPr="00341DC9">
          <w:rPr>
            <w:i/>
            <w:iCs/>
            <w:sz w:val="21"/>
            <w:rPrChange w:id="572" w:author="Stuart Jenkins" w:date="2019-12-11T15:48:00Z">
              <w:rPr>
                <w:i/>
                <w:iCs/>
              </w:rPr>
            </w:rPrChange>
          </w:rPr>
          <w:t>IAMC 1.5°C Scenario Explorer and Data hosted by IIASA</w:t>
        </w:r>
        <w:r w:rsidRPr="00341DC9">
          <w:rPr>
            <w:sz w:val="21"/>
            <w:rPrChange w:id="573" w:author="Stuart Jenkins" w:date="2019-12-11T15:48:00Z">
              <w:rPr/>
            </w:rPrChange>
          </w:rPr>
          <w:t>. (Integrated Assessment Modeling Consortium &amp; International Institute for Applied Systems Analysis, 2018). doi:10.22022/SR15/08-2018.15429.</w:t>
        </w:r>
      </w:ins>
    </w:p>
    <w:p w14:paraId="47EA3F03" w14:textId="77777777" w:rsidR="00341DC9" w:rsidRPr="00341DC9" w:rsidRDefault="00341DC9">
      <w:pPr>
        <w:pStyle w:val="Bibliography"/>
        <w:spacing w:line="240" w:lineRule="auto"/>
        <w:rPr>
          <w:ins w:id="574" w:author="Stuart Jenkins" w:date="2019-12-11T15:48:00Z"/>
          <w:sz w:val="21"/>
          <w:rPrChange w:id="575" w:author="Stuart Jenkins" w:date="2019-12-11T15:48:00Z">
            <w:rPr>
              <w:ins w:id="576" w:author="Stuart Jenkins" w:date="2019-12-11T15:48:00Z"/>
            </w:rPr>
          </w:rPrChange>
        </w:rPr>
        <w:pPrChange w:id="577" w:author="Stuart Jenkins" w:date="2019-12-11T15:53:00Z">
          <w:pPr>
            <w:widowControl w:val="0"/>
            <w:autoSpaceDE w:val="0"/>
            <w:autoSpaceDN w:val="0"/>
            <w:adjustRightInd w:val="0"/>
          </w:pPr>
        </w:pPrChange>
      </w:pPr>
      <w:ins w:id="578" w:author="Stuart Jenkins" w:date="2019-12-11T15:48:00Z">
        <w:r w:rsidRPr="00341DC9">
          <w:rPr>
            <w:sz w:val="21"/>
            <w:rPrChange w:id="579" w:author="Stuart Jenkins" w:date="2019-12-11T15:48:00Z">
              <w:rPr/>
            </w:rPrChange>
          </w:rPr>
          <w:t>9.</w:t>
        </w:r>
        <w:r w:rsidRPr="00341DC9">
          <w:rPr>
            <w:sz w:val="21"/>
            <w:rPrChange w:id="580" w:author="Stuart Jenkins" w:date="2019-12-11T15:48:00Z">
              <w:rPr/>
            </w:rPrChange>
          </w:rPr>
          <w:tab/>
          <w:t xml:space="preserve">Joos, F. </w:t>
        </w:r>
        <w:r w:rsidRPr="00341DC9">
          <w:rPr>
            <w:i/>
            <w:iCs/>
            <w:sz w:val="21"/>
            <w:rPrChange w:id="581" w:author="Stuart Jenkins" w:date="2019-12-11T15:48:00Z">
              <w:rPr>
                <w:i/>
                <w:iCs/>
              </w:rPr>
            </w:rPrChange>
          </w:rPr>
          <w:t>et al.</w:t>
        </w:r>
        <w:r w:rsidRPr="00341DC9">
          <w:rPr>
            <w:sz w:val="21"/>
            <w:rPrChange w:id="582" w:author="Stuart Jenkins" w:date="2019-12-11T15:48:00Z">
              <w:rPr/>
            </w:rPrChange>
          </w:rPr>
          <w:t xml:space="preserve"> Carbon dioxide and climate impulse response functions for the computation of greenhouse gas metrics: a multi-model analysis. </w:t>
        </w:r>
        <w:r w:rsidRPr="00341DC9">
          <w:rPr>
            <w:i/>
            <w:iCs/>
            <w:sz w:val="21"/>
            <w:rPrChange w:id="583" w:author="Stuart Jenkins" w:date="2019-12-11T15:48:00Z">
              <w:rPr>
                <w:i/>
                <w:iCs/>
              </w:rPr>
            </w:rPrChange>
          </w:rPr>
          <w:t>Atmospheric Chem. Phys.</w:t>
        </w:r>
        <w:r w:rsidRPr="00341DC9">
          <w:rPr>
            <w:sz w:val="21"/>
            <w:rPrChange w:id="584" w:author="Stuart Jenkins" w:date="2019-12-11T15:48:00Z">
              <w:rPr/>
            </w:rPrChange>
          </w:rPr>
          <w:t xml:space="preserve"> </w:t>
        </w:r>
        <w:r w:rsidRPr="00341DC9">
          <w:rPr>
            <w:b/>
            <w:bCs/>
            <w:sz w:val="21"/>
            <w:rPrChange w:id="585" w:author="Stuart Jenkins" w:date="2019-12-11T15:48:00Z">
              <w:rPr>
                <w:b/>
                <w:bCs/>
              </w:rPr>
            </w:rPrChange>
          </w:rPr>
          <w:t>13</w:t>
        </w:r>
        <w:r w:rsidRPr="00341DC9">
          <w:rPr>
            <w:sz w:val="21"/>
            <w:rPrChange w:id="586" w:author="Stuart Jenkins" w:date="2019-12-11T15:48:00Z">
              <w:rPr/>
            </w:rPrChange>
          </w:rPr>
          <w:t>, 2793–2825 (2013).</w:t>
        </w:r>
      </w:ins>
    </w:p>
    <w:p w14:paraId="0080412B" w14:textId="77777777" w:rsidR="00341DC9" w:rsidRPr="00341DC9" w:rsidRDefault="00341DC9">
      <w:pPr>
        <w:pStyle w:val="Bibliography"/>
        <w:spacing w:line="240" w:lineRule="auto"/>
        <w:rPr>
          <w:ins w:id="587" w:author="Stuart Jenkins" w:date="2019-12-11T15:48:00Z"/>
          <w:sz w:val="21"/>
          <w:rPrChange w:id="588" w:author="Stuart Jenkins" w:date="2019-12-11T15:48:00Z">
            <w:rPr>
              <w:ins w:id="589" w:author="Stuart Jenkins" w:date="2019-12-11T15:48:00Z"/>
            </w:rPr>
          </w:rPrChange>
        </w:rPr>
        <w:pPrChange w:id="590" w:author="Stuart Jenkins" w:date="2019-12-11T15:53:00Z">
          <w:pPr>
            <w:widowControl w:val="0"/>
            <w:autoSpaceDE w:val="0"/>
            <w:autoSpaceDN w:val="0"/>
            <w:adjustRightInd w:val="0"/>
          </w:pPr>
        </w:pPrChange>
      </w:pPr>
      <w:ins w:id="591" w:author="Stuart Jenkins" w:date="2019-12-11T15:48:00Z">
        <w:r w:rsidRPr="00341DC9">
          <w:rPr>
            <w:sz w:val="21"/>
            <w:rPrChange w:id="592" w:author="Stuart Jenkins" w:date="2019-12-11T15:48:00Z">
              <w:rPr/>
            </w:rPrChange>
          </w:rPr>
          <w:t>10.</w:t>
        </w:r>
        <w:r w:rsidRPr="00341DC9">
          <w:rPr>
            <w:sz w:val="21"/>
            <w:rPrChange w:id="593" w:author="Stuart Jenkins" w:date="2019-12-11T15:48:00Z">
              <w:rPr/>
            </w:rPrChange>
          </w:rPr>
          <w:tab/>
          <w:t xml:space="preserve">Millar, R. J., Nicholls, Z. R., Friedlingstein, P. &amp; Allen, M. R. A modified impulse-response representation of the global near-surface air temperature and atmospheric concentration response to carbon dioxide emissions. </w:t>
        </w:r>
        <w:r w:rsidRPr="00341DC9">
          <w:rPr>
            <w:i/>
            <w:iCs/>
            <w:sz w:val="21"/>
            <w:rPrChange w:id="594" w:author="Stuart Jenkins" w:date="2019-12-11T15:48:00Z">
              <w:rPr>
                <w:i/>
                <w:iCs/>
              </w:rPr>
            </w:rPrChange>
          </w:rPr>
          <w:t>Atmospheric Chem. Phys.</w:t>
        </w:r>
        <w:r w:rsidRPr="00341DC9">
          <w:rPr>
            <w:sz w:val="21"/>
            <w:rPrChange w:id="595" w:author="Stuart Jenkins" w:date="2019-12-11T15:48:00Z">
              <w:rPr/>
            </w:rPrChange>
          </w:rPr>
          <w:t xml:space="preserve"> </w:t>
        </w:r>
        <w:r w:rsidRPr="00341DC9">
          <w:rPr>
            <w:b/>
            <w:bCs/>
            <w:sz w:val="21"/>
            <w:rPrChange w:id="596" w:author="Stuart Jenkins" w:date="2019-12-11T15:48:00Z">
              <w:rPr>
                <w:b/>
                <w:bCs/>
              </w:rPr>
            </w:rPrChange>
          </w:rPr>
          <w:t>17</w:t>
        </w:r>
        <w:r w:rsidRPr="00341DC9">
          <w:rPr>
            <w:sz w:val="21"/>
            <w:rPrChange w:id="597" w:author="Stuart Jenkins" w:date="2019-12-11T15:48:00Z">
              <w:rPr/>
            </w:rPrChange>
          </w:rPr>
          <w:t>, 7213–7228 (2017).</w:t>
        </w:r>
      </w:ins>
    </w:p>
    <w:p w14:paraId="5350B163" w14:textId="77777777" w:rsidR="00341DC9" w:rsidRPr="00341DC9" w:rsidRDefault="00341DC9">
      <w:pPr>
        <w:pStyle w:val="Bibliography"/>
        <w:spacing w:line="240" w:lineRule="auto"/>
        <w:rPr>
          <w:ins w:id="598" w:author="Stuart Jenkins" w:date="2019-12-11T15:48:00Z"/>
          <w:sz w:val="21"/>
          <w:rPrChange w:id="599" w:author="Stuart Jenkins" w:date="2019-12-11T15:48:00Z">
            <w:rPr>
              <w:ins w:id="600" w:author="Stuart Jenkins" w:date="2019-12-11T15:48:00Z"/>
            </w:rPr>
          </w:rPrChange>
        </w:rPr>
        <w:pPrChange w:id="601" w:author="Stuart Jenkins" w:date="2019-12-11T15:53:00Z">
          <w:pPr>
            <w:widowControl w:val="0"/>
            <w:autoSpaceDE w:val="0"/>
            <w:autoSpaceDN w:val="0"/>
            <w:adjustRightInd w:val="0"/>
          </w:pPr>
        </w:pPrChange>
      </w:pPr>
      <w:ins w:id="602" w:author="Stuart Jenkins" w:date="2019-12-11T15:48:00Z">
        <w:r w:rsidRPr="00341DC9">
          <w:rPr>
            <w:sz w:val="21"/>
            <w:rPrChange w:id="603" w:author="Stuart Jenkins" w:date="2019-12-11T15:48:00Z">
              <w:rPr/>
            </w:rPrChange>
          </w:rPr>
          <w:t>11.</w:t>
        </w:r>
        <w:r w:rsidRPr="00341DC9">
          <w:rPr>
            <w:sz w:val="21"/>
            <w:rPrChange w:id="604" w:author="Stuart Jenkins" w:date="2019-12-11T15:48:00Z">
              <w:rPr/>
            </w:rPrChange>
          </w:rPr>
          <w:tab/>
          <w:t xml:space="preserve">Ehlert, D. &amp; Zickfeld, K. What determines the warming commitment after cessation of CO 2 emissions? </w:t>
        </w:r>
        <w:r w:rsidRPr="00341DC9">
          <w:rPr>
            <w:i/>
            <w:iCs/>
            <w:sz w:val="21"/>
            <w:rPrChange w:id="605" w:author="Stuart Jenkins" w:date="2019-12-11T15:48:00Z">
              <w:rPr>
                <w:i/>
                <w:iCs/>
              </w:rPr>
            </w:rPrChange>
          </w:rPr>
          <w:t>Environ. Res. Lett.</w:t>
        </w:r>
        <w:r w:rsidRPr="00341DC9">
          <w:rPr>
            <w:sz w:val="21"/>
            <w:rPrChange w:id="606" w:author="Stuart Jenkins" w:date="2019-12-11T15:48:00Z">
              <w:rPr/>
            </w:rPrChange>
          </w:rPr>
          <w:t xml:space="preserve"> </w:t>
        </w:r>
        <w:r w:rsidRPr="00341DC9">
          <w:rPr>
            <w:b/>
            <w:bCs/>
            <w:sz w:val="21"/>
            <w:rPrChange w:id="607" w:author="Stuart Jenkins" w:date="2019-12-11T15:48:00Z">
              <w:rPr>
                <w:b/>
                <w:bCs/>
              </w:rPr>
            </w:rPrChange>
          </w:rPr>
          <w:t>12</w:t>
        </w:r>
        <w:r w:rsidRPr="00341DC9">
          <w:rPr>
            <w:sz w:val="21"/>
            <w:rPrChange w:id="608" w:author="Stuart Jenkins" w:date="2019-12-11T15:48:00Z">
              <w:rPr/>
            </w:rPrChange>
          </w:rPr>
          <w:t>, 015002 (2017).</w:t>
        </w:r>
      </w:ins>
    </w:p>
    <w:p w14:paraId="59B20798" w14:textId="77777777" w:rsidR="00341DC9" w:rsidRPr="00341DC9" w:rsidRDefault="00341DC9">
      <w:pPr>
        <w:pStyle w:val="Bibliography"/>
        <w:spacing w:line="240" w:lineRule="auto"/>
        <w:rPr>
          <w:ins w:id="609" w:author="Stuart Jenkins" w:date="2019-12-11T15:48:00Z"/>
          <w:sz w:val="21"/>
          <w:rPrChange w:id="610" w:author="Stuart Jenkins" w:date="2019-12-11T15:48:00Z">
            <w:rPr>
              <w:ins w:id="611" w:author="Stuart Jenkins" w:date="2019-12-11T15:48:00Z"/>
            </w:rPr>
          </w:rPrChange>
        </w:rPr>
        <w:pPrChange w:id="612" w:author="Stuart Jenkins" w:date="2019-12-11T15:53:00Z">
          <w:pPr>
            <w:widowControl w:val="0"/>
            <w:autoSpaceDE w:val="0"/>
            <w:autoSpaceDN w:val="0"/>
            <w:adjustRightInd w:val="0"/>
          </w:pPr>
        </w:pPrChange>
      </w:pPr>
      <w:ins w:id="613" w:author="Stuart Jenkins" w:date="2019-12-11T15:48:00Z">
        <w:r w:rsidRPr="00341DC9">
          <w:rPr>
            <w:sz w:val="21"/>
            <w:rPrChange w:id="614" w:author="Stuart Jenkins" w:date="2019-12-11T15:48:00Z">
              <w:rPr/>
            </w:rPrChange>
          </w:rPr>
          <w:t>12.</w:t>
        </w:r>
        <w:r w:rsidRPr="00341DC9">
          <w:rPr>
            <w:sz w:val="21"/>
            <w:rPrChange w:id="615" w:author="Stuart Jenkins" w:date="2019-12-11T15:48:00Z">
              <w:rPr/>
            </w:rPrChange>
          </w:rPr>
          <w:tab/>
          <w:t xml:space="preserve">Allen, M. R. </w:t>
        </w:r>
        <w:r w:rsidRPr="00341DC9">
          <w:rPr>
            <w:i/>
            <w:iCs/>
            <w:sz w:val="21"/>
            <w:rPrChange w:id="616" w:author="Stuart Jenkins" w:date="2019-12-11T15:48:00Z">
              <w:rPr>
                <w:i/>
                <w:iCs/>
              </w:rPr>
            </w:rPrChange>
          </w:rPr>
          <w:t>et al.</w:t>
        </w:r>
        <w:r w:rsidRPr="00341DC9">
          <w:rPr>
            <w:sz w:val="21"/>
            <w:rPrChange w:id="617" w:author="Stuart Jenkins" w:date="2019-12-11T15:48:00Z">
              <w:rPr/>
            </w:rPrChange>
          </w:rPr>
          <w:t xml:space="preserve"> Warming caused by cumulative carbon emissions towards the trillionth tonne. </w:t>
        </w:r>
        <w:r w:rsidRPr="00341DC9">
          <w:rPr>
            <w:i/>
            <w:iCs/>
            <w:sz w:val="21"/>
            <w:rPrChange w:id="618" w:author="Stuart Jenkins" w:date="2019-12-11T15:48:00Z">
              <w:rPr>
                <w:i/>
                <w:iCs/>
              </w:rPr>
            </w:rPrChange>
          </w:rPr>
          <w:t>Nature</w:t>
        </w:r>
        <w:r w:rsidRPr="00341DC9">
          <w:rPr>
            <w:sz w:val="21"/>
            <w:rPrChange w:id="619" w:author="Stuart Jenkins" w:date="2019-12-11T15:48:00Z">
              <w:rPr/>
            </w:rPrChange>
          </w:rPr>
          <w:t xml:space="preserve"> </w:t>
        </w:r>
        <w:r w:rsidRPr="00341DC9">
          <w:rPr>
            <w:b/>
            <w:bCs/>
            <w:sz w:val="21"/>
            <w:rPrChange w:id="620" w:author="Stuart Jenkins" w:date="2019-12-11T15:48:00Z">
              <w:rPr>
                <w:b/>
                <w:bCs/>
              </w:rPr>
            </w:rPrChange>
          </w:rPr>
          <w:t>458</w:t>
        </w:r>
        <w:r w:rsidRPr="00341DC9">
          <w:rPr>
            <w:sz w:val="21"/>
            <w:rPrChange w:id="621" w:author="Stuart Jenkins" w:date="2019-12-11T15:48:00Z">
              <w:rPr/>
            </w:rPrChange>
          </w:rPr>
          <w:t>, 1163–1166 (2009).</w:t>
        </w:r>
      </w:ins>
    </w:p>
    <w:p w14:paraId="1DDA355A" w14:textId="77777777" w:rsidR="00341DC9" w:rsidRPr="00341DC9" w:rsidRDefault="00341DC9">
      <w:pPr>
        <w:pStyle w:val="Bibliography"/>
        <w:spacing w:line="240" w:lineRule="auto"/>
        <w:rPr>
          <w:ins w:id="622" w:author="Stuart Jenkins" w:date="2019-12-11T15:48:00Z"/>
          <w:sz w:val="21"/>
          <w:rPrChange w:id="623" w:author="Stuart Jenkins" w:date="2019-12-11T15:48:00Z">
            <w:rPr>
              <w:ins w:id="624" w:author="Stuart Jenkins" w:date="2019-12-11T15:48:00Z"/>
            </w:rPr>
          </w:rPrChange>
        </w:rPr>
        <w:pPrChange w:id="625" w:author="Stuart Jenkins" w:date="2019-12-11T15:53:00Z">
          <w:pPr>
            <w:widowControl w:val="0"/>
            <w:autoSpaceDE w:val="0"/>
            <w:autoSpaceDN w:val="0"/>
            <w:adjustRightInd w:val="0"/>
          </w:pPr>
        </w:pPrChange>
      </w:pPr>
      <w:ins w:id="626" w:author="Stuart Jenkins" w:date="2019-12-11T15:48:00Z">
        <w:r w:rsidRPr="00341DC9">
          <w:rPr>
            <w:sz w:val="21"/>
            <w:rPrChange w:id="627" w:author="Stuart Jenkins" w:date="2019-12-11T15:48:00Z">
              <w:rPr/>
            </w:rPrChange>
          </w:rPr>
          <w:t>13.</w:t>
        </w:r>
        <w:r w:rsidRPr="00341DC9">
          <w:rPr>
            <w:sz w:val="21"/>
            <w:rPrChange w:id="628" w:author="Stuart Jenkins" w:date="2019-12-11T15:48:00Z">
              <w:rPr/>
            </w:rPrChange>
          </w:rPr>
          <w:tab/>
          <w:t xml:space="preserve">Matthews, H. D., Zickfeld, K., Knutti, R. &amp; Allen, M. R. Focus on cumulative emissions, global carbon budgets and the implications for climate mitigation targets. </w:t>
        </w:r>
        <w:r w:rsidRPr="00341DC9">
          <w:rPr>
            <w:i/>
            <w:iCs/>
            <w:sz w:val="21"/>
            <w:rPrChange w:id="629" w:author="Stuart Jenkins" w:date="2019-12-11T15:48:00Z">
              <w:rPr>
                <w:i/>
                <w:iCs/>
              </w:rPr>
            </w:rPrChange>
          </w:rPr>
          <w:t>Environ. Res. Lett.</w:t>
        </w:r>
        <w:r w:rsidRPr="00341DC9">
          <w:rPr>
            <w:sz w:val="21"/>
            <w:rPrChange w:id="630" w:author="Stuart Jenkins" w:date="2019-12-11T15:48:00Z">
              <w:rPr/>
            </w:rPrChange>
          </w:rPr>
          <w:t xml:space="preserve"> </w:t>
        </w:r>
        <w:r w:rsidRPr="00341DC9">
          <w:rPr>
            <w:b/>
            <w:bCs/>
            <w:sz w:val="21"/>
            <w:rPrChange w:id="631" w:author="Stuart Jenkins" w:date="2019-12-11T15:48:00Z">
              <w:rPr>
                <w:b/>
                <w:bCs/>
              </w:rPr>
            </w:rPrChange>
          </w:rPr>
          <w:t>13</w:t>
        </w:r>
        <w:r w:rsidRPr="00341DC9">
          <w:rPr>
            <w:sz w:val="21"/>
            <w:rPrChange w:id="632" w:author="Stuart Jenkins" w:date="2019-12-11T15:48:00Z">
              <w:rPr/>
            </w:rPrChange>
          </w:rPr>
          <w:t>, 010201 (2018).</w:t>
        </w:r>
      </w:ins>
    </w:p>
    <w:p w14:paraId="573D7D15" w14:textId="77777777" w:rsidR="00341DC9" w:rsidRPr="00341DC9" w:rsidRDefault="00341DC9">
      <w:pPr>
        <w:pStyle w:val="Bibliography"/>
        <w:spacing w:line="240" w:lineRule="auto"/>
        <w:rPr>
          <w:ins w:id="633" w:author="Stuart Jenkins" w:date="2019-12-11T15:48:00Z"/>
          <w:sz w:val="21"/>
          <w:rPrChange w:id="634" w:author="Stuart Jenkins" w:date="2019-12-11T15:48:00Z">
            <w:rPr>
              <w:ins w:id="635" w:author="Stuart Jenkins" w:date="2019-12-11T15:48:00Z"/>
            </w:rPr>
          </w:rPrChange>
        </w:rPr>
        <w:pPrChange w:id="636" w:author="Stuart Jenkins" w:date="2019-12-11T15:53:00Z">
          <w:pPr>
            <w:widowControl w:val="0"/>
            <w:autoSpaceDE w:val="0"/>
            <w:autoSpaceDN w:val="0"/>
            <w:adjustRightInd w:val="0"/>
          </w:pPr>
        </w:pPrChange>
      </w:pPr>
      <w:ins w:id="637" w:author="Stuart Jenkins" w:date="2019-12-11T15:48:00Z">
        <w:r w:rsidRPr="00341DC9">
          <w:rPr>
            <w:sz w:val="21"/>
            <w:rPrChange w:id="638" w:author="Stuart Jenkins" w:date="2019-12-11T15:48:00Z">
              <w:rPr/>
            </w:rPrChange>
          </w:rPr>
          <w:t>14.</w:t>
        </w:r>
        <w:r w:rsidRPr="00341DC9">
          <w:rPr>
            <w:sz w:val="21"/>
            <w:rPrChange w:id="639" w:author="Stuart Jenkins" w:date="2019-12-11T15:48:00Z">
              <w:rPr/>
            </w:rPrChange>
          </w:rPr>
          <w:tab/>
          <w:t xml:space="preserve">Collins, M. </w:t>
        </w:r>
        <w:r w:rsidRPr="00341DC9">
          <w:rPr>
            <w:i/>
            <w:iCs/>
            <w:sz w:val="21"/>
            <w:rPrChange w:id="640" w:author="Stuart Jenkins" w:date="2019-12-11T15:48:00Z">
              <w:rPr>
                <w:i/>
                <w:iCs/>
              </w:rPr>
            </w:rPrChange>
          </w:rPr>
          <w:t>et al.</w:t>
        </w:r>
        <w:r w:rsidRPr="00341DC9">
          <w:rPr>
            <w:sz w:val="21"/>
            <w:rPrChange w:id="641" w:author="Stuart Jenkins" w:date="2019-12-11T15:48:00Z">
              <w:rPr/>
            </w:rPrChange>
          </w:rPr>
          <w:t xml:space="preserve"> Long-term Climate Change: Projections, Commitments and Irreversibility. 108.</w:t>
        </w:r>
      </w:ins>
    </w:p>
    <w:p w14:paraId="6CF48217" w14:textId="77777777" w:rsidR="00341DC9" w:rsidRPr="00341DC9" w:rsidRDefault="00341DC9">
      <w:pPr>
        <w:pStyle w:val="Bibliography"/>
        <w:spacing w:line="240" w:lineRule="auto"/>
        <w:rPr>
          <w:ins w:id="642" w:author="Stuart Jenkins" w:date="2019-12-11T15:48:00Z"/>
          <w:sz w:val="21"/>
          <w:rPrChange w:id="643" w:author="Stuart Jenkins" w:date="2019-12-11T15:48:00Z">
            <w:rPr>
              <w:ins w:id="644" w:author="Stuart Jenkins" w:date="2019-12-11T15:48:00Z"/>
            </w:rPr>
          </w:rPrChange>
        </w:rPr>
        <w:pPrChange w:id="645" w:author="Stuart Jenkins" w:date="2019-12-11T15:53:00Z">
          <w:pPr>
            <w:widowControl w:val="0"/>
            <w:autoSpaceDE w:val="0"/>
            <w:autoSpaceDN w:val="0"/>
            <w:adjustRightInd w:val="0"/>
          </w:pPr>
        </w:pPrChange>
      </w:pPr>
      <w:ins w:id="646" w:author="Stuart Jenkins" w:date="2019-12-11T15:48:00Z">
        <w:r w:rsidRPr="00341DC9">
          <w:rPr>
            <w:sz w:val="21"/>
            <w:rPrChange w:id="647" w:author="Stuart Jenkins" w:date="2019-12-11T15:48:00Z">
              <w:rPr/>
            </w:rPrChange>
          </w:rPr>
          <w:t>15.</w:t>
        </w:r>
        <w:r w:rsidRPr="00341DC9">
          <w:rPr>
            <w:sz w:val="21"/>
            <w:rPrChange w:id="648" w:author="Stuart Jenkins" w:date="2019-12-11T15:48:00Z">
              <w:rPr/>
            </w:rPrChange>
          </w:rPr>
          <w:tab/>
          <w:t xml:space="preserve">Matthews, H. D. &amp; Zickfeld, K. Climate response to zeroed emissions of greenhouse gases and aerosols. </w:t>
        </w:r>
        <w:r w:rsidRPr="00341DC9">
          <w:rPr>
            <w:i/>
            <w:iCs/>
            <w:sz w:val="21"/>
            <w:rPrChange w:id="649" w:author="Stuart Jenkins" w:date="2019-12-11T15:48:00Z">
              <w:rPr>
                <w:i/>
                <w:iCs/>
              </w:rPr>
            </w:rPrChange>
          </w:rPr>
          <w:t>Nat. Clim. Change</w:t>
        </w:r>
        <w:r w:rsidRPr="00341DC9">
          <w:rPr>
            <w:sz w:val="21"/>
            <w:rPrChange w:id="650" w:author="Stuart Jenkins" w:date="2019-12-11T15:48:00Z">
              <w:rPr/>
            </w:rPrChange>
          </w:rPr>
          <w:t xml:space="preserve"> </w:t>
        </w:r>
        <w:r w:rsidRPr="00341DC9">
          <w:rPr>
            <w:b/>
            <w:bCs/>
            <w:sz w:val="21"/>
            <w:rPrChange w:id="651" w:author="Stuart Jenkins" w:date="2019-12-11T15:48:00Z">
              <w:rPr>
                <w:b/>
                <w:bCs/>
              </w:rPr>
            </w:rPrChange>
          </w:rPr>
          <w:t>2</w:t>
        </w:r>
        <w:r w:rsidRPr="00341DC9">
          <w:rPr>
            <w:sz w:val="21"/>
            <w:rPrChange w:id="652" w:author="Stuart Jenkins" w:date="2019-12-11T15:48:00Z">
              <w:rPr/>
            </w:rPrChange>
          </w:rPr>
          <w:t>, 338–341 (2012).</w:t>
        </w:r>
      </w:ins>
    </w:p>
    <w:p w14:paraId="7B2FA908" w14:textId="77777777" w:rsidR="00341DC9" w:rsidRPr="00341DC9" w:rsidRDefault="00341DC9">
      <w:pPr>
        <w:pStyle w:val="Bibliography"/>
        <w:spacing w:line="240" w:lineRule="auto"/>
        <w:rPr>
          <w:ins w:id="653" w:author="Stuart Jenkins" w:date="2019-12-11T15:48:00Z"/>
          <w:sz w:val="21"/>
          <w:rPrChange w:id="654" w:author="Stuart Jenkins" w:date="2019-12-11T15:48:00Z">
            <w:rPr>
              <w:ins w:id="655" w:author="Stuart Jenkins" w:date="2019-12-11T15:48:00Z"/>
            </w:rPr>
          </w:rPrChange>
        </w:rPr>
        <w:pPrChange w:id="656" w:author="Stuart Jenkins" w:date="2019-12-11T15:53:00Z">
          <w:pPr>
            <w:widowControl w:val="0"/>
            <w:autoSpaceDE w:val="0"/>
            <w:autoSpaceDN w:val="0"/>
            <w:adjustRightInd w:val="0"/>
          </w:pPr>
        </w:pPrChange>
      </w:pPr>
      <w:ins w:id="657" w:author="Stuart Jenkins" w:date="2019-12-11T15:48:00Z">
        <w:r w:rsidRPr="00341DC9">
          <w:rPr>
            <w:sz w:val="21"/>
            <w:rPrChange w:id="658" w:author="Stuart Jenkins" w:date="2019-12-11T15:48:00Z">
              <w:rPr/>
            </w:rPrChange>
          </w:rPr>
          <w:t>16.</w:t>
        </w:r>
        <w:r w:rsidRPr="00341DC9">
          <w:rPr>
            <w:sz w:val="21"/>
            <w:rPrChange w:id="659" w:author="Stuart Jenkins" w:date="2019-12-11T15:48:00Z">
              <w:rPr/>
            </w:rPrChange>
          </w:rPr>
          <w:tab/>
          <w:t xml:space="preserve">Jenkins, S., Millar, R. J., Leach, N. &amp; Allen, M. R. Framing Climate Goals in Terms of Cumulative CO2-Forcing-Equivalent Emissions. </w:t>
        </w:r>
        <w:r w:rsidRPr="00341DC9">
          <w:rPr>
            <w:i/>
            <w:iCs/>
            <w:sz w:val="21"/>
            <w:rPrChange w:id="660" w:author="Stuart Jenkins" w:date="2019-12-11T15:48:00Z">
              <w:rPr>
                <w:i/>
                <w:iCs/>
              </w:rPr>
            </w:rPrChange>
          </w:rPr>
          <w:t>Geophys. Res. Lett.</w:t>
        </w:r>
        <w:r w:rsidRPr="00341DC9">
          <w:rPr>
            <w:sz w:val="21"/>
            <w:rPrChange w:id="661" w:author="Stuart Jenkins" w:date="2019-12-11T15:48:00Z">
              <w:rPr/>
            </w:rPrChange>
          </w:rPr>
          <w:t xml:space="preserve"> </w:t>
        </w:r>
        <w:r w:rsidRPr="00341DC9">
          <w:rPr>
            <w:b/>
            <w:bCs/>
            <w:sz w:val="21"/>
            <w:rPrChange w:id="662" w:author="Stuart Jenkins" w:date="2019-12-11T15:48:00Z">
              <w:rPr>
                <w:b/>
                <w:bCs/>
              </w:rPr>
            </w:rPrChange>
          </w:rPr>
          <w:t>45</w:t>
        </w:r>
        <w:r w:rsidRPr="00341DC9">
          <w:rPr>
            <w:sz w:val="21"/>
            <w:rPrChange w:id="663" w:author="Stuart Jenkins" w:date="2019-12-11T15:48:00Z">
              <w:rPr/>
            </w:rPrChange>
          </w:rPr>
          <w:t>, 2795–2804 (2018).</w:t>
        </w:r>
      </w:ins>
    </w:p>
    <w:p w14:paraId="6E74A1B2" w14:textId="77777777" w:rsidR="00341DC9" w:rsidRPr="00341DC9" w:rsidRDefault="00341DC9">
      <w:pPr>
        <w:pStyle w:val="Bibliography"/>
        <w:spacing w:line="240" w:lineRule="auto"/>
        <w:rPr>
          <w:ins w:id="664" w:author="Stuart Jenkins" w:date="2019-12-11T15:48:00Z"/>
          <w:sz w:val="21"/>
          <w:rPrChange w:id="665" w:author="Stuart Jenkins" w:date="2019-12-11T15:48:00Z">
            <w:rPr>
              <w:ins w:id="666" w:author="Stuart Jenkins" w:date="2019-12-11T15:48:00Z"/>
            </w:rPr>
          </w:rPrChange>
        </w:rPr>
        <w:pPrChange w:id="667" w:author="Stuart Jenkins" w:date="2019-12-11T15:53:00Z">
          <w:pPr>
            <w:widowControl w:val="0"/>
            <w:autoSpaceDE w:val="0"/>
            <w:autoSpaceDN w:val="0"/>
            <w:adjustRightInd w:val="0"/>
          </w:pPr>
        </w:pPrChange>
      </w:pPr>
      <w:ins w:id="668" w:author="Stuart Jenkins" w:date="2019-12-11T15:48:00Z">
        <w:r w:rsidRPr="00341DC9">
          <w:rPr>
            <w:sz w:val="21"/>
            <w:rPrChange w:id="669" w:author="Stuart Jenkins" w:date="2019-12-11T15:48:00Z">
              <w:rPr/>
            </w:rPrChange>
          </w:rPr>
          <w:t>17.</w:t>
        </w:r>
        <w:r w:rsidRPr="00341DC9">
          <w:rPr>
            <w:sz w:val="21"/>
            <w:rPrChange w:id="670" w:author="Stuart Jenkins" w:date="2019-12-11T15:48:00Z">
              <w:rPr/>
            </w:rPrChange>
          </w:rPr>
          <w:tab/>
          <w:t xml:space="preserve">Held, I. M. </w:t>
        </w:r>
        <w:r w:rsidRPr="00341DC9">
          <w:rPr>
            <w:i/>
            <w:iCs/>
            <w:sz w:val="21"/>
            <w:rPrChange w:id="671" w:author="Stuart Jenkins" w:date="2019-12-11T15:48:00Z">
              <w:rPr>
                <w:i/>
                <w:iCs/>
              </w:rPr>
            </w:rPrChange>
          </w:rPr>
          <w:t>et al.</w:t>
        </w:r>
        <w:r w:rsidRPr="00341DC9">
          <w:rPr>
            <w:sz w:val="21"/>
            <w:rPrChange w:id="672" w:author="Stuart Jenkins" w:date="2019-12-11T15:48:00Z">
              <w:rPr/>
            </w:rPrChange>
          </w:rPr>
          <w:t xml:space="preserve"> Probing the Fast and Slow Components of Global Warming by Returning Abruptly to Preindustrial Forcing. </w:t>
        </w:r>
        <w:r w:rsidRPr="00341DC9">
          <w:rPr>
            <w:i/>
            <w:iCs/>
            <w:sz w:val="21"/>
            <w:rPrChange w:id="673" w:author="Stuart Jenkins" w:date="2019-12-11T15:48:00Z">
              <w:rPr>
                <w:i/>
                <w:iCs/>
              </w:rPr>
            </w:rPrChange>
          </w:rPr>
          <w:t>J. Clim.</w:t>
        </w:r>
        <w:r w:rsidRPr="00341DC9">
          <w:rPr>
            <w:sz w:val="21"/>
            <w:rPrChange w:id="674" w:author="Stuart Jenkins" w:date="2019-12-11T15:48:00Z">
              <w:rPr/>
            </w:rPrChange>
          </w:rPr>
          <w:t xml:space="preserve"> </w:t>
        </w:r>
        <w:r w:rsidRPr="00341DC9">
          <w:rPr>
            <w:b/>
            <w:bCs/>
            <w:sz w:val="21"/>
            <w:rPrChange w:id="675" w:author="Stuart Jenkins" w:date="2019-12-11T15:48:00Z">
              <w:rPr>
                <w:b/>
                <w:bCs/>
              </w:rPr>
            </w:rPrChange>
          </w:rPr>
          <w:t>23</w:t>
        </w:r>
        <w:r w:rsidRPr="00341DC9">
          <w:rPr>
            <w:sz w:val="21"/>
            <w:rPrChange w:id="676" w:author="Stuart Jenkins" w:date="2019-12-11T15:48:00Z">
              <w:rPr/>
            </w:rPrChange>
          </w:rPr>
          <w:t>, 2418–2427 (2010).</w:t>
        </w:r>
      </w:ins>
    </w:p>
    <w:p w14:paraId="0B6C2B5E" w14:textId="77777777" w:rsidR="00341DC9" w:rsidRPr="00341DC9" w:rsidRDefault="00341DC9">
      <w:pPr>
        <w:pStyle w:val="Bibliography"/>
        <w:spacing w:line="240" w:lineRule="auto"/>
        <w:rPr>
          <w:ins w:id="677" w:author="Stuart Jenkins" w:date="2019-12-11T15:48:00Z"/>
          <w:sz w:val="21"/>
          <w:rPrChange w:id="678" w:author="Stuart Jenkins" w:date="2019-12-11T15:48:00Z">
            <w:rPr>
              <w:ins w:id="679" w:author="Stuart Jenkins" w:date="2019-12-11T15:48:00Z"/>
            </w:rPr>
          </w:rPrChange>
        </w:rPr>
        <w:pPrChange w:id="680" w:author="Stuart Jenkins" w:date="2019-12-11T15:53:00Z">
          <w:pPr>
            <w:widowControl w:val="0"/>
            <w:autoSpaceDE w:val="0"/>
            <w:autoSpaceDN w:val="0"/>
            <w:adjustRightInd w:val="0"/>
          </w:pPr>
        </w:pPrChange>
      </w:pPr>
      <w:ins w:id="681" w:author="Stuart Jenkins" w:date="2019-12-11T15:48:00Z">
        <w:r w:rsidRPr="00341DC9">
          <w:rPr>
            <w:sz w:val="21"/>
            <w:rPrChange w:id="682" w:author="Stuart Jenkins" w:date="2019-12-11T15:48:00Z">
              <w:rPr/>
            </w:rPrChange>
          </w:rPr>
          <w:t>18.</w:t>
        </w:r>
        <w:r w:rsidRPr="00341DC9">
          <w:rPr>
            <w:sz w:val="21"/>
            <w:rPrChange w:id="683" w:author="Stuart Jenkins" w:date="2019-12-11T15:48:00Z">
              <w:rPr/>
            </w:rPrChange>
          </w:rPr>
          <w:tab/>
          <w:t xml:space="preserve">Myhre, G. </w:t>
        </w:r>
        <w:r w:rsidRPr="00341DC9">
          <w:rPr>
            <w:i/>
            <w:iCs/>
            <w:sz w:val="21"/>
            <w:rPrChange w:id="684" w:author="Stuart Jenkins" w:date="2019-12-11T15:48:00Z">
              <w:rPr>
                <w:i/>
                <w:iCs/>
              </w:rPr>
            </w:rPrChange>
          </w:rPr>
          <w:t>et al.</w:t>
        </w:r>
        <w:r w:rsidRPr="00341DC9">
          <w:rPr>
            <w:sz w:val="21"/>
            <w:rPrChange w:id="685" w:author="Stuart Jenkins" w:date="2019-12-11T15:48:00Z">
              <w:rPr/>
            </w:rPrChange>
          </w:rPr>
          <w:t xml:space="preserve"> </w:t>
        </w:r>
        <w:r w:rsidRPr="00341DC9">
          <w:rPr>
            <w:i/>
            <w:iCs/>
            <w:sz w:val="21"/>
            <w:rPrChange w:id="686" w:author="Stuart Jenkins" w:date="2019-12-11T15:48:00Z">
              <w:rPr>
                <w:i/>
                <w:iCs/>
              </w:rPr>
            </w:rPrChange>
          </w:rPr>
          <w:t>Chapter 8--Anthropogenic and Natural Radiative Forcing, In IPCC AR5 WG1 - The Physical Science Basis.</w:t>
        </w:r>
        <w:r w:rsidRPr="00341DC9">
          <w:rPr>
            <w:sz w:val="21"/>
            <w:rPrChange w:id="687" w:author="Stuart Jenkins" w:date="2019-12-11T15:48:00Z">
              <w:rPr/>
            </w:rPrChange>
          </w:rPr>
          <w:t xml:space="preserve"> 82 (2013).</w:t>
        </w:r>
      </w:ins>
    </w:p>
    <w:p w14:paraId="4FC878CF" w14:textId="77777777" w:rsidR="00341DC9" w:rsidRPr="00341DC9" w:rsidRDefault="00341DC9">
      <w:pPr>
        <w:pStyle w:val="Bibliography"/>
        <w:spacing w:line="240" w:lineRule="auto"/>
        <w:rPr>
          <w:ins w:id="688" w:author="Stuart Jenkins" w:date="2019-12-11T15:48:00Z"/>
          <w:sz w:val="21"/>
          <w:rPrChange w:id="689" w:author="Stuart Jenkins" w:date="2019-12-11T15:48:00Z">
            <w:rPr>
              <w:ins w:id="690" w:author="Stuart Jenkins" w:date="2019-12-11T15:48:00Z"/>
            </w:rPr>
          </w:rPrChange>
        </w:rPr>
        <w:pPrChange w:id="691" w:author="Stuart Jenkins" w:date="2019-12-11T15:53:00Z">
          <w:pPr>
            <w:widowControl w:val="0"/>
            <w:autoSpaceDE w:val="0"/>
            <w:autoSpaceDN w:val="0"/>
            <w:adjustRightInd w:val="0"/>
          </w:pPr>
        </w:pPrChange>
      </w:pPr>
      <w:ins w:id="692" w:author="Stuart Jenkins" w:date="2019-12-11T15:48:00Z">
        <w:r w:rsidRPr="00341DC9">
          <w:rPr>
            <w:sz w:val="21"/>
            <w:rPrChange w:id="693" w:author="Stuart Jenkins" w:date="2019-12-11T15:48:00Z">
              <w:rPr/>
            </w:rPrChange>
          </w:rPr>
          <w:t>19.</w:t>
        </w:r>
        <w:r w:rsidRPr="00341DC9">
          <w:rPr>
            <w:sz w:val="21"/>
            <w:rPrChange w:id="694" w:author="Stuart Jenkins" w:date="2019-12-11T15:48:00Z">
              <w:rPr/>
            </w:rPrChange>
          </w:rPr>
          <w:tab/>
          <w:t xml:space="preserve">Millar, R. J. &amp; Friedlingstein, P. The utility of the historical record for assessing the transient climate response to cumulative emissions. </w:t>
        </w:r>
        <w:r w:rsidRPr="00341DC9">
          <w:rPr>
            <w:i/>
            <w:iCs/>
            <w:sz w:val="21"/>
            <w:rPrChange w:id="695" w:author="Stuart Jenkins" w:date="2019-12-11T15:48:00Z">
              <w:rPr>
                <w:i/>
                <w:iCs/>
              </w:rPr>
            </w:rPrChange>
          </w:rPr>
          <w:t>Philos. Trans. R. Soc. Math. Phys. Eng. Sci.</w:t>
        </w:r>
        <w:r w:rsidRPr="00341DC9">
          <w:rPr>
            <w:sz w:val="21"/>
            <w:rPrChange w:id="696" w:author="Stuart Jenkins" w:date="2019-12-11T15:48:00Z">
              <w:rPr/>
            </w:rPrChange>
          </w:rPr>
          <w:t xml:space="preserve"> </w:t>
        </w:r>
        <w:r w:rsidRPr="00341DC9">
          <w:rPr>
            <w:b/>
            <w:bCs/>
            <w:sz w:val="21"/>
            <w:rPrChange w:id="697" w:author="Stuart Jenkins" w:date="2019-12-11T15:48:00Z">
              <w:rPr>
                <w:b/>
                <w:bCs/>
              </w:rPr>
            </w:rPrChange>
          </w:rPr>
          <w:t>376</w:t>
        </w:r>
        <w:r w:rsidRPr="00341DC9">
          <w:rPr>
            <w:sz w:val="21"/>
            <w:rPrChange w:id="698" w:author="Stuart Jenkins" w:date="2019-12-11T15:48:00Z">
              <w:rPr/>
            </w:rPrChange>
          </w:rPr>
          <w:t>, 20160449 (2018).</w:t>
        </w:r>
      </w:ins>
    </w:p>
    <w:p w14:paraId="58CF77DC" w14:textId="77777777" w:rsidR="00341DC9" w:rsidRPr="00341DC9" w:rsidRDefault="00341DC9">
      <w:pPr>
        <w:pStyle w:val="Bibliography"/>
        <w:spacing w:line="240" w:lineRule="auto"/>
        <w:rPr>
          <w:ins w:id="699" w:author="Stuart Jenkins" w:date="2019-12-11T15:48:00Z"/>
          <w:sz w:val="21"/>
          <w:rPrChange w:id="700" w:author="Stuart Jenkins" w:date="2019-12-11T15:48:00Z">
            <w:rPr>
              <w:ins w:id="701" w:author="Stuart Jenkins" w:date="2019-12-11T15:48:00Z"/>
            </w:rPr>
          </w:rPrChange>
        </w:rPr>
        <w:pPrChange w:id="702" w:author="Stuart Jenkins" w:date="2019-12-11T15:53:00Z">
          <w:pPr>
            <w:widowControl w:val="0"/>
            <w:autoSpaceDE w:val="0"/>
            <w:autoSpaceDN w:val="0"/>
            <w:adjustRightInd w:val="0"/>
          </w:pPr>
        </w:pPrChange>
      </w:pPr>
      <w:ins w:id="703" w:author="Stuart Jenkins" w:date="2019-12-11T15:48:00Z">
        <w:r w:rsidRPr="00341DC9">
          <w:rPr>
            <w:sz w:val="21"/>
            <w:rPrChange w:id="704" w:author="Stuart Jenkins" w:date="2019-12-11T15:48:00Z">
              <w:rPr/>
            </w:rPrChange>
          </w:rPr>
          <w:lastRenderedPageBreak/>
          <w:t>20.</w:t>
        </w:r>
        <w:r w:rsidRPr="00341DC9">
          <w:rPr>
            <w:sz w:val="21"/>
            <w:rPrChange w:id="705" w:author="Stuart Jenkins" w:date="2019-12-11T15:48:00Z">
              <w:rPr/>
            </w:rPrChange>
          </w:rPr>
          <w:tab/>
          <w:t xml:space="preserve">Allen, M. R. </w:t>
        </w:r>
        <w:r w:rsidRPr="00341DC9">
          <w:rPr>
            <w:i/>
            <w:iCs/>
            <w:sz w:val="21"/>
            <w:rPrChange w:id="706" w:author="Stuart Jenkins" w:date="2019-12-11T15:48:00Z">
              <w:rPr>
                <w:i/>
                <w:iCs/>
              </w:rPr>
            </w:rPrChange>
          </w:rPr>
          <w:t>et al.</w:t>
        </w:r>
        <w:r w:rsidRPr="00341DC9">
          <w:rPr>
            <w:sz w:val="21"/>
            <w:rPrChange w:id="707" w:author="Stuart Jenkins" w:date="2019-12-11T15:48:00Z">
              <w:rPr/>
            </w:rPrChange>
          </w:rPr>
          <w:t xml:space="preserve"> A solution to the misrepresentations of CO 2 -equivalent emissions of short-lived climate pollutants under ambitious mitigation. </w:t>
        </w:r>
        <w:r w:rsidRPr="00341DC9">
          <w:rPr>
            <w:i/>
            <w:iCs/>
            <w:sz w:val="21"/>
            <w:rPrChange w:id="708" w:author="Stuart Jenkins" w:date="2019-12-11T15:48:00Z">
              <w:rPr>
                <w:i/>
                <w:iCs/>
              </w:rPr>
            </w:rPrChange>
          </w:rPr>
          <w:t>Npj Clim. Atmospheric Sci.</w:t>
        </w:r>
        <w:r w:rsidRPr="00341DC9">
          <w:rPr>
            <w:sz w:val="21"/>
            <w:rPrChange w:id="709" w:author="Stuart Jenkins" w:date="2019-12-11T15:48:00Z">
              <w:rPr/>
            </w:rPrChange>
          </w:rPr>
          <w:t xml:space="preserve"> </w:t>
        </w:r>
        <w:r w:rsidRPr="00341DC9">
          <w:rPr>
            <w:b/>
            <w:bCs/>
            <w:sz w:val="21"/>
            <w:rPrChange w:id="710" w:author="Stuart Jenkins" w:date="2019-12-11T15:48:00Z">
              <w:rPr>
                <w:b/>
                <w:bCs/>
              </w:rPr>
            </w:rPrChange>
          </w:rPr>
          <w:t>1</w:t>
        </w:r>
        <w:r w:rsidRPr="00341DC9">
          <w:rPr>
            <w:sz w:val="21"/>
            <w:rPrChange w:id="711" w:author="Stuart Jenkins" w:date="2019-12-11T15:48:00Z">
              <w:rPr/>
            </w:rPrChange>
          </w:rPr>
          <w:t>, 16 (2018).</w:t>
        </w:r>
      </w:ins>
    </w:p>
    <w:p w14:paraId="2A362AE2" w14:textId="77777777" w:rsidR="00341DC9" w:rsidRPr="00341DC9" w:rsidRDefault="00341DC9">
      <w:pPr>
        <w:pStyle w:val="Bibliography"/>
        <w:spacing w:line="240" w:lineRule="auto"/>
        <w:rPr>
          <w:ins w:id="712" w:author="Stuart Jenkins" w:date="2019-12-11T15:48:00Z"/>
          <w:sz w:val="21"/>
          <w:rPrChange w:id="713" w:author="Stuart Jenkins" w:date="2019-12-11T15:48:00Z">
            <w:rPr>
              <w:ins w:id="714" w:author="Stuart Jenkins" w:date="2019-12-11T15:48:00Z"/>
            </w:rPr>
          </w:rPrChange>
        </w:rPr>
        <w:pPrChange w:id="715" w:author="Stuart Jenkins" w:date="2019-12-11T15:53:00Z">
          <w:pPr>
            <w:widowControl w:val="0"/>
            <w:autoSpaceDE w:val="0"/>
            <w:autoSpaceDN w:val="0"/>
            <w:adjustRightInd w:val="0"/>
          </w:pPr>
        </w:pPrChange>
      </w:pPr>
      <w:ins w:id="716" w:author="Stuart Jenkins" w:date="2019-12-11T15:48:00Z">
        <w:r w:rsidRPr="00341DC9">
          <w:rPr>
            <w:sz w:val="21"/>
            <w:rPrChange w:id="717" w:author="Stuart Jenkins" w:date="2019-12-11T15:48:00Z">
              <w:rPr/>
            </w:rPrChange>
          </w:rPr>
          <w:t>21.</w:t>
        </w:r>
        <w:r w:rsidRPr="00341DC9">
          <w:rPr>
            <w:sz w:val="21"/>
            <w:rPrChange w:id="718" w:author="Stuart Jenkins" w:date="2019-12-11T15:48:00Z">
              <w:rPr/>
            </w:rPrChange>
          </w:rPr>
          <w:tab/>
          <w:t xml:space="preserve">Gillett, N. P., Arora, V. K., Matthews, D. &amp; Allen, M. R. Constraining the Ratio of Global Warming to Cumulative CO2 Emissions Using CMIP5 Simulations. </w:t>
        </w:r>
        <w:r w:rsidRPr="00341DC9">
          <w:rPr>
            <w:i/>
            <w:iCs/>
            <w:sz w:val="21"/>
            <w:rPrChange w:id="719" w:author="Stuart Jenkins" w:date="2019-12-11T15:48:00Z">
              <w:rPr>
                <w:i/>
                <w:iCs/>
              </w:rPr>
            </w:rPrChange>
          </w:rPr>
          <w:t>J. Clim.</w:t>
        </w:r>
        <w:r w:rsidRPr="00341DC9">
          <w:rPr>
            <w:sz w:val="21"/>
            <w:rPrChange w:id="720" w:author="Stuart Jenkins" w:date="2019-12-11T15:48:00Z">
              <w:rPr/>
            </w:rPrChange>
          </w:rPr>
          <w:t xml:space="preserve"> </w:t>
        </w:r>
        <w:r w:rsidRPr="00341DC9">
          <w:rPr>
            <w:b/>
            <w:bCs/>
            <w:sz w:val="21"/>
            <w:rPrChange w:id="721" w:author="Stuart Jenkins" w:date="2019-12-11T15:48:00Z">
              <w:rPr>
                <w:b/>
                <w:bCs/>
              </w:rPr>
            </w:rPrChange>
          </w:rPr>
          <w:t>26</w:t>
        </w:r>
        <w:r w:rsidRPr="00341DC9">
          <w:rPr>
            <w:sz w:val="21"/>
            <w:rPrChange w:id="722" w:author="Stuart Jenkins" w:date="2019-12-11T15:48:00Z">
              <w:rPr/>
            </w:rPrChange>
          </w:rPr>
          <w:t>, 6844–6858 (2013).</w:t>
        </w:r>
      </w:ins>
    </w:p>
    <w:p w14:paraId="7B17F285" w14:textId="77777777" w:rsidR="00341DC9" w:rsidRPr="00341DC9" w:rsidRDefault="00341DC9">
      <w:pPr>
        <w:pStyle w:val="Bibliography"/>
        <w:spacing w:line="240" w:lineRule="auto"/>
        <w:rPr>
          <w:ins w:id="723" w:author="Stuart Jenkins" w:date="2019-12-11T15:48:00Z"/>
          <w:sz w:val="21"/>
          <w:rPrChange w:id="724" w:author="Stuart Jenkins" w:date="2019-12-11T15:48:00Z">
            <w:rPr>
              <w:ins w:id="725" w:author="Stuart Jenkins" w:date="2019-12-11T15:48:00Z"/>
            </w:rPr>
          </w:rPrChange>
        </w:rPr>
        <w:pPrChange w:id="726" w:author="Stuart Jenkins" w:date="2019-12-11T15:53:00Z">
          <w:pPr>
            <w:widowControl w:val="0"/>
            <w:autoSpaceDE w:val="0"/>
            <w:autoSpaceDN w:val="0"/>
            <w:adjustRightInd w:val="0"/>
          </w:pPr>
        </w:pPrChange>
      </w:pPr>
      <w:ins w:id="727" w:author="Stuart Jenkins" w:date="2019-12-11T15:48:00Z">
        <w:r w:rsidRPr="00341DC9">
          <w:rPr>
            <w:sz w:val="21"/>
            <w:rPrChange w:id="728" w:author="Stuart Jenkins" w:date="2019-12-11T15:48:00Z">
              <w:rPr/>
            </w:rPrChange>
          </w:rPr>
          <w:t>22.</w:t>
        </w:r>
        <w:r w:rsidRPr="00341DC9">
          <w:rPr>
            <w:sz w:val="21"/>
            <w:rPrChange w:id="729" w:author="Stuart Jenkins" w:date="2019-12-11T15:48:00Z">
              <w:rPr/>
            </w:rPrChange>
          </w:rPr>
          <w:tab/>
          <w:t xml:space="preserve">Dessler, A. E. &amp; Forster, P. M. An Estimate of Equilibrium Climate Sensitivity From Interannual Variability. </w:t>
        </w:r>
        <w:r w:rsidRPr="00341DC9">
          <w:rPr>
            <w:i/>
            <w:iCs/>
            <w:sz w:val="21"/>
            <w:rPrChange w:id="730" w:author="Stuart Jenkins" w:date="2019-12-11T15:48:00Z">
              <w:rPr>
                <w:i/>
                <w:iCs/>
              </w:rPr>
            </w:rPrChange>
          </w:rPr>
          <w:t>J. Geophys. Res. Atmospheres</w:t>
        </w:r>
        <w:r w:rsidRPr="00341DC9">
          <w:rPr>
            <w:sz w:val="21"/>
            <w:rPrChange w:id="731" w:author="Stuart Jenkins" w:date="2019-12-11T15:48:00Z">
              <w:rPr/>
            </w:rPrChange>
          </w:rPr>
          <w:t xml:space="preserve"> </w:t>
        </w:r>
        <w:r w:rsidRPr="00341DC9">
          <w:rPr>
            <w:b/>
            <w:bCs/>
            <w:sz w:val="21"/>
            <w:rPrChange w:id="732" w:author="Stuart Jenkins" w:date="2019-12-11T15:48:00Z">
              <w:rPr>
                <w:b/>
                <w:bCs/>
              </w:rPr>
            </w:rPrChange>
          </w:rPr>
          <w:t>123</w:t>
        </w:r>
        <w:r w:rsidRPr="00341DC9">
          <w:rPr>
            <w:sz w:val="21"/>
            <w:rPrChange w:id="733" w:author="Stuart Jenkins" w:date="2019-12-11T15:48:00Z">
              <w:rPr/>
            </w:rPrChange>
          </w:rPr>
          <w:t>, 8634–8645 (2018).</w:t>
        </w:r>
      </w:ins>
    </w:p>
    <w:p w14:paraId="60BFD106" w14:textId="77777777" w:rsidR="00341DC9" w:rsidRPr="00341DC9" w:rsidRDefault="00341DC9">
      <w:pPr>
        <w:pStyle w:val="Bibliography"/>
        <w:spacing w:line="240" w:lineRule="auto"/>
        <w:rPr>
          <w:ins w:id="734" w:author="Stuart Jenkins" w:date="2019-12-11T15:48:00Z"/>
          <w:sz w:val="21"/>
          <w:rPrChange w:id="735" w:author="Stuart Jenkins" w:date="2019-12-11T15:48:00Z">
            <w:rPr>
              <w:ins w:id="736" w:author="Stuart Jenkins" w:date="2019-12-11T15:48:00Z"/>
            </w:rPr>
          </w:rPrChange>
        </w:rPr>
        <w:pPrChange w:id="737" w:author="Stuart Jenkins" w:date="2019-12-11T15:53:00Z">
          <w:pPr>
            <w:widowControl w:val="0"/>
            <w:autoSpaceDE w:val="0"/>
            <w:autoSpaceDN w:val="0"/>
            <w:adjustRightInd w:val="0"/>
          </w:pPr>
        </w:pPrChange>
      </w:pPr>
      <w:ins w:id="738" w:author="Stuart Jenkins" w:date="2019-12-11T15:48:00Z">
        <w:r w:rsidRPr="00341DC9">
          <w:rPr>
            <w:sz w:val="21"/>
            <w:rPrChange w:id="739" w:author="Stuart Jenkins" w:date="2019-12-11T15:48:00Z">
              <w:rPr/>
            </w:rPrChange>
          </w:rPr>
          <w:t>23.</w:t>
        </w:r>
        <w:r w:rsidRPr="00341DC9">
          <w:rPr>
            <w:sz w:val="21"/>
            <w:rPrChange w:id="740" w:author="Stuart Jenkins" w:date="2019-12-11T15:48:00Z">
              <w:rPr/>
            </w:rPrChange>
          </w:rPr>
          <w:tab/>
          <w:t xml:space="preserve">Riahi, K. </w:t>
        </w:r>
        <w:r w:rsidRPr="00341DC9">
          <w:rPr>
            <w:i/>
            <w:iCs/>
            <w:sz w:val="21"/>
            <w:rPrChange w:id="741" w:author="Stuart Jenkins" w:date="2019-12-11T15:48:00Z">
              <w:rPr>
                <w:i/>
                <w:iCs/>
              </w:rPr>
            </w:rPrChange>
          </w:rPr>
          <w:t>et al.</w:t>
        </w:r>
        <w:r w:rsidRPr="00341DC9">
          <w:rPr>
            <w:sz w:val="21"/>
            <w:rPrChange w:id="742" w:author="Stuart Jenkins" w:date="2019-12-11T15:48:00Z">
              <w:rPr/>
            </w:rPrChange>
          </w:rPr>
          <w:t xml:space="preserve"> RCP 8.5—A scenario of comparatively high greenhouse gas emissions. </w:t>
        </w:r>
        <w:r w:rsidRPr="00341DC9">
          <w:rPr>
            <w:i/>
            <w:iCs/>
            <w:sz w:val="21"/>
            <w:rPrChange w:id="743" w:author="Stuart Jenkins" w:date="2019-12-11T15:48:00Z">
              <w:rPr>
                <w:i/>
                <w:iCs/>
              </w:rPr>
            </w:rPrChange>
          </w:rPr>
          <w:t>Clim. Change</w:t>
        </w:r>
        <w:r w:rsidRPr="00341DC9">
          <w:rPr>
            <w:sz w:val="21"/>
            <w:rPrChange w:id="744" w:author="Stuart Jenkins" w:date="2019-12-11T15:48:00Z">
              <w:rPr/>
            </w:rPrChange>
          </w:rPr>
          <w:t xml:space="preserve"> </w:t>
        </w:r>
        <w:r w:rsidRPr="00341DC9">
          <w:rPr>
            <w:b/>
            <w:bCs/>
            <w:sz w:val="21"/>
            <w:rPrChange w:id="745" w:author="Stuart Jenkins" w:date="2019-12-11T15:48:00Z">
              <w:rPr>
                <w:b/>
                <w:bCs/>
              </w:rPr>
            </w:rPrChange>
          </w:rPr>
          <w:t>109</w:t>
        </w:r>
        <w:r w:rsidRPr="00341DC9">
          <w:rPr>
            <w:sz w:val="21"/>
            <w:rPrChange w:id="746" w:author="Stuart Jenkins" w:date="2019-12-11T15:48:00Z">
              <w:rPr/>
            </w:rPrChange>
          </w:rPr>
          <w:t>, 33 (2011).</w:t>
        </w:r>
      </w:ins>
    </w:p>
    <w:p w14:paraId="3F85EF68" w14:textId="39C2C4FF" w:rsidR="004E5032" w:rsidRPr="00341DC9" w:rsidDel="0051387C" w:rsidRDefault="004E5032">
      <w:pPr>
        <w:pStyle w:val="Bibliography"/>
        <w:spacing w:line="240" w:lineRule="auto"/>
        <w:rPr>
          <w:del w:id="747" w:author="Stuart Jenkins" w:date="2019-12-10T16:33:00Z"/>
          <w:sz w:val="21"/>
          <w:szCs w:val="21"/>
          <w:rPrChange w:id="748" w:author="Stuart Jenkins" w:date="2019-12-11T15:48:00Z">
            <w:rPr>
              <w:del w:id="749" w:author="Stuart Jenkins" w:date="2019-12-10T16:33:00Z"/>
            </w:rPr>
          </w:rPrChange>
        </w:rPr>
        <w:pPrChange w:id="750" w:author="Stuart Jenkins" w:date="2019-12-11T15:53:00Z">
          <w:pPr>
            <w:pStyle w:val="Bibliography"/>
          </w:pPr>
        </w:pPrChange>
      </w:pPr>
      <w:del w:id="751" w:author="Stuart Jenkins" w:date="2019-12-10T16:33:00Z">
        <w:r w:rsidRPr="00341DC9" w:rsidDel="0051387C">
          <w:rPr>
            <w:sz w:val="21"/>
            <w:szCs w:val="21"/>
            <w:rPrChange w:id="752" w:author="Stuart Jenkins" w:date="2019-12-11T15:48:00Z">
              <w:rPr/>
            </w:rPrChange>
          </w:rPr>
          <w:delText>1.</w:delText>
        </w:r>
        <w:r w:rsidRPr="00341DC9" w:rsidDel="0051387C">
          <w:rPr>
            <w:sz w:val="21"/>
            <w:szCs w:val="21"/>
            <w:rPrChange w:id="753" w:author="Stuart Jenkins" w:date="2019-12-11T15:48:00Z">
              <w:rPr/>
            </w:rPrChange>
          </w:rPr>
          <w:tab/>
          <w:delText>IPCC. Summary for Policymakers of the Special Report on the Global Warming of 1.5°C. (2018).</w:delText>
        </w:r>
      </w:del>
    </w:p>
    <w:p w14:paraId="103E4D7D" w14:textId="21D5F936" w:rsidR="004E5032" w:rsidRPr="00341DC9" w:rsidDel="0051387C" w:rsidRDefault="004E5032">
      <w:pPr>
        <w:pStyle w:val="Bibliography"/>
        <w:spacing w:line="240" w:lineRule="auto"/>
        <w:rPr>
          <w:del w:id="754" w:author="Stuart Jenkins" w:date="2019-12-10T16:33:00Z"/>
          <w:sz w:val="21"/>
          <w:szCs w:val="21"/>
          <w:rPrChange w:id="755" w:author="Stuart Jenkins" w:date="2019-12-11T15:48:00Z">
            <w:rPr>
              <w:del w:id="756" w:author="Stuart Jenkins" w:date="2019-12-10T16:33:00Z"/>
            </w:rPr>
          </w:rPrChange>
        </w:rPr>
        <w:pPrChange w:id="757" w:author="Stuart Jenkins" w:date="2019-12-11T15:53:00Z">
          <w:pPr>
            <w:pStyle w:val="Bibliography"/>
          </w:pPr>
        </w:pPrChange>
      </w:pPr>
      <w:del w:id="758" w:author="Stuart Jenkins" w:date="2019-12-10T16:33:00Z">
        <w:r w:rsidRPr="00341DC9" w:rsidDel="0051387C">
          <w:rPr>
            <w:sz w:val="21"/>
            <w:szCs w:val="21"/>
            <w:rPrChange w:id="759" w:author="Stuart Jenkins" w:date="2019-12-11T15:48:00Z">
              <w:rPr/>
            </w:rPrChange>
          </w:rPr>
          <w:delText>2.</w:delText>
        </w:r>
        <w:r w:rsidRPr="00341DC9" w:rsidDel="0051387C">
          <w:rPr>
            <w:sz w:val="21"/>
            <w:szCs w:val="21"/>
            <w:rPrChange w:id="760" w:author="Stuart Jenkins" w:date="2019-12-11T15:48:00Z">
              <w:rPr/>
            </w:rPrChange>
          </w:rPr>
          <w:tab/>
          <w:delText>UNFCCC. Paris Agreement text. https://treaties.un.org/Pages/ViewDetails.aspx?src=IND&amp;mtdsg_no=XXVII-7-d&amp;chapter=27&amp;clang=_en.</w:delText>
        </w:r>
      </w:del>
    </w:p>
    <w:p w14:paraId="412F6CAE" w14:textId="119F88B8" w:rsidR="004E5032" w:rsidRPr="00341DC9" w:rsidDel="0051387C" w:rsidRDefault="004E5032">
      <w:pPr>
        <w:pStyle w:val="Bibliography"/>
        <w:spacing w:line="240" w:lineRule="auto"/>
        <w:rPr>
          <w:del w:id="761" w:author="Stuart Jenkins" w:date="2019-12-10T16:33:00Z"/>
          <w:sz w:val="21"/>
          <w:szCs w:val="21"/>
          <w:rPrChange w:id="762" w:author="Stuart Jenkins" w:date="2019-12-11T15:48:00Z">
            <w:rPr>
              <w:del w:id="763" w:author="Stuart Jenkins" w:date="2019-12-10T16:33:00Z"/>
            </w:rPr>
          </w:rPrChange>
        </w:rPr>
        <w:pPrChange w:id="764" w:author="Stuart Jenkins" w:date="2019-12-11T15:53:00Z">
          <w:pPr>
            <w:pStyle w:val="Bibliography"/>
          </w:pPr>
        </w:pPrChange>
      </w:pPr>
      <w:del w:id="765" w:author="Stuart Jenkins" w:date="2019-12-10T16:33:00Z">
        <w:r w:rsidRPr="00341DC9" w:rsidDel="0051387C">
          <w:rPr>
            <w:sz w:val="21"/>
            <w:szCs w:val="21"/>
            <w:rPrChange w:id="766" w:author="Stuart Jenkins" w:date="2019-12-11T15:48:00Z">
              <w:rPr/>
            </w:rPrChange>
          </w:rPr>
          <w:delText>3.</w:delText>
        </w:r>
        <w:r w:rsidRPr="00341DC9" w:rsidDel="0051387C">
          <w:rPr>
            <w:sz w:val="21"/>
            <w:szCs w:val="21"/>
            <w:rPrChange w:id="767" w:author="Stuart Jenkins" w:date="2019-12-11T15:48:00Z">
              <w:rPr/>
            </w:rPrChange>
          </w:rPr>
          <w:tab/>
          <w:delText xml:space="preserve">Rogelj, J., Forster, P. M., Kriegler, E., Smith, C. J. &amp; Séférian, R. Estimating and tracking the remaining carbon budget for stringent climate targets. </w:delText>
        </w:r>
        <w:r w:rsidRPr="00341DC9" w:rsidDel="0051387C">
          <w:rPr>
            <w:i/>
            <w:iCs/>
            <w:sz w:val="21"/>
            <w:szCs w:val="21"/>
            <w:rPrChange w:id="768" w:author="Stuart Jenkins" w:date="2019-12-11T15:48:00Z">
              <w:rPr>
                <w:i/>
                <w:iCs/>
              </w:rPr>
            </w:rPrChange>
          </w:rPr>
          <w:delText>Nature</w:delText>
        </w:r>
        <w:r w:rsidRPr="00341DC9" w:rsidDel="0051387C">
          <w:rPr>
            <w:sz w:val="21"/>
            <w:szCs w:val="21"/>
            <w:rPrChange w:id="769" w:author="Stuart Jenkins" w:date="2019-12-11T15:48:00Z">
              <w:rPr/>
            </w:rPrChange>
          </w:rPr>
          <w:delText xml:space="preserve"> </w:delText>
        </w:r>
        <w:r w:rsidRPr="00341DC9" w:rsidDel="0051387C">
          <w:rPr>
            <w:b/>
            <w:bCs/>
            <w:sz w:val="21"/>
            <w:szCs w:val="21"/>
            <w:rPrChange w:id="770" w:author="Stuart Jenkins" w:date="2019-12-11T15:48:00Z">
              <w:rPr>
                <w:b/>
                <w:bCs/>
              </w:rPr>
            </w:rPrChange>
          </w:rPr>
          <w:delText>571</w:delText>
        </w:r>
        <w:r w:rsidRPr="00341DC9" w:rsidDel="0051387C">
          <w:rPr>
            <w:sz w:val="21"/>
            <w:szCs w:val="21"/>
            <w:rPrChange w:id="771" w:author="Stuart Jenkins" w:date="2019-12-11T15:48:00Z">
              <w:rPr/>
            </w:rPrChange>
          </w:rPr>
          <w:delText>, 335 (2019).</w:delText>
        </w:r>
      </w:del>
    </w:p>
    <w:p w14:paraId="536938DC" w14:textId="6E9C806F" w:rsidR="004E5032" w:rsidRPr="00341DC9" w:rsidDel="0051387C" w:rsidRDefault="004E5032">
      <w:pPr>
        <w:pStyle w:val="Bibliography"/>
        <w:spacing w:line="240" w:lineRule="auto"/>
        <w:rPr>
          <w:del w:id="772" w:author="Stuart Jenkins" w:date="2019-12-10T16:33:00Z"/>
          <w:sz w:val="21"/>
          <w:szCs w:val="21"/>
          <w:rPrChange w:id="773" w:author="Stuart Jenkins" w:date="2019-12-11T15:48:00Z">
            <w:rPr>
              <w:del w:id="774" w:author="Stuart Jenkins" w:date="2019-12-10T16:33:00Z"/>
            </w:rPr>
          </w:rPrChange>
        </w:rPr>
        <w:pPrChange w:id="775" w:author="Stuart Jenkins" w:date="2019-12-11T15:53:00Z">
          <w:pPr>
            <w:pStyle w:val="Bibliography"/>
          </w:pPr>
        </w:pPrChange>
      </w:pPr>
      <w:del w:id="776" w:author="Stuart Jenkins" w:date="2019-12-10T16:33:00Z">
        <w:r w:rsidRPr="00341DC9" w:rsidDel="0051387C">
          <w:rPr>
            <w:sz w:val="21"/>
            <w:szCs w:val="21"/>
            <w:rPrChange w:id="777" w:author="Stuart Jenkins" w:date="2019-12-11T15:48:00Z">
              <w:rPr/>
            </w:rPrChange>
          </w:rPr>
          <w:delText>4.</w:delText>
        </w:r>
        <w:r w:rsidRPr="00341DC9" w:rsidDel="0051387C">
          <w:rPr>
            <w:sz w:val="21"/>
            <w:szCs w:val="21"/>
            <w:rPrChange w:id="778" w:author="Stuart Jenkins" w:date="2019-12-11T15:48:00Z">
              <w:rPr/>
            </w:rPrChange>
          </w:rPr>
          <w:tab/>
          <w:delText xml:space="preserve">Leach, N. J. </w:delText>
        </w:r>
        <w:r w:rsidRPr="00341DC9" w:rsidDel="0051387C">
          <w:rPr>
            <w:i/>
            <w:iCs/>
            <w:sz w:val="21"/>
            <w:szCs w:val="21"/>
            <w:rPrChange w:id="779" w:author="Stuart Jenkins" w:date="2019-12-11T15:48:00Z">
              <w:rPr>
                <w:i/>
                <w:iCs/>
              </w:rPr>
            </w:rPrChange>
          </w:rPr>
          <w:delText>et al.</w:delText>
        </w:r>
        <w:r w:rsidRPr="00341DC9" w:rsidDel="0051387C">
          <w:rPr>
            <w:sz w:val="21"/>
            <w:szCs w:val="21"/>
            <w:rPrChange w:id="780" w:author="Stuart Jenkins" w:date="2019-12-11T15:48:00Z">
              <w:rPr/>
            </w:rPrChange>
          </w:rPr>
          <w:delText xml:space="preserve"> Current level and rate of warming determine emissions budgets under ambitious mitigation. </w:delText>
        </w:r>
        <w:r w:rsidRPr="00341DC9" w:rsidDel="0051387C">
          <w:rPr>
            <w:i/>
            <w:iCs/>
            <w:sz w:val="21"/>
            <w:szCs w:val="21"/>
            <w:rPrChange w:id="781" w:author="Stuart Jenkins" w:date="2019-12-11T15:48:00Z">
              <w:rPr>
                <w:i/>
                <w:iCs/>
              </w:rPr>
            </w:rPrChange>
          </w:rPr>
          <w:delText>Nat. Geosci.</w:delText>
        </w:r>
        <w:r w:rsidRPr="00341DC9" w:rsidDel="0051387C">
          <w:rPr>
            <w:sz w:val="21"/>
            <w:szCs w:val="21"/>
            <w:rPrChange w:id="782" w:author="Stuart Jenkins" w:date="2019-12-11T15:48:00Z">
              <w:rPr/>
            </w:rPrChange>
          </w:rPr>
          <w:delText xml:space="preserve"> </w:delText>
        </w:r>
        <w:r w:rsidRPr="00341DC9" w:rsidDel="0051387C">
          <w:rPr>
            <w:b/>
            <w:bCs/>
            <w:sz w:val="21"/>
            <w:szCs w:val="21"/>
            <w:rPrChange w:id="783" w:author="Stuart Jenkins" w:date="2019-12-11T15:48:00Z">
              <w:rPr>
                <w:b/>
                <w:bCs/>
              </w:rPr>
            </w:rPrChange>
          </w:rPr>
          <w:delText>11</w:delText>
        </w:r>
        <w:r w:rsidRPr="00341DC9" w:rsidDel="0051387C">
          <w:rPr>
            <w:sz w:val="21"/>
            <w:szCs w:val="21"/>
            <w:rPrChange w:id="784" w:author="Stuart Jenkins" w:date="2019-12-11T15:48:00Z">
              <w:rPr/>
            </w:rPrChange>
          </w:rPr>
          <w:delText>, 574 (2018).</w:delText>
        </w:r>
      </w:del>
    </w:p>
    <w:p w14:paraId="06B72E1C" w14:textId="6F4B14E2" w:rsidR="004E5032" w:rsidRPr="00341DC9" w:rsidDel="0051387C" w:rsidRDefault="004E5032">
      <w:pPr>
        <w:pStyle w:val="Bibliography"/>
        <w:spacing w:line="240" w:lineRule="auto"/>
        <w:rPr>
          <w:del w:id="785" w:author="Stuart Jenkins" w:date="2019-12-10T16:33:00Z"/>
          <w:sz w:val="21"/>
          <w:szCs w:val="21"/>
          <w:rPrChange w:id="786" w:author="Stuart Jenkins" w:date="2019-12-11T15:48:00Z">
            <w:rPr>
              <w:del w:id="787" w:author="Stuart Jenkins" w:date="2019-12-10T16:33:00Z"/>
            </w:rPr>
          </w:rPrChange>
        </w:rPr>
        <w:pPrChange w:id="788" w:author="Stuart Jenkins" w:date="2019-12-11T15:53:00Z">
          <w:pPr>
            <w:pStyle w:val="Bibliography"/>
          </w:pPr>
        </w:pPrChange>
      </w:pPr>
      <w:del w:id="789" w:author="Stuart Jenkins" w:date="2019-12-10T16:33:00Z">
        <w:r w:rsidRPr="00341DC9" w:rsidDel="0051387C">
          <w:rPr>
            <w:sz w:val="21"/>
            <w:szCs w:val="21"/>
            <w:rPrChange w:id="790" w:author="Stuart Jenkins" w:date="2019-12-11T15:48:00Z">
              <w:rPr/>
            </w:rPrChange>
          </w:rPr>
          <w:delText>5.</w:delText>
        </w:r>
        <w:r w:rsidRPr="00341DC9" w:rsidDel="0051387C">
          <w:rPr>
            <w:sz w:val="21"/>
            <w:szCs w:val="21"/>
            <w:rPrChange w:id="791" w:author="Stuart Jenkins" w:date="2019-12-11T15:48:00Z">
              <w:rPr/>
            </w:rPrChange>
          </w:rPr>
          <w:tab/>
          <w:delText xml:space="preserve">Millar, R. J. </w:delText>
        </w:r>
        <w:r w:rsidRPr="00341DC9" w:rsidDel="0051387C">
          <w:rPr>
            <w:i/>
            <w:iCs/>
            <w:sz w:val="21"/>
            <w:szCs w:val="21"/>
            <w:rPrChange w:id="792" w:author="Stuart Jenkins" w:date="2019-12-11T15:48:00Z">
              <w:rPr>
                <w:i/>
                <w:iCs/>
              </w:rPr>
            </w:rPrChange>
          </w:rPr>
          <w:delText>et al.</w:delText>
        </w:r>
        <w:r w:rsidRPr="00341DC9" w:rsidDel="0051387C">
          <w:rPr>
            <w:sz w:val="21"/>
            <w:szCs w:val="21"/>
            <w:rPrChange w:id="793" w:author="Stuart Jenkins" w:date="2019-12-11T15:48:00Z">
              <w:rPr/>
            </w:rPrChange>
          </w:rPr>
          <w:delText xml:space="preserve"> Emission budgets and pathways consistent with limiting warming to 1.5 °C. </w:delText>
        </w:r>
        <w:r w:rsidRPr="00341DC9" w:rsidDel="0051387C">
          <w:rPr>
            <w:i/>
            <w:iCs/>
            <w:sz w:val="21"/>
            <w:szCs w:val="21"/>
            <w:rPrChange w:id="794" w:author="Stuart Jenkins" w:date="2019-12-11T15:48:00Z">
              <w:rPr>
                <w:i/>
                <w:iCs/>
              </w:rPr>
            </w:rPrChange>
          </w:rPr>
          <w:delText>Nat. Geosci.</w:delText>
        </w:r>
        <w:r w:rsidRPr="00341DC9" w:rsidDel="0051387C">
          <w:rPr>
            <w:sz w:val="21"/>
            <w:szCs w:val="21"/>
            <w:rPrChange w:id="795" w:author="Stuart Jenkins" w:date="2019-12-11T15:48:00Z">
              <w:rPr/>
            </w:rPrChange>
          </w:rPr>
          <w:delText xml:space="preserve"> </w:delText>
        </w:r>
        <w:r w:rsidRPr="00341DC9" w:rsidDel="0051387C">
          <w:rPr>
            <w:b/>
            <w:bCs/>
            <w:sz w:val="21"/>
            <w:szCs w:val="21"/>
            <w:rPrChange w:id="796" w:author="Stuart Jenkins" w:date="2019-12-11T15:48:00Z">
              <w:rPr>
                <w:b/>
                <w:bCs/>
              </w:rPr>
            </w:rPrChange>
          </w:rPr>
          <w:delText>10</w:delText>
        </w:r>
        <w:r w:rsidRPr="00341DC9" w:rsidDel="0051387C">
          <w:rPr>
            <w:sz w:val="21"/>
            <w:szCs w:val="21"/>
            <w:rPrChange w:id="797" w:author="Stuart Jenkins" w:date="2019-12-11T15:48:00Z">
              <w:rPr/>
            </w:rPrChange>
          </w:rPr>
          <w:delText>, 741–747 (2017).</w:delText>
        </w:r>
      </w:del>
    </w:p>
    <w:p w14:paraId="3C70A803" w14:textId="22E2161C" w:rsidR="004E5032" w:rsidRPr="00341DC9" w:rsidDel="0051387C" w:rsidRDefault="004E5032">
      <w:pPr>
        <w:pStyle w:val="Bibliography"/>
        <w:spacing w:line="240" w:lineRule="auto"/>
        <w:rPr>
          <w:del w:id="798" w:author="Stuart Jenkins" w:date="2019-12-10T16:33:00Z"/>
          <w:sz w:val="21"/>
          <w:szCs w:val="21"/>
          <w:rPrChange w:id="799" w:author="Stuart Jenkins" w:date="2019-12-11T15:48:00Z">
            <w:rPr>
              <w:del w:id="800" w:author="Stuart Jenkins" w:date="2019-12-10T16:33:00Z"/>
            </w:rPr>
          </w:rPrChange>
        </w:rPr>
        <w:pPrChange w:id="801" w:author="Stuart Jenkins" w:date="2019-12-11T15:53:00Z">
          <w:pPr>
            <w:pStyle w:val="Bibliography"/>
          </w:pPr>
        </w:pPrChange>
      </w:pPr>
      <w:del w:id="802" w:author="Stuart Jenkins" w:date="2019-12-10T16:33:00Z">
        <w:r w:rsidRPr="00341DC9" w:rsidDel="0051387C">
          <w:rPr>
            <w:sz w:val="21"/>
            <w:szCs w:val="21"/>
            <w:rPrChange w:id="803" w:author="Stuart Jenkins" w:date="2019-12-11T15:48:00Z">
              <w:rPr/>
            </w:rPrChange>
          </w:rPr>
          <w:delText>6.</w:delText>
        </w:r>
        <w:r w:rsidRPr="00341DC9" w:rsidDel="0051387C">
          <w:rPr>
            <w:sz w:val="21"/>
            <w:szCs w:val="21"/>
            <w:rPrChange w:id="804" w:author="Stuart Jenkins" w:date="2019-12-11T15:48:00Z">
              <w:rPr/>
            </w:rPrChange>
          </w:rPr>
          <w:tab/>
          <w:delText xml:space="preserve">Matthews, H. D., Gillett, N. P., Stott, P. A. &amp; Zickfeld, K. The proportionality of global warming to cumulative carbon emissions. </w:delText>
        </w:r>
        <w:r w:rsidRPr="00341DC9" w:rsidDel="0051387C">
          <w:rPr>
            <w:i/>
            <w:iCs/>
            <w:sz w:val="21"/>
            <w:szCs w:val="21"/>
            <w:rPrChange w:id="805" w:author="Stuart Jenkins" w:date="2019-12-11T15:48:00Z">
              <w:rPr>
                <w:i/>
                <w:iCs/>
              </w:rPr>
            </w:rPrChange>
          </w:rPr>
          <w:delText>Nature</w:delText>
        </w:r>
        <w:r w:rsidRPr="00341DC9" w:rsidDel="0051387C">
          <w:rPr>
            <w:sz w:val="21"/>
            <w:szCs w:val="21"/>
            <w:rPrChange w:id="806" w:author="Stuart Jenkins" w:date="2019-12-11T15:48:00Z">
              <w:rPr/>
            </w:rPrChange>
          </w:rPr>
          <w:delText xml:space="preserve"> </w:delText>
        </w:r>
        <w:r w:rsidRPr="00341DC9" w:rsidDel="0051387C">
          <w:rPr>
            <w:b/>
            <w:bCs/>
            <w:sz w:val="21"/>
            <w:szCs w:val="21"/>
            <w:rPrChange w:id="807" w:author="Stuart Jenkins" w:date="2019-12-11T15:48:00Z">
              <w:rPr>
                <w:b/>
                <w:bCs/>
              </w:rPr>
            </w:rPrChange>
          </w:rPr>
          <w:delText>459</w:delText>
        </w:r>
        <w:r w:rsidRPr="00341DC9" w:rsidDel="0051387C">
          <w:rPr>
            <w:sz w:val="21"/>
            <w:szCs w:val="21"/>
            <w:rPrChange w:id="808" w:author="Stuart Jenkins" w:date="2019-12-11T15:48:00Z">
              <w:rPr/>
            </w:rPrChange>
          </w:rPr>
          <w:delText>, 829–832 (2009).</w:delText>
        </w:r>
      </w:del>
    </w:p>
    <w:p w14:paraId="48EA4BA3" w14:textId="5764C992" w:rsidR="004E5032" w:rsidRPr="00341DC9" w:rsidDel="0051387C" w:rsidRDefault="004E5032">
      <w:pPr>
        <w:pStyle w:val="Bibliography"/>
        <w:spacing w:line="240" w:lineRule="auto"/>
        <w:rPr>
          <w:del w:id="809" w:author="Stuart Jenkins" w:date="2019-12-10T16:33:00Z"/>
          <w:sz w:val="21"/>
          <w:szCs w:val="21"/>
          <w:rPrChange w:id="810" w:author="Stuart Jenkins" w:date="2019-12-11T15:48:00Z">
            <w:rPr>
              <w:del w:id="811" w:author="Stuart Jenkins" w:date="2019-12-10T16:33:00Z"/>
            </w:rPr>
          </w:rPrChange>
        </w:rPr>
        <w:pPrChange w:id="812" w:author="Stuart Jenkins" w:date="2019-12-11T15:53:00Z">
          <w:pPr>
            <w:pStyle w:val="Bibliography"/>
          </w:pPr>
        </w:pPrChange>
      </w:pPr>
      <w:del w:id="813" w:author="Stuart Jenkins" w:date="2019-12-10T16:33:00Z">
        <w:r w:rsidRPr="00341DC9" w:rsidDel="0051387C">
          <w:rPr>
            <w:sz w:val="21"/>
            <w:szCs w:val="21"/>
            <w:rPrChange w:id="814" w:author="Stuart Jenkins" w:date="2019-12-11T15:48:00Z">
              <w:rPr/>
            </w:rPrChange>
          </w:rPr>
          <w:delText>7.</w:delText>
        </w:r>
        <w:r w:rsidRPr="00341DC9" w:rsidDel="0051387C">
          <w:rPr>
            <w:sz w:val="21"/>
            <w:szCs w:val="21"/>
            <w:rPrChange w:id="815" w:author="Stuart Jenkins" w:date="2019-12-11T15:48:00Z">
              <w:rPr/>
            </w:rPrChange>
          </w:rPr>
          <w:tab/>
          <w:delText xml:space="preserve">Quéré, C. L. </w:delText>
        </w:r>
        <w:r w:rsidRPr="00341DC9" w:rsidDel="0051387C">
          <w:rPr>
            <w:i/>
            <w:iCs/>
            <w:sz w:val="21"/>
            <w:szCs w:val="21"/>
            <w:rPrChange w:id="816" w:author="Stuart Jenkins" w:date="2019-12-11T15:48:00Z">
              <w:rPr>
                <w:i/>
                <w:iCs/>
              </w:rPr>
            </w:rPrChange>
          </w:rPr>
          <w:delText>et al.</w:delText>
        </w:r>
        <w:r w:rsidRPr="00341DC9" w:rsidDel="0051387C">
          <w:rPr>
            <w:sz w:val="21"/>
            <w:szCs w:val="21"/>
            <w:rPrChange w:id="817" w:author="Stuart Jenkins" w:date="2019-12-11T15:48:00Z">
              <w:rPr/>
            </w:rPrChange>
          </w:rPr>
          <w:delText xml:space="preserve"> Global Carbon Budget 2016. </w:delText>
        </w:r>
        <w:r w:rsidRPr="00341DC9" w:rsidDel="0051387C">
          <w:rPr>
            <w:i/>
            <w:iCs/>
            <w:sz w:val="21"/>
            <w:szCs w:val="21"/>
            <w:rPrChange w:id="818" w:author="Stuart Jenkins" w:date="2019-12-11T15:48:00Z">
              <w:rPr>
                <w:i/>
                <w:iCs/>
              </w:rPr>
            </w:rPrChange>
          </w:rPr>
          <w:delText>Earth Syst. Sci. Data</w:delText>
        </w:r>
        <w:r w:rsidRPr="00341DC9" w:rsidDel="0051387C">
          <w:rPr>
            <w:sz w:val="21"/>
            <w:szCs w:val="21"/>
            <w:rPrChange w:id="819" w:author="Stuart Jenkins" w:date="2019-12-11T15:48:00Z">
              <w:rPr/>
            </w:rPrChange>
          </w:rPr>
          <w:delText xml:space="preserve"> </w:delText>
        </w:r>
        <w:r w:rsidRPr="00341DC9" w:rsidDel="0051387C">
          <w:rPr>
            <w:b/>
            <w:bCs/>
            <w:sz w:val="21"/>
            <w:szCs w:val="21"/>
            <w:rPrChange w:id="820" w:author="Stuart Jenkins" w:date="2019-12-11T15:48:00Z">
              <w:rPr>
                <w:b/>
                <w:bCs/>
              </w:rPr>
            </w:rPrChange>
          </w:rPr>
          <w:delText>8</w:delText>
        </w:r>
        <w:r w:rsidRPr="00341DC9" w:rsidDel="0051387C">
          <w:rPr>
            <w:sz w:val="21"/>
            <w:szCs w:val="21"/>
            <w:rPrChange w:id="821" w:author="Stuart Jenkins" w:date="2019-12-11T15:48:00Z">
              <w:rPr/>
            </w:rPrChange>
          </w:rPr>
          <w:delText>, 605–649 (2016).</w:delText>
        </w:r>
      </w:del>
    </w:p>
    <w:p w14:paraId="5F64902B" w14:textId="1D293F07" w:rsidR="004E5032" w:rsidRPr="00341DC9" w:rsidDel="0051387C" w:rsidRDefault="004E5032">
      <w:pPr>
        <w:pStyle w:val="Bibliography"/>
        <w:spacing w:line="240" w:lineRule="auto"/>
        <w:rPr>
          <w:del w:id="822" w:author="Stuart Jenkins" w:date="2019-12-10T16:33:00Z"/>
          <w:sz w:val="21"/>
          <w:szCs w:val="21"/>
          <w:rPrChange w:id="823" w:author="Stuart Jenkins" w:date="2019-12-11T15:48:00Z">
            <w:rPr>
              <w:del w:id="824" w:author="Stuart Jenkins" w:date="2019-12-10T16:33:00Z"/>
            </w:rPr>
          </w:rPrChange>
        </w:rPr>
        <w:pPrChange w:id="825" w:author="Stuart Jenkins" w:date="2019-12-11T15:53:00Z">
          <w:pPr>
            <w:pStyle w:val="Bibliography"/>
          </w:pPr>
        </w:pPrChange>
      </w:pPr>
      <w:del w:id="826" w:author="Stuart Jenkins" w:date="2019-12-10T16:33:00Z">
        <w:r w:rsidRPr="00341DC9" w:rsidDel="0051387C">
          <w:rPr>
            <w:sz w:val="21"/>
            <w:szCs w:val="21"/>
            <w:rPrChange w:id="827" w:author="Stuart Jenkins" w:date="2019-12-11T15:48:00Z">
              <w:rPr/>
            </w:rPrChange>
          </w:rPr>
          <w:delText>8.</w:delText>
        </w:r>
        <w:r w:rsidRPr="00341DC9" w:rsidDel="0051387C">
          <w:rPr>
            <w:sz w:val="21"/>
            <w:szCs w:val="21"/>
            <w:rPrChange w:id="828" w:author="Stuart Jenkins" w:date="2019-12-11T15:48:00Z">
              <w:rPr/>
            </w:rPrChange>
          </w:rPr>
          <w:tab/>
          <w:delText xml:space="preserve">Huppmann, D. </w:delText>
        </w:r>
        <w:r w:rsidRPr="00341DC9" w:rsidDel="0051387C">
          <w:rPr>
            <w:i/>
            <w:iCs/>
            <w:sz w:val="21"/>
            <w:szCs w:val="21"/>
            <w:rPrChange w:id="829" w:author="Stuart Jenkins" w:date="2019-12-11T15:48:00Z">
              <w:rPr>
                <w:i/>
                <w:iCs/>
              </w:rPr>
            </w:rPrChange>
          </w:rPr>
          <w:delText>et al.</w:delText>
        </w:r>
        <w:r w:rsidRPr="00341DC9" w:rsidDel="0051387C">
          <w:rPr>
            <w:sz w:val="21"/>
            <w:szCs w:val="21"/>
            <w:rPrChange w:id="830" w:author="Stuart Jenkins" w:date="2019-12-11T15:48:00Z">
              <w:rPr/>
            </w:rPrChange>
          </w:rPr>
          <w:delText xml:space="preserve"> </w:delText>
        </w:r>
        <w:r w:rsidRPr="00341DC9" w:rsidDel="0051387C">
          <w:rPr>
            <w:i/>
            <w:iCs/>
            <w:sz w:val="21"/>
            <w:szCs w:val="21"/>
            <w:rPrChange w:id="831" w:author="Stuart Jenkins" w:date="2019-12-11T15:48:00Z">
              <w:rPr>
                <w:i/>
                <w:iCs/>
              </w:rPr>
            </w:rPrChange>
          </w:rPr>
          <w:delText>IAMC 1.5°C Scenario Explorer and Data hosted by IIASA</w:delText>
        </w:r>
        <w:r w:rsidRPr="00341DC9" w:rsidDel="0051387C">
          <w:rPr>
            <w:sz w:val="21"/>
            <w:szCs w:val="21"/>
            <w:rPrChange w:id="832" w:author="Stuart Jenkins" w:date="2019-12-11T15:48:00Z">
              <w:rPr/>
            </w:rPrChange>
          </w:rPr>
          <w:delText>. (Integrated Assessment Modeling Consortium &amp; International Institute for Applied Systems Analysis, 2018). doi:10.22022/SR15/08-2018.15429.</w:delText>
        </w:r>
      </w:del>
    </w:p>
    <w:p w14:paraId="2FFBA74D" w14:textId="47153007" w:rsidR="004E5032" w:rsidRPr="00341DC9" w:rsidDel="0051387C" w:rsidRDefault="004E5032">
      <w:pPr>
        <w:pStyle w:val="Bibliography"/>
        <w:spacing w:line="240" w:lineRule="auto"/>
        <w:rPr>
          <w:del w:id="833" w:author="Stuart Jenkins" w:date="2019-12-10T16:33:00Z"/>
          <w:sz w:val="21"/>
          <w:szCs w:val="21"/>
          <w:rPrChange w:id="834" w:author="Stuart Jenkins" w:date="2019-12-11T15:48:00Z">
            <w:rPr>
              <w:del w:id="835" w:author="Stuart Jenkins" w:date="2019-12-10T16:33:00Z"/>
            </w:rPr>
          </w:rPrChange>
        </w:rPr>
        <w:pPrChange w:id="836" w:author="Stuart Jenkins" w:date="2019-12-11T15:53:00Z">
          <w:pPr>
            <w:pStyle w:val="Bibliography"/>
          </w:pPr>
        </w:pPrChange>
      </w:pPr>
      <w:del w:id="837" w:author="Stuart Jenkins" w:date="2019-12-10T16:33:00Z">
        <w:r w:rsidRPr="00341DC9" w:rsidDel="0051387C">
          <w:rPr>
            <w:sz w:val="21"/>
            <w:szCs w:val="21"/>
            <w:rPrChange w:id="838" w:author="Stuart Jenkins" w:date="2019-12-11T15:48:00Z">
              <w:rPr/>
            </w:rPrChange>
          </w:rPr>
          <w:delText>9.</w:delText>
        </w:r>
        <w:r w:rsidRPr="00341DC9" w:rsidDel="0051387C">
          <w:rPr>
            <w:sz w:val="21"/>
            <w:szCs w:val="21"/>
            <w:rPrChange w:id="839" w:author="Stuart Jenkins" w:date="2019-12-11T15:48:00Z">
              <w:rPr/>
            </w:rPrChange>
          </w:rPr>
          <w:tab/>
          <w:delText xml:space="preserve">Joos, F. </w:delText>
        </w:r>
        <w:r w:rsidRPr="00341DC9" w:rsidDel="0051387C">
          <w:rPr>
            <w:i/>
            <w:iCs/>
            <w:sz w:val="21"/>
            <w:szCs w:val="21"/>
            <w:rPrChange w:id="840" w:author="Stuart Jenkins" w:date="2019-12-11T15:48:00Z">
              <w:rPr>
                <w:i/>
                <w:iCs/>
              </w:rPr>
            </w:rPrChange>
          </w:rPr>
          <w:delText>et al.</w:delText>
        </w:r>
        <w:r w:rsidRPr="00341DC9" w:rsidDel="0051387C">
          <w:rPr>
            <w:sz w:val="21"/>
            <w:szCs w:val="21"/>
            <w:rPrChange w:id="841" w:author="Stuart Jenkins" w:date="2019-12-11T15:48:00Z">
              <w:rPr/>
            </w:rPrChange>
          </w:rPr>
          <w:delText xml:space="preserve"> Carbon dioxide and climate impulse response functions for the computation of greenhouse gas metrics: a multi-model analysis. </w:delText>
        </w:r>
        <w:r w:rsidRPr="00341DC9" w:rsidDel="0051387C">
          <w:rPr>
            <w:i/>
            <w:iCs/>
            <w:sz w:val="21"/>
            <w:szCs w:val="21"/>
            <w:rPrChange w:id="842" w:author="Stuart Jenkins" w:date="2019-12-11T15:48:00Z">
              <w:rPr>
                <w:i/>
                <w:iCs/>
              </w:rPr>
            </w:rPrChange>
          </w:rPr>
          <w:delText>Atmospheric Chem. Phys.</w:delText>
        </w:r>
        <w:r w:rsidRPr="00341DC9" w:rsidDel="0051387C">
          <w:rPr>
            <w:sz w:val="21"/>
            <w:szCs w:val="21"/>
            <w:rPrChange w:id="843" w:author="Stuart Jenkins" w:date="2019-12-11T15:48:00Z">
              <w:rPr/>
            </w:rPrChange>
          </w:rPr>
          <w:delText xml:space="preserve"> </w:delText>
        </w:r>
        <w:r w:rsidRPr="00341DC9" w:rsidDel="0051387C">
          <w:rPr>
            <w:b/>
            <w:bCs/>
            <w:sz w:val="21"/>
            <w:szCs w:val="21"/>
            <w:rPrChange w:id="844" w:author="Stuart Jenkins" w:date="2019-12-11T15:48:00Z">
              <w:rPr>
                <w:b/>
                <w:bCs/>
              </w:rPr>
            </w:rPrChange>
          </w:rPr>
          <w:delText>13</w:delText>
        </w:r>
        <w:r w:rsidRPr="00341DC9" w:rsidDel="0051387C">
          <w:rPr>
            <w:sz w:val="21"/>
            <w:szCs w:val="21"/>
            <w:rPrChange w:id="845" w:author="Stuart Jenkins" w:date="2019-12-11T15:48:00Z">
              <w:rPr/>
            </w:rPrChange>
          </w:rPr>
          <w:delText>, 2793–2825 (2013).</w:delText>
        </w:r>
      </w:del>
    </w:p>
    <w:p w14:paraId="644DFB1B" w14:textId="67A17FCB" w:rsidR="004E5032" w:rsidRPr="00341DC9" w:rsidDel="0051387C" w:rsidRDefault="004E5032">
      <w:pPr>
        <w:pStyle w:val="Bibliography"/>
        <w:spacing w:line="240" w:lineRule="auto"/>
        <w:rPr>
          <w:del w:id="846" w:author="Stuart Jenkins" w:date="2019-12-10T16:33:00Z"/>
          <w:sz w:val="21"/>
          <w:szCs w:val="21"/>
          <w:rPrChange w:id="847" w:author="Stuart Jenkins" w:date="2019-12-11T15:48:00Z">
            <w:rPr>
              <w:del w:id="848" w:author="Stuart Jenkins" w:date="2019-12-10T16:33:00Z"/>
            </w:rPr>
          </w:rPrChange>
        </w:rPr>
        <w:pPrChange w:id="849" w:author="Stuart Jenkins" w:date="2019-12-11T15:53:00Z">
          <w:pPr>
            <w:pStyle w:val="Bibliography"/>
          </w:pPr>
        </w:pPrChange>
      </w:pPr>
      <w:del w:id="850" w:author="Stuart Jenkins" w:date="2019-12-10T16:33:00Z">
        <w:r w:rsidRPr="00341DC9" w:rsidDel="0051387C">
          <w:rPr>
            <w:sz w:val="21"/>
            <w:szCs w:val="21"/>
            <w:rPrChange w:id="851" w:author="Stuart Jenkins" w:date="2019-12-11T15:48:00Z">
              <w:rPr/>
            </w:rPrChange>
          </w:rPr>
          <w:delText>10.</w:delText>
        </w:r>
        <w:r w:rsidRPr="00341DC9" w:rsidDel="0051387C">
          <w:rPr>
            <w:sz w:val="21"/>
            <w:szCs w:val="21"/>
            <w:rPrChange w:id="852" w:author="Stuart Jenkins" w:date="2019-12-11T15:48:00Z">
              <w:rPr/>
            </w:rPrChange>
          </w:rPr>
          <w:tab/>
          <w:delText xml:space="preserve">Millar, R. J., Nicholls, Z. R., Friedlingstein, P. &amp; Allen, M. R. A modified impulse-response representation of the global near-surface air temperature and atmospheric concentration response to carbon dioxide emissions. </w:delText>
        </w:r>
        <w:r w:rsidRPr="00341DC9" w:rsidDel="0051387C">
          <w:rPr>
            <w:i/>
            <w:iCs/>
            <w:sz w:val="21"/>
            <w:szCs w:val="21"/>
            <w:rPrChange w:id="853" w:author="Stuart Jenkins" w:date="2019-12-11T15:48:00Z">
              <w:rPr>
                <w:i/>
                <w:iCs/>
              </w:rPr>
            </w:rPrChange>
          </w:rPr>
          <w:delText>Atmospheric Chem. Phys.</w:delText>
        </w:r>
        <w:r w:rsidRPr="00341DC9" w:rsidDel="0051387C">
          <w:rPr>
            <w:sz w:val="21"/>
            <w:szCs w:val="21"/>
            <w:rPrChange w:id="854" w:author="Stuart Jenkins" w:date="2019-12-11T15:48:00Z">
              <w:rPr/>
            </w:rPrChange>
          </w:rPr>
          <w:delText xml:space="preserve"> </w:delText>
        </w:r>
        <w:r w:rsidRPr="00341DC9" w:rsidDel="0051387C">
          <w:rPr>
            <w:b/>
            <w:bCs/>
            <w:sz w:val="21"/>
            <w:szCs w:val="21"/>
            <w:rPrChange w:id="855" w:author="Stuart Jenkins" w:date="2019-12-11T15:48:00Z">
              <w:rPr>
                <w:b/>
                <w:bCs/>
              </w:rPr>
            </w:rPrChange>
          </w:rPr>
          <w:delText>17</w:delText>
        </w:r>
        <w:r w:rsidRPr="00341DC9" w:rsidDel="0051387C">
          <w:rPr>
            <w:sz w:val="21"/>
            <w:szCs w:val="21"/>
            <w:rPrChange w:id="856" w:author="Stuart Jenkins" w:date="2019-12-11T15:48:00Z">
              <w:rPr/>
            </w:rPrChange>
          </w:rPr>
          <w:delText>, 7213–7228 (2017).</w:delText>
        </w:r>
      </w:del>
    </w:p>
    <w:p w14:paraId="1EA71540" w14:textId="10FDDD0E" w:rsidR="004E5032" w:rsidRPr="00341DC9" w:rsidDel="0051387C" w:rsidRDefault="004E5032">
      <w:pPr>
        <w:pStyle w:val="Bibliography"/>
        <w:spacing w:line="240" w:lineRule="auto"/>
        <w:rPr>
          <w:del w:id="857" w:author="Stuart Jenkins" w:date="2019-12-10T16:33:00Z"/>
          <w:sz w:val="21"/>
          <w:szCs w:val="21"/>
          <w:rPrChange w:id="858" w:author="Stuart Jenkins" w:date="2019-12-11T15:48:00Z">
            <w:rPr>
              <w:del w:id="859" w:author="Stuart Jenkins" w:date="2019-12-10T16:33:00Z"/>
            </w:rPr>
          </w:rPrChange>
        </w:rPr>
        <w:pPrChange w:id="860" w:author="Stuart Jenkins" w:date="2019-12-11T15:53:00Z">
          <w:pPr>
            <w:pStyle w:val="Bibliography"/>
          </w:pPr>
        </w:pPrChange>
      </w:pPr>
      <w:del w:id="861" w:author="Stuart Jenkins" w:date="2019-12-10T16:33:00Z">
        <w:r w:rsidRPr="00341DC9" w:rsidDel="0051387C">
          <w:rPr>
            <w:sz w:val="21"/>
            <w:szCs w:val="21"/>
            <w:rPrChange w:id="862" w:author="Stuart Jenkins" w:date="2019-12-11T15:48:00Z">
              <w:rPr/>
            </w:rPrChange>
          </w:rPr>
          <w:delText>11.</w:delText>
        </w:r>
        <w:r w:rsidRPr="00341DC9" w:rsidDel="0051387C">
          <w:rPr>
            <w:sz w:val="21"/>
            <w:szCs w:val="21"/>
            <w:rPrChange w:id="863" w:author="Stuart Jenkins" w:date="2019-12-11T15:48:00Z">
              <w:rPr/>
            </w:rPrChange>
          </w:rPr>
          <w:tab/>
          <w:delText xml:space="preserve">Ehlert, D. &amp; Zickfeld, K. What determines the warming commitment after cessation of CO 2 emissions? </w:delText>
        </w:r>
        <w:r w:rsidRPr="00341DC9" w:rsidDel="0051387C">
          <w:rPr>
            <w:i/>
            <w:iCs/>
            <w:sz w:val="21"/>
            <w:szCs w:val="21"/>
            <w:rPrChange w:id="864" w:author="Stuart Jenkins" w:date="2019-12-11T15:48:00Z">
              <w:rPr>
                <w:i/>
                <w:iCs/>
              </w:rPr>
            </w:rPrChange>
          </w:rPr>
          <w:delText>Environ. Res. Lett.</w:delText>
        </w:r>
        <w:r w:rsidRPr="00341DC9" w:rsidDel="0051387C">
          <w:rPr>
            <w:sz w:val="21"/>
            <w:szCs w:val="21"/>
            <w:rPrChange w:id="865" w:author="Stuart Jenkins" w:date="2019-12-11T15:48:00Z">
              <w:rPr/>
            </w:rPrChange>
          </w:rPr>
          <w:delText xml:space="preserve"> </w:delText>
        </w:r>
        <w:r w:rsidRPr="00341DC9" w:rsidDel="0051387C">
          <w:rPr>
            <w:b/>
            <w:bCs/>
            <w:sz w:val="21"/>
            <w:szCs w:val="21"/>
            <w:rPrChange w:id="866" w:author="Stuart Jenkins" w:date="2019-12-11T15:48:00Z">
              <w:rPr>
                <w:b/>
                <w:bCs/>
              </w:rPr>
            </w:rPrChange>
          </w:rPr>
          <w:delText>12</w:delText>
        </w:r>
        <w:r w:rsidRPr="00341DC9" w:rsidDel="0051387C">
          <w:rPr>
            <w:sz w:val="21"/>
            <w:szCs w:val="21"/>
            <w:rPrChange w:id="867" w:author="Stuart Jenkins" w:date="2019-12-11T15:48:00Z">
              <w:rPr/>
            </w:rPrChange>
          </w:rPr>
          <w:delText>, 015002 (2017).</w:delText>
        </w:r>
      </w:del>
    </w:p>
    <w:p w14:paraId="0AE6F4F2" w14:textId="5CB02C85" w:rsidR="004E5032" w:rsidRPr="00341DC9" w:rsidDel="0051387C" w:rsidRDefault="004E5032">
      <w:pPr>
        <w:pStyle w:val="Bibliography"/>
        <w:spacing w:line="240" w:lineRule="auto"/>
        <w:rPr>
          <w:del w:id="868" w:author="Stuart Jenkins" w:date="2019-12-10T16:33:00Z"/>
          <w:sz w:val="21"/>
          <w:szCs w:val="21"/>
          <w:rPrChange w:id="869" w:author="Stuart Jenkins" w:date="2019-12-11T15:48:00Z">
            <w:rPr>
              <w:del w:id="870" w:author="Stuart Jenkins" w:date="2019-12-10T16:33:00Z"/>
            </w:rPr>
          </w:rPrChange>
        </w:rPr>
        <w:pPrChange w:id="871" w:author="Stuart Jenkins" w:date="2019-12-11T15:53:00Z">
          <w:pPr>
            <w:pStyle w:val="Bibliography"/>
          </w:pPr>
        </w:pPrChange>
      </w:pPr>
      <w:del w:id="872" w:author="Stuart Jenkins" w:date="2019-12-10T16:33:00Z">
        <w:r w:rsidRPr="00341DC9" w:rsidDel="0051387C">
          <w:rPr>
            <w:sz w:val="21"/>
            <w:szCs w:val="21"/>
            <w:rPrChange w:id="873" w:author="Stuart Jenkins" w:date="2019-12-11T15:48:00Z">
              <w:rPr/>
            </w:rPrChange>
          </w:rPr>
          <w:delText>12.</w:delText>
        </w:r>
        <w:r w:rsidRPr="00341DC9" w:rsidDel="0051387C">
          <w:rPr>
            <w:sz w:val="21"/>
            <w:szCs w:val="21"/>
            <w:rPrChange w:id="874" w:author="Stuart Jenkins" w:date="2019-12-11T15:48:00Z">
              <w:rPr/>
            </w:rPrChange>
          </w:rPr>
          <w:tab/>
          <w:delText xml:space="preserve">Allen, M. R. </w:delText>
        </w:r>
        <w:r w:rsidRPr="00341DC9" w:rsidDel="0051387C">
          <w:rPr>
            <w:i/>
            <w:iCs/>
            <w:sz w:val="21"/>
            <w:szCs w:val="21"/>
            <w:rPrChange w:id="875" w:author="Stuart Jenkins" w:date="2019-12-11T15:48:00Z">
              <w:rPr>
                <w:i/>
                <w:iCs/>
              </w:rPr>
            </w:rPrChange>
          </w:rPr>
          <w:delText>et al.</w:delText>
        </w:r>
        <w:r w:rsidRPr="00341DC9" w:rsidDel="0051387C">
          <w:rPr>
            <w:sz w:val="21"/>
            <w:szCs w:val="21"/>
            <w:rPrChange w:id="876" w:author="Stuart Jenkins" w:date="2019-12-11T15:48:00Z">
              <w:rPr/>
            </w:rPrChange>
          </w:rPr>
          <w:delText xml:space="preserve"> Warming caused by cumulative carbon emissions towards the trillionth tonne. </w:delText>
        </w:r>
        <w:r w:rsidRPr="00341DC9" w:rsidDel="0051387C">
          <w:rPr>
            <w:i/>
            <w:iCs/>
            <w:sz w:val="21"/>
            <w:szCs w:val="21"/>
            <w:rPrChange w:id="877" w:author="Stuart Jenkins" w:date="2019-12-11T15:48:00Z">
              <w:rPr>
                <w:i/>
                <w:iCs/>
              </w:rPr>
            </w:rPrChange>
          </w:rPr>
          <w:delText>Nature</w:delText>
        </w:r>
        <w:r w:rsidRPr="00341DC9" w:rsidDel="0051387C">
          <w:rPr>
            <w:sz w:val="21"/>
            <w:szCs w:val="21"/>
            <w:rPrChange w:id="878" w:author="Stuart Jenkins" w:date="2019-12-11T15:48:00Z">
              <w:rPr/>
            </w:rPrChange>
          </w:rPr>
          <w:delText xml:space="preserve"> </w:delText>
        </w:r>
        <w:r w:rsidRPr="00341DC9" w:rsidDel="0051387C">
          <w:rPr>
            <w:b/>
            <w:bCs/>
            <w:sz w:val="21"/>
            <w:szCs w:val="21"/>
            <w:rPrChange w:id="879" w:author="Stuart Jenkins" w:date="2019-12-11T15:48:00Z">
              <w:rPr>
                <w:b/>
                <w:bCs/>
              </w:rPr>
            </w:rPrChange>
          </w:rPr>
          <w:delText>458</w:delText>
        </w:r>
        <w:r w:rsidRPr="00341DC9" w:rsidDel="0051387C">
          <w:rPr>
            <w:sz w:val="21"/>
            <w:szCs w:val="21"/>
            <w:rPrChange w:id="880" w:author="Stuart Jenkins" w:date="2019-12-11T15:48:00Z">
              <w:rPr/>
            </w:rPrChange>
          </w:rPr>
          <w:delText>, 1163–1166 (2009).</w:delText>
        </w:r>
      </w:del>
    </w:p>
    <w:p w14:paraId="594FA055" w14:textId="3A2BEB95" w:rsidR="004E5032" w:rsidRPr="00341DC9" w:rsidDel="0051387C" w:rsidRDefault="004E5032">
      <w:pPr>
        <w:pStyle w:val="Bibliography"/>
        <w:spacing w:line="240" w:lineRule="auto"/>
        <w:rPr>
          <w:del w:id="881" w:author="Stuart Jenkins" w:date="2019-12-10T16:33:00Z"/>
          <w:sz w:val="21"/>
          <w:szCs w:val="21"/>
          <w:rPrChange w:id="882" w:author="Stuart Jenkins" w:date="2019-12-11T15:48:00Z">
            <w:rPr>
              <w:del w:id="883" w:author="Stuart Jenkins" w:date="2019-12-10T16:33:00Z"/>
            </w:rPr>
          </w:rPrChange>
        </w:rPr>
        <w:pPrChange w:id="884" w:author="Stuart Jenkins" w:date="2019-12-11T15:53:00Z">
          <w:pPr>
            <w:pStyle w:val="Bibliography"/>
          </w:pPr>
        </w:pPrChange>
      </w:pPr>
      <w:del w:id="885" w:author="Stuart Jenkins" w:date="2019-12-10T16:33:00Z">
        <w:r w:rsidRPr="00341DC9" w:rsidDel="0051387C">
          <w:rPr>
            <w:sz w:val="21"/>
            <w:szCs w:val="21"/>
            <w:rPrChange w:id="886" w:author="Stuart Jenkins" w:date="2019-12-11T15:48:00Z">
              <w:rPr/>
            </w:rPrChange>
          </w:rPr>
          <w:delText>13.</w:delText>
        </w:r>
        <w:r w:rsidRPr="00341DC9" w:rsidDel="0051387C">
          <w:rPr>
            <w:sz w:val="21"/>
            <w:szCs w:val="21"/>
            <w:rPrChange w:id="887" w:author="Stuart Jenkins" w:date="2019-12-11T15:48:00Z">
              <w:rPr/>
            </w:rPrChange>
          </w:rPr>
          <w:tab/>
          <w:delText xml:space="preserve">Jenkins, S., Millar, R. J., Leach, N. &amp; Allen, M. R. Framing Climate Goals in Terms of Cumulative CO2-Forcing-Equivalent Emissions. </w:delText>
        </w:r>
        <w:r w:rsidRPr="00341DC9" w:rsidDel="0051387C">
          <w:rPr>
            <w:i/>
            <w:iCs/>
            <w:sz w:val="21"/>
            <w:szCs w:val="21"/>
            <w:rPrChange w:id="888" w:author="Stuart Jenkins" w:date="2019-12-11T15:48:00Z">
              <w:rPr>
                <w:i/>
                <w:iCs/>
              </w:rPr>
            </w:rPrChange>
          </w:rPr>
          <w:delText>Geophys. Res. Lett.</w:delText>
        </w:r>
        <w:r w:rsidRPr="00341DC9" w:rsidDel="0051387C">
          <w:rPr>
            <w:sz w:val="21"/>
            <w:szCs w:val="21"/>
            <w:rPrChange w:id="889" w:author="Stuart Jenkins" w:date="2019-12-11T15:48:00Z">
              <w:rPr/>
            </w:rPrChange>
          </w:rPr>
          <w:delText xml:space="preserve"> </w:delText>
        </w:r>
        <w:r w:rsidRPr="00341DC9" w:rsidDel="0051387C">
          <w:rPr>
            <w:b/>
            <w:bCs/>
            <w:sz w:val="21"/>
            <w:szCs w:val="21"/>
            <w:rPrChange w:id="890" w:author="Stuart Jenkins" w:date="2019-12-11T15:48:00Z">
              <w:rPr>
                <w:b/>
                <w:bCs/>
              </w:rPr>
            </w:rPrChange>
          </w:rPr>
          <w:delText>45</w:delText>
        </w:r>
        <w:r w:rsidRPr="00341DC9" w:rsidDel="0051387C">
          <w:rPr>
            <w:sz w:val="21"/>
            <w:szCs w:val="21"/>
            <w:rPrChange w:id="891" w:author="Stuart Jenkins" w:date="2019-12-11T15:48:00Z">
              <w:rPr/>
            </w:rPrChange>
          </w:rPr>
          <w:delText>, 2795–2804 (2018).</w:delText>
        </w:r>
      </w:del>
    </w:p>
    <w:p w14:paraId="5EC6D477" w14:textId="06F33DEF" w:rsidR="004E5032" w:rsidRPr="00341DC9" w:rsidDel="0051387C" w:rsidRDefault="004E5032">
      <w:pPr>
        <w:pStyle w:val="Bibliography"/>
        <w:spacing w:line="240" w:lineRule="auto"/>
        <w:rPr>
          <w:del w:id="892" w:author="Stuart Jenkins" w:date="2019-12-10T16:33:00Z"/>
          <w:sz w:val="21"/>
          <w:szCs w:val="21"/>
          <w:rPrChange w:id="893" w:author="Stuart Jenkins" w:date="2019-12-11T15:48:00Z">
            <w:rPr>
              <w:del w:id="894" w:author="Stuart Jenkins" w:date="2019-12-10T16:33:00Z"/>
            </w:rPr>
          </w:rPrChange>
        </w:rPr>
        <w:pPrChange w:id="895" w:author="Stuart Jenkins" w:date="2019-12-11T15:53:00Z">
          <w:pPr>
            <w:pStyle w:val="Bibliography"/>
          </w:pPr>
        </w:pPrChange>
      </w:pPr>
      <w:del w:id="896" w:author="Stuart Jenkins" w:date="2019-12-10T16:33:00Z">
        <w:r w:rsidRPr="00341DC9" w:rsidDel="0051387C">
          <w:rPr>
            <w:sz w:val="21"/>
            <w:szCs w:val="21"/>
            <w:rPrChange w:id="897" w:author="Stuart Jenkins" w:date="2019-12-11T15:48:00Z">
              <w:rPr/>
            </w:rPrChange>
          </w:rPr>
          <w:delText>14.</w:delText>
        </w:r>
        <w:r w:rsidRPr="00341DC9" w:rsidDel="0051387C">
          <w:rPr>
            <w:sz w:val="21"/>
            <w:szCs w:val="21"/>
            <w:rPrChange w:id="898" w:author="Stuart Jenkins" w:date="2019-12-11T15:48:00Z">
              <w:rPr/>
            </w:rPrChange>
          </w:rPr>
          <w:tab/>
          <w:delText xml:space="preserve">Held, I. M. </w:delText>
        </w:r>
        <w:r w:rsidRPr="00341DC9" w:rsidDel="0051387C">
          <w:rPr>
            <w:i/>
            <w:iCs/>
            <w:sz w:val="21"/>
            <w:szCs w:val="21"/>
            <w:rPrChange w:id="899" w:author="Stuart Jenkins" w:date="2019-12-11T15:48:00Z">
              <w:rPr>
                <w:i/>
                <w:iCs/>
              </w:rPr>
            </w:rPrChange>
          </w:rPr>
          <w:delText>et al.</w:delText>
        </w:r>
        <w:r w:rsidRPr="00341DC9" w:rsidDel="0051387C">
          <w:rPr>
            <w:sz w:val="21"/>
            <w:szCs w:val="21"/>
            <w:rPrChange w:id="900" w:author="Stuart Jenkins" w:date="2019-12-11T15:48:00Z">
              <w:rPr/>
            </w:rPrChange>
          </w:rPr>
          <w:delText xml:space="preserve"> Probing the Fast and Slow Components of Global Warming by Returning Abruptly to Preindustrial Forcing. </w:delText>
        </w:r>
        <w:r w:rsidRPr="00341DC9" w:rsidDel="0051387C">
          <w:rPr>
            <w:i/>
            <w:iCs/>
            <w:sz w:val="21"/>
            <w:szCs w:val="21"/>
            <w:rPrChange w:id="901" w:author="Stuart Jenkins" w:date="2019-12-11T15:48:00Z">
              <w:rPr>
                <w:i/>
                <w:iCs/>
              </w:rPr>
            </w:rPrChange>
          </w:rPr>
          <w:delText>J. Clim.</w:delText>
        </w:r>
        <w:r w:rsidRPr="00341DC9" w:rsidDel="0051387C">
          <w:rPr>
            <w:sz w:val="21"/>
            <w:szCs w:val="21"/>
            <w:rPrChange w:id="902" w:author="Stuart Jenkins" w:date="2019-12-11T15:48:00Z">
              <w:rPr/>
            </w:rPrChange>
          </w:rPr>
          <w:delText xml:space="preserve"> </w:delText>
        </w:r>
        <w:r w:rsidRPr="00341DC9" w:rsidDel="0051387C">
          <w:rPr>
            <w:b/>
            <w:bCs/>
            <w:sz w:val="21"/>
            <w:szCs w:val="21"/>
            <w:rPrChange w:id="903" w:author="Stuart Jenkins" w:date="2019-12-11T15:48:00Z">
              <w:rPr>
                <w:b/>
                <w:bCs/>
              </w:rPr>
            </w:rPrChange>
          </w:rPr>
          <w:delText>23</w:delText>
        </w:r>
        <w:r w:rsidRPr="00341DC9" w:rsidDel="0051387C">
          <w:rPr>
            <w:sz w:val="21"/>
            <w:szCs w:val="21"/>
            <w:rPrChange w:id="904" w:author="Stuart Jenkins" w:date="2019-12-11T15:48:00Z">
              <w:rPr/>
            </w:rPrChange>
          </w:rPr>
          <w:delText>, 2418–2427 (2010).</w:delText>
        </w:r>
      </w:del>
    </w:p>
    <w:p w14:paraId="0CD1AF2D" w14:textId="647E1731" w:rsidR="004E5032" w:rsidRPr="00341DC9" w:rsidDel="0051387C" w:rsidRDefault="004E5032">
      <w:pPr>
        <w:pStyle w:val="Bibliography"/>
        <w:spacing w:line="240" w:lineRule="auto"/>
        <w:rPr>
          <w:del w:id="905" w:author="Stuart Jenkins" w:date="2019-12-10T16:33:00Z"/>
          <w:sz w:val="21"/>
          <w:szCs w:val="21"/>
          <w:rPrChange w:id="906" w:author="Stuart Jenkins" w:date="2019-12-11T15:48:00Z">
            <w:rPr>
              <w:del w:id="907" w:author="Stuart Jenkins" w:date="2019-12-10T16:33:00Z"/>
            </w:rPr>
          </w:rPrChange>
        </w:rPr>
        <w:pPrChange w:id="908" w:author="Stuart Jenkins" w:date="2019-12-11T15:53:00Z">
          <w:pPr>
            <w:pStyle w:val="Bibliography"/>
          </w:pPr>
        </w:pPrChange>
      </w:pPr>
      <w:del w:id="909" w:author="Stuart Jenkins" w:date="2019-12-10T16:33:00Z">
        <w:r w:rsidRPr="00341DC9" w:rsidDel="0051387C">
          <w:rPr>
            <w:sz w:val="21"/>
            <w:szCs w:val="21"/>
            <w:rPrChange w:id="910" w:author="Stuart Jenkins" w:date="2019-12-11T15:48:00Z">
              <w:rPr/>
            </w:rPrChange>
          </w:rPr>
          <w:delText>15.</w:delText>
        </w:r>
        <w:r w:rsidRPr="00341DC9" w:rsidDel="0051387C">
          <w:rPr>
            <w:sz w:val="21"/>
            <w:szCs w:val="21"/>
            <w:rPrChange w:id="911" w:author="Stuart Jenkins" w:date="2019-12-11T15:48:00Z">
              <w:rPr/>
            </w:rPrChange>
          </w:rPr>
          <w:tab/>
          <w:delText xml:space="preserve">Allen, M. R. </w:delText>
        </w:r>
        <w:r w:rsidRPr="00341DC9" w:rsidDel="0051387C">
          <w:rPr>
            <w:i/>
            <w:iCs/>
            <w:sz w:val="21"/>
            <w:szCs w:val="21"/>
            <w:rPrChange w:id="912" w:author="Stuart Jenkins" w:date="2019-12-11T15:48:00Z">
              <w:rPr>
                <w:i/>
                <w:iCs/>
              </w:rPr>
            </w:rPrChange>
          </w:rPr>
          <w:delText>et al.</w:delText>
        </w:r>
        <w:r w:rsidRPr="00341DC9" w:rsidDel="0051387C">
          <w:rPr>
            <w:sz w:val="21"/>
            <w:szCs w:val="21"/>
            <w:rPrChange w:id="913" w:author="Stuart Jenkins" w:date="2019-12-11T15:48:00Z">
              <w:rPr/>
            </w:rPrChange>
          </w:rPr>
          <w:delText xml:space="preserve"> A solution to the misrepresentations of CO 2 -equivalent emissions of short-lived climate pollutants under ambitious mitigation. </w:delText>
        </w:r>
        <w:r w:rsidRPr="00341DC9" w:rsidDel="0051387C">
          <w:rPr>
            <w:i/>
            <w:iCs/>
            <w:sz w:val="21"/>
            <w:szCs w:val="21"/>
            <w:rPrChange w:id="914" w:author="Stuart Jenkins" w:date="2019-12-11T15:48:00Z">
              <w:rPr>
                <w:i/>
                <w:iCs/>
              </w:rPr>
            </w:rPrChange>
          </w:rPr>
          <w:delText>Npj Clim. Atmospheric Sci.</w:delText>
        </w:r>
        <w:r w:rsidRPr="00341DC9" w:rsidDel="0051387C">
          <w:rPr>
            <w:sz w:val="21"/>
            <w:szCs w:val="21"/>
            <w:rPrChange w:id="915" w:author="Stuart Jenkins" w:date="2019-12-11T15:48:00Z">
              <w:rPr/>
            </w:rPrChange>
          </w:rPr>
          <w:delText xml:space="preserve"> </w:delText>
        </w:r>
        <w:r w:rsidRPr="00341DC9" w:rsidDel="0051387C">
          <w:rPr>
            <w:b/>
            <w:bCs/>
            <w:sz w:val="21"/>
            <w:szCs w:val="21"/>
            <w:rPrChange w:id="916" w:author="Stuart Jenkins" w:date="2019-12-11T15:48:00Z">
              <w:rPr>
                <w:b/>
                <w:bCs/>
              </w:rPr>
            </w:rPrChange>
          </w:rPr>
          <w:delText>1</w:delText>
        </w:r>
        <w:r w:rsidRPr="00341DC9" w:rsidDel="0051387C">
          <w:rPr>
            <w:sz w:val="21"/>
            <w:szCs w:val="21"/>
            <w:rPrChange w:id="917" w:author="Stuart Jenkins" w:date="2019-12-11T15:48:00Z">
              <w:rPr/>
            </w:rPrChange>
          </w:rPr>
          <w:delText>, 16 (2018).</w:delText>
        </w:r>
      </w:del>
    </w:p>
    <w:p w14:paraId="633A11EF" w14:textId="2E80DCA8" w:rsidR="004E5032" w:rsidRPr="00341DC9" w:rsidDel="0051387C" w:rsidRDefault="004E5032">
      <w:pPr>
        <w:pStyle w:val="Bibliography"/>
        <w:spacing w:line="240" w:lineRule="auto"/>
        <w:rPr>
          <w:del w:id="918" w:author="Stuart Jenkins" w:date="2019-12-10T16:33:00Z"/>
          <w:sz w:val="21"/>
          <w:szCs w:val="21"/>
          <w:rPrChange w:id="919" w:author="Stuart Jenkins" w:date="2019-12-11T15:48:00Z">
            <w:rPr>
              <w:del w:id="920" w:author="Stuart Jenkins" w:date="2019-12-10T16:33:00Z"/>
            </w:rPr>
          </w:rPrChange>
        </w:rPr>
        <w:pPrChange w:id="921" w:author="Stuart Jenkins" w:date="2019-12-11T15:53:00Z">
          <w:pPr>
            <w:pStyle w:val="Bibliography"/>
          </w:pPr>
        </w:pPrChange>
      </w:pPr>
      <w:del w:id="922" w:author="Stuart Jenkins" w:date="2019-12-10T16:33:00Z">
        <w:r w:rsidRPr="00341DC9" w:rsidDel="0051387C">
          <w:rPr>
            <w:sz w:val="21"/>
            <w:szCs w:val="21"/>
            <w:rPrChange w:id="923" w:author="Stuart Jenkins" w:date="2019-12-11T15:48:00Z">
              <w:rPr/>
            </w:rPrChange>
          </w:rPr>
          <w:delText>16.</w:delText>
        </w:r>
        <w:r w:rsidRPr="00341DC9" w:rsidDel="0051387C">
          <w:rPr>
            <w:sz w:val="21"/>
            <w:szCs w:val="21"/>
            <w:rPrChange w:id="924" w:author="Stuart Jenkins" w:date="2019-12-11T15:48:00Z">
              <w:rPr/>
            </w:rPrChange>
          </w:rPr>
          <w:tab/>
          <w:delText xml:space="preserve">Friedlingstein Pierre. Carbon cycle feedbacks and future climate change. </w:delText>
        </w:r>
        <w:r w:rsidRPr="00341DC9" w:rsidDel="0051387C">
          <w:rPr>
            <w:i/>
            <w:iCs/>
            <w:sz w:val="21"/>
            <w:szCs w:val="21"/>
            <w:rPrChange w:id="925" w:author="Stuart Jenkins" w:date="2019-12-11T15:48:00Z">
              <w:rPr>
                <w:i/>
                <w:iCs/>
              </w:rPr>
            </w:rPrChange>
          </w:rPr>
          <w:delText>Philos. Trans. R. Soc. Math. Phys. Eng. Sci.</w:delText>
        </w:r>
        <w:r w:rsidRPr="00341DC9" w:rsidDel="0051387C">
          <w:rPr>
            <w:sz w:val="21"/>
            <w:szCs w:val="21"/>
            <w:rPrChange w:id="926" w:author="Stuart Jenkins" w:date="2019-12-11T15:48:00Z">
              <w:rPr/>
            </w:rPrChange>
          </w:rPr>
          <w:delText xml:space="preserve"> </w:delText>
        </w:r>
        <w:r w:rsidRPr="00341DC9" w:rsidDel="0051387C">
          <w:rPr>
            <w:b/>
            <w:bCs/>
            <w:sz w:val="21"/>
            <w:szCs w:val="21"/>
            <w:rPrChange w:id="927" w:author="Stuart Jenkins" w:date="2019-12-11T15:48:00Z">
              <w:rPr>
                <w:b/>
                <w:bCs/>
              </w:rPr>
            </w:rPrChange>
          </w:rPr>
          <w:delText>373</w:delText>
        </w:r>
        <w:r w:rsidRPr="00341DC9" w:rsidDel="0051387C">
          <w:rPr>
            <w:sz w:val="21"/>
            <w:szCs w:val="21"/>
            <w:rPrChange w:id="928" w:author="Stuart Jenkins" w:date="2019-12-11T15:48:00Z">
              <w:rPr/>
            </w:rPrChange>
          </w:rPr>
          <w:delText>, 20140421 (2015).</w:delText>
        </w:r>
      </w:del>
    </w:p>
    <w:p w14:paraId="45CEEDB1" w14:textId="0C718806" w:rsidR="004E5032" w:rsidRPr="00341DC9" w:rsidDel="0051387C" w:rsidRDefault="004E5032">
      <w:pPr>
        <w:pStyle w:val="Bibliography"/>
        <w:spacing w:line="240" w:lineRule="auto"/>
        <w:rPr>
          <w:del w:id="929" w:author="Stuart Jenkins" w:date="2019-12-10T16:33:00Z"/>
          <w:sz w:val="21"/>
          <w:szCs w:val="21"/>
          <w:rPrChange w:id="930" w:author="Stuart Jenkins" w:date="2019-12-11T15:48:00Z">
            <w:rPr>
              <w:del w:id="931" w:author="Stuart Jenkins" w:date="2019-12-10T16:33:00Z"/>
            </w:rPr>
          </w:rPrChange>
        </w:rPr>
        <w:pPrChange w:id="932" w:author="Stuart Jenkins" w:date="2019-12-11T15:53:00Z">
          <w:pPr>
            <w:pStyle w:val="Bibliography"/>
          </w:pPr>
        </w:pPrChange>
      </w:pPr>
      <w:del w:id="933" w:author="Stuart Jenkins" w:date="2019-12-10T16:33:00Z">
        <w:r w:rsidRPr="00341DC9" w:rsidDel="0051387C">
          <w:rPr>
            <w:sz w:val="21"/>
            <w:szCs w:val="21"/>
            <w:rPrChange w:id="934" w:author="Stuart Jenkins" w:date="2019-12-11T15:48:00Z">
              <w:rPr/>
            </w:rPrChange>
          </w:rPr>
          <w:delText>17.</w:delText>
        </w:r>
        <w:r w:rsidRPr="00341DC9" w:rsidDel="0051387C">
          <w:rPr>
            <w:sz w:val="21"/>
            <w:szCs w:val="21"/>
            <w:rPrChange w:id="935" w:author="Stuart Jenkins" w:date="2019-12-11T15:48:00Z">
              <w:rPr/>
            </w:rPrChange>
          </w:rPr>
          <w:tab/>
          <w:delText xml:space="preserve">Myhre, G. </w:delText>
        </w:r>
        <w:r w:rsidRPr="00341DC9" w:rsidDel="0051387C">
          <w:rPr>
            <w:i/>
            <w:iCs/>
            <w:sz w:val="21"/>
            <w:szCs w:val="21"/>
            <w:rPrChange w:id="936" w:author="Stuart Jenkins" w:date="2019-12-11T15:48:00Z">
              <w:rPr>
                <w:i/>
                <w:iCs/>
              </w:rPr>
            </w:rPrChange>
          </w:rPr>
          <w:delText>et al.</w:delText>
        </w:r>
        <w:r w:rsidRPr="00341DC9" w:rsidDel="0051387C">
          <w:rPr>
            <w:sz w:val="21"/>
            <w:szCs w:val="21"/>
            <w:rPrChange w:id="937" w:author="Stuart Jenkins" w:date="2019-12-11T15:48:00Z">
              <w:rPr/>
            </w:rPrChange>
          </w:rPr>
          <w:delText xml:space="preserve"> </w:delText>
        </w:r>
        <w:r w:rsidRPr="00341DC9" w:rsidDel="0051387C">
          <w:rPr>
            <w:i/>
            <w:iCs/>
            <w:sz w:val="21"/>
            <w:szCs w:val="21"/>
            <w:rPrChange w:id="938" w:author="Stuart Jenkins" w:date="2019-12-11T15:48:00Z">
              <w:rPr>
                <w:i/>
                <w:iCs/>
              </w:rPr>
            </w:rPrChange>
          </w:rPr>
          <w:delText>Chapter 8--Anthropogenic and Natural Radiative Forcing, In IPCC AR5 WG1 - The Physical Science Basis.</w:delText>
        </w:r>
        <w:r w:rsidRPr="00341DC9" w:rsidDel="0051387C">
          <w:rPr>
            <w:sz w:val="21"/>
            <w:szCs w:val="21"/>
            <w:rPrChange w:id="939" w:author="Stuart Jenkins" w:date="2019-12-11T15:48:00Z">
              <w:rPr/>
            </w:rPrChange>
          </w:rPr>
          <w:delText xml:space="preserve"> 82 (2013).</w:delText>
        </w:r>
      </w:del>
    </w:p>
    <w:p w14:paraId="2E818069" w14:textId="72D8EF87" w:rsidR="004E5032" w:rsidRPr="00341DC9" w:rsidDel="0051387C" w:rsidRDefault="004E5032">
      <w:pPr>
        <w:pStyle w:val="Bibliography"/>
        <w:spacing w:line="240" w:lineRule="auto"/>
        <w:rPr>
          <w:del w:id="940" w:author="Stuart Jenkins" w:date="2019-12-10T16:33:00Z"/>
          <w:sz w:val="21"/>
          <w:szCs w:val="21"/>
          <w:rPrChange w:id="941" w:author="Stuart Jenkins" w:date="2019-12-11T15:48:00Z">
            <w:rPr>
              <w:del w:id="942" w:author="Stuart Jenkins" w:date="2019-12-10T16:33:00Z"/>
            </w:rPr>
          </w:rPrChange>
        </w:rPr>
        <w:pPrChange w:id="943" w:author="Stuart Jenkins" w:date="2019-12-11T15:53:00Z">
          <w:pPr>
            <w:pStyle w:val="Bibliography"/>
          </w:pPr>
        </w:pPrChange>
      </w:pPr>
      <w:del w:id="944" w:author="Stuart Jenkins" w:date="2019-12-10T16:33:00Z">
        <w:r w:rsidRPr="00341DC9" w:rsidDel="0051387C">
          <w:rPr>
            <w:sz w:val="21"/>
            <w:szCs w:val="21"/>
            <w:rPrChange w:id="945" w:author="Stuart Jenkins" w:date="2019-12-11T15:48:00Z">
              <w:rPr/>
            </w:rPrChange>
          </w:rPr>
          <w:delText>18.</w:delText>
        </w:r>
        <w:r w:rsidRPr="00341DC9" w:rsidDel="0051387C">
          <w:rPr>
            <w:sz w:val="21"/>
            <w:szCs w:val="21"/>
            <w:rPrChange w:id="946" w:author="Stuart Jenkins" w:date="2019-12-11T15:48:00Z">
              <w:rPr/>
            </w:rPrChange>
          </w:rPr>
          <w:tab/>
          <w:delText xml:space="preserve">Allen et al. </w:delText>
        </w:r>
        <w:r w:rsidRPr="00341DC9" w:rsidDel="0051387C">
          <w:rPr>
            <w:i/>
            <w:iCs/>
            <w:sz w:val="21"/>
            <w:szCs w:val="21"/>
            <w:rPrChange w:id="947" w:author="Stuart Jenkins" w:date="2019-12-11T15:48:00Z">
              <w:rPr>
                <w:i/>
                <w:iCs/>
              </w:rPr>
            </w:rPrChange>
          </w:rPr>
          <w:delText>Chapter 1: Framing and Context. In: Special Report on the Global Warming of 1.5</w:delText>
        </w:r>
        <w:r w:rsidRPr="00341DC9" w:rsidDel="0051387C">
          <w:rPr>
            <w:rFonts w:ascii="Cambria Math" w:hAnsi="Cambria Math" w:cs="Cambria Math" w:hint="eastAsia"/>
            <w:i/>
            <w:iCs/>
            <w:sz w:val="21"/>
            <w:szCs w:val="21"/>
            <w:rPrChange w:id="948" w:author="Stuart Jenkins" w:date="2019-12-11T15:48:00Z">
              <w:rPr>
                <w:rFonts w:ascii="Cambria Math" w:hAnsi="Cambria Math" w:cs="Cambria Math" w:hint="eastAsia"/>
                <w:i/>
                <w:iCs/>
              </w:rPr>
            </w:rPrChange>
          </w:rPr>
          <w:delText>℃</w:delText>
        </w:r>
        <w:r w:rsidRPr="00341DC9" w:rsidDel="0051387C">
          <w:rPr>
            <w:i/>
            <w:iCs/>
            <w:sz w:val="21"/>
            <w:szCs w:val="21"/>
            <w:rPrChange w:id="949" w:author="Stuart Jenkins" w:date="2019-12-11T15:48:00Z">
              <w:rPr>
                <w:i/>
                <w:iCs/>
              </w:rPr>
            </w:rPrChange>
          </w:rPr>
          <w:delText>.</w:delText>
        </w:r>
        <w:r w:rsidRPr="00341DC9" w:rsidDel="0051387C">
          <w:rPr>
            <w:sz w:val="21"/>
            <w:szCs w:val="21"/>
            <w:rPrChange w:id="950" w:author="Stuart Jenkins" w:date="2019-12-11T15:48:00Z">
              <w:rPr/>
            </w:rPrChange>
          </w:rPr>
          <w:delText xml:space="preserve"> (2018).</w:delText>
        </w:r>
      </w:del>
    </w:p>
    <w:p w14:paraId="3927FF35" w14:textId="69D21E26" w:rsidR="004E5032" w:rsidRPr="00341DC9" w:rsidDel="0051387C" w:rsidRDefault="004E5032">
      <w:pPr>
        <w:pStyle w:val="Bibliography"/>
        <w:spacing w:line="240" w:lineRule="auto"/>
        <w:rPr>
          <w:del w:id="951" w:author="Stuart Jenkins" w:date="2019-12-10T16:33:00Z"/>
          <w:sz w:val="21"/>
          <w:szCs w:val="21"/>
          <w:rPrChange w:id="952" w:author="Stuart Jenkins" w:date="2019-12-11T15:48:00Z">
            <w:rPr>
              <w:del w:id="953" w:author="Stuart Jenkins" w:date="2019-12-10T16:33:00Z"/>
            </w:rPr>
          </w:rPrChange>
        </w:rPr>
        <w:pPrChange w:id="954" w:author="Stuart Jenkins" w:date="2019-12-11T15:53:00Z">
          <w:pPr>
            <w:pStyle w:val="Bibliography"/>
          </w:pPr>
        </w:pPrChange>
      </w:pPr>
      <w:del w:id="955" w:author="Stuart Jenkins" w:date="2019-12-10T16:33:00Z">
        <w:r w:rsidRPr="00341DC9" w:rsidDel="0051387C">
          <w:rPr>
            <w:sz w:val="21"/>
            <w:szCs w:val="21"/>
            <w:rPrChange w:id="956" w:author="Stuart Jenkins" w:date="2019-12-11T15:48:00Z">
              <w:rPr/>
            </w:rPrChange>
          </w:rPr>
          <w:delText>19.</w:delText>
        </w:r>
        <w:r w:rsidRPr="00341DC9" w:rsidDel="0051387C">
          <w:rPr>
            <w:sz w:val="21"/>
            <w:szCs w:val="21"/>
            <w:rPrChange w:id="957" w:author="Stuart Jenkins" w:date="2019-12-11T15:48:00Z">
              <w:rPr/>
            </w:rPrChange>
          </w:rPr>
          <w:tab/>
          <w:delText xml:space="preserve">Matthews, H. D. &amp; Zickfeld, K. Climate response to zeroed emissions of greenhouse gases and aerosols. </w:delText>
        </w:r>
        <w:r w:rsidRPr="00341DC9" w:rsidDel="0051387C">
          <w:rPr>
            <w:i/>
            <w:iCs/>
            <w:sz w:val="21"/>
            <w:szCs w:val="21"/>
            <w:rPrChange w:id="958" w:author="Stuart Jenkins" w:date="2019-12-11T15:48:00Z">
              <w:rPr>
                <w:i/>
                <w:iCs/>
              </w:rPr>
            </w:rPrChange>
          </w:rPr>
          <w:delText>Nat. Clim. Change</w:delText>
        </w:r>
        <w:r w:rsidRPr="00341DC9" w:rsidDel="0051387C">
          <w:rPr>
            <w:sz w:val="21"/>
            <w:szCs w:val="21"/>
            <w:rPrChange w:id="959" w:author="Stuart Jenkins" w:date="2019-12-11T15:48:00Z">
              <w:rPr/>
            </w:rPrChange>
          </w:rPr>
          <w:delText xml:space="preserve"> </w:delText>
        </w:r>
        <w:r w:rsidRPr="00341DC9" w:rsidDel="0051387C">
          <w:rPr>
            <w:b/>
            <w:bCs/>
            <w:sz w:val="21"/>
            <w:szCs w:val="21"/>
            <w:rPrChange w:id="960" w:author="Stuart Jenkins" w:date="2019-12-11T15:48:00Z">
              <w:rPr>
                <w:b/>
                <w:bCs/>
              </w:rPr>
            </w:rPrChange>
          </w:rPr>
          <w:delText>2</w:delText>
        </w:r>
        <w:r w:rsidRPr="00341DC9" w:rsidDel="0051387C">
          <w:rPr>
            <w:sz w:val="21"/>
            <w:szCs w:val="21"/>
            <w:rPrChange w:id="961" w:author="Stuart Jenkins" w:date="2019-12-11T15:48:00Z">
              <w:rPr/>
            </w:rPrChange>
          </w:rPr>
          <w:delText>, 338–341 (2012).</w:delText>
        </w:r>
      </w:del>
    </w:p>
    <w:p w14:paraId="4E765D89" w14:textId="40D7F328" w:rsidR="004E5032" w:rsidRPr="00341DC9" w:rsidDel="0051387C" w:rsidRDefault="004E5032">
      <w:pPr>
        <w:pStyle w:val="Bibliography"/>
        <w:spacing w:line="240" w:lineRule="auto"/>
        <w:rPr>
          <w:del w:id="962" w:author="Stuart Jenkins" w:date="2019-12-10T16:33:00Z"/>
          <w:sz w:val="21"/>
          <w:szCs w:val="21"/>
          <w:rPrChange w:id="963" w:author="Stuart Jenkins" w:date="2019-12-11T15:48:00Z">
            <w:rPr>
              <w:del w:id="964" w:author="Stuart Jenkins" w:date="2019-12-10T16:33:00Z"/>
            </w:rPr>
          </w:rPrChange>
        </w:rPr>
        <w:pPrChange w:id="965" w:author="Stuart Jenkins" w:date="2019-12-11T15:53:00Z">
          <w:pPr>
            <w:pStyle w:val="Bibliography"/>
          </w:pPr>
        </w:pPrChange>
      </w:pPr>
      <w:del w:id="966" w:author="Stuart Jenkins" w:date="2019-12-10T16:33:00Z">
        <w:r w:rsidRPr="00341DC9" w:rsidDel="0051387C">
          <w:rPr>
            <w:sz w:val="21"/>
            <w:szCs w:val="21"/>
            <w:rPrChange w:id="967" w:author="Stuart Jenkins" w:date="2019-12-11T15:48:00Z">
              <w:rPr/>
            </w:rPrChange>
          </w:rPr>
          <w:delText>20.</w:delText>
        </w:r>
        <w:r w:rsidRPr="00341DC9" w:rsidDel="0051387C">
          <w:rPr>
            <w:sz w:val="21"/>
            <w:szCs w:val="21"/>
            <w:rPrChange w:id="968" w:author="Stuart Jenkins" w:date="2019-12-11T15:48:00Z">
              <w:rPr/>
            </w:rPrChange>
          </w:rPr>
          <w:tab/>
          <w:delText xml:space="preserve">Stevens, B. Rethinking the Lower Bound on Aerosol Radiative Forcing. </w:delText>
        </w:r>
        <w:r w:rsidRPr="00341DC9" w:rsidDel="0051387C">
          <w:rPr>
            <w:i/>
            <w:iCs/>
            <w:sz w:val="21"/>
            <w:szCs w:val="21"/>
            <w:rPrChange w:id="969" w:author="Stuart Jenkins" w:date="2019-12-11T15:48:00Z">
              <w:rPr>
                <w:i/>
                <w:iCs/>
              </w:rPr>
            </w:rPrChange>
          </w:rPr>
          <w:delText>J. Clim.</w:delText>
        </w:r>
        <w:r w:rsidRPr="00341DC9" w:rsidDel="0051387C">
          <w:rPr>
            <w:sz w:val="21"/>
            <w:szCs w:val="21"/>
            <w:rPrChange w:id="970" w:author="Stuart Jenkins" w:date="2019-12-11T15:48:00Z">
              <w:rPr/>
            </w:rPrChange>
          </w:rPr>
          <w:delText xml:space="preserve"> </w:delText>
        </w:r>
        <w:r w:rsidRPr="00341DC9" w:rsidDel="0051387C">
          <w:rPr>
            <w:b/>
            <w:bCs/>
            <w:sz w:val="21"/>
            <w:szCs w:val="21"/>
            <w:rPrChange w:id="971" w:author="Stuart Jenkins" w:date="2019-12-11T15:48:00Z">
              <w:rPr>
                <w:b/>
                <w:bCs/>
              </w:rPr>
            </w:rPrChange>
          </w:rPr>
          <w:delText>28</w:delText>
        </w:r>
        <w:r w:rsidRPr="00341DC9" w:rsidDel="0051387C">
          <w:rPr>
            <w:sz w:val="21"/>
            <w:szCs w:val="21"/>
            <w:rPrChange w:id="972" w:author="Stuart Jenkins" w:date="2019-12-11T15:48:00Z">
              <w:rPr/>
            </w:rPrChange>
          </w:rPr>
          <w:delText>, 4794–4819 (2015).</w:delText>
        </w:r>
      </w:del>
    </w:p>
    <w:p w14:paraId="2DEF1CF9" w14:textId="30213FF9" w:rsidR="004E5032" w:rsidRPr="00341DC9" w:rsidDel="0051387C" w:rsidRDefault="004E5032">
      <w:pPr>
        <w:pStyle w:val="Bibliography"/>
        <w:spacing w:line="240" w:lineRule="auto"/>
        <w:rPr>
          <w:del w:id="973" w:author="Stuart Jenkins" w:date="2019-12-10T16:33:00Z"/>
          <w:sz w:val="21"/>
          <w:szCs w:val="21"/>
          <w:rPrChange w:id="974" w:author="Stuart Jenkins" w:date="2019-12-11T15:48:00Z">
            <w:rPr>
              <w:del w:id="975" w:author="Stuart Jenkins" w:date="2019-12-10T16:33:00Z"/>
            </w:rPr>
          </w:rPrChange>
        </w:rPr>
        <w:pPrChange w:id="976" w:author="Stuart Jenkins" w:date="2019-12-11T15:53:00Z">
          <w:pPr>
            <w:pStyle w:val="Bibliography"/>
          </w:pPr>
        </w:pPrChange>
      </w:pPr>
      <w:del w:id="977" w:author="Stuart Jenkins" w:date="2019-12-10T16:33:00Z">
        <w:r w:rsidRPr="00341DC9" w:rsidDel="0051387C">
          <w:rPr>
            <w:sz w:val="21"/>
            <w:szCs w:val="21"/>
            <w:rPrChange w:id="978" w:author="Stuart Jenkins" w:date="2019-12-11T15:48:00Z">
              <w:rPr/>
            </w:rPrChange>
          </w:rPr>
          <w:delText>21.</w:delText>
        </w:r>
        <w:r w:rsidRPr="00341DC9" w:rsidDel="0051387C">
          <w:rPr>
            <w:sz w:val="21"/>
            <w:szCs w:val="21"/>
            <w:rPrChange w:id="979" w:author="Stuart Jenkins" w:date="2019-12-11T15:48:00Z">
              <w:rPr/>
            </w:rPrChange>
          </w:rPr>
          <w:tab/>
          <w:delText xml:space="preserve">Haustein, K. </w:delText>
        </w:r>
        <w:r w:rsidRPr="00341DC9" w:rsidDel="0051387C">
          <w:rPr>
            <w:i/>
            <w:iCs/>
            <w:sz w:val="21"/>
            <w:szCs w:val="21"/>
            <w:rPrChange w:id="980" w:author="Stuart Jenkins" w:date="2019-12-11T15:48:00Z">
              <w:rPr>
                <w:i/>
                <w:iCs/>
              </w:rPr>
            </w:rPrChange>
          </w:rPr>
          <w:delText>et al.</w:delText>
        </w:r>
        <w:r w:rsidRPr="00341DC9" w:rsidDel="0051387C">
          <w:rPr>
            <w:sz w:val="21"/>
            <w:szCs w:val="21"/>
            <w:rPrChange w:id="981" w:author="Stuart Jenkins" w:date="2019-12-11T15:48:00Z">
              <w:rPr/>
            </w:rPrChange>
          </w:rPr>
          <w:delText xml:space="preserve"> A real-time Global Warming Index. </w:delText>
        </w:r>
        <w:r w:rsidRPr="00341DC9" w:rsidDel="0051387C">
          <w:rPr>
            <w:i/>
            <w:iCs/>
            <w:sz w:val="21"/>
            <w:szCs w:val="21"/>
            <w:rPrChange w:id="982" w:author="Stuart Jenkins" w:date="2019-12-11T15:48:00Z">
              <w:rPr>
                <w:i/>
                <w:iCs/>
              </w:rPr>
            </w:rPrChange>
          </w:rPr>
          <w:delText>Sci. Rep.</w:delText>
        </w:r>
        <w:r w:rsidRPr="00341DC9" w:rsidDel="0051387C">
          <w:rPr>
            <w:sz w:val="21"/>
            <w:szCs w:val="21"/>
            <w:rPrChange w:id="983" w:author="Stuart Jenkins" w:date="2019-12-11T15:48:00Z">
              <w:rPr/>
            </w:rPrChange>
          </w:rPr>
          <w:delText xml:space="preserve"> </w:delText>
        </w:r>
        <w:r w:rsidRPr="00341DC9" w:rsidDel="0051387C">
          <w:rPr>
            <w:b/>
            <w:bCs/>
            <w:sz w:val="21"/>
            <w:szCs w:val="21"/>
            <w:rPrChange w:id="984" w:author="Stuart Jenkins" w:date="2019-12-11T15:48:00Z">
              <w:rPr>
                <w:b/>
                <w:bCs/>
              </w:rPr>
            </w:rPrChange>
          </w:rPr>
          <w:delText>7</w:delText>
        </w:r>
        <w:r w:rsidRPr="00341DC9" w:rsidDel="0051387C">
          <w:rPr>
            <w:sz w:val="21"/>
            <w:szCs w:val="21"/>
            <w:rPrChange w:id="985" w:author="Stuart Jenkins" w:date="2019-12-11T15:48:00Z">
              <w:rPr/>
            </w:rPrChange>
          </w:rPr>
          <w:delText>, 15417 (2017).</w:delText>
        </w:r>
      </w:del>
    </w:p>
    <w:p w14:paraId="49374BE1" w14:textId="0E4EA552" w:rsidR="004E5032" w:rsidRPr="00341DC9" w:rsidDel="0051387C" w:rsidRDefault="004E5032">
      <w:pPr>
        <w:pStyle w:val="Bibliography"/>
        <w:spacing w:line="240" w:lineRule="auto"/>
        <w:rPr>
          <w:del w:id="986" w:author="Stuart Jenkins" w:date="2019-12-10T16:33:00Z"/>
          <w:sz w:val="21"/>
          <w:szCs w:val="21"/>
          <w:rPrChange w:id="987" w:author="Stuart Jenkins" w:date="2019-12-11T15:48:00Z">
            <w:rPr>
              <w:del w:id="988" w:author="Stuart Jenkins" w:date="2019-12-10T16:33:00Z"/>
            </w:rPr>
          </w:rPrChange>
        </w:rPr>
        <w:pPrChange w:id="989" w:author="Stuart Jenkins" w:date="2019-12-11T15:53:00Z">
          <w:pPr>
            <w:pStyle w:val="Bibliography"/>
          </w:pPr>
        </w:pPrChange>
      </w:pPr>
      <w:del w:id="990" w:author="Stuart Jenkins" w:date="2019-12-10T16:33:00Z">
        <w:r w:rsidRPr="00341DC9" w:rsidDel="0051387C">
          <w:rPr>
            <w:sz w:val="21"/>
            <w:szCs w:val="21"/>
            <w:rPrChange w:id="991" w:author="Stuart Jenkins" w:date="2019-12-11T15:48:00Z">
              <w:rPr/>
            </w:rPrChange>
          </w:rPr>
          <w:delText>22.</w:delText>
        </w:r>
        <w:r w:rsidRPr="00341DC9" w:rsidDel="0051387C">
          <w:rPr>
            <w:sz w:val="21"/>
            <w:szCs w:val="21"/>
            <w:rPrChange w:id="992" w:author="Stuart Jenkins" w:date="2019-12-11T15:48:00Z">
              <w:rPr/>
            </w:rPrChange>
          </w:rPr>
          <w:tab/>
          <w:delText xml:space="preserve">Collins, M. </w:delText>
        </w:r>
        <w:r w:rsidRPr="00341DC9" w:rsidDel="0051387C">
          <w:rPr>
            <w:i/>
            <w:iCs/>
            <w:sz w:val="21"/>
            <w:szCs w:val="21"/>
            <w:rPrChange w:id="993" w:author="Stuart Jenkins" w:date="2019-12-11T15:48:00Z">
              <w:rPr>
                <w:i/>
                <w:iCs/>
              </w:rPr>
            </w:rPrChange>
          </w:rPr>
          <w:delText>et al.</w:delText>
        </w:r>
        <w:r w:rsidRPr="00341DC9" w:rsidDel="0051387C">
          <w:rPr>
            <w:sz w:val="21"/>
            <w:szCs w:val="21"/>
            <w:rPrChange w:id="994" w:author="Stuart Jenkins" w:date="2019-12-11T15:48:00Z">
              <w:rPr/>
            </w:rPrChange>
          </w:rPr>
          <w:delText xml:space="preserve"> Long-term Climate Change: Projections, Commitments and Irreversibility. 108.</w:delText>
        </w:r>
      </w:del>
    </w:p>
    <w:p w14:paraId="1CB3F925" w14:textId="646F08CD" w:rsidR="003939C3" w:rsidDel="00463C32" w:rsidRDefault="00891890">
      <w:pPr>
        <w:pStyle w:val="Bibliography"/>
        <w:spacing w:line="240" w:lineRule="auto"/>
        <w:rPr>
          <w:del w:id="995" w:author="Stuart Jenkins" w:date="2019-12-10T14:32:00Z"/>
        </w:rPr>
        <w:pPrChange w:id="996" w:author="Stuart Jenkins" w:date="2019-12-11T15:53:00Z">
          <w:pPr>
            <w:pStyle w:val="Bibliography"/>
          </w:pPr>
        </w:pPrChange>
      </w:pPr>
      <w:r w:rsidRPr="004C7A4A">
        <w:rPr>
          <w:sz w:val="21"/>
          <w:szCs w:val="21"/>
          <w:rPrChange w:id="997" w:author="Stuart Jenkins" w:date="2019-12-10T15:38:00Z">
            <w:rPr/>
          </w:rPrChange>
        </w:rPr>
        <w:fldChar w:fldCharType="end"/>
      </w:r>
    </w:p>
    <w:p w14:paraId="0061AB32" w14:textId="3DF14421" w:rsidR="00463C32" w:rsidRDefault="00463C32">
      <w:pPr>
        <w:pStyle w:val="Bibliography"/>
        <w:spacing w:line="240" w:lineRule="auto"/>
        <w:rPr>
          <w:ins w:id="998" w:author="Stuart Jenkins" w:date="2019-12-10T14:33:00Z"/>
        </w:rPr>
        <w:pPrChange w:id="999" w:author="Stuart Jenkins" w:date="2019-12-11T15:53:00Z">
          <w:pPr/>
        </w:pPrChange>
      </w:pPr>
    </w:p>
    <w:p w14:paraId="6BCF6AD9" w14:textId="77777777" w:rsidR="00463C32" w:rsidRPr="00463C32" w:rsidRDefault="00463C32">
      <w:pPr>
        <w:rPr>
          <w:ins w:id="1000" w:author="Stuart Jenkins" w:date="2019-12-10T14:33:00Z"/>
          <w:rPrChange w:id="1001" w:author="Stuart Jenkins" w:date="2019-12-10T14:33:00Z">
            <w:rPr>
              <w:ins w:id="1002" w:author="Stuart Jenkins" w:date="2019-12-10T14:33:00Z"/>
            </w:rPr>
          </w:rPrChange>
        </w:rPr>
        <w:pPrChange w:id="1003" w:author="Stuart Jenkins" w:date="2019-12-10T14:33:00Z">
          <w:pPr>
            <w:pStyle w:val="Bibliography"/>
          </w:pPr>
        </w:pPrChange>
      </w:pPr>
    </w:p>
    <w:p w14:paraId="5742E260" w14:textId="0F42EC4A" w:rsidR="007628C3" w:rsidDel="00463C32" w:rsidRDefault="003939C3" w:rsidP="00463C32">
      <w:pPr>
        <w:pStyle w:val="Bibliography"/>
        <w:ind w:left="0" w:firstLine="0"/>
        <w:rPr>
          <w:del w:id="1004" w:author="Stuart Jenkins" w:date="2019-12-10T14:32:00Z"/>
        </w:rPr>
      </w:pPr>
      <w:del w:id="1005" w:author="Stuart Jenkins" w:date="2019-12-10T14:32:00Z">
        <w:r w:rsidRPr="0045212B" w:rsidDel="00463C32">
          <w:br w:type="page"/>
        </w:r>
      </w:del>
    </w:p>
    <w:p w14:paraId="156F8443" w14:textId="7231CCB6" w:rsidR="00463C32" w:rsidRDefault="00463C32" w:rsidP="00463C32">
      <w:pPr>
        <w:rPr>
          <w:ins w:id="1006" w:author="Stuart Jenkins" w:date="2019-12-10T14:33:00Z"/>
          <w:lang w:eastAsia="en-US"/>
        </w:rPr>
      </w:pPr>
    </w:p>
    <w:p w14:paraId="7B87622B" w14:textId="13CDF5CC" w:rsidR="00463C32" w:rsidRDefault="00463C32" w:rsidP="00463C32">
      <w:pPr>
        <w:rPr>
          <w:ins w:id="1007" w:author="Stuart Jenkins" w:date="2019-12-10T14:33:00Z"/>
          <w:lang w:eastAsia="en-US"/>
        </w:rPr>
      </w:pPr>
    </w:p>
    <w:p w14:paraId="5F5B556B" w14:textId="4DE8E08F" w:rsidR="00463C32" w:rsidRDefault="00463C32" w:rsidP="00463C32">
      <w:pPr>
        <w:rPr>
          <w:ins w:id="1008" w:author="Stuart Jenkins" w:date="2019-12-10T14:33:00Z"/>
          <w:lang w:eastAsia="en-US"/>
        </w:rPr>
      </w:pPr>
    </w:p>
    <w:p w14:paraId="79FB9CFF" w14:textId="44C2D4AD" w:rsidR="00463C32" w:rsidRDefault="00463C32" w:rsidP="00463C32">
      <w:pPr>
        <w:rPr>
          <w:ins w:id="1009" w:author="Stuart Jenkins" w:date="2019-12-10T14:33:00Z"/>
          <w:lang w:eastAsia="en-US"/>
        </w:rPr>
      </w:pPr>
    </w:p>
    <w:p w14:paraId="0165DC60" w14:textId="3BC3F517" w:rsidR="00463C32" w:rsidRDefault="00463C32" w:rsidP="00463C32">
      <w:pPr>
        <w:rPr>
          <w:ins w:id="1010" w:author="Stuart Jenkins" w:date="2019-12-10T14:33:00Z"/>
          <w:lang w:eastAsia="en-US"/>
        </w:rPr>
      </w:pPr>
    </w:p>
    <w:p w14:paraId="04F9EFAF" w14:textId="036CD123" w:rsidR="00463C32" w:rsidRDefault="00463C32" w:rsidP="00463C32">
      <w:pPr>
        <w:rPr>
          <w:ins w:id="1011" w:author="Stuart Jenkins" w:date="2019-12-10T14:33:00Z"/>
          <w:lang w:eastAsia="en-US"/>
        </w:rPr>
      </w:pPr>
    </w:p>
    <w:p w14:paraId="009FE6EA" w14:textId="2BA9EE13" w:rsidR="00740BA0" w:rsidRDefault="00740BA0">
      <w:pPr>
        <w:rPr>
          <w:ins w:id="1012" w:author="Stuart Jenkins" w:date="2019-12-10T14:39:00Z"/>
          <w:lang w:eastAsia="en-US"/>
        </w:rPr>
      </w:pPr>
      <w:ins w:id="1013" w:author="Stuart Jenkins" w:date="2019-12-10T14:39:00Z">
        <w:r>
          <w:rPr>
            <w:lang w:eastAsia="en-US"/>
          </w:rPr>
          <w:br w:type="page"/>
        </w:r>
      </w:ins>
    </w:p>
    <w:p w14:paraId="311F26CB" w14:textId="4C6D9150" w:rsidR="00463C32" w:rsidRPr="00740BA0" w:rsidRDefault="00740BA0" w:rsidP="00A670BF">
      <w:pPr>
        <w:rPr>
          <w:ins w:id="1014" w:author="Stuart Jenkins" w:date="2019-12-10T14:33:00Z"/>
          <w:rFonts w:asciiTheme="minorHAnsi" w:hAnsiTheme="minorHAnsi" w:cstheme="minorHAnsi"/>
          <w:lang w:eastAsia="en-US"/>
          <w:rPrChange w:id="1015" w:author="Stuart Jenkins" w:date="2019-12-10T14:39:00Z">
            <w:rPr>
              <w:ins w:id="1016" w:author="Stuart Jenkins" w:date="2019-12-10T14:33:00Z"/>
            </w:rPr>
          </w:rPrChange>
        </w:rPr>
      </w:pPr>
      <w:ins w:id="1017" w:author="Stuart Jenkins" w:date="2019-12-10T14:40:00Z">
        <w:r>
          <w:rPr>
            <w:rFonts w:asciiTheme="minorHAnsi" w:hAnsiTheme="minorHAnsi" w:cstheme="minorHAnsi"/>
            <w:noProof/>
            <w:lang w:eastAsia="en-US"/>
          </w:rPr>
          <w:lastRenderedPageBreak/>
          <w:drawing>
            <wp:inline distT="0" distB="0" distL="0" distR="0" wp14:anchorId="226C8447" wp14:editId="653AD820">
              <wp:extent cx="6184900" cy="5563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final.pdf"/>
                      <pic:cNvPicPr/>
                    </pic:nvPicPr>
                    <pic:blipFill>
                      <a:blip r:embed="rId8">
                        <a:extLst>
                          <a:ext uri="{28A0092B-C50C-407E-A947-70E740481C1C}">
                            <a14:useLocalDpi xmlns:a14="http://schemas.microsoft.com/office/drawing/2010/main" val="0"/>
                          </a:ext>
                        </a:extLst>
                      </a:blip>
                      <a:stretch>
                        <a:fillRect/>
                      </a:stretch>
                    </pic:blipFill>
                    <pic:spPr>
                      <a:xfrm>
                        <a:off x="0" y="0"/>
                        <a:ext cx="6184900" cy="5563870"/>
                      </a:xfrm>
                      <a:prstGeom prst="rect">
                        <a:avLst/>
                      </a:prstGeom>
                    </pic:spPr>
                  </pic:pic>
                </a:graphicData>
              </a:graphic>
            </wp:inline>
          </w:drawing>
        </w:r>
      </w:ins>
    </w:p>
    <w:p w14:paraId="02BE7FD5" w14:textId="1D822423" w:rsidR="00702F9E" w:rsidDel="00740BA0" w:rsidRDefault="00702F9E" w:rsidP="00463C32">
      <w:pPr>
        <w:pStyle w:val="Bibliography"/>
        <w:ind w:left="0" w:firstLine="0"/>
        <w:rPr>
          <w:del w:id="1018" w:author="Stuart Jenkins" w:date="2019-12-10T14:33:00Z"/>
        </w:rPr>
      </w:pPr>
      <w:del w:id="1019" w:author="Stuart Jenkins" w:date="2019-12-10T14:32:00Z">
        <w:r w:rsidRPr="0045212B" w:rsidDel="00463C32">
          <w:rPr>
            <w:noProof/>
          </w:rPr>
          <w:drawing>
            <wp:anchor distT="0" distB="0" distL="114300" distR="114300" simplePos="0" relativeHeight="251685888" behindDoc="1" locked="0" layoutInCell="1" allowOverlap="1" wp14:anchorId="0D447E29" wp14:editId="016955B8">
              <wp:simplePos x="0" y="0"/>
              <wp:positionH relativeFrom="column">
                <wp:posOffset>-584200</wp:posOffset>
              </wp:positionH>
              <wp:positionV relativeFrom="page">
                <wp:posOffset>-512233</wp:posOffset>
              </wp:positionV>
              <wp:extent cx="7315200" cy="975405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1.pdf"/>
                      <pic:cNvPicPr/>
                    </pic:nvPicPr>
                    <pic:blipFill>
                      <a:blip r:embed="rId9">
                        <a:extLst>
                          <a:ext uri="{28A0092B-C50C-407E-A947-70E740481C1C}">
                            <a14:useLocalDpi xmlns:a14="http://schemas.microsoft.com/office/drawing/2010/main" val="0"/>
                          </a:ext>
                        </a:extLst>
                      </a:blip>
                      <a:stretch>
                        <a:fillRect/>
                      </a:stretch>
                    </pic:blipFill>
                    <pic:spPr>
                      <a:xfrm>
                        <a:off x="0" y="0"/>
                        <a:ext cx="7315200" cy="9754057"/>
                      </a:xfrm>
                      <a:prstGeom prst="rect">
                        <a:avLst/>
                      </a:prstGeom>
                    </pic:spPr>
                  </pic:pic>
                </a:graphicData>
              </a:graphic>
              <wp14:sizeRelH relativeFrom="page">
                <wp14:pctWidth>0</wp14:pctWidth>
              </wp14:sizeRelH>
              <wp14:sizeRelV relativeFrom="page">
                <wp14:pctHeight>0</wp14:pctHeight>
              </wp14:sizeRelV>
            </wp:anchor>
          </w:drawing>
        </w:r>
      </w:del>
    </w:p>
    <w:p w14:paraId="24B10465" w14:textId="2DCDAE90" w:rsidR="00740BA0" w:rsidRPr="00740BA0" w:rsidRDefault="00740BA0" w:rsidP="00A670BF">
      <w:pPr>
        <w:rPr>
          <w:ins w:id="1020" w:author="Stuart Jenkins" w:date="2019-12-10T14:40:00Z"/>
          <w:lang w:eastAsia="en-US"/>
          <w:rPrChange w:id="1021" w:author="Stuart Jenkins" w:date="2019-12-10T14:40:00Z">
            <w:rPr>
              <w:ins w:id="1022" w:author="Stuart Jenkins" w:date="2019-12-10T14:40:00Z"/>
            </w:rPr>
          </w:rPrChange>
        </w:rPr>
      </w:pPr>
    </w:p>
    <w:p w14:paraId="239C5DB9" w14:textId="353D252D" w:rsidR="00702F9E" w:rsidRPr="00740BA0" w:rsidDel="00463C32" w:rsidRDefault="00740BA0">
      <w:pPr>
        <w:rPr>
          <w:del w:id="1023" w:author="Stuart Jenkins" w:date="2019-12-10T14:33:00Z"/>
          <w:rFonts w:asciiTheme="minorHAnsi" w:hAnsiTheme="minorHAnsi" w:cstheme="minorHAnsi"/>
          <w:sz w:val="22"/>
          <w:szCs w:val="22"/>
          <w:rPrChange w:id="1024" w:author="Stuart Jenkins" w:date="2019-12-10T14:48:00Z">
            <w:rPr>
              <w:del w:id="1025" w:author="Stuart Jenkins" w:date="2019-12-10T14:33:00Z"/>
            </w:rPr>
          </w:rPrChange>
        </w:rPr>
      </w:pPr>
      <w:ins w:id="1026" w:author="Stuart Jenkins" w:date="2019-12-10T14:40:00Z">
        <w:r w:rsidRPr="00740BA0">
          <w:rPr>
            <w:rFonts w:asciiTheme="minorHAnsi" w:hAnsiTheme="minorHAnsi" w:cstheme="minorHAnsi"/>
            <w:sz w:val="22"/>
            <w:szCs w:val="22"/>
            <w:rPrChange w:id="1027" w:author="Stuart Jenkins" w:date="2019-12-10T14:48:00Z">
              <w:rPr/>
            </w:rPrChange>
          </w:rPr>
          <w:t xml:space="preserve">Figure 1: IIASA IAMC database of scenarios </w:t>
        </w:r>
      </w:ins>
    </w:p>
    <w:p w14:paraId="42C226F2" w14:textId="5A1D2725" w:rsidR="00702F9E" w:rsidRPr="00740BA0" w:rsidDel="00463C32" w:rsidRDefault="00702F9E">
      <w:pPr>
        <w:jc w:val="both"/>
        <w:rPr>
          <w:del w:id="1028" w:author="Stuart Jenkins" w:date="2019-12-10T14:32:00Z"/>
          <w:rFonts w:asciiTheme="minorHAnsi" w:hAnsiTheme="minorHAnsi" w:cstheme="minorHAnsi"/>
          <w:sz w:val="22"/>
          <w:szCs w:val="22"/>
          <w:rPrChange w:id="1029" w:author="Stuart Jenkins" w:date="2019-12-10T14:48:00Z">
            <w:rPr>
              <w:del w:id="1030" w:author="Stuart Jenkins" w:date="2019-12-10T14:32:00Z"/>
            </w:rPr>
          </w:rPrChange>
        </w:rPr>
      </w:pPr>
    </w:p>
    <w:p w14:paraId="5E68D854" w14:textId="4E9CF577" w:rsidR="00702F9E" w:rsidRPr="00740BA0" w:rsidDel="00463C32" w:rsidRDefault="00702F9E">
      <w:pPr>
        <w:rPr>
          <w:del w:id="1031" w:author="Stuart Jenkins" w:date="2019-12-10T14:32:00Z"/>
          <w:rFonts w:asciiTheme="minorHAnsi" w:hAnsiTheme="minorHAnsi" w:cstheme="minorHAnsi"/>
          <w:sz w:val="22"/>
          <w:szCs w:val="22"/>
          <w:rPrChange w:id="1032" w:author="Stuart Jenkins" w:date="2019-12-10T14:48:00Z">
            <w:rPr>
              <w:del w:id="1033" w:author="Stuart Jenkins" w:date="2019-12-10T14:32:00Z"/>
            </w:rPr>
          </w:rPrChange>
        </w:rPr>
      </w:pPr>
    </w:p>
    <w:p w14:paraId="6EC0E32E" w14:textId="7681B2EA" w:rsidR="00702F9E" w:rsidRPr="00740BA0" w:rsidDel="00463C32" w:rsidRDefault="00702F9E">
      <w:pPr>
        <w:rPr>
          <w:del w:id="1034" w:author="Stuart Jenkins" w:date="2019-12-10T14:32:00Z"/>
          <w:rFonts w:asciiTheme="minorHAnsi" w:hAnsiTheme="minorHAnsi" w:cstheme="minorHAnsi"/>
          <w:sz w:val="22"/>
          <w:szCs w:val="22"/>
          <w:rPrChange w:id="1035" w:author="Stuart Jenkins" w:date="2019-12-10T14:48:00Z">
            <w:rPr>
              <w:del w:id="1036" w:author="Stuart Jenkins" w:date="2019-12-10T14:32:00Z"/>
            </w:rPr>
          </w:rPrChange>
        </w:rPr>
      </w:pPr>
    </w:p>
    <w:p w14:paraId="58AC9F58" w14:textId="68B9AF4B" w:rsidR="00702F9E" w:rsidRPr="00740BA0" w:rsidDel="00463C32" w:rsidRDefault="00702F9E">
      <w:pPr>
        <w:rPr>
          <w:del w:id="1037" w:author="Stuart Jenkins" w:date="2019-12-10T14:32:00Z"/>
          <w:rFonts w:asciiTheme="minorHAnsi" w:hAnsiTheme="minorHAnsi" w:cstheme="minorHAnsi"/>
          <w:sz w:val="22"/>
          <w:szCs w:val="22"/>
          <w:rPrChange w:id="1038" w:author="Stuart Jenkins" w:date="2019-12-10T14:48:00Z">
            <w:rPr>
              <w:del w:id="1039" w:author="Stuart Jenkins" w:date="2019-12-10T14:32:00Z"/>
            </w:rPr>
          </w:rPrChange>
        </w:rPr>
      </w:pPr>
    </w:p>
    <w:p w14:paraId="02253B69" w14:textId="3686CCDA" w:rsidR="00702F9E" w:rsidRPr="00740BA0" w:rsidDel="00463C32" w:rsidRDefault="00702F9E">
      <w:pPr>
        <w:rPr>
          <w:del w:id="1040" w:author="Stuart Jenkins" w:date="2019-12-10T14:32:00Z"/>
          <w:rFonts w:asciiTheme="minorHAnsi" w:hAnsiTheme="minorHAnsi" w:cstheme="minorHAnsi"/>
          <w:sz w:val="22"/>
          <w:szCs w:val="22"/>
          <w:rPrChange w:id="1041" w:author="Stuart Jenkins" w:date="2019-12-10T14:48:00Z">
            <w:rPr>
              <w:del w:id="1042" w:author="Stuart Jenkins" w:date="2019-12-10T14:32:00Z"/>
            </w:rPr>
          </w:rPrChange>
        </w:rPr>
      </w:pPr>
    </w:p>
    <w:p w14:paraId="5E304643" w14:textId="6C6DA3A8" w:rsidR="00702F9E" w:rsidRPr="00740BA0" w:rsidDel="00463C32" w:rsidRDefault="00702F9E">
      <w:pPr>
        <w:rPr>
          <w:del w:id="1043" w:author="Stuart Jenkins" w:date="2019-12-10T14:32:00Z"/>
          <w:rFonts w:asciiTheme="minorHAnsi" w:hAnsiTheme="minorHAnsi" w:cstheme="minorHAnsi"/>
          <w:sz w:val="22"/>
          <w:szCs w:val="22"/>
          <w:rPrChange w:id="1044" w:author="Stuart Jenkins" w:date="2019-12-10T14:48:00Z">
            <w:rPr>
              <w:del w:id="1045" w:author="Stuart Jenkins" w:date="2019-12-10T14:32:00Z"/>
            </w:rPr>
          </w:rPrChange>
        </w:rPr>
      </w:pPr>
    </w:p>
    <w:p w14:paraId="2B7DCD1D" w14:textId="452C436A" w:rsidR="00702F9E" w:rsidRPr="00740BA0" w:rsidDel="00463C32" w:rsidRDefault="00702F9E">
      <w:pPr>
        <w:rPr>
          <w:del w:id="1046" w:author="Stuart Jenkins" w:date="2019-12-10T14:32:00Z"/>
          <w:rFonts w:asciiTheme="minorHAnsi" w:hAnsiTheme="minorHAnsi" w:cstheme="minorHAnsi"/>
          <w:sz w:val="22"/>
          <w:szCs w:val="22"/>
          <w:rPrChange w:id="1047" w:author="Stuart Jenkins" w:date="2019-12-10T14:48:00Z">
            <w:rPr>
              <w:del w:id="1048" w:author="Stuart Jenkins" w:date="2019-12-10T14:32:00Z"/>
            </w:rPr>
          </w:rPrChange>
        </w:rPr>
      </w:pPr>
    </w:p>
    <w:p w14:paraId="76CE5494" w14:textId="4E231C30" w:rsidR="00702F9E" w:rsidRPr="00740BA0" w:rsidDel="00463C32" w:rsidRDefault="00702F9E">
      <w:pPr>
        <w:rPr>
          <w:del w:id="1049" w:author="Stuart Jenkins" w:date="2019-12-10T14:32:00Z"/>
          <w:rFonts w:asciiTheme="minorHAnsi" w:hAnsiTheme="minorHAnsi" w:cstheme="minorHAnsi"/>
          <w:sz w:val="22"/>
          <w:szCs w:val="22"/>
          <w:rPrChange w:id="1050" w:author="Stuart Jenkins" w:date="2019-12-10T14:48:00Z">
            <w:rPr>
              <w:del w:id="1051" w:author="Stuart Jenkins" w:date="2019-12-10T14:32:00Z"/>
            </w:rPr>
          </w:rPrChange>
        </w:rPr>
      </w:pPr>
    </w:p>
    <w:p w14:paraId="76CB12ED" w14:textId="33FD3FBF" w:rsidR="00702F9E" w:rsidRPr="00740BA0" w:rsidDel="00463C32" w:rsidRDefault="00702F9E">
      <w:pPr>
        <w:rPr>
          <w:del w:id="1052" w:author="Stuart Jenkins" w:date="2019-12-10T14:32:00Z"/>
          <w:rFonts w:asciiTheme="minorHAnsi" w:hAnsiTheme="minorHAnsi" w:cstheme="minorHAnsi"/>
          <w:sz w:val="22"/>
          <w:szCs w:val="22"/>
          <w:rPrChange w:id="1053" w:author="Stuart Jenkins" w:date="2019-12-10T14:48:00Z">
            <w:rPr>
              <w:del w:id="1054" w:author="Stuart Jenkins" w:date="2019-12-10T14:32:00Z"/>
            </w:rPr>
          </w:rPrChange>
        </w:rPr>
      </w:pPr>
    </w:p>
    <w:p w14:paraId="4C736F85" w14:textId="158341DB" w:rsidR="00702F9E" w:rsidRPr="00740BA0" w:rsidDel="00463C32" w:rsidRDefault="00702F9E">
      <w:pPr>
        <w:rPr>
          <w:del w:id="1055" w:author="Stuart Jenkins" w:date="2019-12-10T14:32:00Z"/>
          <w:rFonts w:asciiTheme="minorHAnsi" w:hAnsiTheme="minorHAnsi" w:cstheme="minorHAnsi"/>
          <w:sz w:val="22"/>
          <w:szCs w:val="22"/>
          <w:rPrChange w:id="1056" w:author="Stuart Jenkins" w:date="2019-12-10T14:48:00Z">
            <w:rPr>
              <w:del w:id="1057" w:author="Stuart Jenkins" w:date="2019-12-10T14:32:00Z"/>
            </w:rPr>
          </w:rPrChange>
        </w:rPr>
      </w:pPr>
    </w:p>
    <w:p w14:paraId="631E4C43" w14:textId="67821C43" w:rsidR="00702F9E" w:rsidRPr="00740BA0" w:rsidDel="00463C32" w:rsidRDefault="00702F9E">
      <w:pPr>
        <w:rPr>
          <w:del w:id="1058" w:author="Stuart Jenkins" w:date="2019-12-10T14:32:00Z"/>
          <w:rFonts w:asciiTheme="minorHAnsi" w:hAnsiTheme="minorHAnsi" w:cstheme="minorHAnsi"/>
          <w:sz w:val="22"/>
          <w:szCs w:val="22"/>
          <w:rPrChange w:id="1059" w:author="Stuart Jenkins" w:date="2019-12-10T14:48:00Z">
            <w:rPr>
              <w:del w:id="1060" w:author="Stuart Jenkins" w:date="2019-12-10T14:32:00Z"/>
            </w:rPr>
          </w:rPrChange>
        </w:rPr>
      </w:pPr>
    </w:p>
    <w:p w14:paraId="41F35EE7" w14:textId="05832EE7" w:rsidR="00702F9E" w:rsidRPr="00740BA0" w:rsidDel="00463C32" w:rsidRDefault="00702F9E">
      <w:pPr>
        <w:rPr>
          <w:del w:id="1061" w:author="Stuart Jenkins" w:date="2019-12-10T14:32:00Z"/>
          <w:rFonts w:asciiTheme="minorHAnsi" w:hAnsiTheme="minorHAnsi" w:cstheme="minorHAnsi"/>
          <w:sz w:val="22"/>
          <w:szCs w:val="22"/>
          <w:rPrChange w:id="1062" w:author="Stuart Jenkins" w:date="2019-12-10T14:48:00Z">
            <w:rPr>
              <w:del w:id="1063" w:author="Stuart Jenkins" w:date="2019-12-10T14:32:00Z"/>
            </w:rPr>
          </w:rPrChange>
        </w:rPr>
      </w:pPr>
    </w:p>
    <w:p w14:paraId="1D00137D" w14:textId="14AB115D" w:rsidR="00702F9E" w:rsidRPr="00740BA0" w:rsidDel="00463C32" w:rsidRDefault="00702F9E">
      <w:pPr>
        <w:rPr>
          <w:del w:id="1064" w:author="Stuart Jenkins" w:date="2019-12-10T14:32:00Z"/>
          <w:rFonts w:asciiTheme="minorHAnsi" w:hAnsiTheme="minorHAnsi" w:cstheme="minorHAnsi"/>
          <w:sz w:val="22"/>
          <w:szCs w:val="22"/>
          <w:rPrChange w:id="1065" w:author="Stuart Jenkins" w:date="2019-12-10T14:48:00Z">
            <w:rPr>
              <w:del w:id="1066" w:author="Stuart Jenkins" w:date="2019-12-10T14:32:00Z"/>
            </w:rPr>
          </w:rPrChange>
        </w:rPr>
      </w:pPr>
    </w:p>
    <w:p w14:paraId="21768675" w14:textId="01C5CE2B" w:rsidR="00702F9E" w:rsidRPr="00740BA0" w:rsidDel="00463C32" w:rsidRDefault="00702F9E">
      <w:pPr>
        <w:rPr>
          <w:del w:id="1067" w:author="Stuart Jenkins" w:date="2019-12-10T14:32:00Z"/>
          <w:rFonts w:asciiTheme="minorHAnsi" w:hAnsiTheme="minorHAnsi" w:cstheme="minorHAnsi"/>
          <w:sz w:val="22"/>
          <w:szCs w:val="22"/>
          <w:rPrChange w:id="1068" w:author="Stuart Jenkins" w:date="2019-12-10T14:48:00Z">
            <w:rPr>
              <w:del w:id="1069" w:author="Stuart Jenkins" w:date="2019-12-10T14:32:00Z"/>
            </w:rPr>
          </w:rPrChange>
        </w:rPr>
      </w:pPr>
    </w:p>
    <w:p w14:paraId="33ADAB31" w14:textId="1C82EFA3" w:rsidR="00702F9E" w:rsidRPr="00740BA0" w:rsidDel="00463C32" w:rsidRDefault="00702F9E">
      <w:pPr>
        <w:rPr>
          <w:del w:id="1070" w:author="Stuart Jenkins" w:date="2019-12-10T14:32:00Z"/>
          <w:rFonts w:asciiTheme="minorHAnsi" w:hAnsiTheme="minorHAnsi" w:cstheme="minorHAnsi"/>
          <w:sz w:val="22"/>
          <w:szCs w:val="22"/>
          <w:rPrChange w:id="1071" w:author="Stuart Jenkins" w:date="2019-12-10T14:48:00Z">
            <w:rPr>
              <w:del w:id="1072" w:author="Stuart Jenkins" w:date="2019-12-10T14:32:00Z"/>
            </w:rPr>
          </w:rPrChange>
        </w:rPr>
      </w:pPr>
    </w:p>
    <w:p w14:paraId="4F27E316" w14:textId="662FF38B" w:rsidR="00702F9E" w:rsidRPr="00740BA0" w:rsidDel="00463C32" w:rsidRDefault="00702F9E">
      <w:pPr>
        <w:rPr>
          <w:del w:id="1073" w:author="Stuart Jenkins" w:date="2019-12-10T14:32:00Z"/>
          <w:rFonts w:asciiTheme="minorHAnsi" w:hAnsiTheme="minorHAnsi" w:cstheme="minorHAnsi"/>
          <w:sz w:val="22"/>
          <w:szCs w:val="22"/>
          <w:rPrChange w:id="1074" w:author="Stuart Jenkins" w:date="2019-12-10T14:48:00Z">
            <w:rPr>
              <w:del w:id="1075" w:author="Stuart Jenkins" w:date="2019-12-10T14:32:00Z"/>
            </w:rPr>
          </w:rPrChange>
        </w:rPr>
      </w:pPr>
    </w:p>
    <w:p w14:paraId="4E36691B" w14:textId="589EF63C" w:rsidR="00702F9E" w:rsidRPr="00740BA0" w:rsidDel="00463C32" w:rsidRDefault="00702F9E">
      <w:pPr>
        <w:rPr>
          <w:del w:id="1076" w:author="Stuart Jenkins" w:date="2019-12-10T14:32:00Z"/>
          <w:rFonts w:asciiTheme="minorHAnsi" w:hAnsiTheme="minorHAnsi" w:cstheme="minorHAnsi"/>
          <w:sz w:val="22"/>
          <w:szCs w:val="22"/>
          <w:rPrChange w:id="1077" w:author="Stuart Jenkins" w:date="2019-12-10T14:48:00Z">
            <w:rPr>
              <w:del w:id="1078" w:author="Stuart Jenkins" w:date="2019-12-10T14:32:00Z"/>
            </w:rPr>
          </w:rPrChange>
        </w:rPr>
      </w:pPr>
    </w:p>
    <w:p w14:paraId="01A5D868" w14:textId="6559345C" w:rsidR="007628C3" w:rsidRPr="00740BA0" w:rsidDel="00463C32" w:rsidRDefault="007628C3">
      <w:pPr>
        <w:rPr>
          <w:del w:id="1079" w:author="Stuart Jenkins" w:date="2019-12-10T14:32:00Z"/>
          <w:rFonts w:asciiTheme="minorHAnsi" w:hAnsiTheme="minorHAnsi" w:cstheme="minorHAnsi"/>
          <w:sz w:val="22"/>
          <w:szCs w:val="22"/>
          <w:rPrChange w:id="1080" w:author="Stuart Jenkins" w:date="2019-12-10T14:48:00Z">
            <w:rPr>
              <w:del w:id="1081" w:author="Stuart Jenkins" w:date="2019-12-10T14:32:00Z"/>
            </w:rPr>
          </w:rPrChange>
        </w:rPr>
      </w:pPr>
    </w:p>
    <w:p w14:paraId="0A26FB0F" w14:textId="2A3AA216" w:rsidR="007628C3" w:rsidRPr="00740BA0" w:rsidDel="00463C32" w:rsidRDefault="007628C3">
      <w:pPr>
        <w:rPr>
          <w:del w:id="1082" w:author="Stuart Jenkins" w:date="2019-12-10T14:32:00Z"/>
          <w:rFonts w:asciiTheme="minorHAnsi" w:hAnsiTheme="minorHAnsi" w:cstheme="minorHAnsi"/>
          <w:sz w:val="22"/>
          <w:szCs w:val="22"/>
          <w:rPrChange w:id="1083" w:author="Stuart Jenkins" w:date="2019-12-10T14:48:00Z">
            <w:rPr>
              <w:del w:id="1084" w:author="Stuart Jenkins" w:date="2019-12-10T14:32:00Z"/>
            </w:rPr>
          </w:rPrChange>
        </w:rPr>
      </w:pPr>
    </w:p>
    <w:p w14:paraId="2E0100ED" w14:textId="2668F8B7" w:rsidR="007628C3" w:rsidRPr="00740BA0" w:rsidDel="00463C32" w:rsidRDefault="007628C3">
      <w:pPr>
        <w:rPr>
          <w:del w:id="1085" w:author="Stuart Jenkins" w:date="2019-12-10T14:32:00Z"/>
          <w:rFonts w:asciiTheme="minorHAnsi" w:hAnsiTheme="minorHAnsi" w:cstheme="minorHAnsi"/>
          <w:sz w:val="22"/>
          <w:szCs w:val="22"/>
          <w:rPrChange w:id="1086" w:author="Stuart Jenkins" w:date="2019-12-10T14:48:00Z">
            <w:rPr>
              <w:del w:id="1087" w:author="Stuart Jenkins" w:date="2019-12-10T14:32:00Z"/>
            </w:rPr>
          </w:rPrChange>
        </w:rPr>
      </w:pPr>
    </w:p>
    <w:p w14:paraId="66A97CF0" w14:textId="241A4C57" w:rsidR="00702F9E" w:rsidRPr="00740BA0" w:rsidDel="00463C32" w:rsidRDefault="00702F9E">
      <w:pPr>
        <w:rPr>
          <w:del w:id="1088" w:author="Stuart Jenkins" w:date="2019-12-10T14:32:00Z"/>
          <w:rFonts w:asciiTheme="minorHAnsi" w:hAnsiTheme="minorHAnsi" w:cstheme="minorHAnsi"/>
          <w:sz w:val="22"/>
          <w:szCs w:val="22"/>
          <w:rPrChange w:id="1089" w:author="Stuart Jenkins" w:date="2019-12-10T14:48:00Z">
            <w:rPr>
              <w:del w:id="1090" w:author="Stuart Jenkins" w:date="2019-12-10T14:32:00Z"/>
            </w:rPr>
          </w:rPrChange>
        </w:rPr>
      </w:pPr>
    </w:p>
    <w:p w14:paraId="7E819844" w14:textId="1FEF6080" w:rsidR="00702F9E" w:rsidRPr="00740BA0" w:rsidDel="00463C32" w:rsidRDefault="00702F9E">
      <w:pPr>
        <w:rPr>
          <w:del w:id="1091" w:author="Stuart Jenkins" w:date="2019-12-10T14:32:00Z"/>
          <w:rFonts w:asciiTheme="minorHAnsi" w:hAnsiTheme="minorHAnsi" w:cstheme="minorHAnsi"/>
          <w:sz w:val="22"/>
          <w:szCs w:val="22"/>
          <w:rPrChange w:id="1092" w:author="Stuart Jenkins" w:date="2019-12-10T14:48:00Z">
            <w:rPr>
              <w:del w:id="1093" w:author="Stuart Jenkins" w:date="2019-12-10T14:32:00Z"/>
            </w:rPr>
          </w:rPrChange>
        </w:rPr>
      </w:pPr>
    </w:p>
    <w:p w14:paraId="4CABBE57" w14:textId="3D55DF7F" w:rsidR="00702F9E" w:rsidRPr="00740BA0" w:rsidDel="00463C32" w:rsidRDefault="00702F9E">
      <w:pPr>
        <w:rPr>
          <w:del w:id="1094" w:author="Stuart Jenkins" w:date="2019-12-10T14:32:00Z"/>
          <w:rFonts w:asciiTheme="minorHAnsi" w:hAnsiTheme="minorHAnsi" w:cstheme="minorHAnsi"/>
          <w:sz w:val="22"/>
          <w:szCs w:val="22"/>
          <w:rPrChange w:id="1095" w:author="Stuart Jenkins" w:date="2019-12-10T14:48:00Z">
            <w:rPr>
              <w:del w:id="1096" w:author="Stuart Jenkins" w:date="2019-12-10T14:32:00Z"/>
            </w:rPr>
          </w:rPrChange>
        </w:rPr>
      </w:pPr>
    </w:p>
    <w:p w14:paraId="0D1E9787" w14:textId="226BF28A" w:rsidR="00702F9E" w:rsidRPr="00740BA0" w:rsidDel="00463C32" w:rsidRDefault="00702F9E">
      <w:pPr>
        <w:rPr>
          <w:del w:id="1097" w:author="Stuart Jenkins" w:date="2019-12-10T14:32:00Z"/>
          <w:rFonts w:asciiTheme="minorHAnsi" w:hAnsiTheme="minorHAnsi" w:cstheme="minorHAnsi"/>
          <w:sz w:val="22"/>
          <w:szCs w:val="22"/>
          <w:rPrChange w:id="1098" w:author="Stuart Jenkins" w:date="2019-12-10T14:48:00Z">
            <w:rPr>
              <w:del w:id="1099" w:author="Stuart Jenkins" w:date="2019-12-10T14:32:00Z"/>
            </w:rPr>
          </w:rPrChange>
        </w:rPr>
      </w:pPr>
    </w:p>
    <w:p w14:paraId="64668AEF" w14:textId="22446516" w:rsidR="00702F9E" w:rsidRPr="00740BA0" w:rsidDel="00463C32" w:rsidRDefault="00702F9E">
      <w:pPr>
        <w:rPr>
          <w:del w:id="1100" w:author="Stuart Jenkins" w:date="2019-12-10T14:32:00Z"/>
          <w:rFonts w:asciiTheme="minorHAnsi" w:hAnsiTheme="minorHAnsi" w:cstheme="minorHAnsi"/>
          <w:sz w:val="22"/>
          <w:szCs w:val="22"/>
          <w:rPrChange w:id="1101" w:author="Stuart Jenkins" w:date="2019-12-10T14:48:00Z">
            <w:rPr>
              <w:del w:id="1102" w:author="Stuart Jenkins" w:date="2019-12-10T14:32:00Z"/>
            </w:rPr>
          </w:rPrChange>
        </w:rPr>
      </w:pPr>
    </w:p>
    <w:p w14:paraId="38CCA9DF" w14:textId="34E6C560" w:rsidR="00702F9E" w:rsidRPr="00740BA0" w:rsidDel="00463C32" w:rsidRDefault="00702F9E">
      <w:pPr>
        <w:rPr>
          <w:del w:id="1103" w:author="Stuart Jenkins" w:date="2019-12-10T14:32:00Z"/>
          <w:rFonts w:asciiTheme="minorHAnsi" w:hAnsiTheme="minorHAnsi" w:cstheme="minorHAnsi"/>
          <w:sz w:val="22"/>
          <w:szCs w:val="22"/>
          <w:rPrChange w:id="1104" w:author="Stuart Jenkins" w:date="2019-12-10T14:48:00Z">
            <w:rPr>
              <w:del w:id="1105" w:author="Stuart Jenkins" w:date="2019-12-10T14:32:00Z"/>
            </w:rPr>
          </w:rPrChange>
        </w:rPr>
      </w:pPr>
    </w:p>
    <w:p w14:paraId="20B52B71" w14:textId="142EB930" w:rsidR="00702F9E" w:rsidRPr="00740BA0" w:rsidDel="00463C32" w:rsidRDefault="00702F9E">
      <w:pPr>
        <w:rPr>
          <w:del w:id="1106" w:author="Stuart Jenkins" w:date="2019-12-10T14:32:00Z"/>
          <w:rFonts w:asciiTheme="minorHAnsi" w:hAnsiTheme="minorHAnsi" w:cstheme="minorHAnsi"/>
          <w:sz w:val="22"/>
          <w:szCs w:val="22"/>
          <w:rPrChange w:id="1107" w:author="Stuart Jenkins" w:date="2019-12-10T14:48:00Z">
            <w:rPr>
              <w:del w:id="1108" w:author="Stuart Jenkins" w:date="2019-12-10T14:32:00Z"/>
            </w:rPr>
          </w:rPrChange>
        </w:rPr>
      </w:pPr>
    </w:p>
    <w:p w14:paraId="5E92ADDA" w14:textId="5F831A96" w:rsidR="00702F9E" w:rsidRPr="00740BA0" w:rsidDel="00463C32" w:rsidRDefault="00702F9E">
      <w:pPr>
        <w:rPr>
          <w:del w:id="1109" w:author="Stuart Jenkins" w:date="2019-12-10T14:32:00Z"/>
          <w:rFonts w:asciiTheme="minorHAnsi" w:hAnsiTheme="minorHAnsi" w:cstheme="minorHAnsi"/>
          <w:sz w:val="22"/>
          <w:szCs w:val="22"/>
          <w:rPrChange w:id="1110" w:author="Stuart Jenkins" w:date="2019-12-10T14:48:00Z">
            <w:rPr>
              <w:del w:id="1111" w:author="Stuart Jenkins" w:date="2019-12-10T14:32:00Z"/>
            </w:rPr>
          </w:rPrChange>
        </w:rPr>
      </w:pPr>
    </w:p>
    <w:p w14:paraId="5CAAF4BF" w14:textId="439FD684" w:rsidR="00702F9E" w:rsidRPr="00740BA0" w:rsidDel="00463C32" w:rsidRDefault="00702F9E">
      <w:pPr>
        <w:rPr>
          <w:del w:id="1112" w:author="Stuart Jenkins" w:date="2019-12-10T14:32:00Z"/>
          <w:rFonts w:asciiTheme="minorHAnsi" w:hAnsiTheme="minorHAnsi" w:cstheme="minorHAnsi"/>
          <w:sz w:val="22"/>
          <w:szCs w:val="22"/>
          <w:rPrChange w:id="1113" w:author="Stuart Jenkins" w:date="2019-12-10T14:48:00Z">
            <w:rPr>
              <w:del w:id="1114" w:author="Stuart Jenkins" w:date="2019-12-10T14:32:00Z"/>
            </w:rPr>
          </w:rPrChange>
        </w:rPr>
      </w:pPr>
    </w:p>
    <w:p w14:paraId="28C165FB" w14:textId="65F5609D" w:rsidR="00702F9E" w:rsidRPr="00740BA0" w:rsidDel="00463C32" w:rsidRDefault="00702F9E">
      <w:pPr>
        <w:rPr>
          <w:del w:id="1115" w:author="Stuart Jenkins" w:date="2019-12-10T14:32:00Z"/>
          <w:rFonts w:asciiTheme="minorHAnsi" w:hAnsiTheme="minorHAnsi" w:cstheme="minorHAnsi"/>
          <w:sz w:val="22"/>
          <w:szCs w:val="22"/>
          <w:rPrChange w:id="1116" w:author="Stuart Jenkins" w:date="2019-12-10T14:48:00Z">
            <w:rPr>
              <w:del w:id="1117" w:author="Stuart Jenkins" w:date="2019-12-10T14:32:00Z"/>
            </w:rPr>
          </w:rPrChange>
        </w:rPr>
      </w:pPr>
    </w:p>
    <w:p w14:paraId="1A4898F2" w14:textId="11885F00" w:rsidR="00702F9E" w:rsidRPr="00740BA0" w:rsidDel="00463C32" w:rsidRDefault="00702F9E">
      <w:pPr>
        <w:rPr>
          <w:del w:id="1118" w:author="Stuart Jenkins" w:date="2019-12-10T14:32:00Z"/>
          <w:rFonts w:asciiTheme="minorHAnsi" w:hAnsiTheme="minorHAnsi" w:cstheme="minorHAnsi"/>
          <w:sz w:val="22"/>
          <w:szCs w:val="22"/>
          <w:rPrChange w:id="1119" w:author="Stuart Jenkins" w:date="2019-12-10T14:48:00Z">
            <w:rPr>
              <w:del w:id="1120" w:author="Stuart Jenkins" w:date="2019-12-10T14:32:00Z"/>
            </w:rPr>
          </w:rPrChange>
        </w:rPr>
      </w:pPr>
    </w:p>
    <w:p w14:paraId="62C9EC61" w14:textId="37B12F0F" w:rsidR="00702F9E" w:rsidRPr="00740BA0" w:rsidDel="00463C32" w:rsidRDefault="00702F9E">
      <w:pPr>
        <w:rPr>
          <w:del w:id="1121" w:author="Stuart Jenkins" w:date="2019-12-10T14:32:00Z"/>
          <w:rFonts w:asciiTheme="minorHAnsi" w:hAnsiTheme="minorHAnsi" w:cstheme="minorHAnsi"/>
          <w:sz w:val="22"/>
          <w:szCs w:val="22"/>
          <w:rPrChange w:id="1122" w:author="Stuart Jenkins" w:date="2019-12-10T14:48:00Z">
            <w:rPr>
              <w:del w:id="1123" w:author="Stuart Jenkins" w:date="2019-12-10T14:32:00Z"/>
            </w:rPr>
          </w:rPrChange>
        </w:rPr>
      </w:pPr>
    </w:p>
    <w:p w14:paraId="3F0A7674" w14:textId="236724CC" w:rsidR="00702F9E" w:rsidRPr="00740BA0" w:rsidDel="00463C32" w:rsidRDefault="00702F9E">
      <w:pPr>
        <w:rPr>
          <w:del w:id="1124" w:author="Stuart Jenkins" w:date="2019-12-10T14:32:00Z"/>
          <w:rFonts w:asciiTheme="minorHAnsi" w:hAnsiTheme="minorHAnsi" w:cstheme="minorHAnsi"/>
          <w:sz w:val="22"/>
          <w:szCs w:val="22"/>
          <w:rPrChange w:id="1125" w:author="Stuart Jenkins" w:date="2019-12-10T14:48:00Z">
            <w:rPr>
              <w:del w:id="1126" w:author="Stuart Jenkins" w:date="2019-12-10T14:32:00Z"/>
            </w:rPr>
          </w:rPrChange>
        </w:rPr>
      </w:pPr>
    </w:p>
    <w:p w14:paraId="3164A4F7" w14:textId="46FB717D" w:rsidR="00702F9E" w:rsidRPr="00740BA0" w:rsidDel="00463C32" w:rsidRDefault="00702F9E">
      <w:pPr>
        <w:rPr>
          <w:del w:id="1127" w:author="Stuart Jenkins" w:date="2019-12-10T14:32:00Z"/>
          <w:rFonts w:asciiTheme="minorHAnsi" w:hAnsiTheme="minorHAnsi" w:cstheme="minorHAnsi"/>
          <w:sz w:val="22"/>
          <w:szCs w:val="22"/>
          <w:rPrChange w:id="1128" w:author="Stuart Jenkins" w:date="2019-12-10T14:48:00Z">
            <w:rPr>
              <w:del w:id="1129" w:author="Stuart Jenkins" w:date="2019-12-10T14:32:00Z"/>
            </w:rPr>
          </w:rPrChange>
        </w:rPr>
      </w:pPr>
    </w:p>
    <w:p w14:paraId="5135A198" w14:textId="373D97E9" w:rsidR="00702F9E" w:rsidRPr="00740BA0" w:rsidDel="00463C32" w:rsidRDefault="00702F9E">
      <w:pPr>
        <w:rPr>
          <w:del w:id="1130" w:author="Stuart Jenkins" w:date="2019-12-10T14:32:00Z"/>
          <w:rFonts w:asciiTheme="minorHAnsi" w:hAnsiTheme="minorHAnsi" w:cstheme="minorHAnsi"/>
          <w:sz w:val="22"/>
          <w:szCs w:val="22"/>
          <w:rPrChange w:id="1131" w:author="Stuart Jenkins" w:date="2019-12-10T14:48:00Z">
            <w:rPr>
              <w:del w:id="1132" w:author="Stuart Jenkins" w:date="2019-12-10T14:32:00Z"/>
            </w:rPr>
          </w:rPrChange>
        </w:rPr>
      </w:pPr>
    </w:p>
    <w:p w14:paraId="3BA26E54" w14:textId="50F994C5" w:rsidR="00702F9E" w:rsidRPr="00740BA0" w:rsidDel="00463C32" w:rsidRDefault="00702F9E">
      <w:pPr>
        <w:rPr>
          <w:del w:id="1133" w:author="Stuart Jenkins" w:date="2019-12-10T14:32:00Z"/>
          <w:rFonts w:asciiTheme="minorHAnsi" w:hAnsiTheme="minorHAnsi" w:cstheme="minorHAnsi"/>
          <w:sz w:val="22"/>
          <w:szCs w:val="22"/>
          <w:rPrChange w:id="1134" w:author="Stuart Jenkins" w:date="2019-12-10T14:48:00Z">
            <w:rPr>
              <w:del w:id="1135" w:author="Stuart Jenkins" w:date="2019-12-10T14:32:00Z"/>
            </w:rPr>
          </w:rPrChange>
        </w:rPr>
      </w:pPr>
    </w:p>
    <w:p w14:paraId="07E4D7AF" w14:textId="11CD1C37" w:rsidR="00702F9E" w:rsidRPr="00740BA0" w:rsidDel="00463C32" w:rsidRDefault="00702F9E">
      <w:pPr>
        <w:rPr>
          <w:del w:id="1136" w:author="Stuart Jenkins" w:date="2019-12-10T14:32:00Z"/>
          <w:rFonts w:asciiTheme="minorHAnsi" w:hAnsiTheme="minorHAnsi" w:cstheme="minorHAnsi"/>
          <w:sz w:val="22"/>
          <w:szCs w:val="22"/>
          <w:rPrChange w:id="1137" w:author="Stuart Jenkins" w:date="2019-12-10T14:48:00Z">
            <w:rPr>
              <w:del w:id="1138" w:author="Stuart Jenkins" w:date="2019-12-10T14:32:00Z"/>
            </w:rPr>
          </w:rPrChange>
        </w:rPr>
      </w:pPr>
    </w:p>
    <w:p w14:paraId="50079287" w14:textId="04C02ADF" w:rsidR="00702F9E" w:rsidRPr="00740BA0" w:rsidDel="00463C32" w:rsidRDefault="00702F9E">
      <w:pPr>
        <w:rPr>
          <w:del w:id="1139" w:author="Stuart Jenkins" w:date="2019-12-10T14:32:00Z"/>
          <w:rFonts w:asciiTheme="minorHAnsi" w:hAnsiTheme="minorHAnsi" w:cstheme="minorHAnsi"/>
          <w:sz w:val="22"/>
          <w:szCs w:val="22"/>
          <w:rPrChange w:id="1140" w:author="Stuart Jenkins" w:date="2019-12-10T14:48:00Z">
            <w:rPr>
              <w:del w:id="1141" w:author="Stuart Jenkins" w:date="2019-12-10T14:32:00Z"/>
            </w:rPr>
          </w:rPrChange>
        </w:rPr>
      </w:pPr>
    </w:p>
    <w:p w14:paraId="3CD1F426" w14:textId="5B396C06" w:rsidR="00702F9E" w:rsidRPr="00740BA0" w:rsidDel="00463C32" w:rsidRDefault="00702F9E">
      <w:pPr>
        <w:rPr>
          <w:del w:id="1142" w:author="Stuart Jenkins" w:date="2019-12-10T14:32:00Z"/>
          <w:rFonts w:asciiTheme="minorHAnsi" w:hAnsiTheme="minorHAnsi" w:cstheme="minorHAnsi"/>
          <w:sz w:val="22"/>
          <w:szCs w:val="22"/>
          <w:rPrChange w:id="1143" w:author="Stuart Jenkins" w:date="2019-12-10T14:48:00Z">
            <w:rPr>
              <w:del w:id="1144" w:author="Stuart Jenkins" w:date="2019-12-10T14:32:00Z"/>
            </w:rPr>
          </w:rPrChange>
        </w:rPr>
      </w:pPr>
    </w:p>
    <w:p w14:paraId="7FD6DABB" w14:textId="44F2192A" w:rsidR="00702F9E" w:rsidRPr="00740BA0" w:rsidDel="00463C32" w:rsidRDefault="00702F9E">
      <w:pPr>
        <w:rPr>
          <w:del w:id="1145" w:author="Stuart Jenkins" w:date="2019-12-10T14:32:00Z"/>
          <w:rFonts w:asciiTheme="minorHAnsi" w:hAnsiTheme="minorHAnsi" w:cstheme="minorHAnsi"/>
          <w:sz w:val="22"/>
          <w:szCs w:val="22"/>
          <w:rPrChange w:id="1146" w:author="Stuart Jenkins" w:date="2019-12-10T14:48:00Z">
            <w:rPr>
              <w:del w:id="1147" w:author="Stuart Jenkins" w:date="2019-12-10T14:32:00Z"/>
            </w:rPr>
          </w:rPrChange>
        </w:rPr>
      </w:pPr>
    </w:p>
    <w:p w14:paraId="332777FB" w14:textId="16BC4B2F" w:rsidR="00702F9E" w:rsidRPr="00740BA0" w:rsidDel="00463C32" w:rsidRDefault="00702F9E">
      <w:pPr>
        <w:rPr>
          <w:del w:id="1148" w:author="Stuart Jenkins" w:date="2019-12-10T14:32:00Z"/>
          <w:rFonts w:asciiTheme="minorHAnsi" w:hAnsiTheme="minorHAnsi" w:cstheme="minorHAnsi"/>
          <w:sz w:val="22"/>
          <w:szCs w:val="22"/>
          <w:rPrChange w:id="1149" w:author="Stuart Jenkins" w:date="2019-12-10T14:48:00Z">
            <w:rPr>
              <w:del w:id="1150" w:author="Stuart Jenkins" w:date="2019-12-10T14:32:00Z"/>
            </w:rPr>
          </w:rPrChange>
        </w:rPr>
      </w:pPr>
    </w:p>
    <w:p w14:paraId="10405DB7" w14:textId="509D0544" w:rsidR="00702F9E" w:rsidRPr="00740BA0" w:rsidDel="00463C32" w:rsidRDefault="00702F9E">
      <w:pPr>
        <w:rPr>
          <w:del w:id="1151" w:author="Stuart Jenkins" w:date="2019-12-10T14:32:00Z"/>
          <w:rFonts w:asciiTheme="minorHAnsi" w:hAnsiTheme="minorHAnsi" w:cstheme="minorHAnsi"/>
          <w:sz w:val="22"/>
          <w:szCs w:val="22"/>
          <w:rPrChange w:id="1152" w:author="Stuart Jenkins" w:date="2019-12-10T14:48:00Z">
            <w:rPr>
              <w:del w:id="1153" w:author="Stuart Jenkins" w:date="2019-12-10T14:32:00Z"/>
            </w:rPr>
          </w:rPrChange>
        </w:rPr>
      </w:pPr>
    </w:p>
    <w:p w14:paraId="1ABB6C35" w14:textId="32DFEE93" w:rsidR="00702F9E" w:rsidRPr="00740BA0" w:rsidDel="00463C32" w:rsidRDefault="00702F9E">
      <w:pPr>
        <w:rPr>
          <w:del w:id="1154" w:author="Stuart Jenkins" w:date="2019-12-10T14:32:00Z"/>
          <w:rFonts w:asciiTheme="minorHAnsi" w:hAnsiTheme="minorHAnsi" w:cstheme="minorHAnsi"/>
          <w:sz w:val="22"/>
          <w:szCs w:val="22"/>
          <w:rPrChange w:id="1155" w:author="Stuart Jenkins" w:date="2019-12-10T14:48:00Z">
            <w:rPr>
              <w:del w:id="1156" w:author="Stuart Jenkins" w:date="2019-12-10T14:32:00Z"/>
            </w:rPr>
          </w:rPrChange>
        </w:rPr>
      </w:pPr>
    </w:p>
    <w:p w14:paraId="75E38990" w14:textId="53D05451" w:rsidR="00702F9E" w:rsidRPr="00740BA0" w:rsidDel="00463C32" w:rsidRDefault="00702F9E">
      <w:pPr>
        <w:rPr>
          <w:del w:id="1157" w:author="Stuart Jenkins" w:date="2019-12-10T14:32:00Z"/>
          <w:rFonts w:asciiTheme="minorHAnsi" w:hAnsiTheme="minorHAnsi" w:cstheme="minorHAnsi"/>
          <w:sz w:val="22"/>
          <w:szCs w:val="22"/>
          <w:rPrChange w:id="1158" w:author="Stuart Jenkins" w:date="2019-12-10T14:48:00Z">
            <w:rPr>
              <w:del w:id="1159" w:author="Stuart Jenkins" w:date="2019-12-10T14:32:00Z"/>
            </w:rPr>
          </w:rPrChange>
        </w:rPr>
      </w:pPr>
    </w:p>
    <w:p w14:paraId="59FE3F83" w14:textId="7A3F9C3C" w:rsidR="00702F9E" w:rsidRPr="00740BA0" w:rsidDel="00463C32" w:rsidRDefault="00702F9E">
      <w:pPr>
        <w:rPr>
          <w:del w:id="1160" w:author="Stuart Jenkins" w:date="2019-12-10T14:32:00Z"/>
          <w:rFonts w:asciiTheme="minorHAnsi" w:hAnsiTheme="minorHAnsi" w:cstheme="minorHAnsi"/>
          <w:sz w:val="22"/>
          <w:szCs w:val="22"/>
          <w:rPrChange w:id="1161" w:author="Stuart Jenkins" w:date="2019-12-10T14:48:00Z">
            <w:rPr>
              <w:del w:id="1162" w:author="Stuart Jenkins" w:date="2019-12-10T14:32:00Z"/>
            </w:rPr>
          </w:rPrChange>
        </w:rPr>
      </w:pPr>
    </w:p>
    <w:p w14:paraId="2714CAB6" w14:textId="7559B0D1" w:rsidR="00702F9E" w:rsidRPr="00740BA0" w:rsidDel="00463C32" w:rsidRDefault="00702F9E">
      <w:pPr>
        <w:rPr>
          <w:del w:id="1163" w:author="Stuart Jenkins" w:date="2019-12-10T14:32:00Z"/>
          <w:rFonts w:asciiTheme="minorHAnsi" w:hAnsiTheme="minorHAnsi" w:cstheme="minorHAnsi"/>
          <w:sz w:val="22"/>
          <w:szCs w:val="22"/>
          <w:rPrChange w:id="1164" w:author="Stuart Jenkins" w:date="2019-12-10T14:48:00Z">
            <w:rPr>
              <w:del w:id="1165" w:author="Stuart Jenkins" w:date="2019-12-10T14:32:00Z"/>
            </w:rPr>
          </w:rPrChange>
        </w:rPr>
      </w:pPr>
    </w:p>
    <w:p w14:paraId="2963A1BE" w14:textId="0CE1280E" w:rsidR="00702F9E" w:rsidRPr="00740BA0" w:rsidDel="00463C32" w:rsidRDefault="00702F9E">
      <w:pPr>
        <w:rPr>
          <w:del w:id="1166" w:author="Stuart Jenkins" w:date="2019-12-10T14:32:00Z"/>
          <w:rFonts w:asciiTheme="minorHAnsi" w:hAnsiTheme="minorHAnsi" w:cstheme="minorHAnsi"/>
          <w:sz w:val="22"/>
          <w:szCs w:val="22"/>
          <w:rPrChange w:id="1167" w:author="Stuart Jenkins" w:date="2019-12-10T14:48:00Z">
            <w:rPr>
              <w:del w:id="1168" w:author="Stuart Jenkins" w:date="2019-12-10T14:32:00Z"/>
            </w:rPr>
          </w:rPrChange>
        </w:rPr>
      </w:pPr>
    </w:p>
    <w:p w14:paraId="436B3163" w14:textId="34CA6ABE" w:rsidR="00702F9E" w:rsidRPr="00740BA0" w:rsidDel="00463C32" w:rsidRDefault="00702F9E">
      <w:pPr>
        <w:rPr>
          <w:del w:id="1169" w:author="Stuart Jenkins" w:date="2019-12-10T14:32:00Z"/>
          <w:rFonts w:asciiTheme="minorHAnsi" w:hAnsiTheme="minorHAnsi" w:cstheme="minorHAnsi"/>
          <w:sz w:val="22"/>
          <w:szCs w:val="22"/>
          <w:rPrChange w:id="1170" w:author="Stuart Jenkins" w:date="2019-12-10T14:48:00Z">
            <w:rPr>
              <w:del w:id="1171" w:author="Stuart Jenkins" w:date="2019-12-10T14:32:00Z"/>
            </w:rPr>
          </w:rPrChange>
        </w:rPr>
      </w:pPr>
    </w:p>
    <w:p w14:paraId="2EFB59FF" w14:textId="546DC3B4" w:rsidR="00702F9E" w:rsidRPr="00740BA0" w:rsidDel="00463C32" w:rsidRDefault="00702F9E">
      <w:pPr>
        <w:rPr>
          <w:del w:id="1172" w:author="Stuart Jenkins" w:date="2019-12-10T14:32:00Z"/>
          <w:rFonts w:asciiTheme="minorHAnsi" w:hAnsiTheme="minorHAnsi" w:cstheme="minorHAnsi"/>
          <w:sz w:val="22"/>
          <w:szCs w:val="22"/>
          <w:rPrChange w:id="1173" w:author="Stuart Jenkins" w:date="2019-12-10T14:48:00Z">
            <w:rPr>
              <w:del w:id="1174" w:author="Stuart Jenkins" w:date="2019-12-10T14:32:00Z"/>
            </w:rPr>
          </w:rPrChange>
        </w:rPr>
      </w:pPr>
    </w:p>
    <w:p w14:paraId="691D4465" w14:textId="11F9B193" w:rsidR="00702F9E" w:rsidRPr="00740BA0" w:rsidDel="00463C32" w:rsidRDefault="00702F9E">
      <w:pPr>
        <w:rPr>
          <w:del w:id="1175" w:author="Stuart Jenkins" w:date="2019-12-10T14:32:00Z"/>
          <w:rFonts w:asciiTheme="minorHAnsi" w:hAnsiTheme="minorHAnsi" w:cstheme="minorHAnsi"/>
          <w:sz w:val="22"/>
          <w:szCs w:val="22"/>
          <w:rPrChange w:id="1176" w:author="Stuart Jenkins" w:date="2019-12-10T14:48:00Z">
            <w:rPr>
              <w:del w:id="1177" w:author="Stuart Jenkins" w:date="2019-12-10T14:32:00Z"/>
            </w:rPr>
          </w:rPrChange>
        </w:rPr>
      </w:pPr>
    </w:p>
    <w:p w14:paraId="7CC50D59" w14:textId="331E1E6F" w:rsidR="00702F9E" w:rsidRPr="00740BA0" w:rsidDel="00463C32" w:rsidRDefault="00702F9E">
      <w:pPr>
        <w:rPr>
          <w:del w:id="1178" w:author="Stuart Jenkins" w:date="2019-12-10T14:32:00Z"/>
          <w:rFonts w:asciiTheme="minorHAnsi" w:hAnsiTheme="minorHAnsi" w:cstheme="minorHAnsi"/>
          <w:sz w:val="22"/>
          <w:szCs w:val="22"/>
          <w:rPrChange w:id="1179" w:author="Stuart Jenkins" w:date="2019-12-10T14:48:00Z">
            <w:rPr>
              <w:del w:id="1180" w:author="Stuart Jenkins" w:date="2019-12-10T14:32:00Z"/>
            </w:rPr>
          </w:rPrChange>
        </w:rPr>
      </w:pPr>
    </w:p>
    <w:p w14:paraId="00709066" w14:textId="25824D7C" w:rsidR="00702F9E" w:rsidRPr="00740BA0" w:rsidDel="00463C32" w:rsidRDefault="00702F9E">
      <w:pPr>
        <w:rPr>
          <w:del w:id="1181" w:author="Stuart Jenkins" w:date="2019-12-10T14:32:00Z"/>
          <w:rFonts w:asciiTheme="minorHAnsi" w:hAnsiTheme="minorHAnsi" w:cstheme="minorHAnsi"/>
          <w:sz w:val="22"/>
          <w:szCs w:val="22"/>
          <w:rPrChange w:id="1182" w:author="Stuart Jenkins" w:date="2019-12-10T14:48:00Z">
            <w:rPr>
              <w:del w:id="1183" w:author="Stuart Jenkins" w:date="2019-12-10T14:32:00Z"/>
            </w:rPr>
          </w:rPrChange>
        </w:rPr>
      </w:pPr>
    </w:p>
    <w:p w14:paraId="00A69517" w14:textId="12E35AA0" w:rsidR="00702F9E" w:rsidRPr="00740BA0" w:rsidDel="00463C32" w:rsidRDefault="00702F9E">
      <w:pPr>
        <w:rPr>
          <w:del w:id="1184" w:author="Stuart Jenkins" w:date="2019-12-10T14:32:00Z"/>
          <w:rFonts w:asciiTheme="minorHAnsi" w:hAnsiTheme="minorHAnsi" w:cstheme="minorHAnsi"/>
          <w:sz w:val="22"/>
          <w:szCs w:val="22"/>
          <w:rPrChange w:id="1185" w:author="Stuart Jenkins" w:date="2019-12-10T14:48:00Z">
            <w:rPr>
              <w:del w:id="1186" w:author="Stuart Jenkins" w:date="2019-12-10T14:32:00Z"/>
            </w:rPr>
          </w:rPrChange>
        </w:rPr>
      </w:pPr>
    </w:p>
    <w:p w14:paraId="595F02CB" w14:textId="37187807" w:rsidR="00702F9E" w:rsidRPr="00740BA0" w:rsidDel="00463C32" w:rsidRDefault="00702F9E">
      <w:pPr>
        <w:rPr>
          <w:del w:id="1187" w:author="Stuart Jenkins" w:date="2019-12-10T14:32:00Z"/>
          <w:rFonts w:asciiTheme="minorHAnsi" w:hAnsiTheme="minorHAnsi" w:cstheme="minorHAnsi"/>
          <w:sz w:val="22"/>
          <w:szCs w:val="22"/>
          <w:rPrChange w:id="1188" w:author="Stuart Jenkins" w:date="2019-12-10T14:48:00Z">
            <w:rPr>
              <w:del w:id="1189" w:author="Stuart Jenkins" w:date="2019-12-10T14:32:00Z"/>
            </w:rPr>
          </w:rPrChange>
        </w:rPr>
      </w:pPr>
    </w:p>
    <w:p w14:paraId="7C3CBA5F" w14:textId="40C17E75" w:rsidR="006F17D1" w:rsidRPr="00740BA0" w:rsidDel="00463C32" w:rsidRDefault="006F17D1">
      <w:pPr>
        <w:jc w:val="both"/>
        <w:rPr>
          <w:del w:id="1190" w:author="Stuart Jenkins" w:date="2019-12-10T14:32:00Z"/>
          <w:rFonts w:asciiTheme="minorHAnsi" w:hAnsiTheme="minorHAnsi" w:cstheme="minorHAnsi"/>
          <w:b/>
          <w:bCs/>
          <w:sz w:val="22"/>
          <w:szCs w:val="22"/>
          <w:rPrChange w:id="1191" w:author="Stuart Jenkins" w:date="2019-12-10T14:48:00Z">
            <w:rPr>
              <w:del w:id="1192" w:author="Stuart Jenkins" w:date="2019-12-10T14:32:00Z"/>
              <w:rFonts w:asciiTheme="minorHAnsi" w:hAnsiTheme="minorHAnsi" w:cstheme="minorHAnsi"/>
              <w:b/>
              <w:bCs/>
            </w:rPr>
          </w:rPrChange>
        </w:rPr>
      </w:pPr>
    </w:p>
    <w:p w14:paraId="23AD8E68" w14:textId="1B355EBF" w:rsidR="006F17D1" w:rsidRPr="00740BA0" w:rsidDel="00463C32" w:rsidRDefault="006F17D1">
      <w:pPr>
        <w:jc w:val="both"/>
        <w:rPr>
          <w:del w:id="1193" w:author="Stuart Jenkins" w:date="2019-12-10T14:33:00Z"/>
          <w:rFonts w:asciiTheme="minorHAnsi" w:hAnsiTheme="minorHAnsi" w:cstheme="minorHAnsi"/>
          <w:b/>
          <w:bCs/>
          <w:sz w:val="22"/>
          <w:szCs w:val="22"/>
          <w:rPrChange w:id="1194" w:author="Stuart Jenkins" w:date="2019-12-10T14:48:00Z">
            <w:rPr>
              <w:del w:id="1195" w:author="Stuart Jenkins" w:date="2019-12-10T14:33:00Z"/>
              <w:rFonts w:asciiTheme="minorHAnsi" w:hAnsiTheme="minorHAnsi" w:cstheme="minorHAnsi"/>
              <w:b/>
              <w:bCs/>
            </w:rPr>
          </w:rPrChange>
        </w:rPr>
      </w:pPr>
    </w:p>
    <w:p w14:paraId="1A6DB701" w14:textId="3A15C3A8" w:rsidR="007628C3" w:rsidRPr="00740BA0" w:rsidDel="00463C32" w:rsidRDefault="00702F9E">
      <w:pPr>
        <w:jc w:val="both"/>
        <w:rPr>
          <w:del w:id="1196" w:author="Stuart Jenkins" w:date="2019-12-10T14:33:00Z"/>
          <w:rFonts w:asciiTheme="minorHAnsi" w:hAnsiTheme="minorHAnsi" w:cstheme="minorHAnsi"/>
          <w:sz w:val="22"/>
          <w:szCs w:val="22"/>
          <w:rPrChange w:id="1197" w:author="Stuart Jenkins" w:date="2019-12-10T14:48:00Z">
            <w:rPr>
              <w:del w:id="1198" w:author="Stuart Jenkins" w:date="2019-12-10T14:33:00Z"/>
              <w:rFonts w:asciiTheme="minorHAnsi" w:hAnsiTheme="minorHAnsi" w:cstheme="minorHAnsi"/>
            </w:rPr>
          </w:rPrChange>
        </w:rPr>
      </w:pPr>
      <w:del w:id="1199" w:author="Stuart Jenkins" w:date="2019-12-10T14:33:00Z">
        <w:r w:rsidRPr="00740BA0" w:rsidDel="00463C32">
          <w:rPr>
            <w:rFonts w:asciiTheme="minorHAnsi" w:hAnsiTheme="minorHAnsi" w:cstheme="minorHAnsi"/>
            <w:b/>
            <w:bCs/>
            <w:sz w:val="22"/>
            <w:szCs w:val="22"/>
            <w:rPrChange w:id="1200" w:author="Stuart Jenkins" w:date="2019-12-10T14:48:00Z">
              <w:rPr>
                <w:rFonts w:asciiTheme="minorHAnsi" w:hAnsiTheme="minorHAnsi" w:cstheme="minorHAnsi"/>
                <w:b/>
                <w:bCs/>
              </w:rPr>
            </w:rPrChange>
          </w:rPr>
          <w:delText>Figure 1</w:delText>
        </w:r>
        <w:r w:rsidRPr="00740BA0" w:rsidDel="00463C32">
          <w:rPr>
            <w:rFonts w:asciiTheme="minorHAnsi" w:hAnsiTheme="minorHAnsi" w:cstheme="minorHAnsi"/>
            <w:sz w:val="22"/>
            <w:szCs w:val="22"/>
            <w:rPrChange w:id="1201" w:author="Stuart Jenkins" w:date="2019-12-10T14:48:00Z">
              <w:rPr>
                <w:rFonts w:asciiTheme="minorHAnsi" w:hAnsiTheme="minorHAnsi" w:cstheme="minorHAnsi"/>
              </w:rPr>
            </w:rPrChange>
          </w:rPr>
          <w:delText>: Panel a plots a range of CO</w:delText>
        </w:r>
        <w:r w:rsidRPr="00740BA0" w:rsidDel="00463C32">
          <w:rPr>
            <w:rFonts w:asciiTheme="minorHAnsi" w:hAnsiTheme="minorHAnsi" w:cstheme="minorHAnsi"/>
            <w:sz w:val="22"/>
            <w:szCs w:val="22"/>
            <w:vertAlign w:val="subscript"/>
            <w:rPrChange w:id="1202"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03" w:author="Stuart Jenkins" w:date="2019-12-10T14:48:00Z">
              <w:rPr>
                <w:rFonts w:asciiTheme="minorHAnsi" w:hAnsiTheme="minorHAnsi" w:cstheme="minorHAnsi"/>
              </w:rPr>
            </w:rPrChange>
          </w:rPr>
          <w:delText xml:space="preserve"> emissions scenarios (2000-2100) from that IIASA SR15 scenario database</w:delText>
        </w:r>
        <w:r w:rsidR="004E5032" w:rsidRPr="00740BA0" w:rsidDel="00463C32">
          <w:rPr>
            <w:rFonts w:asciiTheme="minorHAnsi" w:hAnsiTheme="minorHAnsi" w:cstheme="minorHAnsi"/>
            <w:sz w:val="22"/>
            <w:szCs w:val="22"/>
            <w:rPrChange w:id="1204" w:author="Stuart Jenkins" w:date="2019-12-10T14:48:00Z">
              <w:rPr>
                <w:rFonts w:asciiTheme="minorHAnsi" w:hAnsiTheme="minorHAnsi" w:cstheme="minorHAnsi"/>
              </w:rPr>
            </w:rPrChange>
          </w:rPr>
          <w:fldChar w:fldCharType="begin"/>
        </w:r>
        <w:r w:rsidR="004E5032" w:rsidRPr="00740BA0" w:rsidDel="00463C32">
          <w:rPr>
            <w:rFonts w:asciiTheme="minorHAnsi" w:hAnsiTheme="minorHAnsi" w:cstheme="minorHAnsi"/>
            <w:sz w:val="22"/>
            <w:szCs w:val="22"/>
            <w:rPrChange w:id="1205" w:author="Stuart Jenkins" w:date="2019-12-10T14:48:00Z">
              <w:rPr>
                <w:rFonts w:asciiTheme="minorHAnsi" w:hAnsiTheme="minorHAnsi" w:cstheme="minorHAnsi"/>
              </w:rPr>
            </w:rPrChange>
          </w:rPr>
          <w:delInstrText xml:space="preserve"> ADDIN ZOTERO_ITEM CSL_CITATION {"citationID":"qTTOMJkc","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delInstrText>
        </w:r>
        <w:r w:rsidR="004E5032" w:rsidRPr="00740BA0" w:rsidDel="00463C32">
          <w:rPr>
            <w:rFonts w:asciiTheme="minorHAnsi" w:hAnsiTheme="minorHAnsi" w:cstheme="minorHAnsi"/>
            <w:sz w:val="22"/>
            <w:szCs w:val="22"/>
            <w:rPrChange w:id="1206" w:author="Stuart Jenkins" w:date="2019-12-10T14:48:00Z">
              <w:rPr>
                <w:rFonts w:asciiTheme="minorHAnsi" w:hAnsiTheme="minorHAnsi" w:cstheme="minorHAnsi"/>
              </w:rPr>
            </w:rPrChange>
          </w:rPr>
          <w:fldChar w:fldCharType="separate"/>
        </w:r>
        <w:r w:rsidR="004E5032" w:rsidRPr="00740BA0" w:rsidDel="00463C32">
          <w:rPr>
            <w:rFonts w:asciiTheme="minorHAnsi" w:hAnsiTheme="minorHAnsi" w:cstheme="minorHAnsi"/>
            <w:sz w:val="22"/>
            <w:szCs w:val="22"/>
            <w:vertAlign w:val="superscript"/>
            <w:rPrChange w:id="1207" w:author="Stuart Jenkins" w:date="2019-12-10T14:48:00Z">
              <w:rPr>
                <w:rFonts w:ascii="Calibri" w:hAnsiTheme="minorHAnsi" w:cs="Calibri"/>
                <w:vertAlign w:val="superscript"/>
              </w:rPr>
            </w:rPrChange>
          </w:rPr>
          <w:delText>8</w:delText>
        </w:r>
        <w:r w:rsidR="004E5032" w:rsidRPr="00740BA0" w:rsidDel="00463C32">
          <w:rPr>
            <w:rFonts w:asciiTheme="minorHAnsi" w:hAnsiTheme="minorHAnsi" w:cstheme="minorHAnsi"/>
            <w:sz w:val="22"/>
            <w:szCs w:val="22"/>
            <w:rPrChange w:id="1208" w:author="Stuart Jenkins" w:date="2019-12-10T14:48:00Z">
              <w:rPr>
                <w:rFonts w:asciiTheme="minorHAnsi" w:hAnsiTheme="minorHAnsi" w:cstheme="minorHAnsi"/>
              </w:rPr>
            </w:rPrChange>
          </w:rPr>
          <w:fldChar w:fldCharType="end"/>
        </w:r>
        <w:r w:rsidRPr="00740BA0" w:rsidDel="00463C32">
          <w:rPr>
            <w:rFonts w:asciiTheme="minorHAnsi" w:hAnsiTheme="minorHAnsi" w:cstheme="minorHAnsi"/>
            <w:sz w:val="22"/>
            <w:szCs w:val="22"/>
            <w:rPrChange w:id="1209" w:author="Stuart Jenkins" w:date="2019-12-10T14:48:00Z">
              <w:rPr>
                <w:rFonts w:asciiTheme="minorHAnsi" w:hAnsiTheme="minorHAnsi" w:cstheme="minorHAnsi"/>
              </w:rPr>
            </w:rPrChange>
          </w:rPr>
          <w:delText>. Panel b plots the corresponding non-CO</w:delText>
        </w:r>
        <w:r w:rsidRPr="00740BA0" w:rsidDel="00463C32">
          <w:rPr>
            <w:rFonts w:asciiTheme="minorHAnsi" w:hAnsiTheme="minorHAnsi" w:cstheme="minorHAnsi"/>
            <w:sz w:val="22"/>
            <w:szCs w:val="22"/>
            <w:vertAlign w:val="subscript"/>
            <w:rPrChange w:id="1210"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11" w:author="Stuart Jenkins" w:date="2019-12-10T14:48:00Z">
              <w:rPr>
                <w:rFonts w:asciiTheme="minorHAnsi" w:hAnsiTheme="minorHAnsi" w:cstheme="minorHAnsi"/>
              </w:rPr>
            </w:rPrChange>
          </w:rPr>
          <w:delText xml:space="preserve"> radiative forcing scenarios for each CO</w:delText>
        </w:r>
        <w:r w:rsidRPr="00740BA0" w:rsidDel="00463C32">
          <w:rPr>
            <w:rFonts w:asciiTheme="minorHAnsi" w:hAnsiTheme="minorHAnsi" w:cstheme="minorHAnsi"/>
            <w:sz w:val="22"/>
            <w:szCs w:val="22"/>
            <w:vertAlign w:val="subscript"/>
            <w:rPrChange w:id="1212"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13" w:author="Stuart Jenkins" w:date="2019-12-10T14:48:00Z">
              <w:rPr>
                <w:rFonts w:asciiTheme="minorHAnsi" w:hAnsiTheme="minorHAnsi" w:cstheme="minorHAnsi"/>
              </w:rPr>
            </w:rPrChange>
          </w:rPr>
          <w:delText xml:space="preserve"> emissions timeseries. Panel c plots the cumulative CO</w:delText>
        </w:r>
        <w:r w:rsidRPr="00740BA0" w:rsidDel="00463C32">
          <w:rPr>
            <w:rFonts w:asciiTheme="minorHAnsi" w:hAnsiTheme="minorHAnsi" w:cstheme="minorHAnsi"/>
            <w:sz w:val="22"/>
            <w:szCs w:val="22"/>
            <w:vertAlign w:val="subscript"/>
            <w:rPrChange w:id="1214"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15" w:author="Stuart Jenkins" w:date="2019-12-10T14:48:00Z">
              <w:rPr>
                <w:rFonts w:asciiTheme="minorHAnsi" w:hAnsiTheme="minorHAnsi" w:cstheme="minorHAnsi"/>
              </w:rPr>
            </w:rPrChange>
          </w:rPr>
          <w:delText xml:space="preserve"> emissions, </w:delText>
        </w:r>
        <w:r w:rsidR="004E5032" w:rsidRPr="00740BA0" w:rsidDel="00463C32">
          <w:rPr>
            <w:rFonts w:asciiTheme="minorHAnsi" w:hAnsiTheme="minorHAnsi" w:cstheme="minorHAnsi"/>
            <w:sz w:val="22"/>
            <w:szCs w:val="22"/>
            <w:rPrChange w:id="1216" w:author="Stuart Jenkins" w:date="2019-12-10T14:48:00Z">
              <w:rPr>
                <w:rFonts w:asciiTheme="minorHAnsi" w:hAnsiTheme="minorHAnsi" w:cstheme="minorHAnsi"/>
              </w:rPr>
            </w:rPrChange>
          </w:rPr>
          <w:delText xml:space="preserve">and </w:delText>
        </w:r>
        <w:r w:rsidRPr="00740BA0" w:rsidDel="00463C32">
          <w:rPr>
            <w:rFonts w:asciiTheme="minorHAnsi" w:hAnsiTheme="minorHAnsi" w:cstheme="minorHAnsi"/>
            <w:sz w:val="22"/>
            <w:szCs w:val="22"/>
            <w:rPrChange w:id="1217" w:author="Stuart Jenkins" w:date="2019-12-10T14:48:00Z">
              <w:rPr>
                <w:rFonts w:asciiTheme="minorHAnsi" w:hAnsiTheme="minorHAnsi" w:cstheme="minorHAnsi"/>
              </w:rPr>
            </w:rPrChange>
          </w:rPr>
          <w:delText>panel d plots the cumulative non-CO</w:delText>
        </w:r>
        <w:r w:rsidRPr="00740BA0" w:rsidDel="00463C32">
          <w:rPr>
            <w:rFonts w:asciiTheme="minorHAnsi" w:hAnsiTheme="minorHAnsi" w:cstheme="minorHAnsi"/>
            <w:sz w:val="22"/>
            <w:szCs w:val="22"/>
            <w:vertAlign w:val="subscript"/>
            <w:rPrChange w:id="1218"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19" w:author="Stuart Jenkins" w:date="2019-12-10T14:48:00Z">
              <w:rPr>
                <w:rFonts w:asciiTheme="minorHAnsi" w:hAnsiTheme="minorHAnsi" w:cstheme="minorHAnsi"/>
              </w:rPr>
            </w:rPrChange>
          </w:rPr>
          <w:delText xml:space="preserve"> timeseries</w:delText>
        </w:r>
        <w:r w:rsidR="004E5032" w:rsidRPr="00740BA0" w:rsidDel="00463C32">
          <w:rPr>
            <w:rFonts w:asciiTheme="minorHAnsi" w:hAnsiTheme="minorHAnsi" w:cstheme="minorHAnsi"/>
            <w:sz w:val="22"/>
            <w:szCs w:val="22"/>
            <w:rPrChange w:id="1220" w:author="Stuart Jenkins" w:date="2019-12-10T14:48:00Z">
              <w:rPr>
                <w:rFonts w:asciiTheme="minorHAnsi" w:hAnsiTheme="minorHAnsi" w:cstheme="minorHAnsi"/>
              </w:rPr>
            </w:rPrChange>
          </w:rPr>
          <w:delText xml:space="preserve"> in terms of cumulative CO</w:delText>
        </w:r>
        <w:r w:rsidR="004E5032" w:rsidRPr="00740BA0" w:rsidDel="00463C32">
          <w:rPr>
            <w:rFonts w:asciiTheme="minorHAnsi" w:hAnsiTheme="minorHAnsi" w:cstheme="minorHAnsi"/>
            <w:sz w:val="22"/>
            <w:szCs w:val="22"/>
            <w:vertAlign w:val="subscript"/>
            <w:rPrChange w:id="1221" w:author="Stuart Jenkins" w:date="2019-12-10T14:48:00Z">
              <w:rPr>
                <w:rFonts w:asciiTheme="minorHAnsi" w:hAnsiTheme="minorHAnsi" w:cstheme="minorHAnsi"/>
                <w:vertAlign w:val="subscript"/>
              </w:rPr>
            </w:rPrChange>
          </w:rPr>
          <w:delText>2</w:delText>
        </w:r>
        <w:r w:rsidR="004E5032" w:rsidRPr="00740BA0" w:rsidDel="00463C32">
          <w:rPr>
            <w:rFonts w:asciiTheme="minorHAnsi" w:hAnsiTheme="minorHAnsi" w:cstheme="minorHAnsi"/>
            <w:sz w:val="22"/>
            <w:szCs w:val="22"/>
            <w:rPrChange w:id="1222" w:author="Stuart Jenkins" w:date="2019-12-10T14:48:00Z">
              <w:rPr>
                <w:rFonts w:asciiTheme="minorHAnsi" w:hAnsiTheme="minorHAnsi" w:cstheme="minorHAnsi"/>
              </w:rPr>
            </w:rPrChange>
          </w:rPr>
          <w:delText>-fe emissions</w:delText>
        </w:r>
        <w:r w:rsidRPr="00740BA0" w:rsidDel="00463C32">
          <w:rPr>
            <w:rFonts w:asciiTheme="minorHAnsi" w:hAnsiTheme="minorHAnsi" w:cstheme="minorHAnsi"/>
            <w:sz w:val="22"/>
            <w:szCs w:val="22"/>
            <w:rPrChange w:id="1223" w:author="Stuart Jenkins" w:date="2019-12-10T14:48:00Z">
              <w:rPr>
                <w:rFonts w:asciiTheme="minorHAnsi" w:hAnsiTheme="minorHAnsi" w:cstheme="minorHAnsi"/>
              </w:rPr>
            </w:rPrChange>
          </w:rPr>
          <w:delText>. The axes of panels c and d are rescaled so a direct comparison of the relative contributions from CO</w:delText>
        </w:r>
        <w:r w:rsidRPr="00740BA0" w:rsidDel="00463C32">
          <w:rPr>
            <w:rFonts w:asciiTheme="minorHAnsi" w:hAnsiTheme="minorHAnsi" w:cstheme="minorHAnsi"/>
            <w:sz w:val="22"/>
            <w:szCs w:val="22"/>
            <w:vertAlign w:val="subscript"/>
            <w:rPrChange w:id="1224"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25" w:author="Stuart Jenkins" w:date="2019-12-10T14:48:00Z">
              <w:rPr>
                <w:rFonts w:asciiTheme="minorHAnsi" w:hAnsiTheme="minorHAnsi" w:cstheme="minorHAnsi"/>
              </w:rPr>
            </w:rPrChange>
          </w:rPr>
          <w:delText xml:space="preserve"> and non-CO</w:delText>
        </w:r>
        <w:r w:rsidRPr="00740BA0" w:rsidDel="00463C32">
          <w:rPr>
            <w:rFonts w:asciiTheme="minorHAnsi" w:hAnsiTheme="minorHAnsi" w:cstheme="minorHAnsi"/>
            <w:sz w:val="22"/>
            <w:szCs w:val="22"/>
            <w:vertAlign w:val="subscript"/>
            <w:rPrChange w:id="1226"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27" w:author="Stuart Jenkins" w:date="2019-12-10T14:48:00Z">
              <w:rPr>
                <w:rFonts w:asciiTheme="minorHAnsi" w:hAnsiTheme="minorHAnsi" w:cstheme="minorHAnsi"/>
              </w:rPr>
            </w:rPrChange>
          </w:rPr>
          <w:delText xml:space="preserve"> pollutants can be made. Panel e plots the temperature response</w:delText>
        </w:r>
        <w:r w:rsidR="004E5032" w:rsidRPr="00740BA0" w:rsidDel="00463C32">
          <w:rPr>
            <w:rFonts w:asciiTheme="minorHAnsi" w:hAnsiTheme="minorHAnsi" w:cstheme="minorHAnsi"/>
            <w:sz w:val="22"/>
            <w:szCs w:val="22"/>
            <w:rPrChange w:id="1228" w:author="Stuart Jenkins" w:date="2019-12-10T14:48:00Z">
              <w:rPr>
                <w:rFonts w:asciiTheme="minorHAnsi" w:hAnsiTheme="minorHAnsi" w:cstheme="minorHAnsi"/>
              </w:rPr>
            </w:rPrChange>
          </w:rPr>
          <w:delText xml:space="preserve"> of CO</w:delText>
        </w:r>
        <w:r w:rsidR="004E5032" w:rsidRPr="00740BA0" w:rsidDel="00463C32">
          <w:rPr>
            <w:rFonts w:asciiTheme="minorHAnsi" w:hAnsiTheme="minorHAnsi" w:cstheme="minorHAnsi"/>
            <w:sz w:val="22"/>
            <w:szCs w:val="22"/>
            <w:vertAlign w:val="subscript"/>
            <w:rPrChange w:id="1229" w:author="Stuart Jenkins" w:date="2019-12-10T14:48:00Z">
              <w:rPr>
                <w:rFonts w:asciiTheme="minorHAnsi" w:hAnsiTheme="minorHAnsi" w:cstheme="minorHAnsi"/>
                <w:vertAlign w:val="subscript"/>
              </w:rPr>
            </w:rPrChange>
          </w:rPr>
          <w:delText>2</w:delText>
        </w:r>
        <w:r w:rsidR="004E5032" w:rsidRPr="00740BA0" w:rsidDel="00463C32">
          <w:rPr>
            <w:rFonts w:asciiTheme="minorHAnsi" w:hAnsiTheme="minorHAnsi" w:cstheme="minorHAnsi"/>
            <w:sz w:val="22"/>
            <w:szCs w:val="22"/>
            <w:rPrChange w:id="1230" w:author="Stuart Jenkins" w:date="2019-12-10T14:48:00Z">
              <w:rPr>
                <w:rFonts w:asciiTheme="minorHAnsi" w:hAnsiTheme="minorHAnsi" w:cstheme="minorHAnsi"/>
              </w:rPr>
            </w:rPrChange>
          </w:rPr>
          <w:delText xml:space="preserve"> emissions and non-CO</w:delText>
        </w:r>
        <w:r w:rsidR="004E5032" w:rsidRPr="00740BA0" w:rsidDel="00463C32">
          <w:rPr>
            <w:rFonts w:asciiTheme="minorHAnsi" w:hAnsiTheme="minorHAnsi" w:cstheme="minorHAnsi"/>
            <w:sz w:val="22"/>
            <w:szCs w:val="22"/>
            <w:vertAlign w:val="subscript"/>
            <w:rPrChange w:id="1231" w:author="Stuart Jenkins" w:date="2019-12-10T14:48:00Z">
              <w:rPr>
                <w:rFonts w:asciiTheme="minorHAnsi" w:hAnsiTheme="minorHAnsi" w:cstheme="minorHAnsi"/>
                <w:vertAlign w:val="subscript"/>
              </w:rPr>
            </w:rPrChange>
          </w:rPr>
          <w:delText>2</w:delText>
        </w:r>
        <w:r w:rsidR="004E5032" w:rsidRPr="00740BA0" w:rsidDel="00463C32">
          <w:rPr>
            <w:rFonts w:asciiTheme="minorHAnsi" w:hAnsiTheme="minorHAnsi" w:cstheme="minorHAnsi"/>
            <w:sz w:val="22"/>
            <w:szCs w:val="22"/>
            <w:rPrChange w:id="1232" w:author="Stuart Jenkins" w:date="2019-12-10T14:48:00Z">
              <w:rPr>
                <w:rFonts w:asciiTheme="minorHAnsi" w:hAnsiTheme="minorHAnsi" w:cstheme="minorHAnsi"/>
              </w:rPr>
            </w:rPrChange>
          </w:rPr>
          <w:delText xml:space="preserve"> RF</w:delText>
        </w:r>
        <w:r w:rsidRPr="00740BA0" w:rsidDel="00463C32">
          <w:rPr>
            <w:rFonts w:asciiTheme="minorHAnsi" w:hAnsiTheme="minorHAnsi" w:cstheme="minorHAnsi"/>
            <w:sz w:val="22"/>
            <w:szCs w:val="22"/>
            <w:rPrChange w:id="1233" w:author="Stuart Jenkins" w:date="2019-12-10T14:48:00Z">
              <w:rPr>
                <w:rFonts w:asciiTheme="minorHAnsi" w:hAnsiTheme="minorHAnsi" w:cstheme="minorHAnsi"/>
              </w:rPr>
            </w:rPrChange>
          </w:rPr>
          <w:delText xml:space="preserve"> </w:delText>
        </w:r>
        <w:r w:rsidR="004E5032" w:rsidRPr="00740BA0" w:rsidDel="00463C32">
          <w:rPr>
            <w:rFonts w:asciiTheme="minorHAnsi" w:hAnsiTheme="minorHAnsi" w:cstheme="minorHAnsi"/>
            <w:sz w:val="22"/>
            <w:szCs w:val="22"/>
            <w:rPrChange w:id="1234" w:author="Stuart Jenkins" w:date="2019-12-10T14:48:00Z">
              <w:rPr>
                <w:rFonts w:asciiTheme="minorHAnsi" w:hAnsiTheme="minorHAnsi" w:cstheme="minorHAnsi"/>
              </w:rPr>
            </w:rPrChange>
          </w:rPr>
          <w:delText xml:space="preserve">from panels a and b </w:delText>
        </w:r>
        <w:r w:rsidRPr="00740BA0" w:rsidDel="00463C32">
          <w:rPr>
            <w:rFonts w:asciiTheme="minorHAnsi" w:hAnsiTheme="minorHAnsi" w:cstheme="minorHAnsi"/>
            <w:sz w:val="22"/>
            <w:szCs w:val="22"/>
            <w:rPrChange w:id="1235" w:author="Stuart Jenkins" w:date="2019-12-10T14:48:00Z">
              <w:rPr>
                <w:rFonts w:asciiTheme="minorHAnsi" w:hAnsiTheme="minorHAnsi" w:cstheme="minorHAnsi"/>
              </w:rPr>
            </w:rPrChange>
          </w:rPr>
          <w:delText>in solid lines, and the total cumulative CO</w:delText>
        </w:r>
        <w:r w:rsidRPr="00740BA0" w:rsidDel="00463C32">
          <w:rPr>
            <w:rFonts w:asciiTheme="minorHAnsi" w:hAnsiTheme="minorHAnsi" w:cstheme="minorHAnsi"/>
            <w:sz w:val="22"/>
            <w:szCs w:val="22"/>
            <w:vertAlign w:val="subscript"/>
            <w:rPrChange w:id="1236"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37" w:author="Stuart Jenkins" w:date="2019-12-10T14:48:00Z">
              <w:rPr>
                <w:rFonts w:asciiTheme="minorHAnsi" w:hAnsiTheme="minorHAnsi" w:cstheme="minorHAnsi"/>
              </w:rPr>
            </w:rPrChange>
          </w:rPr>
          <w:delText xml:space="preserve"> emissions timeseries in black dotted lines. Panel f plots temperature anomaly as a function of cumulative CO</w:delText>
        </w:r>
        <w:r w:rsidRPr="00740BA0" w:rsidDel="00463C32">
          <w:rPr>
            <w:rFonts w:asciiTheme="minorHAnsi" w:hAnsiTheme="minorHAnsi" w:cstheme="minorHAnsi"/>
            <w:sz w:val="22"/>
            <w:szCs w:val="22"/>
            <w:vertAlign w:val="subscript"/>
            <w:rPrChange w:id="1238"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39" w:author="Stuart Jenkins" w:date="2019-12-10T14:48:00Z">
              <w:rPr>
                <w:rFonts w:asciiTheme="minorHAnsi" w:hAnsiTheme="minorHAnsi" w:cstheme="minorHAnsi"/>
              </w:rPr>
            </w:rPrChange>
          </w:rPr>
          <w:delText>-fe (solid) and CO</w:delText>
        </w:r>
        <w:r w:rsidRPr="00740BA0" w:rsidDel="00463C32">
          <w:rPr>
            <w:rFonts w:asciiTheme="minorHAnsi" w:hAnsiTheme="minorHAnsi" w:cstheme="minorHAnsi"/>
            <w:sz w:val="22"/>
            <w:szCs w:val="22"/>
            <w:vertAlign w:val="subscript"/>
            <w:rPrChange w:id="1240"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41" w:author="Stuart Jenkins" w:date="2019-12-10T14:48:00Z">
              <w:rPr>
                <w:rFonts w:asciiTheme="minorHAnsi" w:hAnsiTheme="minorHAnsi" w:cstheme="minorHAnsi"/>
              </w:rPr>
            </w:rPrChange>
          </w:rPr>
          <w:delText>-only (dotted) emissions, demonstrating how CO</w:delText>
        </w:r>
        <w:r w:rsidRPr="00740BA0" w:rsidDel="00463C32">
          <w:rPr>
            <w:rFonts w:asciiTheme="minorHAnsi" w:hAnsiTheme="minorHAnsi" w:cstheme="minorHAnsi"/>
            <w:sz w:val="22"/>
            <w:szCs w:val="22"/>
            <w:vertAlign w:val="subscript"/>
            <w:rPrChange w:id="1242"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243" w:author="Stuart Jenkins" w:date="2019-12-10T14:48:00Z">
              <w:rPr>
                <w:rFonts w:asciiTheme="minorHAnsi" w:hAnsiTheme="minorHAnsi" w:cstheme="minorHAnsi"/>
              </w:rPr>
            </w:rPrChange>
          </w:rPr>
          <w:delText>-fe emissions produce a physically representative CO2-equivalent emissions timeseries. In all panels the colours correspond to different levels of ambition in the scenarios as tagged in the IIASA database: dark blue refers to 1.5</w:delText>
        </w:r>
        <w:r w:rsidRPr="00740BA0" w:rsidDel="00463C32">
          <w:rPr>
            <w:rFonts w:ascii="Cambria Math" w:eastAsia="Cambria Math" w:hAnsi="Cambria Math" w:cs="Cambria Math"/>
            <w:sz w:val="22"/>
            <w:szCs w:val="22"/>
            <w:rPrChange w:id="1244"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245" w:author="Stuart Jenkins" w:date="2019-12-10T14:48:00Z">
              <w:rPr>
                <w:rFonts w:asciiTheme="minorHAnsi" w:hAnsiTheme="minorHAnsi" w:cstheme="minorHAnsi"/>
              </w:rPr>
            </w:rPrChange>
          </w:rPr>
          <w:delText>-compatible, light orange refers to 2.0</w:delText>
        </w:r>
        <w:r w:rsidRPr="00740BA0" w:rsidDel="00463C32">
          <w:rPr>
            <w:rFonts w:ascii="Cambria Math" w:eastAsia="Cambria Math" w:hAnsi="Cambria Math" w:cs="Cambria Math"/>
            <w:sz w:val="22"/>
            <w:szCs w:val="22"/>
            <w:rPrChange w:id="1246"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247" w:author="Stuart Jenkins" w:date="2019-12-10T14:48:00Z">
              <w:rPr>
                <w:rFonts w:asciiTheme="minorHAnsi" w:hAnsiTheme="minorHAnsi" w:cstheme="minorHAnsi"/>
              </w:rPr>
            </w:rPrChange>
          </w:rPr>
          <w:delText>-lower-compatible, dark orange refers to 2.0</w:delText>
        </w:r>
        <w:r w:rsidRPr="00740BA0" w:rsidDel="00463C32">
          <w:rPr>
            <w:rFonts w:ascii="Cambria Math" w:eastAsia="Cambria Math" w:hAnsi="Cambria Math" w:cs="Cambria Math"/>
            <w:sz w:val="22"/>
            <w:szCs w:val="22"/>
            <w:rPrChange w:id="1248"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249" w:author="Stuart Jenkins" w:date="2019-12-10T14:48:00Z">
              <w:rPr>
                <w:rFonts w:asciiTheme="minorHAnsi" w:hAnsiTheme="minorHAnsi" w:cstheme="minorHAnsi"/>
              </w:rPr>
            </w:rPrChange>
          </w:rPr>
          <w:delText>-higher-compatible scenarios.</w:delText>
        </w:r>
      </w:del>
    </w:p>
    <w:p w14:paraId="2130A390" w14:textId="4326A5C2" w:rsidR="003C5FE7" w:rsidRPr="00740BA0" w:rsidDel="00463C32" w:rsidRDefault="003C5FE7">
      <w:pPr>
        <w:rPr>
          <w:del w:id="1250" w:author="Stuart Jenkins" w:date="2019-12-10T14:33:00Z"/>
          <w:rFonts w:asciiTheme="minorHAnsi" w:hAnsiTheme="minorHAnsi" w:cstheme="minorHAnsi"/>
          <w:sz w:val="22"/>
          <w:szCs w:val="22"/>
          <w:rPrChange w:id="1251" w:author="Stuart Jenkins" w:date="2019-12-10T14:48:00Z">
            <w:rPr>
              <w:del w:id="1252" w:author="Stuart Jenkins" w:date="2019-12-10T14:33:00Z"/>
            </w:rPr>
          </w:rPrChange>
        </w:rPr>
      </w:pPr>
      <w:del w:id="1253" w:author="Stuart Jenkins" w:date="2019-12-10T14:33:00Z">
        <w:r w:rsidRPr="00740BA0" w:rsidDel="00463C32">
          <w:rPr>
            <w:rFonts w:asciiTheme="minorHAnsi" w:hAnsiTheme="minorHAnsi" w:cstheme="minorHAnsi"/>
            <w:sz w:val="22"/>
            <w:szCs w:val="22"/>
            <w:rPrChange w:id="1254" w:author="Stuart Jenkins" w:date="2019-12-10T14:48:00Z">
              <w:rPr/>
            </w:rPrChange>
          </w:rPr>
          <w:br w:type="page"/>
        </w:r>
      </w:del>
    </w:p>
    <w:p w14:paraId="736492C3" w14:textId="56B30389" w:rsidR="007628C3" w:rsidRPr="00740BA0" w:rsidDel="00463C32" w:rsidRDefault="00D06C0A">
      <w:pPr>
        <w:rPr>
          <w:del w:id="1255" w:author="Stuart Jenkins" w:date="2019-12-10T14:32:00Z"/>
          <w:rFonts w:asciiTheme="minorHAnsi" w:hAnsiTheme="minorHAnsi" w:cstheme="minorHAnsi"/>
          <w:sz w:val="22"/>
          <w:szCs w:val="22"/>
          <w:rPrChange w:id="1256" w:author="Stuart Jenkins" w:date="2019-12-10T14:48:00Z">
            <w:rPr>
              <w:del w:id="1257" w:author="Stuart Jenkins" w:date="2019-12-10T14:32:00Z"/>
            </w:rPr>
          </w:rPrChange>
        </w:rPr>
      </w:pPr>
      <w:del w:id="1258" w:author="Stuart Jenkins" w:date="2019-12-10T14:32:00Z">
        <w:r w:rsidRPr="00740BA0" w:rsidDel="00463C32">
          <w:rPr>
            <w:rFonts w:asciiTheme="minorHAnsi" w:hAnsiTheme="minorHAnsi" w:cstheme="minorHAnsi"/>
            <w:noProof/>
            <w:sz w:val="22"/>
            <w:szCs w:val="22"/>
            <w:rPrChange w:id="1259" w:author="Stuart Jenkins" w:date="2019-12-10T14:48:00Z">
              <w:rPr>
                <w:noProof/>
              </w:rPr>
            </w:rPrChange>
          </w:rPr>
          <w:drawing>
            <wp:anchor distT="0" distB="0" distL="114300" distR="114300" simplePos="0" relativeHeight="251687936" behindDoc="0" locked="0" layoutInCell="1" allowOverlap="1" wp14:anchorId="185E3581" wp14:editId="4B398A55">
              <wp:simplePos x="0" y="0"/>
              <wp:positionH relativeFrom="column">
                <wp:posOffset>3175</wp:posOffset>
              </wp:positionH>
              <wp:positionV relativeFrom="paragraph">
                <wp:posOffset>-618490</wp:posOffset>
              </wp:positionV>
              <wp:extent cx="3150235" cy="2700020"/>
              <wp:effectExtent l="0" t="0" r="0" b="508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2_1.pdf"/>
                      <pic:cNvPicPr/>
                    </pic:nvPicPr>
                    <pic:blipFill>
                      <a:blip r:embed="rId10">
                        <a:extLst>
                          <a:ext uri="{28A0092B-C50C-407E-A947-70E740481C1C}">
                            <a14:useLocalDpi xmlns:a14="http://schemas.microsoft.com/office/drawing/2010/main" val="0"/>
                          </a:ext>
                        </a:extLst>
                      </a:blip>
                      <a:stretch>
                        <a:fillRect/>
                      </a:stretch>
                    </pic:blipFill>
                    <pic:spPr>
                      <a:xfrm>
                        <a:off x="0" y="0"/>
                        <a:ext cx="3150235" cy="2700020"/>
                      </a:xfrm>
                      <a:prstGeom prst="rect">
                        <a:avLst/>
                      </a:prstGeom>
                    </pic:spPr>
                  </pic:pic>
                </a:graphicData>
              </a:graphic>
              <wp14:sizeRelH relativeFrom="page">
                <wp14:pctWidth>0</wp14:pctWidth>
              </wp14:sizeRelH>
              <wp14:sizeRelV relativeFrom="page">
                <wp14:pctHeight>0</wp14:pctHeight>
              </wp14:sizeRelV>
            </wp:anchor>
          </w:drawing>
        </w:r>
        <w:r w:rsidRPr="00740BA0" w:rsidDel="00463C32">
          <w:rPr>
            <w:rFonts w:asciiTheme="minorHAnsi" w:hAnsiTheme="minorHAnsi" w:cstheme="minorHAnsi"/>
            <w:noProof/>
            <w:sz w:val="22"/>
            <w:szCs w:val="22"/>
            <w:rPrChange w:id="1260" w:author="Stuart Jenkins" w:date="2019-12-10T14:48:00Z">
              <w:rPr>
                <w:noProof/>
              </w:rPr>
            </w:rPrChange>
          </w:rPr>
          <w:drawing>
            <wp:anchor distT="0" distB="0" distL="114300" distR="114300" simplePos="0" relativeHeight="251686912" behindDoc="0" locked="0" layoutInCell="1" allowOverlap="1" wp14:anchorId="5F9DA436" wp14:editId="43EEF82D">
              <wp:simplePos x="0" y="0"/>
              <wp:positionH relativeFrom="column">
                <wp:posOffset>2921847</wp:posOffset>
              </wp:positionH>
              <wp:positionV relativeFrom="paragraph">
                <wp:posOffset>-617432</wp:posOffset>
              </wp:positionV>
              <wp:extent cx="3160395" cy="2708910"/>
              <wp:effectExtent l="0" t="0" r="190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2_2.pdf"/>
                      <pic:cNvPicPr/>
                    </pic:nvPicPr>
                    <pic:blipFill>
                      <a:blip r:embed="rId11">
                        <a:extLst>
                          <a:ext uri="{28A0092B-C50C-407E-A947-70E740481C1C}">
                            <a14:useLocalDpi xmlns:a14="http://schemas.microsoft.com/office/drawing/2010/main" val="0"/>
                          </a:ext>
                        </a:extLst>
                      </a:blip>
                      <a:stretch>
                        <a:fillRect/>
                      </a:stretch>
                    </pic:blipFill>
                    <pic:spPr>
                      <a:xfrm>
                        <a:off x="0" y="0"/>
                        <a:ext cx="3160395" cy="2708910"/>
                      </a:xfrm>
                      <a:prstGeom prst="rect">
                        <a:avLst/>
                      </a:prstGeom>
                    </pic:spPr>
                  </pic:pic>
                </a:graphicData>
              </a:graphic>
              <wp14:sizeRelH relativeFrom="page">
                <wp14:pctWidth>0</wp14:pctWidth>
              </wp14:sizeRelH>
              <wp14:sizeRelV relativeFrom="page">
                <wp14:pctHeight>0</wp14:pctHeight>
              </wp14:sizeRelV>
            </wp:anchor>
          </w:drawing>
        </w:r>
      </w:del>
    </w:p>
    <w:p w14:paraId="24957BB1" w14:textId="2C9B796F" w:rsidR="007628C3" w:rsidRPr="00740BA0" w:rsidDel="00463C32" w:rsidRDefault="007628C3">
      <w:pPr>
        <w:rPr>
          <w:del w:id="1261" w:author="Stuart Jenkins" w:date="2019-12-10T14:32:00Z"/>
          <w:rFonts w:asciiTheme="minorHAnsi" w:hAnsiTheme="minorHAnsi" w:cstheme="minorHAnsi"/>
          <w:sz w:val="22"/>
          <w:szCs w:val="22"/>
          <w:rPrChange w:id="1262" w:author="Stuart Jenkins" w:date="2019-12-10T14:48:00Z">
            <w:rPr>
              <w:del w:id="1263" w:author="Stuart Jenkins" w:date="2019-12-10T14:32:00Z"/>
            </w:rPr>
          </w:rPrChange>
        </w:rPr>
      </w:pPr>
    </w:p>
    <w:p w14:paraId="269F59DC" w14:textId="638E68EB" w:rsidR="007628C3" w:rsidRPr="00740BA0" w:rsidDel="00463C32" w:rsidRDefault="007628C3">
      <w:pPr>
        <w:rPr>
          <w:del w:id="1264" w:author="Stuart Jenkins" w:date="2019-12-10T14:32:00Z"/>
          <w:rFonts w:asciiTheme="minorHAnsi" w:hAnsiTheme="minorHAnsi" w:cstheme="minorHAnsi"/>
          <w:sz w:val="22"/>
          <w:szCs w:val="22"/>
          <w:rPrChange w:id="1265" w:author="Stuart Jenkins" w:date="2019-12-10T14:48:00Z">
            <w:rPr>
              <w:del w:id="1266" w:author="Stuart Jenkins" w:date="2019-12-10T14:32:00Z"/>
            </w:rPr>
          </w:rPrChange>
        </w:rPr>
      </w:pPr>
    </w:p>
    <w:p w14:paraId="265C1BE0" w14:textId="41B3A8B2" w:rsidR="007628C3" w:rsidRPr="00740BA0" w:rsidDel="00463C32" w:rsidRDefault="007628C3">
      <w:pPr>
        <w:rPr>
          <w:del w:id="1267" w:author="Stuart Jenkins" w:date="2019-12-10T14:32:00Z"/>
          <w:rFonts w:asciiTheme="minorHAnsi" w:hAnsiTheme="minorHAnsi" w:cstheme="minorHAnsi"/>
          <w:sz w:val="22"/>
          <w:szCs w:val="22"/>
          <w:rPrChange w:id="1268" w:author="Stuart Jenkins" w:date="2019-12-10T14:48:00Z">
            <w:rPr>
              <w:del w:id="1269" w:author="Stuart Jenkins" w:date="2019-12-10T14:32:00Z"/>
            </w:rPr>
          </w:rPrChange>
        </w:rPr>
      </w:pPr>
    </w:p>
    <w:p w14:paraId="20D23024" w14:textId="245B800B" w:rsidR="007628C3" w:rsidRPr="00740BA0" w:rsidDel="00463C32" w:rsidRDefault="007628C3">
      <w:pPr>
        <w:rPr>
          <w:del w:id="1270" w:author="Stuart Jenkins" w:date="2019-12-10T14:32:00Z"/>
          <w:rFonts w:asciiTheme="minorHAnsi" w:hAnsiTheme="minorHAnsi" w:cstheme="minorHAnsi"/>
          <w:sz w:val="22"/>
          <w:szCs w:val="22"/>
          <w:rPrChange w:id="1271" w:author="Stuart Jenkins" w:date="2019-12-10T14:48:00Z">
            <w:rPr>
              <w:del w:id="1272" w:author="Stuart Jenkins" w:date="2019-12-10T14:32:00Z"/>
            </w:rPr>
          </w:rPrChange>
        </w:rPr>
      </w:pPr>
    </w:p>
    <w:p w14:paraId="62D93FF6" w14:textId="654BF57E" w:rsidR="007628C3" w:rsidRPr="00740BA0" w:rsidDel="00463C32" w:rsidRDefault="007628C3">
      <w:pPr>
        <w:rPr>
          <w:del w:id="1273" w:author="Stuart Jenkins" w:date="2019-12-10T14:32:00Z"/>
          <w:rFonts w:asciiTheme="minorHAnsi" w:hAnsiTheme="minorHAnsi" w:cstheme="minorHAnsi"/>
          <w:sz w:val="22"/>
          <w:szCs w:val="22"/>
          <w:rPrChange w:id="1274" w:author="Stuart Jenkins" w:date="2019-12-10T14:48:00Z">
            <w:rPr>
              <w:del w:id="1275" w:author="Stuart Jenkins" w:date="2019-12-10T14:32:00Z"/>
            </w:rPr>
          </w:rPrChange>
        </w:rPr>
      </w:pPr>
    </w:p>
    <w:p w14:paraId="63A4F866" w14:textId="2E15D843" w:rsidR="007628C3" w:rsidRPr="00740BA0" w:rsidDel="00463C32" w:rsidRDefault="007628C3">
      <w:pPr>
        <w:rPr>
          <w:del w:id="1276" w:author="Stuart Jenkins" w:date="2019-12-10T14:32:00Z"/>
          <w:rFonts w:asciiTheme="minorHAnsi" w:hAnsiTheme="minorHAnsi" w:cstheme="minorHAnsi"/>
          <w:sz w:val="22"/>
          <w:szCs w:val="22"/>
          <w:rPrChange w:id="1277" w:author="Stuart Jenkins" w:date="2019-12-10T14:48:00Z">
            <w:rPr>
              <w:del w:id="1278" w:author="Stuart Jenkins" w:date="2019-12-10T14:32:00Z"/>
            </w:rPr>
          </w:rPrChange>
        </w:rPr>
      </w:pPr>
    </w:p>
    <w:p w14:paraId="352E4588" w14:textId="171654FD" w:rsidR="007628C3" w:rsidRPr="00740BA0" w:rsidDel="00463C32" w:rsidRDefault="007628C3">
      <w:pPr>
        <w:rPr>
          <w:del w:id="1279" w:author="Stuart Jenkins" w:date="2019-12-10T14:32:00Z"/>
          <w:rFonts w:asciiTheme="minorHAnsi" w:hAnsiTheme="minorHAnsi" w:cstheme="minorHAnsi"/>
          <w:sz w:val="22"/>
          <w:szCs w:val="22"/>
          <w:rPrChange w:id="1280" w:author="Stuart Jenkins" w:date="2019-12-10T14:48:00Z">
            <w:rPr>
              <w:del w:id="1281" w:author="Stuart Jenkins" w:date="2019-12-10T14:32:00Z"/>
            </w:rPr>
          </w:rPrChange>
        </w:rPr>
      </w:pPr>
    </w:p>
    <w:p w14:paraId="484CF449" w14:textId="4EC72ECC" w:rsidR="007628C3" w:rsidRPr="00740BA0" w:rsidDel="00463C32" w:rsidRDefault="007628C3">
      <w:pPr>
        <w:rPr>
          <w:del w:id="1282" w:author="Stuart Jenkins" w:date="2019-12-10T14:32:00Z"/>
          <w:rFonts w:asciiTheme="minorHAnsi" w:hAnsiTheme="minorHAnsi" w:cstheme="minorHAnsi"/>
          <w:sz w:val="22"/>
          <w:szCs w:val="22"/>
          <w:rPrChange w:id="1283" w:author="Stuart Jenkins" w:date="2019-12-10T14:48:00Z">
            <w:rPr>
              <w:del w:id="1284" w:author="Stuart Jenkins" w:date="2019-12-10T14:32:00Z"/>
            </w:rPr>
          </w:rPrChange>
        </w:rPr>
      </w:pPr>
    </w:p>
    <w:p w14:paraId="1B7E4EC5" w14:textId="4A5B2D7D" w:rsidR="007628C3" w:rsidRPr="00740BA0" w:rsidDel="00463C32" w:rsidRDefault="007628C3">
      <w:pPr>
        <w:rPr>
          <w:del w:id="1285" w:author="Stuart Jenkins" w:date="2019-12-10T14:32:00Z"/>
          <w:rFonts w:asciiTheme="minorHAnsi" w:hAnsiTheme="minorHAnsi" w:cstheme="minorHAnsi"/>
          <w:sz w:val="22"/>
          <w:szCs w:val="22"/>
          <w:rPrChange w:id="1286" w:author="Stuart Jenkins" w:date="2019-12-10T14:48:00Z">
            <w:rPr>
              <w:del w:id="1287" w:author="Stuart Jenkins" w:date="2019-12-10T14:32:00Z"/>
            </w:rPr>
          </w:rPrChange>
        </w:rPr>
      </w:pPr>
    </w:p>
    <w:p w14:paraId="45D43A76" w14:textId="26ECE509" w:rsidR="007628C3" w:rsidRPr="00740BA0" w:rsidDel="00463C32" w:rsidRDefault="007628C3">
      <w:pPr>
        <w:rPr>
          <w:del w:id="1288" w:author="Stuart Jenkins" w:date="2019-12-10T14:32:00Z"/>
          <w:rFonts w:asciiTheme="minorHAnsi" w:hAnsiTheme="minorHAnsi" w:cstheme="minorHAnsi"/>
          <w:sz w:val="22"/>
          <w:szCs w:val="22"/>
          <w:rPrChange w:id="1289" w:author="Stuart Jenkins" w:date="2019-12-10T14:48:00Z">
            <w:rPr>
              <w:del w:id="1290" w:author="Stuart Jenkins" w:date="2019-12-10T14:32:00Z"/>
            </w:rPr>
          </w:rPrChange>
        </w:rPr>
      </w:pPr>
    </w:p>
    <w:p w14:paraId="22CCC846" w14:textId="691B4ED4" w:rsidR="007628C3" w:rsidRPr="00740BA0" w:rsidDel="00463C32" w:rsidRDefault="007628C3">
      <w:pPr>
        <w:rPr>
          <w:del w:id="1291" w:author="Stuart Jenkins" w:date="2019-12-10T14:32:00Z"/>
          <w:rFonts w:asciiTheme="minorHAnsi" w:hAnsiTheme="minorHAnsi" w:cstheme="minorHAnsi"/>
          <w:sz w:val="22"/>
          <w:szCs w:val="22"/>
          <w:rPrChange w:id="1292" w:author="Stuart Jenkins" w:date="2019-12-10T14:48:00Z">
            <w:rPr>
              <w:del w:id="1293" w:author="Stuart Jenkins" w:date="2019-12-10T14:32:00Z"/>
            </w:rPr>
          </w:rPrChange>
        </w:rPr>
      </w:pPr>
    </w:p>
    <w:p w14:paraId="0CBC4B2E" w14:textId="57ABFC92" w:rsidR="007628C3" w:rsidRPr="00740BA0" w:rsidDel="00463C32" w:rsidRDefault="007628C3">
      <w:pPr>
        <w:rPr>
          <w:del w:id="1294" w:author="Stuart Jenkins" w:date="2019-12-10T14:32:00Z"/>
          <w:rFonts w:asciiTheme="minorHAnsi" w:hAnsiTheme="minorHAnsi" w:cstheme="minorHAnsi"/>
          <w:sz w:val="22"/>
          <w:szCs w:val="22"/>
          <w:rPrChange w:id="1295" w:author="Stuart Jenkins" w:date="2019-12-10T14:48:00Z">
            <w:rPr>
              <w:del w:id="1296" w:author="Stuart Jenkins" w:date="2019-12-10T14:32:00Z"/>
            </w:rPr>
          </w:rPrChange>
        </w:rPr>
      </w:pPr>
    </w:p>
    <w:p w14:paraId="5276986B" w14:textId="7C0559E8" w:rsidR="007628C3" w:rsidRPr="00740BA0" w:rsidDel="00463C32" w:rsidRDefault="007628C3">
      <w:pPr>
        <w:rPr>
          <w:del w:id="1297" w:author="Stuart Jenkins" w:date="2019-12-10T14:32:00Z"/>
          <w:rFonts w:asciiTheme="minorHAnsi" w:hAnsiTheme="minorHAnsi" w:cstheme="minorHAnsi"/>
          <w:sz w:val="22"/>
          <w:szCs w:val="22"/>
          <w:rPrChange w:id="1298" w:author="Stuart Jenkins" w:date="2019-12-10T14:48:00Z">
            <w:rPr>
              <w:del w:id="1299" w:author="Stuart Jenkins" w:date="2019-12-10T14:32:00Z"/>
            </w:rPr>
          </w:rPrChange>
        </w:rPr>
      </w:pPr>
    </w:p>
    <w:p w14:paraId="7508B875" w14:textId="7457168F" w:rsidR="007628C3" w:rsidRPr="00740BA0" w:rsidDel="00463C32" w:rsidRDefault="007628C3">
      <w:pPr>
        <w:rPr>
          <w:del w:id="1300" w:author="Stuart Jenkins" w:date="2019-12-10T14:32:00Z"/>
          <w:rFonts w:asciiTheme="minorHAnsi" w:hAnsiTheme="minorHAnsi" w:cstheme="minorHAnsi"/>
          <w:sz w:val="22"/>
          <w:szCs w:val="22"/>
          <w:rPrChange w:id="1301" w:author="Stuart Jenkins" w:date="2019-12-10T14:48:00Z">
            <w:rPr>
              <w:del w:id="1302" w:author="Stuart Jenkins" w:date="2019-12-10T14:32:00Z"/>
            </w:rPr>
          </w:rPrChange>
        </w:rPr>
      </w:pPr>
    </w:p>
    <w:p w14:paraId="16C9EC67" w14:textId="4C0960C3" w:rsidR="007628C3" w:rsidRPr="00740BA0" w:rsidDel="00463C32" w:rsidRDefault="007628C3">
      <w:pPr>
        <w:rPr>
          <w:del w:id="1303" w:author="Stuart Jenkins" w:date="2019-12-10T14:32:00Z"/>
          <w:rFonts w:asciiTheme="minorHAnsi" w:hAnsiTheme="minorHAnsi" w:cstheme="minorHAnsi"/>
          <w:sz w:val="22"/>
          <w:szCs w:val="22"/>
          <w:rPrChange w:id="1304" w:author="Stuart Jenkins" w:date="2019-12-10T14:48:00Z">
            <w:rPr>
              <w:del w:id="1305" w:author="Stuart Jenkins" w:date="2019-12-10T14:32:00Z"/>
            </w:rPr>
          </w:rPrChange>
        </w:rPr>
      </w:pPr>
    </w:p>
    <w:p w14:paraId="533F6A3B" w14:textId="1ED1F993" w:rsidR="00D06C0A" w:rsidRPr="00740BA0" w:rsidDel="00463C32" w:rsidRDefault="00D06C0A">
      <w:pPr>
        <w:rPr>
          <w:del w:id="1306" w:author="Stuart Jenkins" w:date="2019-12-10T14:32:00Z"/>
          <w:rFonts w:asciiTheme="minorHAnsi" w:hAnsiTheme="minorHAnsi" w:cstheme="minorHAnsi"/>
          <w:b/>
          <w:bCs/>
          <w:sz w:val="22"/>
          <w:szCs w:val="22"/>
          <w:rPrChange w:id="1307" w:author="Stuart Jenkins" w:date="2019-12-10T14:48:00Z">
            <w:rPr>
              <w:del w:id="1308" w:author="Stuart Jenkins" w:date="2019-12-10T14:32:00Z"/>
              <w:rFonts w:asciiTheme="minorHAnsi" w:hAnsiTheme="minorHAnsi" w:cstheme="minorHAnsi"/>
              <w:b/>
              <w:bCs/>
            </w:rPr>
          </w:rPrChange>
        </w:rPr>
        <w:pPrChange w:id="1309" w:author="Stuart Jenkins" w:date="2019-12-10T14:33:00Z">
          <w:pPr>
            <w:jc w:val="both"/>
          </w:pPr>
        </w:pPrChange>
      </w:pPr>
    </w:p>
    <w:p w14:paraId="7AB56BD8" w14:textId="5F1F815F" w:rsidR="00D06C0A" w:rsidRPr="00740BA0" w:rsidDel="00463C32" w:rsidRDefault="00D06C0A">
      <w:pPr>
        <w:rPr>
          <w:del w:id="1310" w:author="Stuart Jenkins" w:date="2019-12-10T14:32:00Z"/>
          <w:rFonts w:asciiTheme="minorHAnsi" w:hAnsiTheme="minorHAnsi" w:cstheme="minorHAnsi"/>
          <w:sz w:val="22"/>
          <w:szCs w:val="22"/>
          <w:rPrChange w:id="1311" w:author="Stuart Jenkins" w:date="2019-12-10T14:48:00Z">
            <w:rPr>
              <w:del w:id="1312" w:author="Stuart Jenkins" w:date="2019-12-10T14:32:00Z"/>
              <w:rFonts w:asciiTheme="minorHAnsi" w:hAnsiTheme="minorHAnsi" w:cstheme="minorHAnsi"/>
            </w:rPr>
          </w:rPrChange>
        </w:rPr>
        <w:pPrChange w:id="1313" w:author="Stuart Jenkins" w:date="2019-12-10T14:33:00Z">
          <w:pPr>
            <w:jc w:val="both"/>
          </w:pPr>
        </w:pPrChange>
      </w:pPr>
      <w:del w:id="1314" w:author="Stuart Jenkins" w:date="2019-12-10T14:32:00Z">
        <w:r w:rsidRPr="00740BA0" w:rsidDel="00463C32">
          <w:rPr>
            <w:rFonts w:asciiTheme="minorHAnsi" w:hAnsiTheme="minorHAnsi" w:cstheme="minorHAnsi"/>
            <w:b/>
            <w:bCs/>
            <w:sz w:val="22"/>
            <w:szCs w:val="22"/>
            <w:rPrChange w:id="1315" w:author="Stuart Jenkins" w:date="2019-12-10T14:48:00Z">
              <w:rPr>
                <w:rFonts w:asciiTheme="minorHAnsi" w:hAnsiTheme="minorHAnsi" w:cstheme="minorHAnsi"/>
                <w:b/>
                <w:bCs/>
              </w:rPr>
            </w:rPrChange>
          </w:rPr>
          <w:delText xml:space="preserve">Figure 2: </w:delText>
        </w:r>
        <w:r w:rsidRPr="00740BA0" w:rsidDel="00463C32">
          <w:rPr>
            <w:rFonts w:asciiTheme="minorHAnsi" w:hAnsiTheme="minorHAnsi" w:cstheme="minorHAnsi"/>
            <w:sz w:val="22"/>
            <w:szCs w:val="22"/>
            <w:rPrChange w:id="1316" w:author="Stuart Jenkins" w:date="2019-12-10T14:48:00Z">
              <w:rPr>
                <w:rFonts w:asciiTheme="minorHAnsi" w:hAnsiTheme="minorHAnsi" w:cstheme="minorHAnsi"/>
              </w:rPr>
            </w:rPrChange>
          </w:rPr>
          <w:delText xml:space="preserve">SR15 median </w:delText>
        </w:r>
        <w:r w:rsidR="00147289" w:rsidRPr="00740BA0" w:rsidDel="00463C32">
          <w:rPr>
            <w:rFonts w:asciiTheme="minorHAnsi" w:hAnsiTheme="minorHAnsi" w:cstheme="minorHAnsi"/>
            <w:sz w:val="22"/>
            <w:szCs w:val="22"/>
            <w:rPrChange w:id="1317" w:author="Stuart Jenkins" w:date="2019-12-10T14:48:00Z">
              <w:rPr>
                <w:rFonts w:asciiTheme="minorHAnsi" w:hAnsiTheme="minorHAnsi" w:cstheme="minorHAnsi"/>
              </w:rPr>
            </w:rPrChange>
          </w:rPr>
          <w:delText>1.5</w:delText>
        </w:r>
        <w:r w:rsidR="00147289" w:rsidRPr="00740BA0" w:rsidDel="00463C32">
          <w:rPr>
            <w:rFonts w:ascii="Cambria Math" w:eastAsia="Cambria Math" w:hAnsi="Cambria Math" w:cs="Cambria Math"/>
            <w:sz w:val="22"/>
            <w:szCs w:val="22"/>
            <w:rPrChange w:id="1318" w:author="Stuart Jenkins" w:date="2019-12-10T14:48:00Z">
              <w:rPr>
                <w:rFonts w:ascii="Cambria Math" w:eastAsia="Cambria Math" w:hAnsi="Cambria Math" w:cs="Cambria Math"/>
              </w:rPr>
            </w:rPrChange>
          </w:rPr>
          <w:delText>℃</w:delText>
        </w:r>
        <w:r w:rsidR="00147289" w:rsidRPr="00740BA0" w:rsidDel="00463C32">
          <w:rPr>
            <w:rFonts w:asciiTheme="minorHAnsi" w:hAnsiTheme="minorHAnsi" w:cstheme="minorHAnsi"/>
            <w:sz w:val="22"/>
            <w:szCs w:val="22"/>
            <w:rPrChange w:id="1319" w:author="Stuart Jenkins" w:date="2019-12-10T14:48:00Z">
              <w:rPr>
                <w:rFonts w:asciiTheme="minorHAnsi" w:hAnsiTheme="minorHAnsi" w:cstheme="minorHAnsi"/>
              </w:rPr>
            </w:rPrChange>
          </w:rPr>
          <w:delText xml:space="preserve"> </w:delText>
        </w:r>
        <w:r w:rsidRPr="00740BA0" w:rsidDel="00463C32">
          <w:rPr>
            <w:rFonts w:asciiTheme="minorHAnsi" w:hAnsiTheme="minorHAnsi" w:cstheme="minorHAnsi"/>
            <w:sz w:val="22"/>
            <w:szCs w:val="22"/>
            <w:rPrChange w:id="1320" w:author="Stuart Jenkins" w:date="2019-12-10T14:48:00Z">
              <w:rPr>
                <w:rFonts w:asciiTheme="minorHAnsi" w:hAnsiTheme="minorHAnsi" w:cstheme="minorHAnsi"/>
              </w:rPr>
            </w:rPrChange>
          </w:rPr>
          <w:delText>scenario</w:delText>
        </w:r>
        <w:r w:rsidR="00147289" w:rsidRPr="00740BA0" w:rsidDel="00463C32">
          <w:rPr>
            <w:rFonts w:asciiTheme="minorHAnsi" w:hAnsiTheme="minorHAnsi" w:cstheme="minorHAnsi"/>
            <w:sz w:val="22"/>
            <w:szCs w:val="22"/>
            <w:rPrChange w:id="1321" w:author="Stuart Jenkins" w:date="2019-12-10T14:48:00Z">
              <w:rPr>
                <w:rFonts w:asciiTheme="minorHAnsi" w:hAnsiTheme="minorHAnsi" w:cstheme="minorHAnsi"/>
              </w:rPr>
            </w:rPrChange>
          </w:rPr>
          <w:delText xml:space="preserve"> as found from all compatible scenarios in the IAMC database. Annual CO</w:delText>
        </w:r>
        <w:r w:rsidR="00147289" w:rsidRPr="00740BA0" w:rsidDel="00463C32">
          <w:rPr>
            <w:rFonts w:asciiTheme="minorHAnsi" w:hAnsiTheme="minorHAnsi" w:cstheme="minorHAnsi"/>
            <w:sz w:val="22"/>
            <w:szCs w:val="22"/>
            <w:vertAlign w:val="subscript"/>
            <w:rPrChange w:id="1322" w:author="Stuart Jenkins" w:date="2019-12-10T14:48:00Z">
              <w:rPr>
                <w:rFonts w:asciiTheme="minorHAnsi" w:hAnsiTheme="minorHAnsi" w:cstheme="minorHAnsi"/>
                <w:vertAlign w:val="subscript"/>
              </w:rPr>
            </w:rPrChange>
          </w:rPr>
          <w:delText>2</w:delText>
        </w:r>
        <w:r w:rsidR="00147289" w:rsidRPr="00740BA0" w:rsidDel="00463C32">
          <w:rPr>
            <w:rFonts w:asciiTheme="minorHAnsi" w:hAnsiTheme="minorHAnsi" w:cstheme="minorHAnsi"/>
            <w:sz w:val="22"/>
            <w:szCs w:val="22"/>
            <w:rPrChange w:id="1323" w:author="Stuart Jenkins" w:date="2019-12-10T14:48:00Z">
              <w:rPr>
                <w:rFonts w:asciiTheme="minorHAnsi" w:hAnsiTheme="minorHAnsi" w:cstheme="minorHAnsi"/>
              </w:rPr>
            </w:rPrChange>
          </w:rPr>
          <w:delText>-fe emission stacked in panel a. Panel b shows the temperature response stacked and coloured by component in the same was as panel a, where corresponding cumulative CO</w:delText>
        </w:r>
        <w:r w:rsidR="00147289" w:rsidRPr="00740BA0" w:rsidDel="00463C32">
          <w:rPr>
            <w:rFonts w:asciiTheme="minorHAnsi" w:hAnsiTheme="minorHAnsi" w:cstheme="minorHAnsi"/>
            <w:sz w:val="22"/>
            <w:szCs w:val="22"/>
            <w:vertAlign w:val="subscript"/>
            <w:rPrChange w:id="1324" w:author="Stuart Jenkins" w:date="2019-12-10T14:48:00Z">
              <w:rPr>
                <w:rFonts w:asciiTheme="minorHAnsi" w:hAnsiTheme="minorHAnsi" w:cstheme="minorHAnsi"/>
                <w:vertAlign w:val="subscript"/>
              </w:rPr>
            </w:rPrChange>
          </w:rPr>
          <w:delText>2</w:delText>
        </w:r>
        <w:r w:rsidR="00147289" w:rsidRPr="00740BA0" w:rsidDel="00463C32">
          <w:rPr>
            <w:rFonts w:asciiTheme="minorHAnsi" w:hAnsiTheme="minorHAnsi" w:cstheme="minorHAnsi"/>
            <w:sz w:val="22"/>
            <w:szCs w:val="22"/>
            <w:rPrChange w:id="1325" w:author="Stuart Jenkins" w:date="2019-12-10T14:48:00Z">
              <w:rPr>
                <w:rFonts w:asciiTheme="minorHAnsi" w:hAnsiTheme="minorHAnsi" w:cstheme="minorHAnsi"/>
              </w:rPr>
            </w:rPrChange>
          </w:rPr>
          <w:delText>-fe emissions are plotted with dotted lines. Total warming is shown with the solid black line and the thick dotted line showing the total cumulative CO</w:delText>
        </w:r>
        <w:r w:rsidR="00147289" w:rsidRPr="00740BA0" w:rsidDel="00463C32">
          <w:rPr>
            <w:rFonts w:asciiTheme="minorHAnsi" w:hAnsiTheme="minorHAnsi" w:cstheme="minorHAnsi"/>
            <w:sz w:val="22"/>
            <w:szCs w:val="22"/>
            <w:vertAlign w:val="subscript"/>
            <w:rPrChange w:id="1326" w:author="Stuart Jenkins" w:date="2019-12-10T14:48:00Z">
              <w:rPr>
                <w:rFonts w:asciiTheme="minorHAnsi" w:hAnsiTheme="minorHAnsi" w:cstheme="minorHAnsi"/>
                <w:vertAlign w:val="subscript"/>
              </w:rPr>
            </w:rPrChange>
          </w:rPr>
          <w:delText>2</w:delText>
        </w:r>
        <w:r w:rsidR="00147289" w:rsidRPr="00740BA0" w:rsidDel="00463C32">
          <w:rPr>
            <w:rFonts w:asciiTheme="minorHAnsi" w:hAnsiTheme="minorHAnsi" w:cstheme="minorHAnsi"/>
            <w:sz w:val="22"/>
            <w:szCs w:val="22"/>
            <w:rPrChange w:id="1327" w:author="Stuart Jenkins" w:date="2019-12-10T14:48:00Z">
              <w:rPr>
                <w:rFonts w:asciiTheme="minorHAnsi" w:hAnsiTheme="minorHAnsi" w:cstheme="minorHAnsi"/>
              </w:rPr>
            </w:rPrChange>
          </w:rPr>
          <w:delText>-fe emissions. The baseline period (1850-1900) is shaded.</w:delText>
        </w:r>
      </w:del>
    </w:p>
    <w:p w14:paraId="302DC6DA" w14:textId="695BF827" w:rsidR="007628C3" w:rsidRPr="00740BA0" w:rsidDel="00463C32" w:rsidRDefault="007628C3">
      <w:pPr>
        <w:rPr>
          <w:del w:id="1328" w:author="Stuart Jenkins" w:date="2019-12-10T14:32:00Z"/>
          <w:rFonts w:asciiTheme="minorHAnsi" w:hAnsiTheme="minorHAnsi" w:cstheme="minorHAnsi"/>
          <w:sz w:val="22"/>
          <w:szCs w:val="22"/>
          <w:rPrChange w:id="1329" w:author="Stuart Jenkins" w:date="2019-12-10T14:48:00Z">
            <w:rPr>
              <w:del w:id="1330" w:author="Stuart Jenkins" w:date="2019-12-10T14:32:00Z"/>
            </w:rPr>
          </w:rPrChange>
        </w:rPr>
      </w:pPr>
    </w:p>
    <w:p w14:paraId="13EFE367" w14:textId="084BE8E2" w:rsidR="007628C3" w:rsidRPr="00740BA0" w:rsidDel="00463C32" w:rsidRDefault="007628C3">
      <w:pPr>
        <w:rPr>
          <w:del w:id="1331" w:author="Stuart Jenkins" w:date="2019-12-10T14:32:00Z"/>
          <w:rFonts w:asciiTheme="minorHAnsi" w:hAnsiTheme="minorHAnsi" w:cstheme="minorHAnsi"/>
          <w:sz w:val="22"/>
          <w:szCs w:val="22"/>
          <w:rPrChange w:id="1332" w:author="Stuart Jenkins" w:date="2019-12-10T14:48:00Z">
            <w:rPr>
              <w:del w:id="1333" w:author="Stuart Jenkins" w:date="2019-12-10T14:32:00Z"/>
            </w:rPr>
          </w:rPrChange>
        </w:rPr>
      </w:pPr>
    </w:p>
    <w:p w14:paraId="43353767" w14:textId="6331CB1D" w:rsidR="007628C3" w:rsidRPr="00740BA0" w:rsidDel="00463C32" w:rsidRDefault="007628C3">
      <w:pPr>
        <w:rPr>
          <w:del w:id="1334" w:author="Stuart Jenkins" w:date="2019-12-10T14:32:00Z"/>
          <w:rFonts w:asciiTheme="minorHAnsi" w:hAnsiTheme="minorHAnsi" w:cstheme="minorHAnsi"/>
          <w:sz w:val="22"/>
          <w:szCs w:val="22"/>
          <w:rPrChange w:id="1335" w:author="Stuart Jenkins" w:date="2019-12-10T14:48:00Z">
            <w:rPr>
              <w:del w:id="1336" w:author="Stuart Jenkins" w:date="2019-12-10T14:32:00Z"/>
            </w:rPr>
          </w:rPrChange>
        </w:rPr>
      </w:pPr>
    </w:p>
    <w:p w14:paraId="354EDAFE" w14:textId="084A0D67" w:rsidR="007628C3" w:rsidRPr="00740BA0" w:rsidDel="00463C32" w:rsidRDefault="007628C3">
      <w:pPr>
        <w:rPr>
          <w:del w:id="1337" w:author="Stuart Jenkins" w:date="2019-12-10T14:32:00Z"/>
          <w:rFonts w:asciiTheme="minorHAnsi" w:hAnsiTheme="minorHAnsi" w:cstheme="minorHAnsi"/>
          <w:sz w:val="22"/>
          <w:szCs w:val="22"/>
          <w:rPrChange w:id="1338" w:author="Stuart Jenkins" w:date="2019-12-10T14:48:00Z">
            <w:rPr>
              <w:del w:id="1339" w:author="Stuart Jenkins" w:date="2019-12-10T14:32:00Z"/>
            </w:rPr>
          </w:rPrChange>
        </w:rPr>
      </w:pPr>
    </w:p>
    <w:p w14:paraId="41CC7F47" w14:textId="48139089" w:rsidR="007628C3" w:rsidRPr="00740BA0" w:rsidDel="00463C32" w:rsidRDefault="00D06C0A">
      <w:pPr>
        <w:rPr>
          <w:del w:id="1340" w:author="Stuart Jenkins" w:date="2019-12-10T14:32:00Z"/>
          <w:rFonts w:asciiTheme="minorHAnsi" w:hAnsiTheme="minorHAnsi" w:cstheme="minorHAnsi"/>
          <w:sz w:val="22"/>
          <w:szCs w:val="22"/>
          <w:rPrChange w:id="1341" w:author="Stuart Jenkins" w:date="2019-12-10T14:48:00Z">
            <w:rPr>
              <w:del w:id="1342" w:author="Stuart Jenkins" w:date="2019-12-10T14:32:00Z"/>
            </w:rPr>
          </w:rPrChange>
        </w:rPr>
      </w:pPr>
      <w:del w:id="1343" w:author="Stuart Jenkins" w:date="2019-12-10T14:32:00Z">
        <w:r w:rsidRPr="00740BA0" w:rsidDel="00463C32">
          <w:rPr>
            <w:rFonts w:asciiTheme="minorHAnsi" w:hAnsiTheme="minorHAnsi" w:cstheme="minorHAnsi"/>
            <w:noProof/>
            <w:sz w:val="22"/>
            <w:szCs w:val="22"/>
            <w:rPrChange w:id="1344" w:author="Stuart Jenkins" w:date="2019-12-10T14:48:00Z">
              <w:rPr>
                <w:noProof/>
              </w:rPr>
            </w:rPrChange>
          </w:rPr>
          <w:drawing>
            <wp:anchor distT="0" distB="0" distL="114300" distR="114300" simplePos="0" relativeHeight="251688960" behindDoc="1" locked="0" layoutInCell="1" allowOverlap="1" wp14:anchorId="17E06879" wp14:editId="6C392DBE">
              <wp:simplePos x="0" y="0"/>
              <wp:positionH relativeFrom="column">
                <wp:posOffset>0</wp:posOffset>
              </wp:positionH>
              <wp:positionV relativeFrom="paragraph">
                <wp:posOffset>89535</wp:posOffset>
              </wp:positionV>
              <wp:extent cx="6489049" cy="2163239"/>
              <wp:effectExtent l="0" t="0" r="127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2_3_forcing_simpleFormula2.pdf"/>
                      <pic:cNvPicPr/>
                    </pic:nvPicPr>
                    <pic:blipFill>
                      <a:blip r:embed="rId12">
                        <a:extLst>
                          <a:ext uri="{28A0092B-C50C-407E-A947-70E740481C1C}">
                            <a14:useLocalDpi xmlns:a14="http://schemas.microsoft.com/office/drawing/2010/main" val="0"/>
                          </a:ext>
                        </a:extLst>
                      </a:blip>
                      <a:stretch>
                        <a:fillRect/>
                      </a:stretch>
                    </pic:blipFill>
                    <pic:spPr>
                      <a:xfrm>
                        <a:off x="0" y="0"/>
                        <a:ext cx="6492931" cy="2164533"/>
                      </a:xfrm>
                      <a:prstGeom prst="rect">
                        <a:avLst/>
                      </a:prstGeom>
                    </pic:spPr>
                  </pic:pic>
                </a:graphicData>
              </a:graphic>
              <wp14:sizeRelH relativeFrom="page">
                <wp14:pctWidth>0</wp14:pctWidth>
              </wp14:sizeRelH>
              <wp14:sizeRelV relativeFrom="page">
                <wp14:pctHeight>0</wp14:pctHeight>
              </wp14:sizeRelV>
            </wp:anchor>
          </w:drawing>
        </w:r>
      </w:del>
    </w:p>
    <w:p w14:paraId="0CA3E071" w14:textId="319CB9BD" w:rsidR="00D06C0A" w:rsidRPr="00740BA0" w:rsidDel="00463C32" w:rsidRDefault="00D06C0A">
      <w:pPr>
        <w:rPr>
          <w:del w:id="1345" w:author="Stuart Jenkins" w:date="2019-12-10T14:32:00Z"/>
          <w:rFonts w:asciiTheme="minorHAnsi" w:hAnsiTheme="minorHAnsi" w:cstheme="minorHAnsi"/>
          <w:sz w:val="22"/>
          <w:szCs w:val="22"/>
          <w:rPrChange w:id="1346" w:author="Stuart Jenkins" w:date="2019-12-10T14:48:00Z">
            <w:rPr>
              <w:del w:id="1347" w:author="Stuart Jenkins" w:date="2019-12-10T14:32:00Z"/>
            </w:rPr>
          </w:rPrChange>
        </w:rPr>
      </w:pPr>
    </w:p>
    <w:p w14:paraId="0C217D82" w14:textId="648E6146" w:rsidR="00D06C0A" w:rsidRPr="00740BA0" w:rsidDel="00463C32" w:rsidRDefault="00D06C0A">
      <w:pPr>
        <w:rPr>
          <w:del w:id="1348" w:author="Stuart Jenkins" w:date="2019-12-10T14:32:00Z"/>
          <w:rFonts w:asciiTheme="minorHAnsi" w:hAnsiTheme="minorHAnsi" w:cstheme="minorHAnsi"/>
          <w:sz w:val="22"/>
          <w:szCs w:val="22"/>
          <w:rPrChange w:id="1349" w:author="Stuart Jenkins" w:date="2019-12-10T14:48:00Z">
            <w:rPr>
              <w:del w:id="1350" w:author="Stuart Jenkins" w:date="2019-12-10T14:32:00Z"/>
            </w:rPr>
          </w:rPrChange>
        </w:rPr>
      </w:pPr>
    </w:p>
    <w:p w14:paraId="1A237CA1" w14:textId="45369D8F" w:rsidR="00D06C0A" w:rsidRPr="00740BA0" w:rsidDel="00463C32" w:rsidRDefault="00D06C0A">
      <w:pPr>
        <w:rPr>
          <w:del w:id="1351" w:author="Stuart Jenkins" w:date="2019-12-10T14:32:00Z"/>
          <w:rFonts w:asciiTheme="minorHAnsi" w:hAnsiTheme="minorHAnsi" w:cstheme="minorHAnsi"/>
          <w:sz w:val="22"/>
          <w:szCs w:val="22"/>
          <w:rPrChange w:id="1352" w:author="Stuart Jenkins" w:date="2019-12-10T14:48:00Z">
            <w:rPr>
              <w:del w:id="1353" w:author="Stuart Jenkins" w:date="2019-12-10T14:32:00Z"/>
            </w:rPr>
          </w:rPrChange>
        </w:rPr>
      </w:pPr>
    </w:p>
    <w:p w14:paraId="2A69C29F" w14:textId="5B475CB3" w:rsidR="00D06C0A" w:rsidRPr="00740BA0" w:rsidDel="00463C32" w:rsidRDefault="00D06C0A">
      <w:pPr>
        <w:rPr>
          <w:del w:id="1354" w:author="Stuart Jenkins" w:date="2019-12-10T14:32:00Z"/>
          <w:rFonts w:asciiTheme="minorHAnsi" w:hAnsiTheme="minorHAnsi" w:cstheme="minorHAnsi"/>
          <w:sz w:val="22"/>
          <w:szCs w:val="22"/>
          <w:rPrChange w:id="1355" w:author="Stuart Jenkins" w:date="2019-12-10T14:48:00Z">
            <w:rPr>
              <w:del w:id="1356" w:author="Stuart Jenkins" w:date="2019-12-10T14:32:00Z"/>
            </w:rPr>
          </w:rPrChange>
        </w:rPr>
      </w:pPr>
    </w:p>
    <w:p w14:paraId="0562D369" w14:textId="5BBC327E" w:rsidR="00D06C0A" w:rsidRPr="00740BA0" w:rsidDel="00463C32" w:rsidRDefault="00D06C0A">
      <w:pPr>
        <w:rPr>
          <w:del w:id="1357" w:author="Stuart Jenkins" w:date="2019-12-10T14:32:00Z"/>
          <w:rFonts w:asciiTheme="minorHAnsi" w:hAnsiTheme="minorHAnsi" w:cstheme="minorHAnsi"/>
          <w:sz w:val="22"/>
          <w:szCs w:val="22"/>
          <w:rPrChange w:id="1358" w:author="Stuart Jenkins" w:date="2019-12-10T14:48:00Z">
            <w:rPr>
              <w:del w:id="1359" w:author="Stuart Jenkins" w:date="2019-12-10T14:32:00Z"/>
            </w:rPr>
          </w:rPrChange>
        </w:rPr>
      </w:pPr>
    </w:p>
    <w:p w14:paraId="49A80B10" w14:textId="5DE9E217" w:rsidR="00D06C0A" w:rsidRPr="00740BA0" w:rsidDel="00463C32" w:rsidRDefault="00D06C0A">
      <w:pPr>
        <w:rPr>
          <w:del w:id="1360" w:author="Stuart Jenkins" w:date="2019-12-10T14:32:00Z"/>
          <w:rFonts w:asciiTheme="minorHAnsi" w:hAnsiTheme="minorHAnsi" w:cstheme="minorHAnsi"/>
          <w:sz w:val="22"/>
          <w:szCs w:val="22"/>
          <w:rPrChange w:id="1361" w:author="Stuart Jenkins" w:date="2019-12-10T14:48:00Z">
            <w:rPr>
              <w:del w:id="1362" w:author="Stuart Jenkins" w:date="2019-12-10T14:32:00Z"/>
            </w:rPr>
          </w:rPrChange>
        </w:rPr>
      </w:pPr>
    </w:p>
    <w:p w14:paraId="4EF968BE" w14:textId="70936FC8" w:rsidR="00D06C0A" w:rsidRPr="00740BA0" w:rsidDel="00463C32" w:rsidRDefault="00D06C0A">
      <w:pPr>
        <w:rPr>
          <w:del w:id="1363" w:author="Stuart Jenkins" w:date="2019-12-10T14:32:00Z"/>
          <w:rFonts w:asciiTheme="minorHAnsi" w:hAnsiTheme="minorHAnsi" w:cstheme="minorHAnsi"/>
          <w:sz w:val="22"/>
          <w:szCs w:val="22"/>
          <w:rPrChange w:id="1364" w:author="Stuart Jenkins" w:date="2019-12-10T14:48:00Z">
            <w:rPr>
              <w:del w:id="1365" w:author="Stuart Jenkins" w:date="2019-12-10T14:32:00Z"/>
            </w:rPr>
          </w:rPrChange>
        </w:rPr>
      </w:pPr>
    </w:p>
    <w:p w14:paraId="573F3EB9" w14:textId="63344D48" w:rsidR="00D06C0A" w:rsidRPr="00740BA0" w:rsidDel="00463C32" w:rsidRDefault="00D06C0A">
      <w:pPr>
        <w:rPr>
          <w:del w:id="1366" w:author="Stuart Jenkins" w:date="2019-12-10T14:32:00Z"/>
          <w:rFonts w:asciiTheme="minorHAnsi" w:hAnsiTheme="minorHAnsi" w:cstheme="minorHAnsi"/>
          <w:sz w:val="22"/>
          <w:szCs w:val="22"/>
          <w:rPrChange w:id="1367" w:author="Stuart Jenkins" w:date="2019-12-10T14:48:00Z">
            <w:rPr>
              <w:del w:id="1368" w:author="Stuart Jenkins" w:date="2019-12-10T14:32:00Z"/>
            </w:rPr>
          </w:rPrChange>
        </w:rPr>
      </w:pPr>
    </w:p>
    <w:p w14:paraId="73C93EFC" w14:textId="6885A649" w:rsidR="00D06C0A" w:rsidRPr="00740BA0" w:rsidDel="00463C32" w:rsidRDefault="00D06C0A">
      <w:pPr>
        <w:rPr>
          <w:del w:id="1369" w:author="Stuart Jenkins" w:date="2019-12-10T14:32:00Z"/>
          <w:rFonts w:asciiTheme="minorHAnsi" w:hAnsiTheme="minorHAnsi" w:cstheme="minorHAnsi"/>
          <w:sz w:val="22"/>
          <w:szCs w:val="22"/>
          <w:rPrChange w:id="1370" w:author="Stuart Jenkins" w:date="2019-12-10T14:48:00Z">
            <w:rPr>
              <w:del w:id="1371" w:author="Stuart Jenkins" w:date="2019-12-10T14:32:00Z"/>
            </w:rPr>
          </w:rPrChange>
        </w:rPr>
      </w:pPr>
    </w:p>
    <w:p w14:paraId="3F85A843" w14:textId="6A492445" w:rsidR="00D06C0A" w:rsidRPr="00740BA0" w:rsidDel="00463C32" w:rsidRDefault="00D06C0A">
      <w:pPr>
        <w:rPr>
          <w:del w:id="1372" w:author="Stuart Jenkins" w:date="2019-12-10T14:32:00Z"/>
          <w:rFonts w:asciiTheme="minorHAnsi" w:hAnsiTheme="minorHAnsi" w:cstheme="minorHAnsi"/>
          <w:sz w:val="22"/>
          <w:szCs w:val="22"/>
          <w:rPrChange w:id="1373" w:author="Stuart Jenkins" w:date="2019-12-10T14:48:00Z">
            <w:rPr>
              <w:del w:id="1374" w:author="Stuart Jenkins" w:date="2019-12-10T14:32:00Z"/>
            </w:rPr>
          </w:rPrChange>
        </w:rPr>
      </w:pPr>
    </w:p>
    <w:p w14:paraId="63F0473B" w14:textId="13015E89" w:rsidR="00D06C0A" w:rsidRPr="00740BA0" w:rsidDel="00463C32" w:rsidRDefault="00D06C0A">
      <w:pPr>
        <w:rPr>
          <w:del w:id="1375" w:author="Stuart Jenkins" w:date="2019-12-10T14:32:00Z"/>
          <w:rFonts w:asciiTheme="minorHAnsi" w:hAnsiTheme="minorHAnsi" w:cstheme="minorHAnsi"/>
          <w:sz w:val="22"/>
          <w:szCs w:val="22"/>
          <w:rPrChange w:id="1376" w:author="Stuart Jenkins" w:date="2019-12-10T14:48:00Z">
            <w:rPr>
              <w:del w:id="1377" w:author="Stuart Jenkins" w:date="2019-12-10T14:32:00Z"/>
            </w:rPr>
          </w:rPrChange>
        </w:rPr>
      </w:pPr>
    </w:p>
    <w:p w14:paraId="01B87F6E" w14:textId="36945DB9" w:rsidR="00D06C0A" w:rsidRPr="00740BA0" w:rsidDel="00463C32" w:rsidRDefault="00D06C0A">
      <w:pPr>
        <w:rPr>
          <w:del w:id="1378" w:author="Stuart Jenkins" w:date="2019-12-10T14:32:00Z"/>
          <w:rFonts w:asciiTheme="minorHAnsi" w:hAnsiTheme="minorHAnsi" w:cstheme="minorHAnsi"/>
          <w:sz w:val="22"/>
          <w:szCs w:val="22"/>
          <w:rPrChange w:id="1379" w:author="Stuart Jenkins" w:date="2019-12-10T14:48:00Z">
            <w:rPr>
              <w:del w:id="1380" w:author="Stuart Jenkins" w:date="2019-12-10T14:32:00Z"/>
            </w:rPr>
          </w:rPrChange>
        </w:rPr>
      </w:pPr>
    </w:p>
    <w:p w14:paraId="1A50645D" w14:textId="74DC65A2" w:rsidR="00D06C0A" w:rsidRPr="00740BA0" w:rsidDel="00463C32" w:rsidRDefault="00D06C0A">
      <w:pPr>
        <w:rPr>
          <w:del w:id="1381" w:author="Stuart Jenkins" w:date="2019-12-10T14:32:00Z"/>
          <w:rFonts w:asciiTheme="minorHAnsi" w:hAnsiTheme="minorHAnsi" w:cstheme="minorHAnsi"/>
          <w:sz w:val="22"/>
          <w:szCs w:val="22"/>
          <w:rPrChange w:id="1382" w:author="Stuart Jenkins" w:date="2019-12-10T14:48:00Z">
            <w:rPr>
              <w:del w:id="1383" w:author="Stuart Jenkins" w:date="2019-12-10T14:32:00Z"/>
            </w:rPr>
          </w:rPrChange>
        </w:rPr>
      </w:pPr>
    </w:p>
    <w:p w14:paraId="0A49D017" w14:textId="4633F97A" w:rsidR="00D06C0A" w:rsidRPr="00740BA0" w:rsidDel="00463C32" w:rsidRDefault="00D06C0A">
      <w:pPr>
        <w:rPr>
          <w:del w:id="1384" w:author="Stuart Jenkins" w:date="2019-12-10T14:32:00Z"/>
          <w:rFonts w:asciiTheme="minorHAnsi" w:hAnsiTheme="minorHAnsi" w:cstheme="minorHAnsi"/>
          <w:sz w:val="22"/>
          <w:szCs w:val="22"/>
          <w:rPrChange w:id="1385" w:author="Stuart Jenkins" w:date="2019-12-10T14:48:00Z">
            <w:rPr>
              <w:del w:id="1386" w:author="Stuart Jenkins" w:date="2019-12-10T14:32:00Z"/>
            </w:rPr>
          </w:rPrChange>
        </w:rPr>
      </w:pPr>
    </w:p>
    <w:p w14:paraId="160FB4F2" w14:textId="52F6A073" w:rsidR="00D06C0A" w:rsidRPr="00740BA0" w:rsidDel="00463C32" w:rsidRDefault="00D06C0A">
      <w:pPr>
        <w:rPr>
          <w:del w:id="1387" w:author="Stuart Jenkins" w:date="2019-12-10T14:32:00Z"/>
          <w:rFonts w:asciiTheme="minorHAnsi" w:hAnsiTheme="minorHAnsi" w:cstheme="minorHAnsi"/>
          <w:sz w:val="22"/>
          <w:szCs w:val="22"/>
          <w:rPrChange w:id="1388" w:author="Stuart Jenkins" w:date="2019-12-10T14:48:00Z">
            <w:rPr>
              <w:del w:id="1389" w:author="Stuart Jenkins" w:date="2019-12-10T14:32:00Z"/>
            </w:rPr>
          </w:rPrChange>
        </w:rPr>
      </w:pPr>
    </w:p>
    <w:p w14:paraId="76CABCDE" w14:textId="5A764187" w:rsidR="00D06C0A" w:rsidRPr="00740BA0" w:rsidDel="00463C32" w:rsidRDefault="00D06C0A">
      <w:pPr>
        <w:rPr>
          <w:del w:id="1390" w:author="Stuart Jenkins" w:date="2019-12-10T14:32:00Z"/>
          <w:rFonts w:asciiTheme="minorHAnsi" w:hAnsiTheme="minorHAnsi" w:cstheme="minorHAnsi"/>
          <w:sz w:val="22"/>
          <w:szCs w:val="22"/>
          <w:rPrChange w:id="1391" w:author="Stuart Jenkins" w:date="2019-12-10T14:48:00Z">
            <w:rPr>
              <w:del w:id="1392" w:author="Stuart Jenkins" w:date="2019-12-10T14:32:00Z"/>
            </w:rPr>
          </w:rPrChange>
        </w:rPr>
      </w:pPr>
    </w:p>
    <w:p w14:paraId="4179DDEA" w14:textId="05BCCB83" w:rsidR="00D06C0A" w:rsidRPr="00740BA0" w:rsidDel="00463C32" w:rsidRDefault="00D06C0A">
      <w:pPr>
        <w:jc w:val="both"/>
        <w:rPr>
          <w:del w:id="1393" w:author="Stuart Jenkins" w:date="2019-12-10T14:32:00Z"/>
          <w:rFonts w:asciiTheme="minorHAnsi" w:hAnsiTheme="minorHAnsi" w:cstheme="minorHAnsi"/>
          <w:b/>
          <w:bCs/>
          <w:sz w:val="22"/>
          <w:szCs w:val="22"/>
          <w:rPrChange w:id="1394" w:author="Stuart Jenkins" w:date="2019-12-10T14:48:00Z">
            <w:rPr>
              <w:del w:id="1395" w:author="Stuart Jenkins" w:date="2019-12-10T14:32:00Z"/>
              <w:rFonts w:asciiTheme="minorHAnsi" w:hAnsiTheme="minorHAnsi" w:cstheme="minorHAnsi"/>
              <w:b/>
              <w:bCs/>
            </w:rPr>
          </w:rPrChange>
        </w:rPr>
      </w:pPr>
    </w:p>
    <w:p w14:paraId="45A844BF" w14:textId="0A7DDDDB" w:rsidR="007628C3" w:rsidRPr="00740BA0" w:rsidDel="00463C32" w:rsidRDefault="00D06C0A">
      <w:pPr>
        <w:jc w:val="both"/>
        <w:rPr>
          <w:del w:id="1396" w:author="Stuart Jenkins" w:date="2019-12-10T14:32:00Z"/>
          <w:rFonts w:asciiTheme="minorHAnsi" w:hAnsiTheme="minorHAnsi" w:cstheme="minorHAnsi"/>
          <w:sz w:val="22"/>
          <w:szCs w:val="22"/>
          <w:rPrChange w:id="1397" w:author="Stuart Jenkins" w:date="2019-12-10T14:48:00Z">
            <w:rPr>
              <w:del w:id="1398" w:author="Stuart Jenkins" w:date="2019-12-10T14:32:00Z"/>
              <w:rFonts w:asciiTheme="minorHAnsi" w:hAnsiTheme="minorHAnsi" w:cstheme="minorHAnsi"/>
            </w:rPr>
          </w:rPrChange>
        </w:rPr>
      </w:pPr>
      <w:del w:id="1399" w:author="Stuart Jenkins" w:date="2019-12-10T14:32:00Z">
        <w:r w:rsidRPr="00740BA0" w:rsidDel="00463C32">
          <w:rPr>
            <w:rFonts w:asciiTheme="minorHAnsi" w:hAnsiTheme="minorHAnsi" w:cstheme="minorHAnsi"/>
            <w:b/>
            <w:bCs/>
            <w:sz w:val="22"/>
            <w:szCs w:val="22"/>
            <w:rPrChange w:id="1400" w:author="Stuart Jenkins" w:date="2019-12-10T14:48:00Z">
              <w:rPr>
                <w:rFonts w:asciiTheme="minorHAnsi" w:hAnsiTheme="minorHAnsi" w:cstheme="minorHAnsi"/>
                <w:b/>
                <w:bCs/>
              </w:rPr>
            </w:rPrChange>
          </w:rPr>
          <w:delText xml:space="preserve">Figure 3: </w:delText>
        </w:r>
        <w:r w:rsidRPr="00740BA0" w:rsidDel="00463C32">
          <w:rPr>
            <w:rFonts w:asciiTheme="minorHAnsi" w:hAnsiTheme="minorHAnsi" w:cstheme="minorHAnsi"/>
            <w:sz w:val="22"/>
            <w:szCs w:val="22"/>
            <w:rPrChange w:id="1401" w:author="Stuart Jenkins" w:date="2019-12-10T14:48:00Z">
              <w:rPr>
                <w:rFonts w:asciiTheme="minorHAnsi" w:hAnsiTheme="minorHAnsi" w:cstheme="minorHAnsi"/>
              </w:rPr>
            </w:rPrChange>
          </w:rPr>
          <w:delText>SR15 median scenario</w:delText>
        </w:r>
        <w:r w:rsidR="00147289" w:rsidRPr="00740BA0" w:rsidDel="00463C32">
          <w:rPr>
            <w:rFonts w:asciiTheme="minorHAnsi" w:hAnsiTheme="minorHAnsi" w:cstheme="minorHAnsi"/>
            <w:sz w:val="22"/>
            <w:szCs w:val="22"/>
            <w:rPrChange w:id="1402" w:author="Stuart Jenkins" w:date="2019-12-10T14:48:00Z">
              <w:rPr>
                <w:rFonts w:asciiTheme="minorHAnsi" w:hAnsiTheme="minorHAnsi" w:cstheme="minorHAnsi"/>
              </w:rPr>
            </w:rPrChange>
          </w:rPr>
          <w:delText xml:space="preserve"> RF timeseries (panel a). Before 2005 the timeseries are RCP8.5 RF timeseries for each component, rescaled to join the corresponding SR15 median RF scenario in 2005. Panel b plots the corresponding contribution to the global temperature anomaly from 01/01/2018, as computed using the simple formula (dotted) and directly with FaIR SCM (solid). For CO</w:delText>
        </w:r>
        <w:r w:rsidR="00147289" w:rsidRPr="00740BA0" w:rsidDel="00463C32">
          <w:rPr>
            <w:rFonts w:asciiTheme="minorHAnsi" w:hAnsiTheme="minorHAnsi" w:cstheme="minorHAnsi"/>
            <w:sz w:val="22"/>
            <w:szCs w:val="22"/>
            <w:vertAlign w:val="subscript"/>
            <w:rPrChange w:id="1403" w:author="Stuart Jenkins" w:date="2019-12-10T14:48:00Z">
              <w:rPr>
                <w:rFonts w:asciiTheme="minorHAnsi" w:hAnsiTheme="minorHAnsi" w:cstheme="minorHAnsi"/>
                <w:vertAlign w:val="subscript"/>
              </w:rPr>
            </w:rPrChange>
          </w:rPr>
          <w:delText>2</w:delText>
        </w:r>
        <w:r w:rsidR="00147289" w:rsidRPr="00740BA0" w:rsidDel="00463C32">
          <w:rPr>
            <w:rFonts w:asciiTheme="minorHAnsi" w:hAnsiTheme="minorHAnsi" w:cstheme="minorHAnsi"/>
            <w:sz w:val="22"/>
            <w:szCs w:val="22"/>
            <w:rPrChange w:id="1404" w:author="Stuart Jenkins" w:date="2019-12-10T14:48:00Z">
              <w:rPr>
                <w:rFonts w:asciiTheme="minorHAnsi" w:hAnsiTheme="minorHAnsi" w:cstheme="minorHAnsi"/>
              </w:rPr>
            </w:rPrChange>
          </w:rPr>
          <w:delText xml:space="preserve"> and N</w:delText>
        </w:r>
        <w:r w:rsidR="00147289" w:rsidRPr="00740BA0" w:rsidDel="00463C32">
          <w:rPr>
            <w:rFonts w:asciiTheme="minorHAnsi" w:hAnsiTheme="minorHAnsi" w:cstheme="minorHAnsi"/>
            <w:sz w:val="22"/>
            <w:szCs w:val="22"/>
            <w:vertAlign w:val="subscript"/>
            <w:rPrChange w:id="1405" w:author="Stuart Jenkins" w:date="2019-12-10T14:48:00Z">
              <w:rPr>
                <w:rFonts w:asciiTheme="minorHAnsi" w:hAnsiTheme="minorHAnsi" w:cstheme="minorHAnsi"/>
                <w:vertAlign w:val="subscript"/>
              </w:rPr>
            </w:rPrChange>
          </w:rPr>
          <w:delText>2</w:delText>
        </w:r>
        <w:r w:rsidR="00147289" w:rsidRPr="00740BA0" w:rsidDel="00463C32">
          <w:rPr>
            <w:rFonts w:asciiTheme="minorHAnsi" w:hAnsiTheme="minorHAnsi" w:cstheme="minorHAnsi"/>
            <w:sz w:val="22"/>
            <w:szCs w:val="22"/>
            <w:rPrChange w:id="1406" w:author="Stuart Jenkins" w:date="2019-12-10T14:48:00Z">
              <w:rPr>
                <w:rFonts w:asciiTheme="minorHAnsi" w:hAnsiTheme="minorHAnsi" w:cstheme="minorHAnsi"/>
              </w:rPr>
            </w:rPrChange>
          </w:rPr>
          <w:delText>O GWP</w:delText>
        </w:r>
        <w:r w:rsidR="00147289" w:rsidRPr="00740BA0" w:rsidDel="00463C32">
          <w:rPr>
            <w:rFonts w:asciiTheme="minorHAnsi" w:hAnsiTheme="minorHAnsi" w:cstheme="minorHAnsi"/>
            <w:sz w:val="22"/>
            <w:szCs w:val="22"/>
            <w:vertAlign w:val="subscript"/>
            <w:rPrChange w:id="1407" w:author="Stuart Jenkins" w:date="2019-12-10T14:48:00Z">
              <w:rPr>
                <w:rFonts w:asciiTheme="minorHAnsi" w:hAnsiTheme="minorHAnsi" w:cstheme="minorHAnsi"/>
                <w:vertAlign w:val="subscript"/>
              </w:rPr>
            </w:rPrChange>
          </w:rPr>
          <w:delText>100</w:delText>
        </w:r>
        <w:r w:rsidR="00147289" w:rsidRPr="00740BA0" w:rsidDel="00463C32">
          <w:rPr>
            <w:rFonts w:asciiTheme="minorHAnsi" w:hAnsiTheme="minorHAnsi" w:cstheme="minorHAnsi"/>
            <w:sz w:val="22"/>
            <w:szCs w:val="22"/>
            <w:rPrChange w:id="1408" w:author="Stuart Jenkins" w:date="2019-12-10T14:48:00Z">
              <w:rPr>
                <w:rFonts w:asciiTheme="minorHAnsi" w:hAnsiTheme="minorHAnsi" w:cstheme="minorHAnsi"/>
              </w:rPr>
            </w:rPrChange>
          </w:rPr>
          <w:delText xml:space="preserve"> values convert raw emissions into CO</w:delText>
        </w:r>
        <w:r w:rsidR="00147289" w:rsidRPr="00740BA0" w:rsidDel="00463C32">
          <w:rPr>
            <w:rFonts w:asciiTheme="minorHAnsi" w:hAnsiTheme="minorHAnsi" w:cstheme="minorHAnsi"/>
            <w:sz w:val="22"/>
            <w:szCs w:val="22"/>
            <w:vertAlign w:val="subscript"/>
            <w:rPrChange w:id="1409" w:author="Stuart Jenkins" w:date="2019-12-10T14:48:00Z">
              <w:rPr>
                <w:rFonts w:asciiTheme="minorHAnsi" w:hAnsiTheme="minorHAnsi" w:cstheme="minorHAnsi"/>
                <w:vertAlign w:val="subscript"/>
              </w:rPr>
            </w:rPrChange>
          </w:rPr>
          <w:delText>2</w:delText>
        </w:r>
        <w:r w:rsidR="00147289" w:rsidRPr="00740BA0" w:rsidDel="00463C32">
          <w:rPr>
            <w:rFonts w:asciiTheme="minorHAnsi" w:hAnsiTheme="minorHAnsi" w:cstheme="minorHAnsi"/>
            <w:sz w:val="22"/>
            <w:szCs w:val="22"/>
            <w:rPrChange w:id="1410" w:author="Stuart Jenkins" w:date="2019-12-10T14:48:00Z">
              <w:rPr>
                <w:rFonts w:asciiTheme="minorHAnsi" w:hAnsiTheme="minorHAnsi" w:cstheme="minorHAnsi"/>
              </w:rPr>
            </w:rPrChange>
          </w:rPr>
          <w:delText>-only timeseries, for CH</w:delText>
        </w:r>
        <w:r w:rsidR="00147289" w:rsidRPr="00740BA0" w:rsidDel="00463C32">
          <w:rPr>
            <w:rFonts w:asciiTheme="minorHAnsi" w:hAnsiTheme="minorHAnsi" w:cstheme="minorHAnsi"/>
            <w:sz w:val="22"/>
            <w:szCs w:val="22"/>
            <w:vertAlign w:val="subscript"/>
            <w:rPrChange w:id="1411" w:author="Stuart Jenkins" w:date="2019-12-10T14:48:00Z">
              <w:rPr>
                <w:rFonts w:asciiTheme="minorHAnsi" w:hAnsiTheme="minorHAnsi" w:cstheme="minorHAnsi"/>
                <w:vertAlign w:val="subscript"/>
              </w:rPr>
            </w:rPrChange>
          </w:rPr>
          <w:delText>4</w:delText>
        </w:r>
        <w:r w:rsidR="00147289" w:rsidRPr="00740BA0" w:rsidDel="00463C32">
          <w:rPr>
            <w:rFonts w:asciiTheme="minorHAnsi" w:hAnsiTheme="minorHAnsi" w:cstheme="minorHAnsi"/>
            <w:sz w:val="22"/>
            <w:szCs w:val="22"/>
            <w:rPrChange w:id="1412" w:author="Stuart Jenkins" w:date="2019-12-10T14:48:00Z">
              <w:rPr>
                <w:rFonts w:asciiTheme="minorHAnsi" w:hAnsiTheme="minorHAnsi" w:cstheme="minorHAnsi"/>
              </w:rPr>
            </w:rPrChange>
          </w:rPr>
          <w:delText xml:space="preserve"> we use equation 2 (equivalent to Cain et al.’s (2019) formula) </w:delText>
        </w:r>
        <w:r w:rsidR="000246C2" w:rsidRPr="00740BA0" w:rsidDel="00463C32">
          <w:rPr>
            <w:rFonts w:asciiTheme="minorHAnsi" w:hAnsiTheme="minorHAnsi" w:cstheme="minorHAnsi"/>
            <w:sz w:val="22"/>
            <w:szCs w:val="22"/>
            <w:rPrChange w:id="1413" w:author="Stuart Jenkins" w:date="2019-12-10T14:48:00Z">
              <w:rPr>
                <w:rFonts w:asciiTheme="minorHAnsi" w:hAnsiTheme="minorHAnsi" w:cstheme="minorHAnsi"/>
              </w:rPr>
            </w:rPrChange>
          </w:rPr>
          <w:delText xml:space="preserve">and for RF timeseries we use equation 1. By adjusting the </w:delText>
        </w:r>
        <m:oMath>
          <m:r>
            <w:rPr>
              <w:rFonts w:ascii="Cambria Math" w:hAnsi="Cambria Math" w:cstheme="minorHAnsi"/>
              <w:sz w:val="22"/>
              <w:szCs w:val="22"/>
              <w:rPrChange w:id="1414" w:author="Stuart Jenkins" w:date="2019-12-10T14:48:00Z">
                <w:rPr>
                  <w:rFonts w:ascii="Cambria Math" w:hAnsi="Cambria Math" w:cstheme="minorHAnsi"/>
                </w:rPr>
              </w:rPrChange>
            </w:rPr>
            <m:t>α</m:t>
          </m:r>
        </m:oMath>
        <w:r w:rsidR="000246C2" w:rsidRPr="00740BA0" w:rsidDel="00463C32">
          <w:rPr>
            <w:rFonts w:asciiTheme="minorHAnsi" w:hAnsiTheme="minorHAnsi" w:cstheme="minorHAnsi"/>
            <w:sz w:val="22"/>
            <w:szCs w:val="22"/>
            <w:rPrChange w:id="1415" w:author="Stuart Jenkins" w:date="2019-12-10T14:48:00Z">
              <w:rPr>
                <w:rFonts w:asciiTheme="minorHAnsi" w:hAnsiTheme="minorHAnsi" w:cstheme="minorHAnsi"/>
              </w:rPr>
            </w:rPrChange>
          </w:rPr>
          <w:delText xml:space="preserve"> parameter value, we can make equation 1 fit the behaviour of a range of RF sources. </w:delText>
        </w:r>
      </w:del>
    </w:p>
    <w:p w14:paraId="097D3AB3" w14:textId="19B4D395" w:rsidR="007628C3" w:rsidRPr="00740BA0" w:rsidDel="00463C32" w:rsidRDefault="007628C3">
      <w:pPr>
        <w:rPr>
          <w:del w:id="1416" w:author="Stuart Jenkins" w:date="2019-12-10T14:32:00Z"/>
          <w:rFonts w:asciiTheme="minorHAnsi" w:hAnsiTheme="minorHAnsi" w:cstheme="minorHAnsi"/>
          <w:sz w:val="22"/>
          <w:szCs w:val="22"/>
          <w:rPrChange w:id="1417" w:author="Stuart Jenkins" w:date="2019-12-10T14:48:00Z">
            <w:rPr>
              <w:del w:id="1418" w:author="Stuart Jenkins" w:date="2019-12-10T14:32:00Z"/>
            </w:rPr>
          </w:rPrChange>
        </w:rPr>
      </w:pPr>
    </w:p>
    <w:p w14:paraId="4B57CD83" w14:textId="4925B75F" w:rsidR="00D06C0A" w:rsidRPr="00740BA0" w:rsidDel="00463C32" w:rsidRDefault="00D06C0A">
      <w:pPr>
        <w:rPr>
          <w:del w:id="1419" w:author="Stuart Jenkins" w:date="2019-12-10T14:32:00Z"/>
          <w:rFonts w:asciiTheme="minorHAnsi" w:hAnsiTheme="minorHAnsi" w:cstheme="minorHAnsi"/>
          <w:sz w:val="22"/>
          <w:szCs w:val="22"/>
          <w:rPrChange w:id="1420" w:author="Stuart Jenkins" w:date="2019-12-10T14:48:00Z">
            <w:rPr>
              <w:del w:id="1421" w:author="Stuart Jenkins" w:date="2019-12-10T14:32:00Z"/>
            </w:rPr>
          </w:rPrChange>
        </w:rPr>
      </w:pPr>
    </w:p>
    <w:p w14:paraId="0B8D1431" w14:textId="46F892D9" w:rsidR="00D06C0A" w:rsidRPr="00740BA0" w:rsidDel="00463C32" w:rsidRDefault="00D06C0A">
      <w:pPr>
        <w:rPr>
          <w:del w:id="1422" w:author="Stuart Jenkins" w:date="2019-12-10T14:32:00Z"/>
          <w:rFonts w:asciiTheme="minorHAnsi" w:hAnsiTheme="minorHAnsi" w:cstheme="minorHAnsi"/>
          <w:sz w:val="22"/>
          <w:szCs w:val="22"/>
          <w:rPrChange w:id="1423" w:author="Stuart Jenkins" w:date="2019-12-10T14:48:00Z">
            <w:rPr>
              <w:del w:id="1424" w:author="Stuart Jenkins" w:date="2019-12-10T14:32:00Z"/>
            </w:rPr>
          </w:rPrChange>
        </w:rPr>
      </w:pPr>
    </w:p>
    <w:p w14:paraId="116A5E61" w14:textId="0F255439" w:rsidR="00D06C0A" w:rsidRPr="00740BA0" w:rsidDel="00463C32" w:rsidRDefault="00D06C0A">
      <w:pPr>
        <w:rPr>
          <w:del w:id="1425" w:author="Stuart Jenkins" w:date="2019-12-10T14:33:00Z"/>
          <w:rFonts w:asciiTheme="minorHAnsi" w:hAnsiTheme="minorHAnsi" w:cstheme="minorHAnsi"/>
          <w:sz w:val="22"/>
          <w:szCs w:val="22"/>
          <w:rPrChange w:id="1426" w:author="Stuart Jenkins" w:date="2019-12-10T14:48:00Z">
            <w:rPr>
              <w:del w:id="1427" w:author="Stuart Jenkins" w:date="2019-12-10T14:33:00Z"/>
            </w:rPr>
          </w:rPrChange>
        </w:rPr>
      </w:pPr>
    </w:p>
    <w:p w14:paraId="585FAFCD" w14:textId="492678C8" w:rsidR="00D06C0A" w:rsidRPr="00740BA0" w:rsidDel="00463C32" w:rsidRDefault="00D06C0A">
      <w:pPr>
        <w:rPr>
          <w:del w:id="1428" w:author="Stuart Jenkins" w:date="2019-12-10T14:33:00Z"/>
          <w:rFonts w:asciiTheme="minorHAnsi" w:hAnsiTheme="minorHAnsi" w:cstheme="minorHAnsi"/>
          <w:sz w:val="22"/>
          <w:szCs w:val="22"/>
          <w:rPrChange w:id="1429" w:author="Stuart Jenkins" w:date="2019-12-10T14:48:00Z">
            <w:rPr>
              <w:del w:id="1430" w:author="Stuart Jenkins" w:date="2019-12-10T14:33:00Z"/>
            </w:rPr>
          </w:rPrChange>
        </w:rPr>
      </w:pPr>
    </w:p>
    <w:p w14:paraId="732F5961" w14:textId="63F46459" w:rsidR="003C5FE7" w:rsidRPr="00740BA0" w:rsidDel="00463C32" w:rsidRDefault="003C5FE7">
      <w:pPr>
        <w:rPr>
          <w:del w:id="1431" w:author="Stuart Jenkins" w:date="2019-12-10T14:33:00Z"/>
          <w:rFonts w:asciiTheme="minorHAnsi" w:hAnsiTheme="minorHAnsi" w:cstheme="minorHAnsi"/>
          <w:sz w:val="22"/>
          <w:szCs w:val="22"/>
          <w:rPrChange w:id="1432" w:author="Stuart Jenkins" w:date="2019-12-10T14:48:00Z">
            <w:rPr>
              <w:del w:id="1433" w:author="Stuart Jenkins" w:date="2019-12-10T14:33:00Z"/>
            </w:rPr>
          </w:rPrChange>
        </w:rPr>
      </w:pPr>
    </w:p>
    <w:p w14:paraId="54FA9685" w14:textId="31BAA66A" w:rsidR="003C5FE7" w:rsidRPr="00740BA0" w:rsidDel="00463C32" w:rsidRDefault="003C5FE7">
      <w:pPr>
        <w:rPr>
          <w:del w:id="1434" w:author="Stuart Jenkins" w:date="2019-12-10T14:33:00Z"/>
          <w:rFonts w:asciiTheme="minorHAnsi" w:hAnsiTheme="minorHAnsi" w:cstheme="minorHAnsi"/>
          <w:sz w:val="22"/>
          <w:szCs w:val="22"/>
          <w:rPrChange w:id="1435" w:author="Stuart Jenkins" w:date="2019-12-10T14:48:00Z">
            <w:rPr>
              <w:del w:id="1436" w:author="Stuart Jenkins" w:date="2019-12-10T14:33:00Z"/>
            </w:rPr>
          </w:rPrChange>
        </w:rPr>
      </w:pPr>
    </w:p>
    <w:p w14:paraId="792EA6EC" w14:textId="608F028D" w:rsidR="003C5FE7" w:rsidRPr="00740BA0" w:rsidDel="00463C32" w:rsidRDefault="003C5FE7">
      <w:pPr>
        <w:rPr>
          <w:del w:id="1437" w:author="Stuart Jenkins" w:date="2019-12-10T14:33:00Z"/>
          <w:rFonts w:asciiTheme="minorHAnsi" w:hAnsiTheme="minorHAnsi" w:cstheme="minorHAnsi"/>
          <w:sz w:val="22"/>
          <w:szCs w:val="22"/>
          <w:rPrChange w:id="1438" w:author="Stuart Jenkins" w:date="2019-12-10T14:48:00Z">
            <w:rPr>
              <w:del w:id="1439" w:author="Stuart Jenkins" w:date="2019-12-10T14:33:00Z"/>
            </w:rPr>
          </w:rPrChange>
        </w:rPr>
      </w:pPr>
    </w:p>
    <w:p w14:paraId="17BF3EF5" w14:textId="6961D774" w:rsidR="003C5FE7" w:rsidRPr="00740BA0" w:rsidDel="00463C32" w:rsidRDefault="003C5FE7">
      <w:pPr>
        <w:rPr>
          <w:del w:id="1440" w:author="Stuart Jenkins" w:date="2019-12-10T14:33:00Z"/>
          <w:rFonts w:asciiTheme="minorHAnsi" w:hAnsiTheme="minorHAnsi" w:cstheme="minorHAnsi"/>
          <w:sz w:val="22"/>
          <w:szCs w:val="22"/>
          <w:rPrChange w:id="1441" w:author="Stuart Jenkins" w:date="2019-12-10T14:48:00Z">
            <w:rPr>
              <w:del w:id="1442" w:author="Stuart Jenkins" w:date="2019-12-10T14:33:00Z"/>
            </w:rPr>
          </w:rPrChange>
        </w:rPr>
      </w:pPr>
    </w:p>
    <w:p w14:paraId="5C231DC3" w14:textId="69935D1F" w:rsidR="00D06C0A" w:rsidRPr="00740BA0" w:rsidDel="00463C32" w:rsidRDefault="00D06C0A">
      <w:pPr>
        <w:rPr>
          <w:del w:id="1443" w:author="Stuart Jenkins" w:date="2019-12-10T14:33:00Z"/>
          <w:rFonts w:asciiTheme="minorHAnsi" w:hAnsiTheme="minorHAnsi" w:cstheme="minorHAnsi"/>
          <w:sz w:val="22"/>
          <w:szCs w:val="22"/>
          <w:rPrChange w:id="1444" w:author="Stuart Jenkins" w:date="2019-12-10T14:48:00Z">
            <w:rPr>
              <w:del w:id="1445" w:author="Stuart Jenkins" w:date="2019-12-10T14:33:00Z"/>
            </w:rPr>
          </w:rPrChange>
        </w:rPr>
      </w:pPr>
    </w:p>
    <w:p w14:paraId="3516E821" w14:textId="55686240" w:rsidR="00D06C0A" w:rsidRPr="00740BA0" w:rsidDel="00463C32" w:rsidRDefault="00D06C0A">
      <w:pPr>
        <w:rPr>
          <w:del w:id="1446" w:author="Stuart Jenkins" w:date="2019-12-10T14:33:00Z"/>
          <w:rFonts w:asciiTheme="minorHAnsi" w:hAnsiTheme="minorHAnsi" w:cstheme="minorHAnsi"/>
          <w:sz w:val="22"/>
          <w:szCs w:val="22"/>
          <w:rPrChange w:id="1447" w:author="Stuart Jenkins" w:date="2019-12-10T14:48:00Z">
            <w:rPr>
              <w:del w:id="1448" w:author="Stuart Jenkins" w:date="2019-12-10T14:33:00Z"/>
            </w:rPr>
          </w:rPrChange>
        </w:rPr>
      </w:pPr>
    </w:p>
    <w:p w14:paraId="6B68BD15" w14:textId="208E11FC" w:rsidR="003C5FE7" w:rsidRPr="00740BA0" w:rsidDel="00463C32" w:rsidRDefault="003C5FE7">
      <w:pPr>
        <w:rPr>
          <w:del w:id="1449" w:author="Stuart Jenkins" w:date="2019-12-10T14:33:00Z"/>
          <w:rFonts w:asciiTheme="minorHAnsi" w:hAnsiTheme="minorHAnsi" w:cstheme="minorHAnsi"/>
          <w:sz w:val="22"/>
          <w:szCs w:val="22"/>
          <w:rPrChange w:id="1450" w:author="Stuart Jenkins" w:date="2019-12-10T14:48:00Z">
            <w:rPr>
              <w:del w:id="1451" w:author="Stuart Jenkins" w:date="2019-12-10T14:33:00Z"/>
            </w:rPr>
          </w:rPrChange>
        </w:rPr>
      </w:pPr>
    </w:p>
    <w:p w14:paraId="7A9E9ED2" w14:textId="0554B722" w:rsidR="003C5FE7" w:rsidRPr="00740BA0" w:rsidDel="00463C32" w:rsidRDefault="003C5FE7">
      <w:pPr>
        <w:rPr>
          <w:del w:id="1452" w:author="Stuart Jenkins" w:date="2019-12-10T14:33:00Z"/>
          <w:rFonts w:asciiTheme="minorHAnsi" w:hAnsiTheme="minorHAnsi" w:cstheme="minorHAnsi"/>
          <w:sz w:val="22"/>
          <w:szCs w:val="22"/>
          <w:rPrChange w:id="1453" w:author="Stuart Jenkins" w:date="2019-12-10T14:48:00Z">
            <w:rPr>
              <w:del w:id="1454" w:author="Stuart Jenkins" w:date="2019-12-10T14:33:00Z"/>
            </w:rPr>
          </w:rPrChange>
        </w:rPr>
      </w:pPr>
    </w:p>
    <w:p w14:paraId="48DB9A34" w14:textId="1E024AE0" w:rsidR="003C5FE7" w:rsidRPr="00740BA0" w:rsidDel="00463C32" w:rsidRDefault="003C5FE7">
      <w:pPr>
        <w:rPr>
          <w:del w:id="1455" w:author="Stuart Jenkins" w:date="2019-12-10T14:33:00Z"/>
          <w:rFonts w:asciiTheme="minorHAnsi" w:hAnsiTheme="minorHAnsi" w:cstheme="minorHAnsi"/>
          <w:sz w:val="22"/>
          <w:szCs w:val="22"/>
          <w:rPrChange w:id="1456" w:author="Stuart Jenkins" w:date="2019-12-10T14:48:00Z">
            <w:rPr>
              <w:del w:id="1457" w:author="Stuart Jenkins" w:date="2019-12-10T14:33:00Z"/>
            </w:rPr>
          </w:rPrChange>
        </w:rPr>
      </w:pPr>
    </w:p>
    <w:p w14:paraId="65696FFA" w14:textId="52EF036C" w:rsidR="003C5FE7" w:rsidRPr="00740BA0" w:rsidDel="00463C32" w:rsidRDefault="003C5FE7">
      <w:pPr>
        <w:rPr>
          <w:del w:id="1458" w:author="Stuart Jenkins" w:date="2019-12-10T14:33:00Z"/>
          <w:rFonts w:asciiTheme="minorHAnsi" w:hAnsiTheme="minorHAnsi" w:cstheme="minorHAnsi"/>
          <w:sz w:val="22"/>
          <w:szCs w:val="22"/>
          <w:rPrChange w:id="1459" w:author="Stuart Jenkins" w:date="2019-12-10T14:48:00Z">
            <w:rPr>
              <w:del w:id="1460" w:author="Stuart Jenkins" w:date="2019-12-10T14:33:00Z"/>
            </w:rPr>
          </w:rPrChange>
        </w:rPr>
      </w:pPr>
      <w:del w:id="1461" w:author="Stuart Jenkins" w:date="2019-12-10T14:33:00Z">
        <w:r w:rsidRPr="00740BA0" w:rsidDel="00463C32">
          <w:rPr>
            <w:rFonts w:asciiTheme="minorHAnsi" w:hAnsiTheme="minorHAnsi" w:cstheme="minorHAnsi"/>
            <w:sz w:val="22"/>
            <w:szCs w:val="22"/>
            <w:rPrChange w:id="1462" w:author="Stuart Jenkins" w:date="2019-12-10T14:48:00Z">
              <w:rPr/>
            </w:rPrChange>
          </w:rPr>
          <w:br w:type="page"/>
        </w:r>
      </w:del>
    </w:p>
    <w:p w14:paraId="4163B1AA" w14:textId="261CBB4B" w:rsidR="007628C3" w:rsidRPr="00740BA0" w:rsidDel="00463C32" w:rsidRDefault="009952D6">
      <w:pPr>
        <w:rPr>
          <w:del w:id="1463" w:author="Stuart Jenkins" w:date="2019-12-10T14:33:00Z"/>
          <w:rFonts w:asciiTheme="minorHAnsi" w:hAnsiTheme="minorHAnsi" w:cstheme="minorHAnsi"/>
          <w:sz w:val="22"/>
          <w:szCs w:val="22"/>
          <w:rPrChange w:id="1464" w:author="Stuart Jenkins" w:date="2019-12-10T14:48:00Z">
            <w:rPr>
              <w:del w:id="1465" w:author="Stuart Jenkins" w:date="2019-12-10T14:33:00Z"/>
            </w:rPr>
          </w:rPrChange>
        </w:rPr>
      </w:pPr>
      <w:del w:id="1466" w:author="Stuart Jenkins" w:date="2019-12-10T14:33:00Z">
        <w:r w:rsidRPr="00740BA0" w:rsidDel="00463C32">
          <w:rPr>
            <w:rFonts w:asciiTheme="minorHAnsi" w:hAnsiTheme="minorHAnsi" w:cstheme="minorHAnsi"/>
            <w:noProof/>
            <w:sz w:val="22"/>
            <w:szCs w:val="22"/>
            <w:rPrChange w:id="1467" w:author="Stuart Jenkins" w:date="2019-12-10T14:48:00Z">
              <w:rPr>
                <w:noProof/>
              </w:rPr>
            </w:rPrChange>
          </w:rPr>
          <w:drawing>
            <wp:anchor distT="0" distB="0" distL="114300" distR="114300" simplePos="0" relativeHeight="251673600" behindDoc="0" locked="0" layoutInCell="1" allowOverlap="1" wp14:anchorId="5F53EB9E" wp14:editId="151CDBB4">
              <wp:simplePos x="0" y="0"/>
              <wp:positionH relativeFrom="column">
                <wp:posOffset>-355600</wp:posOffset>
              </wp:positionH>
              <wp:positionV relativeFrom="paragraph">
                <wp:posOffset>-237067</wp:posOffset>
              </wp:positionV>
              <wp:extent cx="6677660" cy="5010647"/>
              <wp:effectExtent l="0" t="0" r="2540" b="635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13">
                        <a:extLst>
                          <a:ext uri="{28A0092B-C50C-407E-A947-70E740481C1C}">
                            <a14:useLocalDpi xmlns:a14="http://schemas.microsoft.com/office/drawing/2010/main" val="0"/>
                          </a:ext>
                        </a:extLst>
                      </a:blip>
                      <a:srcRect t="9635" b="6479"/>
                      <a:stretch/>
                    </pic:blipFill>
                    <pic:spPr bwMode="auto">
                      <a:xfrm>
                        <a:off x="0" y="0"/>
                        <a:ext cx="6677660" cy="5010647"/>
                      </a:xfrm>
                      <a:prstGeom prst="rect">
                        <a:avLst/>
                      </a:prstGeom>
                      <a:ln>
                        <a:noFill/>
                      </a:ln>
                      <a:extLst>
                        <a:ext uri="{53640926-AAD7-44D8-BBD7-CCE9431645EC}">
                          <a14:shadowObscured xmlns:a14="http://schemas.microsoft.com/office/drawing/2010/main"/>
                        </a:ext>
                      </a:extLst>
                    </pic:spPr>
                  </pic:pic>
                </a:graphicData>
              </a:graphic>
            </wp:anchor>
          </w:drawing>
        </w:r>
      </w:del>
    </w:p>
    <w:p w14:paraId="3FBFD143" w14:textId="3749E2A5" w:rsidR="007628C3" w:rsidRPr="00740BA0" w:rsidDel="00463C32" w:rsidRDefault="007628C3">
      <w:pPr>
        <w:rPr>
          <w:del w:id="1468" w:author="Stuart Jenkins" w:date="2019-12-10T14:33:00Z"/>
          <w:rFonts w:asciiTheme="minorHAnsi" w:hAnsiTheme="minorHAnsi" w:cstheme="minorHAnsi"/>
          <w:sz w:val="22"/>
          <w:szCs w:val="22"/>
          <w:rPrChange w:id="1469" w:author="Stuart Jenkins" w:date="2019-12-10T14:48:00Z">
            <w:rPr>
              <w:del w:id="1470" w:author="Stuart Jenkins" w:date="2019-12-10T14:33:00Z"/>
            </w:rPr>
          </w:rPrChange>
        </w:rPr>
      </w:pPr>
    </w:p>
    <w:p w14:paraId="6EE02904" w14:textId="2888A8D6" w:rsidR="007628C3" w:rsidRPr="00740BA0" w:rsidDel="00463C32" w:rsidRDefault="007628C3">
      <w:pPr>
        <w:rPr>
          <w:del w:id="1471" w:author="Stuart Jenkins" w:date="2019-12-10T14:33:00Z"/>
          <w:rFonts w:asciiTheme="minorHAnsi" w:hAnsiTheme="minorHAnsi" w:cstheme="minorHAnsi"/>
          <w:sz w:val="22"/>
          <w:szCs w:val="22"/>
          <w:rPrChange w:id="1472" w:author="Stuart Jenkins" w:date="2019-12-10T14:48:00Z">
            <w:rPr>
              <w:del w:id="1473" w:author="Stuart Jenkins" w:date="2019-12-10T14:33:00Z"/>
            </w:rPr>
          </w:rPrChange>
        </w:rPr>
      </w:pPr>
    </w:p>
    <w:p w14:paraId="12BF16A6" w14:textId="1DC1EBDE" w:rsidR="007628C3" w:rsidRPr="00740BA0" w:rsidDel="00463C32" w:rsidRDefault="007628C3">
      <w:pPr>
        <w:rPr>
          <w:del w:id="1474" w:author="Stuart Jenkins" w:date="2019-12-10T14:33:00Z"/>
          <w:rFonts w:asciiTheme="minorHAnsi" w:hAnsiTheme="minorHAnsi" w:cstheme="minorHAnsi"/>
          <w:sz w:val="22"/>
          <w:szCs w:val="22"/>
          <w:rPrChange w:id="1475" w:author="Stuart Jenkins" w:date="2019-12-10T14:48:00Z">
            <w:rPr>
              <w:del w:id="1476" w:author="Stuart Jenkins" w:date="2019-12-10T14:33:00Z"/>
            </w:rPr>
          </w:rPrChange>
        </w:rPr>
      </w:pPr>
    </w:p>
    <w:p w14:paraId="3F3D2A99" w14:textId="33825A1F" w:rsidR="007628C3" w:rsidRPr="00740BA0" w:rsidDel="00463C32" w:rsidRDefault="007628C3">
      <w:pPr>
        <w:rPr>
          <w:del w:id="1477" w:author="Stuart Jenkins" w:date="2019-12-10T14:33:00Z"/>
          <w:rFonts w:asciiTheme="minorHAnsi" w:hAnsiTheme="minorHAnsi" w:cstheme="minorHAnsi"/>
          <w:sz w:val="22"/>
          <w:szCs w:val="22"/>
          <w:rPrChange w:id="1478" w:author="Stuart Jenkins" w:date="2019-12-10T14:48:00Z">
            <w:rPr>
              <w:del w:id="1479" w:author="Stuart Jenkins" w:date="2019-12-10T14:33:00Z"/>
            </w:rPr>
          </w:rPrChange>
        </w:rPr>
      </w:pPr>
    </w:p>
    <w:p w14:paraId="6BA5A64B" w14:textId="2AC83320" w:rsidR="007628C3" w:rsidRPr="00740BA0" w:rsidDel="00463C32" w:rsidRDefault="007628C3">
      <w:pPr>
        <w:rPr>
          <w:del w:id="1480" w:author="Stuart Jenkins" w:date="2019-12-10T14:33:00Z"/>
          <w:rFonts w:asciiTheme="minorHAnsi" w:hAnsiTheme="minorHAnsi" w:cstheme="minorHAnsi"/>
          <w:sz w:val="22"/>
          <w:szCs w:val="22"/>
          <w:rPrChange w:id="1481" w:author="Stuart Jenkins" w:date="2019-12-10T14:48:00Z">
            <w:rPr>
              <w:del w:id="1482" w:author="Stuart Jenkins" w:date="2019-12-10T14:33:00Z"/>
            </w:rPr>
          </w:rPrChange>
        </w:rPr>
      </w:pPr>
    </w:p>
    <w:p w14:paraId="32A0DA41" w14:textId="5D5E20A0" w:rsidR="007628C3" w:rsidRPr="00740BA0" w:rsidDel="00463C32" w:rsidRDefault="007628C3">
      <w:pPr>
        <w:rPr>
          <w:del w:id="1483" w:author="Stuart Jenkins" w:date="2019-12-10T14:33:00Z"/>
          <w:rFonts w:asciiTheme="minorHAnsi" w:hAnsiTheme="minorHAnsi" w:cstheme="minorHAnsi"/>
          <w:sz w:val="22"/>
          <w:szCs w:val="22"/>
          <w:rPrChange w:id="1484" w:author="Stuart Jenkins" w:date="2019-12-10T14:48:00Z">
            <w:rPr>
              <w:del w:id="1485" w:author="Stuart Jenkins" w:date="2019-12-10T14:33:00Z"/>
            </w:rPr>
          </w:rPrChange>
        </w:rPr>
      </w:pPr>
    </w:p>
    <w:p w14:paraId="6FCA090C" w14:textId="7F167755" w:rsidR="007628C3" w:rsidRPr="00740BA0" w:rsidDel="00463C32" w:rsidRDefault="007628C3">
      <w:pPr>
        <w:rPr>
          <w:del w:id="1486" w:author="Stuart Jenkins" w:date="2019-12-10T14:33:00Z"/>
          <w:rFonts w:asciiTheme="minorHAnsi" w:hAnsiTheme="minorHAnsi" w:cstheme="minorHAnsi"/>
          <w:sz w:val="22"/>
          <w:szCs w:val="22"/>
          <w:rPrChange w:id="1487" w:author="Stuart Jenkins" w:date="2019-12-10T14:48:00Z">
            <w:rPr>
              <w:del w:id="1488" w:author="Stuart Jenkins" w:date="2019-12-10T14:33:00Z"/>
            </w:rPr>
          </w:rPrChange>
        </w:rPr>
      </w:pPr>
    </w:p>
    <w:p w14:paraId="4763EF3C" w14:textId="1BECF696" w:rsidR="007628C3" w:rsidRPr="00740BA0" w:rsidDel="00463C32" w:rsidRDefault="007628C3">
      <w:pPr>
        <w:rPr>
          <w:del w:id="1489" w:author="Stuart Jenkins" w:date="2019-12-10T14:33:00Z"/>
          <w:rFonts w:asciiTheme="minorHAnsi" w:hAnsiTheme="minorHAnsi" w:cstheme="minorHAnsi"/>
          <w:sz w:val="22"/>
          <w:szCs w:val="22"/>
          <w:rPrChange w:id="1490" w:author="Stuart Jenkins" w:date="2019-12-10T14:48:00Z">
            <w:rPr>
              <w:del w:id="1491" w:author="Stuart Jenkins" w:date="2019-12-10T14:33:00Z"/>
            </w:rPr>
          </w:rPrChange>
        </w:rPr>
      </w:pPr>
    </w:p>
    <w:p w14:paraId="552D294B" w14:textId="6CBC91F6" w:rsidR="007628C3" w:rsidRPr="00740BA0" w:rsidDel="00463C32" w:rsidRDefault="007628C3">
      <w:pPr>
        <w:rPr>
          <w:del w:id="1492" w:author="Stuart Jenkins" w:date="2019-12-10T14:33:00Z"/>
          <w:rFonts w:asciiTheme="minorHAnsi" w:hAnsiTheme="minorHAnsi" w:cstheme="minorHAnsi"/>
          <w:sz w:val="22"/>
          <w:szCs w:val="22"/>
          <w:rPrChange w:id="1493" w:author="Stuart Jenkins" w:date="2019-12-10T14:48:00Z">
            <w:rPr>
              <w:del w:id="1494" w:author="Stuart Jenkins" w:date="2019-12-10T14:33:00Z"/>
            </w:rPr>
          </w:rPrChange>
        </w:rPr>
      </w:pPr>
    </w:p>
    <w:p w14:paraId="62B5A4FD" w14:textId="1938706C" w:rsidR="007628C3" w:rsidRPr="00740BA0" w:rsidDel="00463C32" w:rsidRDefault="007628C3">
      <w:pPr>
        <w:rPr>
          <w:del w:id="1495" w:author="Stuart Jenkins" w:date="2019-12-10T14:33:00Z"/>
          <w:rFonts w:asciiTheme="minorHAnsi" w:hAnsiTheme="minorHAnsi" w:cstheme="minorHAnsi"/>
          <w:sz w:val="22"/>
          <w:szCs w:val="22"/>
          <w:rPrChange w:id="1496" w:author="Stuart Jenkins" w:date="2019-12-10T14:48:00Z">
            <w:rPr>
              <w:del w:id="1497" w:author="Stuart Jenkins" w:date="2019-12-10T14:33:00Z"/>
            </w:rPr>
          </w:rPrChange>
        </w:rPr>
      </w:pPr>
    </w:p>
    <w:p w14:paraId="77DE2949" w14:textId="253DA1FF" w:rsidR="003C5FE7" w:rsidRPr="00740BA0" w:rsidDel="00463C32" w:rsidRDefault="003C5FE7">
      <w:pPr>
        <w:rPr>
          <w:del w:id="1498" w:author="Stuart Jenkins" w:date="2019-12-10T14:33:00Z"/>
          <w:rFonts w:asciiTheme="minorHAnsi" w:hAnsiTheme="minorHAnsi" w:cstheme="minorHAnsi"/>
          <w:sz w:val="22"/>
          <w:szCs w:val="22"/>
          <w:rPrChange w:id="1499" w:author="Stuart Jenkins" w:date="2019-12-10T14:48:00Z">
            <w:rPr>
              <w:del w:id="1500" w:author="Stuart Jenkins" w:date="2019-12-10T14:33:00Z"/>
            </w:rPr>
          </w:rPrChange>
        </w:rPr>
      </w:pPr>
    </w:p>
    <w:p w14:paraId="3847F64D" w14:textId="487C8768" w:rsidR="003C5FE7" w:rsidRPr="00740BA0" w:rsidDel="00463C32" w:rsidRDefault="003C5FE7">
      <w:pPr>
        <w:rPr>
          <w:del w:id="1501" w:author="Stuart Jenkins" w:date="2019-12-10T14:33:00Z"/>
          <w:rFonts w:asciiTheme="minorHAnsi" w:hAnsiTheme="minorHAnsi" w:cstheme="minorHAnsi"/>
          <w:sz w:val="22"/>
          <w:szCs w:val="22"/>
          <w:rPrChange w:id="1502" w:author="Stuart Jenkins" w:date="2019-12-10T14:48:00Z">
            <w:rPr>
              <w:del w:id="1503" w:author="Stuart Jenkins" w:date="2019-12-10T14:33:00Z"/>
            </w:rPr>
          </w:rPrChange>
        </w:rPr>
      </w:pPr>
    </w:p>
    <w:p w14:paraId="6B7C49E1" w14:textId="6C637D77" w:rsidR="003C5FE7" w:rsidRPr="00740BA0" w:rsidDel="00463C32" w:rsidRDefault="003C5FE7">
      <w:pPr>
        <w:rPr>
          <w:del w:id="1504" w:author="Stuart Jenkins" w:date="2019-12-10T14:33:00Z"/>
          <w:rFonts w:asciiTheme="minorHAnsi" w:hAnsiTheme="minorHAnsi" w:cstheme="minorHAnsi"/>
          <w:sz w:val="22"/>
          <w:szCs w:val="22"/>
          <w:rPrChange w:id="1505" w:author="Stuart Jenkins" w:date="2019-12-10T14:48:00Z">
            <w:rPr>
              <w:del w:id="1506" w:author="Stuart Jenkins" w:date="2019-12-10T14:33:00Z"/>
            </w:rPr>
          </w:rPrChange>
        </w:rPr>
      </w:pPr>
    </w:p>
    <w:p w14:paraId="07B99C22" w14:textId="3FD13285" w:rsidR="003C5FE7" w:rsidRPr="00740BA0" w:rsidDel="00463C32" w:rsidRDefault="003C5FE7">
      <w:pPr>
        <w:rPr>
          <w:del w:id="1507" w:author="Stuart Jenkins" w:date="2019-12-10T14:33:00Z"/>
          <w:rFonts w:asciiTheme="minorHAnsi" w:hAnsiTheme="minorHAnsi" w:cstheme="minorHAnsi"/>
          <w:sz w:val="22"/>
          <w:szCs w:val="22"/>
          <w:rPrChange w:id="1508" w:author="Stuart Jenkins" w:date="2019-12-10T14:48:00Z">
            <w:rPr>
              <w:del w:id="1509" w:author="Stuart Jenkins" w:date="2019-12-10T14:33:00Z"/>
            </w:rPr>
          </w:rPrChange>
        </w:rPr>
      </w:pPr>
    </w:p>
    <w:p w14:paraId="102E82E4" w14:textId="578BEE8F" w:rsidR="003C5FE7" w:rsidRPr="00740BA0" w:rsidDel="00463C32" w:rsidRDefault="003C5FE7">
      <w:pPr>
        <w:rPr>
          <w:del w:id="1510" w:author="Stuart Jenkins" w:date="2019-12-10T14:33:00Z"/>
          <w:rFonts w:asciiTheme="minorHAnsi" w:hAnsiTheme="minorHAnsi" w:cstheme="minorHAnsi"/>
          <w:sz w:val="22"/>
          <w:szCs w:val="22"/>
          <w:rPrChange w:id="1511" w:author="Stuart Jenkins" w:date="2019-12-10T14:48:00Z">
            <w:rPr>
              <w:del w:id="1512" w:author="Stuart Jenkins" w:date="2019-12-10T14:33:00Z"/>
            </w:rPr>
          </w:rPrChange>
        </w:rPr>
      </w:pPr>
    </w:p>
    <w:p w14:paraId="7A2967A4" w14:textId="5FDC00D8" w:rsidR="003C5FE7" w:rsidRPr="00740BA0" w:rsidDel="00463C32" w:rsidRDefault="003C5FE7">
      <w:pPr>
        <w:rPr>
          <w:del w:id="1513" w:author="Stuart Jenkins" w:date="2019-12-10T14:33:00Z"/>
          <w:rFonts w:asciiTheme="minorHAnsi" w:hAnsiTheme="minorHAnsi" w:cstheme="minorHAnsi"/>
          <w:sz w:val="22"/>
          <w:szCs w:val="22"/>
          <w:rPrChange w:id="1514" w:author="Stuart Jenkins" w:date="2019-12-10T14:48:00Z">
            <w:rPr>
              <w:del w:id="1515" w:author="Stuart Jenkins" w:date="2019-12-10T14:33:00Z"/>
            </w:rPr>
          </w:rPrChange>
        </w:rPr>
      </w:pPr>
    </w:p>
    <w:p w14:paraId="5EA921FD" w14:textId="16194DAA" w:rsidR="003C5FE7" w:rsidRPr="00740BA0" w:rsidDel="00463C32" w:rsidRDefault="003C5FE7">
      <w:pPr>
        <w:rPr>
          <w:del w:id="1516" w:author="Stuart Jenkins" w:date="2019-12-10T14:33:00Z"/>
          <w:rFonts w:asciiTheme="minorHAnsi" w:hAnsiTheme="minorHAnsi" w:cstheme="minorHAnsi"/>
          <w:sz w:val="22"/>
          <w:szCs w:val="22"/>
          <w:rPrChange w:id="1517" w:author="Stuart Jenkins" w:date="2019-12-10T14:48:00Z">
            <w:rPr>
              <w:del w:id="1518" w:author="Stuart Jenkins" w:date="2019-12-10T14:33:00Z"/>
            </w:rPr>
          </w:rPrChange>
        </w:rPr>
      </w:pPr>
    </w:p>
    <w:p w14:paraId="592F43D2" w14:textId="63C53B83" w:rsidR="003C5FE7" w:rsidRPr="00740BA0" w:rsidDel="00463C32" w:rsidRDefault="003C5FE7">
      <w:pPr>
        <w:rPr>
          <w:del w:id="1519" w:author="Stuart Jenkins" w:date="2019-12-10T14:33:00Z"/>
          <w:rFonts w:asciiTheme="minorHAnsi" w:hAnsiTheme="minorHAnsi" w:cstheme="minorHAnsi"/>
          <w:sz w:val="22"/>
          <w:szCs w:val="22"/>
          <w:rPrChange w:id="1520" w:author="Stuart Jenkins" w:date="2019-12-10T14:48:00Z">
            <w:rPr>
              <w:del w:id="1521" w:author="Stuart Jenkins" w:date="2019-12-10T14:33:00Z"/>
            </w:rPr>
          </w:rPrChange>
        </w:rPr>
      </w:pPr>
    </w:p>
    <w:p w14:paraId="76A50040" w14:textId="2088F8BE" w:rsidR="003C5FE7" w:rsidRPr="00740BA0" w:rsidDel="00463C32" w:rsidRDefault="003C5FE7">
      <w:pPr>
        <w:rPr>
          <w:del w:id="1522" w:author="Stuart Jenkins" w:date="2019-12-10T14:33:00Z"/>
          <w:rFonts w:asciiTheme="minorHAnsi" w:hAnsiTheme="minorHAnsi" w:cstheme="minorHAnsi"/>
          <w:sz w:val="22"/>
          <w:szCs w:val="22"/>
          <w:rPrChange w:id="1523" w:author="Stuart Jenkins" w:date="2019-12-10T14:48:00Z">
            <w:rPr>
              <w:del w:id="1524" w:author="Stuart Jenkins" w:date="2019-12-10T14:33:00Z"/>
            </w:rPr>
          </w:rPrChange>
        </w:rPr>
      </w:pPr>
    </w:p>
    <w:p w14:paraId="7C4C91C6" w14:textId="41BB56EF" w:rsidR="007628C3" w:rsidRPr="00740BA0" w:rsidDel="00463C32" w:rsidRDefault="007628C3">
      <w:pPr>
        <w:rPr>
          <w:del w:id="1525" w:author="Stuart Jenkins" w:date="2019-12-10T14:33:00Z"/>
          <w:rFonts w:asciiTheme="minorHAnsi" w:hAnsiTheme="minorHAnsi" w:cstheme="minorHAnsi"/>
          <w:sz w:val="22"/>
          <w:szCs w:val="22"/>
          <w:rPrChange w:id="1526" w:author="Stuart Jenkins" w:date="2019-12-10T14:48:00Z">
            <w:rPr>
              <w:del w:id="1527" w:author="Stuart Jenkins" w:date="2019-12-10T14:33:00Z"/>
            </w:rPr>
          </w:rPrChange>
        </w:rPr>
      </w:pPr>
    </w:p>
    <w:p w14:paraId="0F42E3E9" w14:textId="4B02D45B" w:rsidR="003C5FE7" w:rsidRPr="00740BA0" w:rsidDel="00463C32" w:rsidRDefault="003C5FE7">
      <w:pPr>
        <w:rPr>
          <w:del w:id="1528" w:author="Stuart Jenkins" w:date="2019-12-10T14:33:00Z"/>
          <w:rFonts w:asciiTheme="minorHAnsi" w:hAnsiTheme="minorHAnsi" w:cstheme="minorHAnsi"/>
          <w:sz w:val="22"/>
          <w:szCs w:val="22"/>
          <w:rPrChange w:id="1529" w:author="Stuart Jenkins" w:date="2019-12-10T14:48:00Z">
            <w:rPr>
              <w:del w:id="1530" w:author="Stuart Jenkins" w:date="2019-12-10T14:33:00Z"/>
            </w:rPr>
          </w:rPrChange>
        </w:rPr>
      </w:pPr>
    </w:p>
    <w:p w14:paraId="45520A6D" w14:textId="4699967A" w:rsidR="003C5FE7" w:rsidRPr="00740BA0" w:rsidDel="00463C32" w:rsidRDefault="003C5FE7">
      <w:pPr>
        <w:rPr>
          <w:del w:id="1531" w:author="Stuart Jenkins" w:date="2019-12-10T14:33:00Z"/>
          <w:rFonts w:asciiTheme="minorHAnsi" w:hAnsiTheme="minorHAnsi" w:cstheme="minorHAnsi"/>
          <w:sz w:val="22"/>
          <w:szCs w:val="22"/>
          <w:rPrChange w:id="1532" w:author="Stuart Jenkins" w:date="2019-12-10T14:48:00Z">
            <w:rPr>
              <w:del w:id="1533" w:author="Stuart Jenkins" w:date="2019-12-10T14:33:00Z"/>
            </w:rPr>
          </w:rPrChange>
        </w:rPr>
      </w:pPr>
    </w:p>
    <w:p w14:paraId="40801036" w14:textId="0D2EA3FC" w:rsidR="003C5FE7" w:rsidRPr="00740BA0" w:rsidDel="00463C32" w:rsidRDefault="003C5FE7">
      <w:pPr>
        <w:rPr>
          <w:del w:id="1534" w:author="Stuart Jenkins" w:date="2019-12-10T14:33:00Z"/>
          <w:rFonts w:asciiTheme="minorHAnsi" w:hAnsiTheme="minorHAnsi" w:cstheme="minorHAnsi"/>
          <w:sz w:val="22"/>
          <w:szCs w:val="22"/>
          <w:rPrChange w:id="1535" w:author="Stuart Jenkins" w:date="2019-12-10T14:48:00Z">
            <w:rPr>
              <w:del w:id="1536" w:author="Stuart Jenkins" w:date="2019-12-10T14:33:00Z"/>
            </w:rPr>
          </w:rPrChange>
        </w:rPr>
      </w:pPr>
    </w:p>
    <w:p w14:paraId="2C7DC6F4" w14:textId="5155AFF8" w:rsidR="003C5FE7" w:rsidRPr="00740BA0" w:rsidDel="00463C32" w:rsidRDefault="003C5FE7">
      <w:pPr>
        <w:rPr>
          <w:del w:id="1537" w:author="Stuart Jenkins" w:date="2019-12-10T14:33:00Z"/>
          <w:rFonts w:asciiTheme="minorHAnsi" w:hAnsiTheme="minorHAnsi" w:cstheme="minorHAnsi"/>
          <w:sz w:val="22"/>
          <w:szCs w:val="22"/>
          <w:rPrChange w:id="1538" w:author="Stuart Jenkins" w:date="2019-12-10T14:48:00Z">
            <w:rPr>
              <w:del w:id="1539" w:author="Stuart Jenkins" w:date="2019-12-10T14:33:00Z"/>
            </w:rPr>
          </w:rPrChange>
        </w:rPr>
      </w:pPr>
    </w:p>
    <w:p w14:paraId="56473226" w14:textId="5F4CAA7D" w:rsidR="003C5FE7" w:rsidRPr="00740BA0" w:rsidDel="00463C32" w:rsidRDefault="003C5FE7">
      <w:pPr>
        <w:rPr>
          <w:del w:id="1540" w:author="Stuart Jenkins" w:date="2019-12-10T14:33:00Z"/>
          <w:rFonts w:asciiTheme="minorHAnsi" w:hAnsiTheme="minorHAnsi" w:cstheme="minorHAnsi"/>
          <w:sz w:val="22"/>
          <w:szCs w:val="22"/>
          <w:rPrChange w:id="1541" w:author="Stuart Jenkins" w:date="2019-12-10T14:48:00Z">
            <w:rPr>
              <w:del w:id="1542" w:author="Stuart Jenkins" w:date="2019-12-10T14:33:00Z"/>
            </w:rPr>
          </w:rPrChange>
        </w:rPr>
      </w:pPr>
    </w:p>
    <w:p w14:paraId="4C62D77A" w14:textId="29AE74C9" w:rsidR="003C5FE7" w:rsidRPr="00740BA0" w:rsidDel="00463C32" w:rsidRDefault="003C5FE7">
      <w:pPr>
        <w:rPr>
          <w:del w:id="1543" w:author="Stuart Jenkins" w:date="2019-12-10T14:33:00Z"/>
          <w:rFonts w:asciiTheme="minorHAnsi" w:hAnsiTheme="minorHAnsi" w:cstheme="minorHAnsi"/>
          <w:sz w:val="22"/>
          <w:szCs w:val="22"/>
          <w:rPrChange w:id="1544" w:author="Stuart Jenkins" w:date="2019-12-10T14:48:00Z">
            <w:rPr>
              <w:del w:id="1545" w:author="Stuart Jenkins" w:date="2019-12-10T14:33:00Z"/>
            </w:rPr>
          </w:rPrChange>
        </w:rPr>
      </w:pPr>
    </w:p>
    <w:p w14:paraId="6FD55ECA" w14:textId="7DCBB014" w:rsidR="003C5FE7" w:rsidRPr="00740BA0" w:rsidDel="00463C32" w:rsidRDefault="003C5FE7">
      <w:pPr>
        <w:rPr>
          <w:del w:id="1546" w:author="Stuart Jenkins" w:date="2019-12-10T14:33:00Z"/>
          <w:rFonts w:asciiTheme="minorHAnsi" w:hAnsiTheme="minorHAnsi" w:cstheme="minorHAnsi"/>
          <w:sz w:val="22"/>
          <w:szCs w:val="22"/>
          <w:rPrChange w:id="1547" w:author="Stuart Jenkins" w:date="2019-12-10T14:48:00Z">
            <w:rPr>
              <w:del w:id="1548" w:author="Stuart Jenkins" w:date="2019-12-10T14:33:00Z"/>
            </w:rPr>
          </w:rPrChange>
        </w:rPr>
      </w:pPr>
    </w:p>
    <w:p w14:paraId="594056B1" w14:textId="76A50482" w:rsidR="003C5FE7" w:rsidRPr="00740BA0" w:rsidDel="00463C32" w:rsidRDefault="003C5FE7">
      <w:pPr>
        <w:rPr>
          <w:del w:id="1549" w:author="Stuart Jenkins" w:date="2019-12-10T14:33:00Z"/>
          <w:rFonts w:asciiTheme="minorHAnsi" w:hAnsiTheme="minorHAnsi" w:cstheme="minorHAnsi"/>
          <w:sz w:val="22"/>
          <w:szCs w:val="22"/>
          <w:rPrChange w:id="1550" w:author="Stuart Jenkins" w:date="2019-12-10T14:48:00Z">
            <w:rPr>
              <w:del w:id="1551" w:author="Stuart Jenkins" w:date="2019-12-10T14:33:00Z"/>
            </w:rPr>
          </w:rPrChange>
        </w:rPr>
      </w:pPr>
    </w:p>
    <w:p w14:paraId="0F25AB4B" w14:textId="33AADDF9" w:rsidR="003C5FE7" w:rsidRPr="00740BA0" w:rsidDel="00463C32" w:rsidRDefault="003C5FE7">
      <w:pPr>
        <w:rPr>
          <w:del w:id="1552" w:author="Stuart Jenkins" w:date="2019-12-10T14:33:00Z"/>
          <w:rFonts w:asciiTheme="minorHAnsi" w:hAnsiTheme="minorHAnsi" w:cstheme="minorHAnsi"/>
          <w:sz w:val="22"/>
          <w:szCs w:val="22"/>
          <w:rPrChange w:id="1553" w:author="Stuart Jenkins" w:date="2019-12-10T14:48:00Z">
            <w:rPr>
              <w:del w:id="1554" w:author="Stuart Jenkins" w:date="2019-12-10T14:33:00Z"/>
            </w:rPr>
          </w:rPrChange>
        </w:rPr>
      </w:pPr>
    </w:p>
    <w:p w14:paraId="4C18BDAD" w14:textId="3D125EEB" w:rsidR="003C5FE7" w:rsidRPr="00740BA0" w:rsidDel="00463C32" w:rsidRDefault="003C5FE7">
      <w:pPr>
        <w:rPr>
          <w:del w:id="1555" w:author="Stuart Jenkins" w:date="2019-12-10T14:33:00Z"/>
          <w:rFonts w:asciiTheme="minorHAnsi" w:hAnsiTheme="minorHAnsi" w:cstheme="minorHAnsi"/>
          <w:sz w:val="22"/>
          <w:szCs w:val="22"/>
          <w:rPrChange w:id="1556" w:author="Stuart Jenkins" w:date="2019-12-10T14:48:00Z">
            <w:rPr>
              <w:del w:id="1557" w:author="Stuart Jenkins" w:date="2019-12-10T14:33:00Z"/>
            </w:rPr>
          </w:rPrChange>
        </w:rPr>
      </w:pPr>
    </w:p>
    <w:p w14:paraId="40F814B4" w14:textId="04D01F76" w:rsidR="003C5FE7" w:rsidRPr="00740BA0" w:rsidDel="00463C32" w:rsidRDefault="003C5FE7">
      <w:pPr>
        <w:rPr>
          <w:del w:id="1558" w:author="Stuart Jenkins" w:date="2019-12-10T14:33:00Z"/>
          <w:rFonts w:asciiTheme="minorHAnsi" w:hAnsiTheme="minorHAnsi" w:cstheme="minorHAnsi"/>
          <w:sz w:val="22"/>
          <w:szCs w:val="22"/>
          <w:rPrChange w:id="1559" w:author="Stuart Jenkins" w:date="2019-12-10T14:48:00Z">
            <w:rPr>
              <w:del w:id="1560" w:author="Stuart Jenkins" w:date="2019-12-10T14:33:00Z"/>
            </w:rPr>
          </w:rPrChange>
        </w:rPr>
      </w:pPr>
    </w:p>
    <w:p w14:paraId="762352D8" w14:textId="3F53AD49" w:rsidR="003C5FE7" w:rsidRPr="00740BA0" w:rsidDel="00463C32" w:rsidRDefault="003C5FE7">
      <w:pPr>
        <w:rPr>
          <w:del w:id="1561" w:author="Stuart Jenkins" w:date="2019-12-10T14:33:00Z"/>
          <w:rFonts w:asciiTheme="minorHAnsi" w:hAnsiTheme="minorHAnsi" w:cstheme="minorHAnsi"/>
          <w:sz w:val="22"/>
          <w:szCs w:val="22"/>
          <w:rPrChange w:id="1562" w:author="Stuart Jenkins" w:date="2019-12-10T14:48:00Z">
            <w:rPr>
              <w:del w:id="1563" w:author="Stuart Jenkins" w:date="2019-12-10T14:33:00Z"/>
            </w:rPr>
          </w:rPrChange>
        </w:rPr>
      </w:pPr>
    </w:p>
    <w:p w14:paraId="3B3410B6" w14:textId="082BA4F0" w:rsidR="003C5FE7" w:rsidRPr="00740BA0" w:rsidDel="00463C32" w:rsidRDefault="003C5FE7">
      <w:pPr>
        <w:rPr>
          <w:del w:id="1564" w:author="Stuart Jenkins" w:date="2019-12-10T14:33:00Z"/>
          <w:rFonts w:asciiTheme="minorHAnsi" w:hAnsiTheme="minorHAnsi" w:cstheme="minorHAnsi"/>
          <w:sz w:val="22"/>
          <w:szCs w:val="22"/>
          <w:rPrChange w:id="1565" w:author="Stuart Jenkins" w:date="2019-12-10T14:48:00Z">
            <w:rPr>
              <w:del w:id="1566" w:author="Stuart Jenkins" w:date="2019-12-10T14:33:00Z"/>
            </w:rPr>
          </w:rPrChange>
        </w:rPr>
      </w:pPr>
    </w:p>
    <w:p w14:paraId="4AAA692F" w14:textId="0D632F62" w:rsidR="003C5FE7" w:rsidRPr="00740BA0" w:rsidDel="00463C32" w:rsidRDefault="003C5FE7">
      <w:pPr>
        <w:rPr>
          <w:del w:id="1567" w:author="Stuart Jenkins" w:date="2019-12-10T14:33:00Z"/>
          <w:rFonts w:asciiTheme="minorHAnsi" w:hAnsiTheme="minorHAnsi" w:cstheme="minorHAnsi"/>
          <w:sz w:val="22"/>
          <w:szCs w:val="22"/>
          <w:rPrChange w:id="1568" w:author="Stuart Jenkins" w:date="2019-12-10T14:48:00Z">
            <w:rPr>
              <w:del w:id="1569" w:author="Stuart Jenkins" w:date="2019-12-10T14:33:00Z"/>
            </w:rPr>
          </w:rPrChange>
        </w:rPr>
      </w:pPr>
    </w:p>
    <w:p w14:paraId="296E2062" w14:textId="3CB1CF3B" w:rsidR="003C5FE7" w:rsidRPr="00740BA0" w:rsidDel="00463C32" w:rsidRDefault="003C5FE7">
      <w:pPr>
        <w:rPr>
          <w:del w:id="1570" w:author="Stuart Jenkins" w:date="2019-12-10T14:33:00Z"/>
          <w:rFonts w:asciiTheme="minorHAnsi" w:hAnsiTheme="minorHAnsi" w:cstheme="minorHAnsi"/>
          <w:sz w:val="22"/>
          <w:szCs w:val="22"/>
          <w:rPrChange w:id="1571" w:author="Stuart Jenkins" w:date="2019-12-10T14:48:00Z">
            <w:rPr>
              <w:del w:id="1572" w:author="Stuart Jenkins" w:date="2019-12-10T14:33:00Z"/>
            </w:rPr>
          </w:rPrChange>
        </w:rPr>
      </w:pPr>
    </w:p>
    <w:p w14:paraId="3CB46671" w14:textId="0C67D66A" w:rsidR="003C5FE7" w:rsidRPr="00740BA0" w:rsidDel="00463C32" w:rsidRDefault="003C5FE7">
      <w:pPr>
        <w:rPr>
          <w:del w:id="1573" w:author="Stuart Jenkins" w:date="2019-12-10T14:33:00Z"/>
          <w:rFonts w:asciiTheme="minorHAnsi" w:hAnsiTheme="minorHAnsi" w:cstheme="minorHAnsi"/>
          <w:sz w:val="22"/>
          <w:szCs w:val="22"/>
          <w:rPrChange w:id="1574" w:author="Stuart Jenkins" w:date="2019-12-10T14:48:00Z">
            <w:rPr>
              <w:del w:id="1575" w:author="Stuart Jenkins" w:date="2019-12-10T14:33:00Z"/>
            </w:rPr>
          </w:rPrChange>
        </w:rPr>
      </w:pPr>
    </w:p>
    <w:p w14:paraId="4A98C436" w14:textId="59C6E802" w:rsidR="003C5FE7" w:rsidRPr="00740BA0" w:rsidDel="00463C32" w:rsidRDefault="009952D6">
      <w:pPr>
        <w:jc w:val="both"/>
        <w:rPr>
          <w:del w:id="1576" w:author="Stuart Jenkins" w:date="2019-12-10T14:33:00Z"/>
          <w:rFonts w:asciiTheme="minorHAnsi" w:hAnsiTheme="minorHAnsi" w:cstheme="minorHAnsi"/>
          <w:sz w:val="22"/>
          <w:szCs w:val="22"/>
          <w:rPrChange w:id="1577" w:author="Stuart Jenkins" w:date="2019-12-10T14:48:00Z">
            <w:rPr>
              <w:del w:id="1578" w:author="Stuart Jenkins" w:date="2019-12-10T14:33:00Z"/>
              <w:rFonts w:asciiTheme="minorHAnsi" w:hAnsiTheme="minorHAnsi" w:cstheme="minorHAnsi"/>
            </w:rPr>
          </w:rPrChange>
        </w:rPr>
      </w:pPr>
      <w:del w:id="1579" w:author="Stuart Jenkins" w:date="2019-12-10T14:33:00Z">
        <w:r w:rsidRPr="00740BA0" w:rsidDel="00463C32">
          <w:rPr>
            <w:rFonts w:asciiTheme="minorHAnsi" w:hAnsiTheme="minorHAnsi" w:cstheme="minorHAnsi"/>
            <w:b/>
            <w:bCs/>
            <w:sz w:val="22"/>
            <w:szCs w:val="22"/>
            <w:rPrChange w:id="1580" w:author="Stuart Jenkins" w:date="2019-12-10T14:48:00Z">
              <w:rPr>
                <w:rFonts w:asciiTheme="minorHAnsi" w:hAnsiTheme="minorHAnsi" w:cstheme="minorHAnsi"/>
                <w:b/>
                <w:bCs/>
              </w:rPr>
            </w:rPrChange>
          </w:rPr>
          <w:delText>Figure 4</w:delText>
        </w:r>
        <w:r w:rsidRPr="00740BA0" w:rsidDel="00463C32">
          <w:rPr>
            <w:rFonts w:asciiTheme="minorHAnsi" w:hAnsiTheme="minorHAnsi" w:cstheme="minorHAnsi"/>
            <w:sz w:val="22"/>
            <w:szCs w:val="22"/>
            <w:rPrChange w:id="1581" w:author="Stuart Jenkins" w:date="2019-12-10T14:48:00Z">
              <w:rPr>
                <w:rFonts w:asciiTheme="minorHAnsi" w:hAnsiTheme="minorHAnsi" w:cstheme="minorHAnsi"/>
              </w:rPr>
            </w:rPrChange>
          </w:rPr>
          <w:delText xml:space="preserve">: Panel a plots anthropogenic (orange) and natural (sky blue) components of the globally averaged radiative forcing. 10 representative scenarios are plotted which span the range of a 1000-member ensemble of equiprobable RFs are chosen. Panel b plots the most-likely contribution to the global temperature anomaly for these 10 representative timeseries. We use the method of Haustein </w:delText>
        </w:r>
        <w:r w:rsidRPr="00740BA0" w:rsidDel="00463C32">
          <w:rPr>
            <w:rFonts w:asciiTheme="minorHAnsi" w:hAnsiTheme="minorHAnsi" w:cstheme="minorHAnsi"/>
            <w:i/>
            <w:iCs/>
            <w:sz w:val="22"/>
            <w:szCs w:val="22"/>
            <w:rPrChange w:id="1582" w:author="Stuart Jenkins" w:date="2019-12-10T14:48:00Z">
              <w:rPr>
                <w:rFonts w:asciiTheme="minorHAnsi" w:hAnsiTheme="minorHAnsi" w:cstheme="minorHAnsi"/>
                <w:i/>
                <w:iCs/>
              </w:rPr>
            </w:rPrChange>
          </w:rPr>
          <w:delText>et al. (2017)</w:delText>
        </w:r>
        <w:r w:rsidRPr="00740BA0" w:rsidDel="00463C32">
          <w:rPr>
            <w:rFonts w:asciiTheme="minorHAnsi" w:hAnsiTheme="minorHAnsi" w:cstheme="minorHAnsi"/>
            <w:sz w:val="22"/>
            <w:szCs w:val="22"/>
            <w:rPrChange w:id="1583" w:author="Stuart Jenkins" w:date="2019-12-10T14:48:00Z">
              <w:rPr>
                <w:rFonts w:asciiTheme="minorHAnsi" w:hAnsiTheme="minorHAnsi" w:cstheme="minorHAnsi"/>
              </w:rPr>
            </w:rPrChange>
          </w:rPr>
          <w:delText xml:space="preserve"> to define the most-likely anthropogenic and natural contributions to observed temperatures. Panel c plots cumulative CO</w:delText>
        </w:r>
        <w:r w:rsidRPr="00740BA0" w:rsidDel="00463C32">
          <w:rPr>
            <w:rFonts w:asciiTheme="minorHAnsi" w:hAnsiTheme="minorHAnsi" w:cstheme="minorHAnsi"/>
            <w:sz w:val="22"/>
            <w:szCs w:val="22"/>
            <w:vertAlign w:val="subscript"/>
            <w:rPrChange w:id="1584"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585" w:author="Stuart Jenkins" w:date="2019-12-10T14:48:00Z">
              <w:rPr>
                <w:rFonts w:asciiTheme="minorHAnsi" w:hAnsiTheme="minorHAnsi" w:cstheme="minorHAnsi"/>
              </w:rPr>
            </w:rPrChange>
          </w:rPr>
          <w:delText>-fe emissions against the best estimate anthropogenic contribution to warming for each RF ensemble member. The grey shaded region shows the 5-95</w:delText>
        </w:r>
        <w:r w:rsidRPr="00740BA0" w:rsidDel="00463C32">
          <w:rPr>
            <w:rFonts w:asciiTheme="minorHAnsi" w:hAnsiTheme="minorHAnsi" w:cstheme="minorHAnsi"/>
            <w:sz w:val="22"/>
            <w:szCs w:val="22"/>
            <w:vertAlign w:val="superscript"/>
            <w:rPrChange w:id="1586" w:author="Stuart Jenkins" w:date="2019-12-10T14:48:00Z">
              <w:rPr>
                <w:rFonts w:asciiTheme="minorHAnsi" w:hAnsiTheme="minorHAnsi" w:cstheme="minorHAnsi"/>
                <w:vertAlign w:val="superscript"/>
              </w:rPr>
            </w:rPrChange>
          </w:rPr>
          <w:delText>th</w:delText>
        </w:r>
        <w:r w:rsidRPr="00740BA0" w:rsidDel="00463C32">
          <w:rPr>
            <w:rFonts w:asciiTheme="minorHAnsi" w:hAnsiTheme="minorHAnsi" w:cstheme="minorHAnsi"/>
            <w:sz w:val="22"/>
            <w:szCs w:val="22"/>
            <w:rPrChange w:id="1587" w:author="Stuart Jenkins" w:date="2019-12-10T14:48:00Z">
              <w:rPr>
                <w:rFonts w:asciiTheme="minorHAnsi" w:hAnsiTheme="minorHAnsi" w:cstheme="minorHAnsi"/>
              </w:rPr>
            </w:rPrChange>
          </w:rPr>
          <w:delText xml:space="preserve"> percentile range. Inset is the distribution of TCREs, binned by their angle in cumulative emissions vs. temperature anomaly space. Panel d plots timeseries of the anthropogenic total (orange), CO</w:delText>
        </w:r>
        <w:r w:rsidRPr="00740BA0" w:rsidDel="00463C32">
          <w:rPr>
            <w:rFonts w:asciiTheme="minorHAnsi" w:hAnsiTheme="minorHAnsi" w:cstheme="minorHAnsi"/>
            <w:sz w:val="22"/>
            <w:szCs w:val="22"/>
            <w:vertAlign w:val="subscript"/>
            <w:rPrChange w:id="1588"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589" w:author="Stuart Jenkins" w:date="2019-12-10T14:48:00Z">
              <w:rPr>
                <w:rFonts w:asciiTheme="minorHAnsi" w:hAnsiTheme="minorHAnsi" w:cstheme="minorHAnsi"/>
              </w:rPr>
            </w:rPrChange>
          </w:rPr>
          <w:delText xml:space="preserve"> (red) and non-CO</w:delText>
        </w:r>
        <w:r w:rsidRPr="00740BA0" w:rsidDel="00463C32">
          <w:rPr>
            <w:rFonts w:asciiTheme="minorHAnsi" w:hAnsiTheme="minorHAnsi" w:cstheme="minorHAnsi"/>
            <w:sz w:val="22"/>
            <w:szCs w:val="22"/>
            <w:vertAlign w:val="subscript"/>
            <w:rPrChange w:id="1590"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591" w:author="Stuart Jenkins" w:date="2019-12-10T14:48:00Z">
              <w:rPr>
                <w:rFonts w:asciiTheme="minorHAnsi" w:hAnsiTheme="minorHAnsi" w:cstheme="minorHAnsi"/>
              </w:rPr>
            </w:rPrChange>
          </w:rPr>
          <w:delText xml:space="preserve"> (blue) contributions to a historical CO</w:delText>
        </w:r>
        <w:r w:rsidRPr="00740BA0" w:rsidDel="00463C32">
          <w:rPr>
            <w:rFonts w:asciiTheme="minorHAnsi" w:hAnsiTheme="minorHAnsi" w:cstheme="minorHAnsi"/>
            <w:sz w:val="22"/>
            <w:szCs w:val="22"/>
            <w:vertAlign w:val="subscript"/>
            <w:rPrChange w:id="1592"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593" w:author="Stuart Jenkins" w:date="2019-12-10T14:48:00Z">
              <w:rPr>
                <w:rFonts w:asciiTheme="minorHAnsi" w:hAnsiTheme="minorHAnsi" w:cstheme="minorHAnsi"/>
              </w:rPr>
            </w:rPrChange>
          </w:rPr>
          <w:delText>-fe budget (baselined over period 1850-1900). Error bars show the 5-95</w:delText>
        </w:r>
        <w:r w:rsidRPr="00740BA0" w:rsidDel="00463C32">
          <w:rPr>
            <w:rFonts w:asciiTheme="minorHAnsi" w:hAnsiTheme="minorHAnsi" w:cstheme="minorHAnsi"/>
            <w:sz w:val="22"/>
            <w:szCs w:val="22"/>
            <w:vertAlign w:val="superscript"/>
            <w:rPrChange w:id="1594" w:author="Stuart Jenkins" w:date="2019-12-10T14:48:00Z">
              <w:rPr>
                <w:rFonts w:asciiTheme="minorHAnsi" w:hAnsiTheme="minorHAnsi" w:cstheme="minorHAnsi"/>
                <w:vertAlign w:val="superscript"/>
              </w:rPr>
            </w:rPrChange>
          </w:rPr>
          <w:delText>th</w:delText>
        </w:r>
        <w:r w:rsidRPr="00740BA0" w:rsidDel="00463C32">
          <w:rPr>
            <w:rFonts w:asciiTheme="minorHAnsi" w:hAnsiTheme="minorHAnsi" w:cstheme="minorHAnsi"/>
            <w:sz w:val="22"/>
            <w:szCs w:val="22"/>
            <w:rPrChange w:id="1595" w:author="Stuart Jenkins" w:date="2019-12-10T14:48:00Z">
              <w:rPr>
                <w:rFonts w:asciiTheme="minorHAnsi" w:hAnsiTheme="minorHAnsi" w:cstheme="minorHAnsi"/>
              </w:rPr>
            </w:rPrChange>
          </w:rPr>
          <w:delText xml:space="preserve"> percentile range from the full 1000-member ensemble. </w:delText>
        </w:r>
      </w:del>
    </w:p>
    <w:p w14:paraId="26817005" w14:textId="3EBF862B" w:rsidR="003C5FE7" w:rsidRPr="00740BA0" w:rsidDel="00463C32" w:rsidRDefault="003C5FE7">
      <w:pPr>
        <w:rPr>
          <w:del w:id="1596" w:author="Stuart Jenkins" w:date="2019-12-10T14:33:00Z"/>
          <w:rFonts w:asciiTheme="minorHAnsi" w:hAnsiTheme="minorHAnsi" w:cstheme="minorHAnsi"/>
          <w:sz w:val="22"/>
          <w:szCs w:val="22"/>
          <w:rPrChange w:id="1597" w:author="Stuart Jenkins" w:date="2019-12-10T14:48:00Z">
            <w:rPr>
              <w:del w:id="1598" w:author="Stuart Jenkins" w:date="2019-12-10T14:33:00Z"/>
            </w:rPr>
          </w:rPrChange>
        </w:rPr>
      </w:pPr>
    </w:p>
    <w:p w14:paraId="4BD62977" w14:textId="548AF99C" w:rsidR="003C5FE7" w:rsidRPr="00740BA0" w:rsidDel="00463C32" w:rsidRDefault="003C5FE7">
      <w:pPr>
        <w:rPr>
          <w:del w:id="1599" w:author="Stuart Jenkins" w:date="2019-12-10T14:33:00Z"/>
          <w:rFonts w:asciiTheme="minorHAnsi" w:hAnsiTheme="minorHAnsi" w:cstheme="minorHAnsi"/>
          <w:sz w:val="22"/>
          <w:szCs w:val="22"/>
          <w:rPrChange w:id="1600" w:author="Stuart Jenkins" w:date="2019-12-10T14:48:00Z">
            <w:rPr>
              <w:del w:id="1601" w:author="Stuart Jenkins" w:date="2019-12-10T14:33:00Z"/>
            </w:rPr>
          </w:rPrChange>
        </w:rPr>
      </w:pPr>
    </w:p>
    <w:p w14:paraId="43A570AC" w14:textId="7296B547" w:rsidR="003C5FE7" w:rsidRPr="00740BA0" w:rsidDel="00463C32" w:rsidRDefault="003C5FE7">
      <w:pPr>
        <w:rPr>
          <w:del w:id="1602" w:author="Stuart Jenkins" w:date="2019-12-10T14:33:00Z"/>
          <w:rFonts w:asciiTheme="minorHAnsi" w:hAnsiTheme="minorHAnsi" w:cstheme="minorHAnsi"/>
          <w:sz w:val="22"/>
          <w:szCs w:val="22"/>
          <w:rPrChange w:id="1603" w:author="Stuart Jenkins" w:date="2019-12-10T14:48:00Z">
            <w:rPr>
              <w:del w:id="1604" w:author="Stuart Jenkins" w:date="2019-12-10T14:33:00Z"/>
            </w:rPr>
          </w:rPrChange>
        </w:rPr>
      </w:pPr>
    </w:p>
    <w:p w14:paraId="06FA34DC" w14:textId="1AB55C4E" w:rsidR="003C5FE7" w:rsidRPr="00740BA0" w:rsidDel="00463C32" w:rsidRDefault="003C5FE7">
      <w:pPr>
        <w:rPr>
          <w:del w:id="1605" w:author="Stuart Jenkins" w:date="2019-12-10T14:33:00Z"/>
          <w:rFonts w:asciiTheme="minorHAnsi" w:hAnsiTheme="minorHAnsi" w:cstheme="minorHAnsi"/>
          <w:sz w:val="22"/>
          <w:szCs w:val="22"/>
          <w:rPrChange w:id="1606" w:author="Stuart Jenkins" w:date="2019-12-10T14:48:00Z">
            <w:rPr>
              <w:del w:id="1607" w:author="Stuart Jenkins" w:date="2019-12-10T14:33:00Z"/>
            </w:rPr>
          </w:rPrChange>
        </w:rPr>
      </w:pPr>
    </w:p>
    <w:p w14:paraId="407ED2A4" w14:textId="3AA2EB63" w:rsidR="003C5FE7" w:rsidRPr="00740BA0" w:rsidDel="00463C32" w:rsidRDefault="003C5FE7">
      <w:pPr>
        <w:rPr>
          <w:del w:id="1608" w:author="Stuart Jenkins" w:date="2019-12-10T14:33:00Z"/>
          <w:rFonts w:asciiTheme="minorHAnsi" w:hAnsiTheme="minorHAnsi" w:cstheme="minorHAnsi"/>
          <w:sz w:val="22"/>
          <w:szCs w:val="22"/>
          <w:rPrChange w:id="1609" w:author="Stuart Jenkins" w:date="2019-12-10T14:48:00Z">
            <w:rPr>
              <w:del w:id="1610" w:author="Stuart Jenkins" w:date="2019-12-10T14:33:00Z"/>
            </w:rPr>
          </w:rPrChange>
        </w:rPr>
      </w:pPr>
    </w:p>
    <w:p w14:paraId="78E7D0E2" w14:textId="172D00A5" w:rsidR="003C5FE7" w:rsidRPr="00740BA0" w:rsidDel="00463C32" w:rsidRDefault="003C5FE7">
      <w:pPr>
        <w:rPr>
          <w:del w:id="1611" w:author="Stuart Jenkins" w:date="2019-12-10T14:33:00Z"/>
          <w:rFonts w:asciiTheme="minorHAnsi" w:hAnsiTheme="minorHAnsi" w:cstheme="minorHAnsi"/>
          <w:sz w:val="22"/>
          <w:szCs w:val="22"/>
          <w:rPrChange w:id="1612" w:author="Stuart Jenkins" w:date="2019-12-10T14:48:00Z">
            <w:rPr>
              <w:del w:id="1613" w:author="Stuart Jenkins" w:date="2019-12-10T14:33:00Z"/>
            </w:rPr>
          </w:rPrChange>
        </w:rPr>
      </w:pPr>
    </w:p>
    <w:p w14:paraId="3357B011" w14:textId="347E7EF4" w:rsidR="003C5FE7" w:rsidRPr="00740BA0" w:rsidDel="00463C32" w:rsidRDefault="003C5FE7">
      <w:pPr>
        <w:rPr>
          <w:del w:id="1614" w:author="Stuart Jenkins" w:date="2019-12-10T14:33:00Z"/>
          <w:rFonts w:asciiTheme="minorHAnsi" w:hAnsiTheme="minorHAnsi" w:cstheme="minorHAnsi"/>
          <w:sz w:val="22"/>
          <w:szCs w:val="22"/>
          <w:rPrChange w:id="1615" w:author="Stuart Jenkins" w:date="2019-12-10T14:48:00Z">
            <w:rPr>
              <w:del w:id="1616" w:author="Stuart Jenkins" w:date="2019-12-10T14:33:00Z"/>
            </w:rPr>
          </w:rPrChange>
        </w:rPr>
      </w:pPr>
    </w:p>
    <w:p w14:paraId="12C40976" w14:textId="73D91547" w:rsidR="003C5FE7" w:rsidRPr="00740BA0" w:rsidDel="00463C32" w:rsidRDefault="003C5FE7">
      <w:pPr>
        <w:rPr>
          <w:del w:id="1617" w:author="Stuart Jenkins" w:date="2019-12-10T14:33:00Z"/>
          <w:rFonts w:asciiTheme="minorHAnsi" w:hAnsiTheme="minorHAnsi" w:cstheme="minorHAnsi"/>
          <w:sz w:val="22"/>
          <w:szCs w:val="22"/>
          <w:rPrChange w:id="1618" w:author="Stuart Jenkins" w:date="2019-12-10T14:48:00Z">
            <w:rPr>
              <w:del w:id="1619" w:author="Stuart Jenkins" w:date="2019-12-10T14:33:00Z"/>
            </w:rPr>
          </w:rPrChange>
        </w:rPr>
      </w:pPr>
    </w:p>
    <w:p w14:paraId="2459B6FD" w14:textId="6A123F4C" w:rsidR="003C5FE7" w:rsidRPr="00740BA0" w:rsidDel="00463C32" w:rsidRDefault="003C5FE7">
      <w:pPr>
        <w:rPr>
          <w:del w:id="1620" w:author="Stuart Jenkins" w:date="2019-12-10T14:33:00Z"/>
          <w:rFonts w:asciiTheme="minorHAnsi" w:hAnsiTheme="minorHAnsi" w:cstheme="minorHAnsi"/>
          <w:sz w:val="22"/>
          <w:szCs w:val="22"/>
          <w:rPrChange w:id="1621" w:author="Stuart Jenkins" w:date="2019-12-10T14:48:00Z">
            <w:rPr>
              <w:del w:id="1622" w:author="Stuart Jenkins" w:date="2019-12-10T14:33:00Z"/>
            </w:rPr>
          </w:rPrChange>
        </w:rPr>
      </w:pPr>
    </w:p>
    <w:p w14:paraId="12F3301A" w14:textId="59134636" w:rsidR="003C5FE7" w:rsidRPr="00740BA0" w:rsidDel="00463C32" w:rsidRDefault="003C5FE7">
      <w:pPr>
        <w:rPr>
          <w:del w:id="1623" w:author="Stuart Jenkins" w:date="2019-12-10T14:33:00Z"/>
          <w:rFonts w:asciiTheme="minorHAnsi" w:hAnsiTheme="minorHAnsi" w:cstheme="minorHAnsi"/>
          <w:sz w:val="22"/>
          <w:szCs w:val="22"/>
          <w:rPrChange w:id="1624" w:author="Stuart Jenkins" w:date="2019-12-10T14:48:00Z">
            <w:rPr>
              <w:del w:id="1625" w:author="Stuart Jenkins" w:date="2019-12-10T14:33:00Z"/>
            </w:rPr>
          </w:rPrChange>
        </w:rPr>
      </w:pPr>
    </w:p>
    <w:p w14:paraId="44B9E92C" w14:textId="53796C45" w:rsidR="003C5FE7" w:rsidRPr="00740BA0" w:rsidDel="00463C32" w:rsidRDefault="003C5FE7">
      <w:pPr>
        <w:rPr>
          <w:del w:id="1626" w:author="Stuart Jenkins" w:date="2019-12-10T14:33:00Z"/>
          <w:rFonts w:asciiTheme="minorHAnsi" w:hAnsiTheme="minorHAnsi" w:cstheme="minorHAnsi"/>
          <w:sz w:val="22"/>
          <w:szCs w:val="22"/>
          <w:rPrChange w:id="1627" w:author="Stuart Jenkins" w:date="2019-12-10T14:48:00Z">
            <w:rPr>
              <w:del w:id="1628" w:author="Stuart Jenkins" w:date="2019-12-10T14:33:00Z"/>
            </w:rPr>
          </w:rPrChange>
        </w:rPr>
      </w:pPr>
    </w:p>
    <w:p w14:paraId="61B7918E" w14:textId="743B670F" w:rsidR="003C5FE7" w:rsidRPr="00740BA0" w:rsidDel="00463C32" w:rsidRDefault="003C5FE7">
      <w:pPr>
        <w:rPr>
          <w:del w:id="1629" w:author="Stuart Jenkins" w:date="2019-12-10T14:33:00Z"/>
          <w:rFonts w:asciiTheme="minorHAnsi" w:hAnsiTheme="minorHAnsi" w:cstheme="minorHAnsi"/>
          <w:sz w:val="22"/>
          <w:szCs w:val="22"/>
          <w:rPrChange w:id="1630" w:author="Stuart Jenkins" w:date="2019-12-10T14:48:00Z">
            <w:rPr>
              <w:del w:id="1631" w:author="Stuart Jenkins" w:date="2019-12-10T14:33:00Z"/>
            </w:rPr>
          </w:rPrChange>
        </w:rPr>
      </w:pPr>
    </w:p>
    <w:p w14:paraId="7976B0A6" w14:textId="25ED9C0B" w:rsidR="003C5FE7" w:rsidRPr="00740BA0" w:rsidDel="00463C32" w:rsidRDefault="003C5FE7">
      <w:pPr>
        <w:rPr>
          <w:del w:id="1632" w:author="Stuart Jenkins" w:date="2019-12-10T14:33:00Z"/>
          <w:rFonts w:asciiTheme="minorHAnsi" w:hAnsiTheme="minorHAnsi" w:cstheme="minorHAnsi"/>
          <w:sz w:val="22"/>
          <w:szCs w:val="22"/>
          <w:rPrChange w:id="1633" w:author="Stuart Jenkins" w:date="2019-12-10T14:48:00Z">
            <w:rPr>
              <w:del w:id="1634" w:author="Stuart Jenkins" w:date="2019-12-10T14:33:00Z"/>
            </w:rPr>
          </w:rPrChange>
        </w:rPr>
      </w:pPr>
    </w:p>
    <w:p w14:paraId="64D881D5" w14:textId="2788138F" w:rsidR="003C5FE7" w:rsidRPr="00740BA0" w:rsidDel="00463C32" w:rsidRDefault="003C5FE7">
      <w:pPr>
        <w:rPr>
          <w:del w:id="1635" w:author="Stuart Jenkins" w:date="2019-12-10T14:33:00Z"/>
          <w:rFonts w:asciiTheme="minorHAnsi" w:hAnsiTheme="minorHAnsi" w:cstheme="minorHAnsi"/>
          <w:sz w:val="22"/>
          <w:szCs w:val="22"/>
          <w:rPrChange w:id="1636" w:author="Stuart Jenkins" w:date="2019-12-10T14:48:00Z">
            <w:rPr>
              <w:del w:id="1637" w:author="Stuart Jenkins" w:date="2019-12-10T14:33:00Z"/>
            </w:rPr>
          </w:rPrChange>
        </w:rPr>
      </w:pPr>
    </w:p>
    <w:p w14:paraId="65B11A6B" w14:textId="2A632C51" w:rsidR="003C5FE7" w:rsidRPr="00740BA0" w:rsidDel="00463C32" w:rsidRDefault="003C5FE7">
      <w:pPr>
        <w:rPr>
          <w:del w:id="1638" w:author="Stuart Jenkins" w:date="2019-12-10T14:33:00Z"/>
          <w:rFonts w:asciiTheme="minorHAnsi" w:hAnsiTheme="minorHAnsi" w:cstheme="minorHAnsi"/>
          <w:sz w:val="22"/>
          <w:szCs w:val="22"/>
          <w:rPrChange w:id="1639" w:author="Stuart Jenkins" w:date="2019-12-10T14:48:00Z">
            <w:rPr>
              <w:del w:id="1640" w:author="Stuart Jenkins" w:date="2019-12-10T14:33:00Z"/>
            </w:rPr>
          </w:rPrChange>
        </w:rPr>
      </w:pPr>
    </w:p>
    <w:p w14:paraId="3CB9788E" w14:textId="39A7F153" w:rsidR="003C5FE7" w:rsidRPr="00740BA0" w:rsidDel="00463C32" w:rsidRDefault="003C5FE7">
      <w:pPr>
        <w:rPr>
          <w:del w:id="1641" w:author="Stuart Jenkins" w:date="2019-12-10T14:33:00Z"/>
          <w:rFonts w:asciiTheme="minorHAnsi" w:hAnsiTheme="minorHAnsi" w:cstheme="minorHAnsi"/>
          <w:sz w:val="22"/>
          <w:szCs w:val="22"/>
          <w:rPrChange w:id="1642" w:author="Stuart Jenkins" w:date="2019-12-10T14:48:00Z">
            <w:rPr>
              <w:del w:id="1643" w:author="Stuart Jenkins" w:date="2019-12-10T14:33:00Z"/>
            </w:rPr>
          </w:rPrChange>
        </w:rPr>
      </w:pPr>
    </w:p>
    <w:p w14:paraId="73D6079E" w14:textId="42529EDB" w:rsidR="00B7390B" w:rsidRPr="00740BA0" w:rsidDel="00463C32" w:rsidRDefault="003C5FE7">
      <w:pPr>
        <w:rPr>
          <w:del w:id="1644" w:author="Stuart Jenkins" w:date="2019-12-10T14:33:00Z"/>
          <w:rFonts w:asciiTheme="minorHAnsi" w:hAnsiTheme="minorHAnsi" w:cstheme="minorHAnsi"/>
          <w:sz w:val="22"/>
          <w:szCs w:val="22"/>
          <w:rPrChange w:id="1645" w:author="Stuart Jenkins" w:date="2019-12-10T14:48:00Z">
            <w:rPr>
              <w:del w:id="1646" w:author="Stuart Jenkins" w:date="2019-12-10T14:33:00Z"/>
            </w:rPr>
          </w:rPrChange>
        </w:rPr>
      </w:pPr>
      <w:del w:id="1647" w:author="Stuart Jenkins" w:date="2019-12-10T14:33:00Z">
        <w:r w:rsidRPr="00740BA0" w:rsidDel="00463C32">
          <w:rPr>
            <w:rFonts w:asciiTheme="minorHAnsi" w:hAnsiTheme="minorHAnsi" w:cstheme="minorHAnsi"/>
            <w:sz w:val="22"/>
            <w:szCs w:val="22"/>
            <w:rPrChange w:id="1648" w:author="Stuart Jenkins" w:date="2019-12-10T14:48:00Z">
              <w:rPr/>
            </w:rPrChange>
          </w:rPr>
          <w:br w:type="page"/>
        </w:r>
      </w:del>
    </w:p>
    <w:p w14:paraId="4AA58A18" w14:textId="66331332" w:rsidR="00AF2737" w:rsidRPr="00740BA0" w:rsidDel="00463C32" w:rsidRDefault="00B7390B">
      <w:pPr>
        <w:rPr>
          <w:del w:id="1649" w:author="Stuart Jenkins" w:date="2019-12-10T14:33:00Z"/>
          <w:rFonts w:asciiTheme="minorHAnsi" w:hAnsiTheme="minorHAnsi" w:cstheme="minorHAnsi"/>
          <w:sz w:val="22"/>
          <w:szCs w:val="22"/>
          <w:rPrChange w:id="1650" w:author="Stuart Jenkins" w:date="2019-12-10T14:48:00Z">
            <w:rPr>
              <w:del w:id="1651" w:author="Stuart Jenkins" w:date="2019-12-10T14:33:00Z"/>
            </w:rPr>
          </w:rPrChange>
        </w:rPr>
      </w:pPr>
      <w:del w:id="1652" w:author="Stuart Jenkins" w:date="2019-12-10T14:33:00Z">
        <w:r w:rsidRPr="00740BA0" w:rsidDel="00463C32">
          <w:rPr>
            <w:rFonts w:asciiTheme="minorHAnsi" w:hAnsiTheme="minorHAnsi" w:cstheme="minorHAnsi"/>
            <w:noProof/>
            <w:sz w:val="22"/>
            <w:szCs w:val="22"/>
            <w:rPrChange w:id="1653" w:author="Stuart Jenkins" w:date="2019-12-10T14:48:00Z">
              <w:rPr>
                <w:noProof/>
              </w:rPr>
            </w:rPrChange>
          </w:rPr>
          <w:drawing>
            <wp:anchor distT="0" distB="0" distL="114300" distR="114300" simplePos="0" relativeHeight="251645948" behindDoc="1" locked="0" layoutInCell="1" allowOverlap="1" wp14:anchorId="30D40645" wp14:editId="4293784B">
              <wp:simplePos x="0" y="0"/>
              <wp:positionH relativeFrom="column">
                <wp:posOffset>-446828</wp:posOffset>
              </wp:positionH>
              <wp:positionV relativeFrom="page">
                <wp:posOffset>456565</wp:posOffset>
              </wp:positionV>
              <wp:extent cx="3741420" cy="3741420"/>
              <wp:effectExtent l="0" t="0" r="5080" b="5080"/>
              <wp:wrapTight wrapText="bothSides">
                <wp:wrapPolygon edited="0">
                  <wp:start x="0" y="0"/>
                  <wp:lineTo x="0" y="21556"/>
                  <wp:lineTo x="21556" y="21556"/>
                  <wp:lineTo x="21556"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igure4_1_66percentile.pdf"/>
                      <pic:cNvPicPr/>
                    </pic:nvPicPr>
                    <pic:blipFill>
                      <a:blip r:embed="rId14">
                        <a:extLst>
                          <a:ext uri="{28A0092B-C50C-407E-A947-70E740481C1C}">
                            <a14:useLocalDpi xmlns:a14="http://schemas.microsoft.com/office/drawing/2010/main" val="0"/>
                          </a:ext>
                        </a:extLst>
                      </a:blip>
                      <a:stretch>
                        <a:fillRect/>
                      </a:stretch>
                    </pic:blipFill>
                    <pic:spPr>
                      <a:xfrm>
                        <a:off x="0" y="0"/>
                        <a:ext cx="3741420" cy="3741420"/>
                      </a:xfrm>
                      <a:prstGeom prst="rect">
                        <a:avLst/>
                      </a:prstGeom>
                    </pic:spPr>
                  </pic:pic>
                </a:graphicData>
              </a:graphic>
              <wp14:sizeRelH relativeFrom="page">
                <wp14:pctWidth>0</wp14:pctWidth>
              </wp14:sizeRelH>
              <wp14:sizeRelV relativeFrom="page">
                <wp14:pctHeight>0</wp14:pctHeight>
              </wp14:sizeRelV>
            </wp:anchor>
          </w:drawing>
        </w:r>
        <w:r w:rsidR="001C3F9E" w:rsidRPr="00740BA0" w:rsidDel="00463C32">
          <w:rPr>
            <w:rFonts w:asciiTheme="minorHAnsi" w:hAnsiTheme="minorHAnsi" w:cstheme="minorHAnsi"/>
            <w:noProof/>
            <w:color w:val="FF0000"/>
            <w:sz w:val="22"/>
            <w:szCs w:val="22"/>
            <w:rPrChange w:id="1654" w:author="Stuart Jenkins" w:date="2019-12-10T14:48:00Z">
              <w:rPr>
                <w:rFonts w:asciiTheme="minorHAnsi" w:hAnsiTheme="minorHAnsi" w:cstheme="minorHAnsi"/>
                <w:noProof/>
                <w:color w:val="FF0000"/>
              </w:rPr>
            </w:rPrChange>
          </w:rPr>
          <w:drawing>
            <wp:anchor distT="0" distB="0" distL="114300" distR="114300" simplePos="0" relativeHeight="251691008" behindDoc="1" locked="0" layoutInCell="1" allowOverlap="1" wp14:anchorId="5466F082" wp14:editId="279A98F5">
              <wp:simplePos x="0" y="0"/>
              <wp:positionH relativeFrom="column">
                <wp:posOffset>3053503</wp:posOffset>
              </wp:positionH>
              <wp:positionV relativeFrom="page">
                <wp:posOffset>610235</wp:posOffset>
              </wp:positionV>
              <wp:extent cx="3411220" cy="3411220"/>
              <wp:effectExtent l="0" t="0" r="5080" b="5080"/>
              <wp:wrapTight wrapText="bothSides">
                <wp:wrapPolygon edited="0">
                  <wp:start x="0" y="0"/>
                  <wp:lineTo x="0" y="21552"/>
                  <wp:lineTo x="21552" y="21552"/>
                  <wp:lineTo x="21552"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igure4_2_66thpercentile.pdf"/>
                      <pic:cNvPicPr/>
                    </pic:nvPicPr>
                    <pic:blipFill>
                      <a:blip r:embed="rId15">
                        <a:extLst>
                          <a:ext uri="{28A0092B-C50C-407E-A947-70E740481C1C}">
                            <a14:useLocalDpi xmlns:a14="http://schemas.microsoft.com/office/drawing/2010/main" val="0"/>
                          </a:ext>
                        </a:extLst>
                      </a:blip>
                      <a:stretch>
                        <a:fillRect/>
                      </a:stretch>
                    </pic:blipFill>
                    <pic:spPr>
                      <a:xfrm>
                        <a:off x="0" y="0"/>
                        <a:ext cx="3411220" cy="3411220"/>
                      </a:xfrm>
                      <a:prstGeom prst="rect">
                        <a:avLst/>
                      </a:prstGeom>
                    </pic:spPr>
                  </pic:pic>
                </a:graphicData>
              </a:graphic>
              <wp14:sizeRelH relativeFrom="page">
                <wp14:pctWidth>0</wp14:pctWidth>
              </wp14:sizeRelH>
              <wp14:sizeRelV relativeFrom="page">
                <wp14:pctHeight>0</wp14:pctHeight>
              </wp14:sizeRelV>
            </wp:anchor>
          </w:drawing>
        </w:r>
      </w:del>
    </w:p>
    <w:p w14:paraId="51AD20EE" w14:textId="685A00C2" w:rsidR="009952D6" w:rsidRPr="00740BA0" w:rsidDel="00463C32" w:rsidRDefault="009952D6">
      <w:pPr>
        <w:jc w:val="both"/>
        <w:rPr>
          <w:del w:id="1655" w:author="Stuart Jenkins" w:date="2019-12-10T14:33:00Z"/>
          <w:rFonts w:asciiTheme="minorHAnsi" w:hAnsiTheme="minorHAnsi" w:cstheme="minorHAnsi"/>
          <w:sz w:val="22"/>
          <w:szCs w:val="22"/>
          <w:rPrChange w:id="1656" w:author="Stuart Jenkins" w:date="2019-12-10T14:48:00Z">
            <w:rPr>
              <w:del w:id="1657" w:author="Stuart Jenkins" w:date="2019-12-10T14:33:00Z"/>
              <w:rFonts w:asciiTheme="minorHAnsi" w:hAnsiTheme="minorHAnsi" w:cstheme="minorHAnsi"/>
            </w:rPr>
          </w:rPrChange>
        </w:rPr>
      </w:pPr>
      <w:del w:id="1658" w:author="Stuart Jenkins" w:date="2019-12-10T14:33:00Z">
        <w:r w:rsidRPr="00740BA0" w:rsidDel="00463C32">
          <w:rPr>
            <w:rFonts w:asciiTheme="minorHAnsi" w:hAnsiTheme="minorHAnsi" w:cstheme="minorHAnsi"/>
            <w:b/>
            <w:bCs/>
            <w:sz w:val="22"/>
            <w:szCs w:val="22"/>
            <w:rPrChange w:id="1659" w:author="Stuart Jenkins" w:date="2019-12-10T14:48:00Z">
              <w:rPr>
                <w:rFonts w:asciiTheme="minorHAnsi" w:hAnsiTheme="minorHAnsi" w:cstheme="minorHAnsi"/>
                <w:b/>
                <w:bCs/>
              </w:rPr>
            </w:rPrChange>
          </w:rPr>
          <w:delText>Figure 5</w:delText>
        </w:r>
        <w:r w:rsidRPr="00740BA0" w:rsidDel="00463C32">
          <w:rPr>
            <w:rFonts w:asciiTheme="minorHAnsi" w:hAnsiTheme="minorHAnsi" w:cstheme="minorHAnsi"/>
            <w:sz w:val="22"/>
            <w:szCs w:val="22"/>
            <w:rPrChange w:id="1660" w:author="Stuart Jenkins" w:date="2019-12-10T14:48:00Z">
              <w:rPr>
                <w:rFonts w:asciiTheme="minorHAnsi" w:hAnsiTheme="minorHAnsi" w:cstheme="minorHAnsi"/>
              </w:rPr>
            </w:rPrChange>
          </w:rPr>
          <w:delText>: The total CO</w:delText>
        </w:r>
        <w:r w:rsidRPr="00740BA0" w:rsidDel="00463C32">
          <w:rPr>
            <w:rFonts w:asciiTheme="minorHAnsi" w:hAnsiTheme="minorHAnsi" w:cstheme="minorHAnsi"/>
            <w:sz w:val="22"/>
            <w:szCs w:val="22"/>
            <w:vertAlign w:val="subscript"/>
            <w:rPrChange w:id="1661"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662" w:author="Stuart Jenkins" w:date="2019-12-10T14:48:00Z">
              <w:rPr>
                <w:rFonts w:asciiTheme="minorHAnsi" w:hAnsiTheme="minorHAnsi" w:cstheme="minorHAnsi"/>
              </w:rPr>
            </w:rPrChange>
          </w:rPr>
          <w:delText>-fe budget allowable to remain below 1.5</w:delText>
        </w:r>
        <w:r w:rsidRPr="00740BA0" w:rsidDel="00463C32">
          <w:rPr>
            <w:rFonts w:ascii="Cambria Math" w:eastAsia="Cambria Math" w:hAnsi="Cambria Math" w:cs="Cambria Math"/>
            <w:sz w:val="22"/>
            <w:szCs w:val="22"/>
            <w:rPrChange w:id="1663"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664" w:author="Stuart Jenkins" w:date="2019-12-10T14:48:00Z">
              <w:rPr>
                <w:rFonts w:asciiTheme="minorHAnsi" w:hAnsiTheme="minorHAnsi" w:cstheme="minorHAnsi"/>
              </w:rPr>
            </w:rPrChange>
          </w:rPr>
          <w:delText xml:space="preserve"> temperature anomaly is plotted showing possible combinations of a CO</w:delText>
        </w:r>
        <w:r w:rsidRPr="00740BA0" w:rsidDel="00463C32">
          <w:rPr>
            <w:rFonts w:asciiTheme="minorHAnsi" w:hAnsiTheme="minorHAnsi" w:cstheme="minorHAnsi"/>
            <w:sz w:val="22"/>
            <w:szCs w:val="22"/>
            <w:vertAlign w:val="subscript"/>
            <w:rPrChange w:id="1665"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666" w:author="Stuart Jenkins" w:date="2019-12-10T14:48:00Z">
              <w:rPr>
                <w:rFonts w:asciiTheme="minorHAnsi" w:hAnsiTheme="minorHAnsi" w:cstheme="minorHAnsi"/>
              </w:rPr>
            </w:rPrChange>
          </w:rPr>
          <w:delText xml:space="preserve"> (horizontal axis) and non-CO</w:delText>
        </w:r>
        <w:r w:rsidRPr="00740BA0" w:rsidDel="00463C32">
          <w:rPr>
            <w:rFonts w:asciiTheme="minorHAnsi" w:hAnsiTheme="minorHAnsi" w:cstheme="minorHAnsi"/>
            <w:sz w:val="22"/>
            <w:szCs w:val="22"/>
            <w:vertAlign w:val="subscript"/>
            <w:rPrChange w:id="1667" w:author="Stuart Jenkins" w:date="2019-12-10T14:48:00Z">
              <w:rPr>
                <w:rFonts w:asciiTheme="minorHAnsi" w:hAnsiTheme="minorHAnsi" w:cstheme="minorHAnsi"/>
                <w:vertAlign w:val="subscript"/>
              </w:rPr>
            </w:rPrChange>
          </w:rPr>
          <w:delText>2</w:delText>
        </w:r>
        <w:r w:rsidRPr="00740BA0" w:rsidDel="00463C32">
          <w:rPr>
            <w:rFonts w:asciiTheme="minorHAnsi" w:hAnsiTheme="minorHAnsi" w:cstheme="minorHAnsi"/>
            <w:sz w:val="22"/>
            <w:szCs w:val="22"/>
            <w:rPrChange w:id="1668" w:author="Stuart Jenkins" w:date="2019-12-10T14:48:00Z">
              <w:rPr>
                <w:rFonts w:asciiTheme="minorHAnsi" w:hAnsiTheme="minorHAnsi" w:cstheme="minorHAnsi"/>
              </w:rPr>
            </w:rPrChange>
          </w:rPr>
          <w:delText xml:space="preserve"> (vertical axis) budgets. Colours are marked with their corresponding TCRE value – higher TCREs correspond to reduced total budget size remaining to 1.5</w:delText>
        </w:r>
        <w:r w:rsidRPr="00740BA0" w:rsidDel="00463C32">
          <w:rPr>
            <w:rFonts w:ascii="Cambria Math" w:eastAsia="Cambria Math" w:hAnsi="Cambria Math" w:cs="Cambria Math"/>
            <w:sz w:val="22"/>
            <w:szCs w:val="22"/>
            <w:rPrChange w:id="1669"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670" w:author="Stuart Jenkins" w:date="2019-12-10T14:48:00Z">
              <w:rPr>
                <w:rFonts w:asciiTheme="minorHAnsi" w:hAnsiTheme="minorHAnsi" w:cstheme="minorHAnsi"/>
              </w:rPr>
            </w:rPrChange>
          </w:rPr>
          <w:delText xml:space="preserve"> from 2018 (2018 temperature anomaly calculated as 1.04</w:delText>
        </w:r>
        <w:r w:rsidRPr="00740BA0" w:rsidDel="00463C32">
          <w:rPr>
            <w:rFonts w:ascii="Cambria Math" w:eastAsia="Cambria Math" w:hAnsi="Cambria Math" w:cs="Cambria Math"/>
            <w:sz w:val="22"/>
            <w:szCs w:val="22"/>
            <w:rPrChange w:id="1671"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672" w:author="Stuart Jenkins" w:date="2019-12-10T14:48:00Z">
              <w:rPr>
                <w:rFonts w:asciiTheme="minorHAnsi" w:hAnsiTheme="minorHAnsi" w:cstheme="minorHAnsi"/>
              </w:rPr>
            </w:rPrChange>
          </w:rPr>
          <w:delText xml:space="preserve"> compared to preindustrial). Black dots show the position of the IIASA SR15 1.5</w:delText>
        </w:r>
        <w:r w:rsidRPr="00740BA0" w:rsidDel="00463C32">
          <w:rPr>
            <w:rFonts w:ascii="Cambria Math" w:eastAsia="Cambria Math" w:hAnsi="Cambria Math" w:cs="Cambria Math"/>
            <w:sz w:val="22"/>
            <w:szCs w:val="22"/>
            <w:rPrChange w:id="1673"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674" w:author="Stuart Jenkins" w:date="2019-12-10T14:48:00Z">
              <w:rPr>
                <w:rFonts w:asciiTheme="minorHAnsi" w:hAnsiTheme="minorHAnsi" w:cstheme="minorHAnsi"/>
              </w:rPr>
            </w:rPrChange>
          </w:rPr>
          <w:delText>-compatible scenarios from figure 1c,d. The horizontal and vertical dashed lines show the extremities of the distribution of the IIASA SR15 1.5-compatible scenarios. The blue dot shows the median 1.5</w:delText>
        </w:r>
        <w:r w:rsidRPr="00740BA0" w:rsidDel="00463C32">
          <w:rPr>
            <w:rFonts w:ascii="Cambria Math" w:eastAsia="Cambria Math" w:hAnsi="Cambria Math" w:cs="Cambria Math"/>
            <w:sz w:val="22"/>
            <w:szCs w:val="22"/>
            <w:rPrChange w:id="1675" w:author="Stuart Jenkins" w:date="2019-12-10T14:48:00Z">
              <w:rPr>
                <w:rFonts w:ascii="Cambria Math" w:eastAsia="Cambria Math" w:hAnsi="Cambria Math" w:cs="Cambria Math"/>
              </w:rPr>
            </w:rPrChange>
          </w:rPr>
          <w:delText>℃</w:delText>
        </w:r>
        <w:r w:rsidRPr="00740BA0" w:rsidDel="00463C32">
          <w:rPr>
            <w:rFonts w:asciiTheme="minorHAnsi" w:hAnsiTheme="minorHAnsi" w:cstheme="minorHAnsi"/>
            <w:sz w:val="22"/>
            <w:szCs w:val="22"/>
            <w:rPrChange w:id="1676" w:author="Stuart Jenkins" w:date="2019-12-10T14:48:00Z">
              <w:rPr>
                <w:rFonts w:asciiTheme="minorHAnsi" w:hAnsiTheme="minorHAnsi" w:cstheme="minorHAnsi"/>
              </w:rPr>
            </w:rPrChange>
          </w:rPr>
          <w:delText xml:space="preserve">-compatible scenario. Diagonal dot-dashed lines show the likely-range of TCRE values, computed in section 3 and similar to the quoted likely range in IPCC’s AR5 text. </w:delText>
        </w:r>
        <w:r w:rsidR="007107CA" w:rsidRPr="00740BA0" w:rsidDel="00463C32">
          <w:rPr>
            <w:rFonts w:asciiTheme="minorHAnsi" w:hAnsiTheme="minorHAnsi" w:cstheme="minorHAnsi"/>
            <w:sz w:val="22"/>
            <w:szCs w:val="22"/>
            <w:rPrChange w:id="1677" w:author="Stuart Jenkins" w:date="2019-12-10T14:48:00Z">
              <w:rPr>
                <w:rFonts w:asciiTheme="minorHAnsi" w:hAnsiTheme="minorHAnsi" w:cstheme="minorHAnsi"/>
              </w:rPr>
            </w:rPrChange>
          </w:rPr>
          <w:delText xml:space="preserve">Right hand plot shows </w:delText>
        </w:r>
        <w:r w:rsidR="00022228" w:rsidRPr="00740BA0" w:rsidDel="00463C32">
          <w:rPr>
            <w:rFonts w:asciiTheme="minorHAnsi" w:hAnsiTheme="minorHAnsi" w:cstheme="minorHAnsi"/>
            <w:sz w:val="22"/>
            <w:szCs w:val="22"/>
            <w:rPrChange w:id="1678" w:author="Stuart Jenkins" w:date="2019-12-10T14:48:00Z">
              <w:rPr>
                <w:rFonts w:asciiTheme="minorHAnsi" w:hAnsiTheme="minorHAnsi" w:cstheme="minorHAnsi"/>
              </w:rPr>
            </w:rPrChange>
          </w:rPr>
          <w:delText>our calculated budgets compared to other studies, in a plot similar to that shown in the Carbon Brief article[!!]. We disply both CO</w:delText>
        </w:r>
        <w:r w:rsidR="00022228" w:rsidRPr="00740BA0" w:rsidDel="00463C32">
          <w:rPr>
            <w:rFonts w:asciiTheme="minorHAnsi" w:hAnsiTheme="minorHAnsi" w:cstheme="minorHAnsi"/>
            <w:sz w:val="22"/>
            <w:szCs w:val="22"/>
            <w:vertAlign w:val="subscript"/>
            <w:rPrChange w:id="1679" w:author="Stuart Jenkins" w:date="2019-12-10T14:48:00Z">
              <w:rPr>
                <w:rFonts w:asciiTheme="minorHAnsi" w:hAnsiTheme="minorHAnsi" w:cstheme="minorHAnsi"/>
                <w:vertAlign w:val="subscript"/>
              </w:rPr>
            </w:rPrChange>
          </w:rPr>
          <w:delText>2</w:delText>
        </w:r>
        <w:r w:rsidR="00022228" w:rsidRPr="00740BA0" w:rsidDel="00463C32">
          <w:rPr>
            <w:rFonts w:asciiTheme="minorHAnsi" w:hAnsiTheme="minorHAnsi" w:cstheme="minorHAnsi"/>
            <w:sz w:val="22"/>
            <w:szCs w:val="22"/>
            <w:rPrChange w:id="1680" w:author="Stuart Jenkins" w:date="2019-12-10T14:48:00Z">
              <w:rPr>
                <w:rFonts w:asciiTheme="minorHAnsi" w:hAnsiTheme="minorHAnsi" w:cstheme="minorHAnsi"/>
              </w:rPr>
            </w:rPrChange>
          </w:rPr>
          <w:delText>-only and CO</w:delText>
        </w:r>
        <w:r w:rsidR="00022228" w:rsidRPr="00740BA0" w:rsidDel="00463C32">
          <w:rPr>
            <w:rFonts w:asciiTheme="minorHAnsi" w:hAnsiTheme="minorHAnsi" w:cstheme="minorHAnsi"/>
            <w:sz w:val="22"/>
            <w:szCs w:val="22"/>
            <w:vertAlign w:val="subscript"/>
            <w:rPrChange w:id="1681" w:author="Stuart Jenkins" w:date="2019-12-10T14:48:00Z">
              <w:rPr>
                <w:rFonts w:asciiTheme="minorHAnsi" w:hAnsiTheme="minorHAnsi" w:cstheme="minorHAnsi"/>
                <w:vertAlign w:val="subscript"/>
              </w:rPr>
            </w:rPrChange>
          </w:rPr>
          <w:delText>2</w:delText>
        </w:r>
        <w:r w:rsidR="00022228" w:rsidRPr="00740BA0" w:rsidDel="00463C32">
          <w:rPr>
            <w:rFonts w:asciiTheme="minorHAnsi" w:hAnsiTheme="minorHAnsi" w:cstheme="minorHAnsi"/>
            <w:sz w:val="22"/>
            <w:szCs w:val="22"/>
            <w:rPrChange w:id="1682" w:author="Stuart Jenkins" w:date="2019-12-10T14:48:00Z">
              <w:rPr>
                <w:rFonts w:asciiTheme="minorHAnsi" w:hAnsiTheme="minorHAnsi" w:cstheme="minorHAnsi"/>
              </w:rPr>
            </w:rPrChange>
          </w:rPr>
          <w:delText>-fe budgets for peak warming and 21</w:delText>
        </w:r>
        <w:r w:rsidR="00022228" w:rsidRPr="00740BA0" w:rsidDel="00463C32">
          <w:rPr>
            <w:rFonts w:asciiTheme="minorHAnsi" w:hAnsiTheme="minorHAnsi" w:cstheme="minorHAnsi"/>
            <w:sz w:val="22"/>
            <w:szCs w:val="22"/>
            <w:vertAlign w:val="superscript"/>
            <w:rPrChange w:id="1683" w:author="Stuart Jenkins" w:date="2019-12-10T14:48:00Z">
              <w:rPr>
                <w:rFonts w:asciiTheme="minorHAnsi" w:hAnsiTheme="minorHAnsi" w:cstheme="minorHAnsi"/>
                <w:vertAlign w:val="superscript"/>
              </w:rPr>
            </w:rPrChange>
          </w:rPr>
          <w:delText>st</w:delText>
        </w:r>
        <w:r w:rsidR="00022228" w:rsidRPr="00740BA0" w:rsidDel="00463C32">
          <w:rPr>
            <w:rFonts w:asciiTheme="minorHAnsi" w:hAnsiTheme="minorHAnsi" w:cstheme="minorHAnsi"/>
            <w:sz w:val="22"/>
            <w:szCs w:val="22"/>
            <w:rPrChange w:id="1684" w:author="Stuart Jenkins" w:date="2019-12-10T14:48:00Z">
              <w:rPr>
                <w:rFonts w:asciiTheme="minorHAnsi" w:hAnsiTheme="minorHAnsi" w:cstheme="minorHAnsi"/>
              </w:rPr>
            </w:rPrChange>
          </w:rPr>
          <w:delText xml:space="preserve"> century warming. </w:delText>
        </w:r>
      </w:del>
    </w:p>
    <w:p w14:paraId="19223DE4" w14:textId="15FE83DA" w:rsidR="009952D6" w:rsidRDefault="00740BA0" w:rsidP="00740BA0">
      <w:pPr>
        <w:pStyle w:val="Bibliography"/>
        <w:spacing w:line="240" w:lineRule="auto"/>
        <w:ind w:left="0" w:firstLine="0"/>
        <w:rPr>
          <w:ins w:id="1685" w:author="Stuart Jenkins" w:date="2019-12-10T14:51:00Z"/>
          <w:rFonts w:cstheme="minorHAnsi"/>
          <w:sz w:val="22"/>
          <w:szCs w:val="22"/>
        </w:rPr>
      </w:pPr>
      <w:ins w:id="1686" w:author="Stuart Jenkins" w:date="2019-12-10T14:40:00Z">
        <w:r w:rsidRPr="00740BA0">
          <w:rPr>
            <w:rFonts w:cstheme="minorHAnsi"/>
            <w:sz w:val="22"/>
            <w:szCs w:val="22"/>
            <w:rPrChange w:id="1687" w:author="Stuart Jenkins" w:date="2019-12-10T14:48:00Z">
              <w:rPr/>
            </w:rPrChange>
          </w:rPr>
          <w:t>in the IPCC Special Report on the Global Warming of 1.5</w:t>
        </w:r>
      </w:ins>
      <w:ins w:id="1688" w:author="Stuart Jenkins" w:date="2019-12-10T14:48:00Z">
        <w:r w:rsidRPr="00740BA0">
          <w:rPr>
            <w:rFonts w:cstheme="minorHAnsi"/>
            <w:sz w:val="22"/>
            <w:szCs w:val="22"/>
            <w:rPrChange w:id="1689" w:author="Stuart Jenkins" w:date="2019-12-10T14:48:00Z">
              <w:rPr>
                <w:rFonts w:cstheme="minorHAnsi"/>
              </w:rPr>
            </w:rPrChange>
          </w:rPr>
          <w:t>°C</w:t>
        </w:r>
      </w:ins>
      <w:ins w:id="1690" w:author="Stuart Jenkins" w:date="2019-12-10T14:40:00Z">
        <w:r w:rsidRPr="00740BA0">
          <w:rPr>
            <w:rFonts w:cstheme="minorHAnsi"/>
            <w:sz w:val="22"/>
            <w:szCs w:val="22"/>
            <w:rPrChange w:id="1691" w:author="Stuart Jenkins" w:date="2019-12-10T14:48:00Z">
              <w:rPr/>
            </w:rPrChange>
          </w:rPr>
          <w:t>.</w:t>
        </w:r>
      </w:ins>
      <w:ins w:id="1692" w:author="Stuart Jenkins" w:date="2019-12-10T14:41:00Z">
        <w:r w:rsidRPr="00740BA0">
          <w:rPr>
            <w:rFonts w:cstheme="minorHAnsi"/>
            <w:sz w:val="22"/>
            <w:szCs w:val="22"/>
            <w:rPrChange w:id="1693" w:author="Stuart Jenkins" w:date="2019-12-10T14:48:00Z">
              <w:rPr/>
            </w:rPrChange>
          </w:rPr>
          <w:t xml:space="preserve"> Panel a plots </w:t>
        </w:r>
        <w:proofErr w:type="gramStart"/>
        <w:r w:rsidRPr="00740BA0">
          <w:rPr>
            <w:rFonts w:cstheme="minorHAnsi"/>
            <w:sz w:val="22"/>
            <w:szCs w:val="22"/>
            <w:rPrChange w:id="1694" w:author="Stuart Jenkins" w:date="2019-12-10T14:48:00Z">
              <w:rPr/>
            </w:rPrChange>
          </w:rPr>
          <w:t>the annual CO</w:t>
        </w:r>
        <w:r w:rsidRPr="00740BA0">
          <w:rPr>
            <w:rFonts w:cstheme="minorHAnsi"/>
            <w:sz w:val="22"/>
            <w:szCs w:val="22"/>
            <w:vertAlign w:val="subscript"/>
            <w:rPrChange w:id="1695" w:author="Stuart Jenkins" w:date="2019-12-10T14:48:00Z">
              <w:rPr/>
            </w:rPrChange>
          </w:rPr>
          <w:t>2</w:t>
        </w:r>
        <w:r w:rsidRPr="00740BA0">
          <w:rPr>
            <w:rFonts w:cstheme="minorHAnsi"/>
            <w:sz w:val="22"/>
            <w:szCs w:val="22"/>
            <w:rPrChange w:id="1696" w:author="Stuart Jenkins" w:date="2019-12-10T14:48:00Z">
              <w:rPr/>
            </w:rPrChange>
          </w:rPr>
          <w:t xml:space="preserve"> emissions</w:t>
        </w:r>
        <w:proofErr w:type="gramEnd"/>
        <w:r w:rsidRPr="00740BA0">
          <w:rPr>
            <w:rFonts w:cstheme="minorHAnsi"/>
            <w:sz w:val="22"/>
            <w:szCs w:val="22"/>
            <w:rPrChange w:id="1697" w:author="Stuart Jenkins" w:date="2019-12-10T14:48:00Z">
              <w:rPr/>
            </w:rPrChange>
          </w:rPr>
          <w:t>. Panel b (below a) shows the running sum (or cumulative) CO</w:t>
        </w:r>
        <w:r w:rsidRPr="00740BA0">
          <w:rPr>
            <w:rFonts w:cstheme="minorHAnsi"/>
            <w:sz w:val="22"/>
            <w:szCs w:val="22"/>
            <w:vertAlign w:val="subscript"/>
            <w:rPrChange w:id="1698" w:author="Stuart Jenkins" w:date="2019-12-10T14:48:00Z">
              <w:rPr/>
            </w:rPrChange>
          </w:rPr>
          <w:t>2</w:t>
        </w:r>
        <w:r w:rsidRPr="00740BA0">
          <w:rPr>
            <w:rFonts w:cstheme="minorHAnsi"/>
            <w:sz w:val="22"/>
            <w:szCs w:val="22"/>
            <w:rPrChange w:id="1699" w:author="Stuart Jenkins" w:date="2019-12-10T14:48:00Z">
              <w:rPr/>
            </w:rPrChange>
          </w:rPr>
          <w:t xml:space="preserve"> emissions from 2018. </w:t>
        </w:r>
      </w:ins>
      <w:ins w:id="1700" w:author="Stuart Jenkins" w:date="2019-12-10T14:42:00Z">
        <w:r w:rsidRPr="00740BA0">
          <w:rPr>
            <w:rFonts w:cstheme="minorHAnsi"/>
            <w:sz w:val="22"/>
            <w:szCs w:val="22"/>
            <w:rPrChange w:id="1701" w:author="Stuart Jenkins" w:date="2019-12-10T14:48:00Z">
              <w:rPr/>
            </w:rPrChange>
          </w:rPr>
          <w:t>Panel c (bottom right) shows the non-CO</w:t>
        </w:r>
        <w:r w:rsidRPr="00740BA0">
          <w:rPr>
            <w:rFonts w:cstheme="minorHAnsi"/>
            <w:sz w:val="22"/>
            <w:szCs w:val="22"/>
            <w:vertAlign w:val="subscript"/>
            <w:rPrChange w:id="1702" w:author="Stuart Jenkins" w:date="2019-12-10T14:48:00Z">
              <w:rPr/>
            </w:rPrChange>
          </w:rPr>
          <w:t>2</w:t>
        </w:r>
        <w:r w:rsidRPr="00740BA0">
          <w:rPr>
            <w:rFonts w:cstheme="minorHAnsi"/>
            <w:sz w:val="22"/>
            <w:szCs w:val="22"/>
            <w:rPrChange w:id="1703" w:author="Stuart Jenkins" w:date="2019-12-10T14:48:00Z">
              <w:rPr/>
            </w:rPrChange>
          </w:rPr>
          <w:t xml:space="preserve"> radiative forcing for each scenario (dotted lines, right hand axis). </w:t>
        </w:r>
        <w:proofErr w:type="gramStart"/>
        <w:r w:rsidRPr="00740BA0">
          <w:rPr>
            <w:rFonts w:cstheme="minorHAnsi"/>
            <w:sz w:val="22"/>
            <w:szCs w:val="22"/>
            <w:rPrChange w:id="1704" w:author="Stuart Jenkins" w:date="2019-12-10T14:48:00Z">
              <w:rPr/>
            </w:rPrChange>
          </w:rPr>
          <w:t>Also</w:t>
        </w:r>
        <w:proofErr w:type="gramEnd"/>
        <w:r w:rsidRPr="00740BA0">
          <w:rPr>
            <w:rFonts w:cstheme="minorHAnsi"/>
            <w:sz w:val="22"/>
            <w:szCs w:val="22"/>
            <w:rPrChange w:id="1705" w:author="Stuart Jenkins" w:date="2019-12-10T14:48:00Z">
              <w:rPr/>
            </w:rPrChange>
          </w:rPr>
          <w:t xml:space="preserve"> on panel c </w:t>
        </w:r>
      </w:ins>
      <w:ins w:id="1706" w:author="Stuart Jenkins" w:date="2019-12-10T14:43:00Z">
        <w:r w:rsidRPr="00740BA0">
          <w:rPr>
            <w:rFonts w:cstheme="minorHAnsi"/>
            <w:sz w:val="22"/>
            <w:szCs w:val="22"/>
            <w:rPrChange w:id="1707" w:author="Stuart Jenkins" w:date="2019-12-10T14:48:00Z">
              <w:rPr/>
            </w:rPrChange>
          </w:rPr>
          <w:t>are</w:t>
        </w:r>
      </w:ins>
      <w:ins w:id="1708" w:author="Stuart Jenkins" w:date="2019-12-10T14:42:00Z">
        <w:r w:rsidRPr="00740BA0">
          <w:rPr>
            <w:rFonts w:cstheme="minorHAnsi"/>
            <w:sz w:val="22"/>
            <w:szCs w:val="22"/>
            <w:rPrChange w:id="1709" w:author="Stuart Jenkins" w:date="2019-12-10T14:48:00Z">
              <w:rPr/>
            </w:rPrChange>
          </w:rPr>
          <w:t xml:space="preserve"> the </w:t>
        </w:r>
      </w:ins>
      <w:ins w:id="1710" w:author="Stuart Jenkins" w:date="2019-12-10T14:43:00Z">
        <w:r w:rsidRPr="00740BA0">
          <w:rPr>
            <w:rFonts w:cstheme="minorHAnsi"/>
            <w:sz w:val="22"/>
            <w:szCs w:val="22"/>
            <w:rPrChange w:id="1711" w:author="Stuart Jenkins" w:date="2019-12-10T14:48:00Z">
              <w:rPr/>
            </w:rPrChange>
          </w:rPr>
          <w:t xml:space="preserve">cumulative </w:t>
        </w:r>
      </w:ins>
      <w:ins w:id="1712" w:author="Stuart Jenkins" w:date="2019-12-10T14:42:00Z">
        <w:r w:rsidRPr="00740BA0">
          <w:rPr>
            <w:rFonts w:cstheme="minorHAnsi"/>
            <w:sz w:val="22"/>
            <w:szCs w:val="22"/>
            <w:rPrChange w:id="1713" w:author="Stuart Jenkins" w:date="2019-12-10T14:48:00Z">
              <w:rPr/>
            </w:rPrChange>
          </w:rPr>
          <w:t>non-CO</w:t>
        </w:r>
        <w:r w:rsidRPr="00740BA0">
          <w:rPr>
            <w:rFonts w:cstheme="minorHAnsi"/>
            <w:sz w:val="22"/>
            <w:szCs w:val="22"/>
            <w:vertAlign w:val="subscript"/>
            <w:rPrChange w:id="1714" w:author="Stuart Jenkins" w:date="2019-12-10T14:48:00Z">
              <w:rPr/>
            </w:rPrChange>
          </w:rPr>
          <w:t>2</w:t>
        </w:r>
        <w:r w:rsidRPr="00740BA0">
          <w:rPr>
            <w:rFonts w:cstheme="minorHAnsi"/>
            <w:sz w:val="22"/>
            <w:szCs w:val="22"/>
            <w:rPrChange w:id="1715" w:author="Stuart Jenkins" w:date="2019-12-10T14:48:00Z">
              <w:rPr/>
            </w:rPrChange>
          </w:rPr>
          <w:t xml:space="preserve"> C</w:t>
        </w:r>
      </w:ins>
      <w:ins w:id="1716" w:author="Stuart Jenkins" w:date="2019-12-10T14:43:00Z">
        <w:r w:rsidRPr="00740BA0">
          <w:rPr>
            <w:rFonts w:cstheme="minorHAnsi"/>
            <w:sz w:val="22"/>
            <w:szCs w:val="22"/>
            <w:rPrChange w:id="1717" w:author="Stuart Jenkins" w:date="2019-12-10T14:48:00Z">
              <w:rPr/>
            </w:rPrChange>
          </w:rPr>
          <w:t>O</w:t>
        </w:r>
        <w:r w:rsidRPr="00740BA0">
          <w:rPr>
            <w:rFonts w:cstheme="minorHAnsi"/>
            <w:sz w:val="22"/>
            <w:szCs w:val="22"/>
            <w:vertAlign w:val="subscript"/>
            <w:rPrChange w:id="1718" w:author="Stuart Jenkins" w:date="2019-12-10T14:48:00Z">
              <w:rPr/>
            </w:rPrChange>
          </w:rPr>
          <w:t>2</w:t>
        </w:r>
      </w:ins>
      <w:ins w:id="1719" w:author="Stuart Jenkins" w:date="2019-12-10T14:42:00Z">
        <w:r w:rsidRPr="00740BA0">
          <w:rPr>
            <w:rFonts w:cstheme="minorHAnsi"/>
            <w:sz w:val="22"/>
            <w:szCs w:val="22"/>
            <w:rPrChange w:id="1720" w:author="Stuart Jenkins" w:date="2019-12-10T14:48:00Z">
              <w:rPr/>
            </w:rPrChange>
          </w:rPr>
          <w:t>-f</w:t>
        </w:r>
      </w:ins>
      <w:ins w:id="1721" w:author="Stuart Jenkins" w:date="2019-12-10T14:43:00Z">
        <w:r w:rsidRPr="00740BA0">
          <w:rPr>
            <w:rFonts w:cstheme="minorHAnsi"/>
            <w:sz w:val="22"/>
            <w:szCs w:val="22"/>
            <w:rPrChange w:id="1722" w:author="Stuart Jenkins" w:date="2019-12-10T14:48:00Z">
              <w:rPr/>
            </w:rPrChange>
          </w:rPr>
          <w:t>e</w:t>
        </w:r>
      </w:ins>
      <w:ins w:id="1723" w:author="Stuart Jenkins" w:date="2019-12-10T14:42:00Z">
        <w:r w:rsidRPr="00740BA0">
          <w:rPr>
            <w:rFonts w:cstheme="minorHAnsi"/>
            <w:sz w:val="22"/>
            <w:szCs w:val="22"/>
            <w:rPrChange w:id="1724" w:author="Stuart Jenkins" w:date="2019-12-10T14:48:00Z">
              <w:rPr/>
            </w:rPrChange>
          </w:rPr>
          <w:t xml:space="preserve"> emissions </w:t>
        </w:r>
      </w:ins>
      <w:ins w:id="1725" w:author="Stuart Jenkins" w:date="2019-12-10T14:44:00Z">
        <w:r w:rsidRPr="00740BA0">
          <w:rPr>
            <w:rFonts w:cstheme="minorHAnsi"/>
            <w:sz w:val="22"/>
            <w:szCs w:val="22"/>
            <w:rPrChange w:id="1726" w:author="Stuart Jenkins" w:date="2019-12-10T14:48:00Z">
              <w:rPr/>
            </w:rPrChange>
          </w:rPr>
          <w:t xml:space="preserve">from 2018 </w:t>
        </w:r>
      </w:ins>
      <w:ins w:id="1727" w:author="Stuart Jenkins" w:date="2019-12-10T14:43:00Z">
        <w:r w:rsidRPr="00740BA0">
          <w:rPr>
            <w:rFonts w:cstheme="minorHAnsi"/>
            <w:sz w:val="22"/>
            <w:szCs w:val="22"/>
            <w:rPrChange w:id="1728" w:author="Stuart Jenkins" w:date="2019-12-10T14:48:00Z">
              <w:rPr/>
            </w:rPrChange>
          </w:rPr>
          <w:t>corresponding to each non-CO</w:t>
        </w:r>
        <w:r w:rsidRPr="00740BA0">
          <w:rPr>
            <w:rFonts w:cstheme="minorHAnsi"/>
            <w:sz w:val="22"/>
            <w:szCs w:val="22"/>
            <w:vertAlign w:val="subscript"/>
            <w:rPrChange w:id="1729" w:author="Stuart Jenkins" w:date="2019-12-10T14:48:00Z">
              <w:rPr/>
            </w:rPrChange>
          </w:rPr>
          <w:t>2</w:t>
        </w:r>
        <w:r w:rsidRPr="00740BA0">
          <w:rPr>
            <w:rFonts w:cstheme="minorHAnsi"/>
            <w:sz w:val="22"/>
            <w:szCs w:val="22"/>
            <w:rPrChange w:id="1730" w:author="Stuart Jenkins" w:date="2019-12-10T14:48:00Z">
              <w:rPr/>
            </w:rPrChange>
          </w:rPr>
          <w:t xml:space="preserve"> RF line (solid lines, left hand axis). The axes </w:t>
        </w:r>
      </w:ins>
      <w:ins w:id="1731" w:author="Stuart Jenkins" w:date="2019-12-10T14:44:00Z">
        <w:r w:rsidRPr="00740BA0">
          <w:rPr>
            <w:rFonts w:cstheme="minorHAnsi"/>
            <w:sz w:val="22"/>
            <w:szCs w:val="22"/>
            <w:rPrChange w:id="1732" w:author="Stuart Jenkins" w:date="2019-12-10T14:48:00Z">
              <w:rPr/>
            </w:rPrChange>
          </w:rPr>
          <w:t xml:space="preserve">of panels b and c </w:t>
        </w:r>
        <w:proofErr w:type="gramStart"/>
        <w:r w:rsidRPr="00740BA0">
          <w:rPr>
            <w:rFonts w:cstheme="minorHAnsi"/>
            <w:sz w:val="22"/>
            <w:szCs w:val="22"/>
            <w:rPrChange w:id="1733" w:author="Stuart Jenkins" w:date="2019-12-10T14:48:00Z">
              <w:rPr/>
            </w:rPrChange>
          </w:rPr>
          <w:t>are scaled</w:t>
        </w:r>
        <w:proofErr w:type="gramEnd"/>
        <w:r w:rsidRPr="00740BA0">
          <w:rPr>
            <w:rFonts w:cstheme="minorHAnsi"/>
            <w:sz w:val="22"/>
            <w:szCs w:val="22"/>
            <w:rPrChange w:id="1734" w:author="Stuart Jenkins" w:date="2019-12-10T14:48:00Z">
              <w:rPr/>
            </w:rPrChange>
          </w:rPr>
          <w:t xml:space="preserve"> so the cumulative emissions from CO</w:t>
        </w:r>
        <w:r w:rsidRPr="00740BA0">
          <w:rPr>
            <w:rFonts w:cstheme="minorHAnsi"/>
            <w:sz w:val="22"/>
            <w:szCs w:val="22"/>
            <w:vertAlign w:val="subscript"/>
            <w:rPrChange w:id="1735" w:author="Stuart Jenkins" w:date="2019-12-10T14:49:00Z">
              <w:rPr/>
            </w:rPrChange>
          </w:rPr>
          <w:t>2</w:t>
        </w:r>
        <w:r w:rsidRPr="00740BA0">
          <w:rPr>
            <w:rFonts w:cstheme="minorHAnsi"/>
            <w:sz w:val="22"/>
            <w:szCs w:val="22"/>
            <w:rPrChange w:id="1736" w:author="Stuart Jenkins" w:date="2019-12-10T14:48:00Z">
              <w:rPr/>
            </w:rPrChange>
          </w:rPr>
          <w:t xml:space="preserve"> and non-CO</w:t>
        </w:r>
        <w:r w:rsidRPr="00740BA0">
          <w:rPr>
            <w:rFonts w:cstheme="minorHAnsi"/>
            <w:sz w:val="22"/>
            <w:szCs w:val="22"/>
            <w:vertAlign w:val="subscript"/>
            <w:rPrChange w:id="1737" w:author="Stuart Jenkins" w:date="2019-12-10T14:49:00Z">
              <w:rPr/>
            </w:rPrChange>
          </w:rPr>
          <w:t>2</w:t>
        </w:r>
        <w:r w:rsidRPr="00740BA0">
          <w:rPr>
            <w:rFonts w:cstheme="minorHAnsi"/>
            <w:sz w:val="22"/>
            <w:szCs w:val="22"/>
            <w:rPrChange w:id="1738" w:author="Stuart Jenkins" w:date="2019-12-10T14:48:00Z">
              <w:rPr/>
            </w:rPrChange>
          </w:rPr>
          <w:t xml:space="preserve"> are directly comparable. Panel d plots the</w:t>
        </w:r>
      </w:ins>
      <w:ins w:id="1739" w:author="Stuart Jenkins" w:date="2019-12-10T14:45:00Z">
        <w:r w:rsidRPr="00740BA0">
          <w:rPr>
            <w:rFonts w:cstheme="minorHAnsi"/>
            <w:sz w:val="22"/>
            <w:szCs w:val="22"/>
            <w:rPrChange w:id="1740" w:author="Stuart Jenkins" w:date="2019-12-10T14:48:00Z">
              <w:rPr/>
            </w:rPrChange>
          </w:rPr>
          <w:t xml:space="preserve"> FaIR</w:t>
        </w:r>
      </w:ins>
      <w:ins w:id="1741" w:author="Stuart Jenkins" w:date="2019-12-10T14:49:00Z">
        <w:r>
          <w:rPr>
            <w:rFonts w:cstheme="minorHAnsi"/>
            <w:sz w:val="22"/>
            <w:szCs w:val="22"/>
          </w:rPr>
          <w:t>v1.3</w:t>
        </w:r>
      </w:ins>
      <w:ins w:id="1742" w:author="Stuart Jenkins" w:date="2019-12-10T14:46:00Z">
        <w:r w:rsidRPr="00740BA0">
          <w:rPr>
            <w:rFonts w:cstheme="minorHAnsi"/>
            <w:sz w:val="22"/>
            <w:szCs w:val="22"/>
            <w:rPrChange w:id="1743" w:author="Stuart Jenkins" w:date="2019-12-10T14:48:00Z">
              <w:rPr/>
            </w:rPrChange>
          </w:rPr>
          <w:t xml:space="preserve">-derived temperature response against the diagnosed </w:t>
        </w:r>
      </w:ins>
      <w:ins w:id="1744" w:author="Stuart Jenkins" w:date="2019-12-10T14:47:00Z">
        <w:r w:rsidRPr="00740BA0">
          <w:rPr>
            <w:rFonts w:cstheme="minorHAnsi"/>
            <w:sz w:val="22"/>
            <w:szCs w:val="22"/>
            <w:rPrChange w:id="1745" w:author="Stuart Jenkins" w:date="2019-12-10T14:48:00Z">
              <w:rPr/>
            </w:rPrChange>
          </w:rPr>
          <w:t xml:space="preserve">cumulative </w:t>
        </w:r>
      </w:ins>
      <w:ins w:id="1746" w:author="Stuart Jenkins" w:date="2019-12-10T14:46:00Z">
        <w:r w:rsidRPr="00740BA0">
          <w:rPr>
            <w:rFonts w:cstheme="minorHAnsi"/>
            <w:sz w:val="22"/>
            <w:szCs w:val="22"/>
            <w:rPrChange w:id="1747" w:author="Stuart Jenkins" w:date="2019-12-10T14:48:00Z">
              <w:rPr/>
            </w:rPrChange>
          </w:rPr>
          <w:t>CO</w:t>
        </w:r>
        <w:r w:rsidRPr="00740BA0">
          <w:rPr>
            <w:rFonts w:cstheme="minorHAnsi"/>
            <w:sz w:val="22"/>
            <w:szCs w:val="22"/>
            <w:vertAlign w:val="subscript"/>
            <w:rPrChange w:id="1748" w:author="Stuart Jenkins" w:date="2019-12-10T14:49:00Z">
              <w:rPr/>
            </w:rPrChange>
          </w:rPr>
          <w:t>2</w:t>
        </w:r>
        <w:r w:rsidRPr="00740BA0">
          <w:rPr>
            <w:rFonts w:cstheme="minorHAnsi"/>
            <w:sz w:val="22"/>
            <w:szCs w:val="22"/>
            <w:rPrChange w:id="1749" w:author="Stuart Jenkins" w:date="2019-12-10T14:48:00Z">
              <w:rPr/>
            </w:rPrChange>
          </w:rPr>
          <w:t>-fe emissions</w:t>
        </w:r>
      </w:ins>
      <w:ins w:id="1750" w:author="Stuart Jenkins" w:date="2019-12-10T14:47:00Z">
        <w:r w:rsidRPr="00740BA0">
          <w:rPr>
            <w:rFonts w:cstheme="minorHAnsi"/>
            <w:sz w:val="22"/>
            <w:szCs w:val="22"/>
            <w:rPrChange w:id="1751" w:author="Stuart Jenkins" w:date="2019-12-10T14:48:00Z">
              <w:rPr/>
            </w:rPrChange>
          </w:rPr>
          <w:t xml:space="preserve"> (solid lines) and against the cumulative CO2-only emissions (dotted lines)</w:t>
        </w:r>
      </w:ins>
      <w:ins w:id="1752" w:author="Stuart Jenkins" w:date="2019-12-10T14:46:00Z">
        <w:r w:rsidRPr="00740BA0">
          <w:rPr>
            <w:rFonts w:cstheme="minorHAnsi"/>
            <w:sz w:val="22"/>
            <w:szCs w:val="22"/>
            <w:rPrChange w:id="1753" w:author="Stuart Jenkins" w:date="2019-12-10T14:48:00Z">
              <w:rPr/>
            </w:rPrChange>
          </w:rPr>
          <w:t xml:space="preserve">. </w:t>
        </w:r>
      </w:ins>
      <w:ins w:id="1754" w:author="Stuart Jenkins" w:date="2019-12-10T14:49:00Z">
        <w:r>
          <w:rPr>
            <w:rFonts w:cstheme="minorHAnsi"/>
            <w:sz w:val="22"/>
            <w:szCs w:val="22"/>
          </w:rPr>
          <w:t xml:space="preserve">For </w:t>
        </w:r>
        <w:proofErr w:type="spellStart"/>
        <w:r>
          <w:rPr>
            <w:rFonts w:cstheme="minorHAnsi"/>
            <w:sz w:val="22"/>
            <w:szCs w:val="22"/>
          </w:rPr>
          <w:t>FaIR</w:t>
        </w:r>
        <w:proofErr w:type="spellEnd"/>
        <w:r>
          <w:rPr>
            <w:rFonts w:cstheme="minorHAnsi"/>
            <w:sz w:val="22"/>
            <w:szCs w:val="22"/>
          </w:rPr>
          <w:t xml:space="preserve"> temperature response</w:t>
        </w:r>
        <w:r w:rsidRPr="00A670BF">
          <w:rPr>
            <w:rFonts w:cstheme="minorHAnsi"/>
            <w:sz w:val="22"/>
            <w:szCs w:val="22"/>
          </w:rPr>
          <w:t xml:space="preserve"> TCR=1.6</w:t>
        </w:r>
        <w:r w:rsidRPr="00740BA0">
          <w:rPr>
            <w:rFonts w:cstheme="minorHAnsi"/>
            <w:sz w:val="22"/>
            <w:szCs w:val="22"/>
            <w:rPrChange w:id="1755" w:author="Stuart Jenkins" w:date="2019-12-10T14:49:00Z">
              <w:rPr>
                <w:rFonts w:cstheme="minorHAnsi"/>
              </w:rPr>
            </w:rPrChange>
          </w:rPr>
          <w:t>°C, ECS=2.75°C.</w:t>
        </w:r>
        <w:r>
          <w:rPr>
            <w:rFonts w:cstheme="minorHAnsi"/>
            <w:sz w:val="22"/>
            <w:szCs w:val="22"/>
          </w:rPr>
          <w:t xml:space="preserve"> Scenarios are</w:t>
        </w:r>
      </w:ins>
      <w:ins w:id="1756" w:author="Stuart Jenkins" w:date="2019-12-10T14:50:00Z">
        <w:r>
          <w:rPr>
            <w:rFonts w:cstheme="minorHAnsi"/>
            <w:sz w:val="22"/>
            <w:szCs w:val="22"/>
          </w:rPr>
          <w:t xml:space="preserve"> coloured by category in the IAMC database</w:t>
        </w:r>
        <w:r w:rsidRPr="00A670BF">
          <w:rPr>
            <w:rFonts w:cstheme="minorHAnsi"/>
            <w:sz w:val="22"/>
            <w:szCs w:val="22"/>
          </w:rPr>
          <w:t>: red for 2</w:t>
        </w:r>
        <w:r w:rsidRPr="00740BA0">
          <w:rPr>
            <w:rFonts w:cstheme="minorHAnsi"/>
            <w:sz w:val="22"/>
            <w:szCs w:val="22"/>
            <w:rPrChange w:id="1757" w:author="Stuart Jenkins" w:date="2019-12-10T14:50:00Z">
              <w:rPr>
                <w:rFonts w:cstheme="minorHAnsi"/>
              </w:rPr>
            </w:rPrChange>
          </w:rPr>
          <w:t>°C-higher, orange for 2°C-lower and blue for 1.5°C-compatible.</w:t>
        </w:r>
      </w:ins>
    </w:p>
    <w:p w14:paraId="6014FCCA" w14:textId="2032ACDF" w:rsidR="00740BA0" w:rsidRDefault="00740BA0" w:rsidP="00740BA0">
      <w:pPr>
        <w:rPr>
          <w:ins w:id="1758" w:author="Stuart Jenkins" w:date="2019-12-10T14:51:00Z"/>
          <w:lang w:eastAsia="en-US"/>
        </w:rPr>
      </w:pPr>
    </w:p>
    <w:p w14:paraId="531EB888" w14:textId="5C9A2B39" w:rsidR="00740BA0" w:rsidRDefault="00740BA0" w:rsidP="00740BA0">
      <w:pPr>
        <w:rPr>
          <w:ins w:id="1759" w:author="Stuart Jenkins" w:date="2019-12-10T14:51:00Z"/>
          <w:lang w:eastAsia="en-US"/>
        </w:rPr>
      </w:pPr>
    </w:p>
    <w:p w14:paraId="2179002D" w14:textId="3A08895A" w:rsidR="00740BA0" w:rsidRDefault="00740BA0" w:rsidP="00740BA0">
      <w:pPr>
        <w:rPr>
          <w:ins w:id="1760" w:author="Stuart Jenkins" w:date="2019-12-10T14:51:00Z"/>
          <w:lang w:eastAsia="en-US"/>
        </w:rPr>
      </w:pPr>
    </w:p>
    <w:p w14:paraId="748A14B7" w14:textId="70499435" w:rsidR="00740BA0" w:rsidRDefault="00740BA0" w:rsidP="00740BA0">
      <w:pPr>
        <w:rPr>
          <w:ins w:id="1761" w:author="Stuart Jenkins" w:date="2019-12-10T14:51:00Z"/>
          <w:lang w:eastAsia="en-US"/>
        </w:rPr>
      </w:pPr>
    </w:p>
    <w:p w14:paraId="51C7AC77" w14:textId="74302AC4" w:rsidR="00740BA0" w:rsidRDefault="00740BA0" w:rsidP="00740BA0">
      <w:pPr>
        <w:rPr>
          <w:ins w:id="1762" w:author="Stuart Jenkins" w:date="2019-12-10T14:51:00Z"/>
          <w:lang w:eastAsia="en-US"/>
        </w:rPr>
      </w:pPr>
    </w:p>
    <w:p w14:paraId="76E5A3BA" w14:textId="62C70098" w:rsidR="00740BA0" w:rsidRDefault="00740BA0" w:rsidP="00740BA0">
      <w:pPr>
        <w:rPr>
          <w:ins w:id="1763" w:author="Stuart Jenkins" w:date="2019-12-10T14:51:00Z"/>
          <w:lang w:eastAsia="en-US"/>
        </w:rPr>
      </w:pPr>
    </w:p>
    <w:p w14:paraId="076EA1F6" w14:textId="3A480C92" w:rsidR="00740BA0" w:rsidRDefault="00740BA0" w:rsidP="00740BA0">
      <w:pPr>
        <w:rPr>
          <w:ins w:id="1764" w:author="Stuart Jenkins" w:date="2019-12-10T14:51:00Z"/>
          <w:lang w:eastAsia="en-US"/>
        </w:rPr>
      </w:pPr>
    </w:p>
    <w:p w14:paraId="79170B56" w14:textId="041ADB55" w:rsidR="00740BA0" w:rsidRDefault="00740BA0" w:rsidP="00740BA0">
      <w:pPr>
        <w:rPr>
          <w:ins w:id="1765" w:author="Stuart Jenkins" w:date="2019-12-10T14:51:00Z"/>
          <w:lang w:eastAsia="en-US"/>
        </w:rPr>
      </w:pPr>
    </w:p>
    <w:p w14:paraId="155CED60" w14:textId="290B36C5" w:rsidR="00740BA0" w:rsidRDefault="00740BA0" w:rsidP="00740BA0">
      <w:pPr>
        <w:rPr>
          <w:ins w:id="1766" w:author="Stuart Jenkins" w:date="2019-12-10T14:51:00Z"/>
          <w:lang w:eastAsia="en-US"/>
        </w:rPr>
      </w:pPr>
    </w:p>
    <w:p w14:paraId="2E40F491" w14:textId="0CF31FB8" w:rsidR="00740BA0" w:rsidRDefault="00740BA0" w:rsidP="00740BA0">
      <w:pPr>
        <w:rPr>
          <w:ins w:id="1767" w:author="Stuart Jenkins" w:date="2019-12-10T14:51:00Z"/>
          <w:lang w:eastAsia="en-US"/>
        </w:rPr>
      </w:pPr>
    </w:p>
    <w:p w14:paraId="66147C6E" w14:textId="2F2C1754" w:rsidR="00740BA0" w:rsidRDefault="00740BA0">
      <w:pPr>
        <w:rPr>
          <w:ins w:id="1768" w:author="Stuart Jenkins" w:date="2019-12-10T14:51:00Z"/>
          <w:lang w:eastAsia="en-US"/>
        </w:rPr>
      </w:pPr>
      <w:ins w:id="1769" w:author="Stuart Jenkins" w:date="2019-12-10T14:51:00Z">
        <w:r>
          <w:rPr>
            <w:lang w:eastAsia="en-US"/>
          </w:rPr>
          <w:br w:type="page"/>
        </w:r>
      </w:ins>
    </w:p>
    <w:p w14:paraId="6230D7B7" w14:textId="30331421" w:rsidR="00FB7D15" w:rsidRPr="00626188" w:rsidRDefault="00626188" w:rsidP="00740BA0">
      <w:pPr>
        <w:rPr>
          <w:ins w:id="1770" w:author="Stuart Jenkins" w:date="2019-12-10T15:07:00Z"/>
          <w:lang w:eastAsia="en-US"/>
          <w:rPrChange w:id="1771" w:author="Stuart Jenkins" w:date="2019-12-11T16:45:00Z">
            <w:rPr>
              <w:ins w:id="1772" w:author="Stuart Jenkins" w:date="2019-12-10T15:07:00Z"/>
              <w:rFonts w:asciiTheme="minorHAnsi" w:hAnsiTheme="minorHAnsi" w:cstheme="minorHAnsi"/>
              <w:lang w:eastAsia="en-US"/>
            </w:rPr>
          </w:rPrChange>
        </w:rPr>
      </w:pPr>
      <w:ins w:id="1773" w:author="Stuart Jenkins" w:date="2019-12-11T16:44:00Z">
        <w:r>
          <w:rPr>
            <w:noProof/>
            <w:lang w:eastAsia="en-US"/>
          </w:rPr>
          <w:lastRenderedPageBreak/>
          <w:drawing>
            <wp:anchor distT="0" distB="0" distL="114300" distR="114300" simplePos="0" relativeHeight="251694080" behindDoc="1" locked="0" layoutInCell="1" allowOverlap="1" wp14:anchorId="17845F79" wp14:editId="324555FA">
              <wp:simplePos x="0" y="0"/>
              <wp:positionH relativeFrom="column">
                <wp:posOffset>-125942</wp:posOffset>
              </wp:positionH>
              <wp:positionV relativeFrom="page">
                <wp:posOffset>1026795</wp:posOffset>
              </wp:positionV>
              <wp:extent cx="6412865" cy="1803400"/>
              <wp:effectExtent l="0" t="0" r="635" b="0"/>
              <wp:wrapTight wrapText="bothSides">
                <wp:wrapPolygon edited="0">
                  <wp:start x="0" y="0"/>
                  <wp:lineTo x="0" y="21448"/>
                  <wp:lineTo x="21559" y="21448"/>
                  <wp:lineTo x="2155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final.pdf"/>
                      <pic:cNvPicPr/>
                    </pic:nvPicPr>
                    <pic:blipFill>
                      <a:blip r:embed="rId16">
                        <a:extLst>
                          <a:ext uri="{28A0092B-C50C-407E-A947-70E740481C1C}">
                            <a14:useLocalDpi xmlns:a14="http://schemas.microsoft.com/office/drawing/2010/main" val="0"/>
                          </a:ext>
                        </a:extLst>
                      </a:blip>
                      <a:stretch>
                        <a:fillRect/>
                      </a:stretch>
                    </pic:blipFill>
                    <pic:spPr>
                      <a:xfrm>
                        <a:off x="0" y="0"/>
                        <a:ext cx="6412865" cy="1803400"/>
                      </a:xfrm>
                      <a:prstGeom prst="rect">
                        <a:avLst/>
                      </a:prstGeom>
                    </pic:spPr>
                  </pic:pic>
                </a:graphicData>
              </a:graphic>
              <wp14:sizeRelH relativeFrom="page">
                <wp14:pctWidth>0</wp14:pctWidth>
              </wp14:sizeRelH>
              <wp14:sizeRelV relativeFrom="page">
                <wp14:pctHeight>0</wp14:pctHeight>
              </wp14:sizeRelV>
            </wp:anchor>
          </w:drawing>
        </w:r>
      </w:ins>
    </w:p>
    <w:p w14:paraId="1C34C311" w14:textId="6B93B08B" w:rsidR="00740BA0" w:rsidRDefault="007641EC" w:rsidP="00740BA0">
      <w:pPr>
        <w:rPr>
          <w:ins w:id="1774" w:author="Stuart Jenkins" w:date="2019-12-10T15:07:00Z"/>
          <w:rFonts w:asciiTheme="minorHAnsi" w:hAnsiTheme="minorHAnsi" w:cstheme="minorHAnsi"/>
          <w:sz w:val="22"/>
          <w:szCs w:val="22"/>
          <w:lang w:eastAsia="en-US"/>
        </w:rPr>
      </w:pPr>
      <w:ins w:id="1775" w:author="Stuart Jenkins" w:date="2019-12-10T14:56:00Z">
        <w:r>
          <w:rPr>
            <w:rFonts w:asciiTheme="minorHAnsi" w:hAnsiTheme="minorHAnsi" w:cstheme="minorHAnsi"/>
            <w:lang w:eastAsia="en-US"/>
          </w:rPr>
          <w:t>F</w:t>
        </w:r>
        <w:r w:rsidRPr="00FB7D15">
          <w:rPr>
            <w:rFonts w:asciiTheme="minorHAnsi" w:hAnsiTheme="minorHAnsi" w:cstheme="minorHAnsi"/>
            <w:sz w:val="22"/>
            <w:szCs w:val="22"/>
            <w:lang w:eastAsia="en-US"/>
            <w:rPrChange w:id="1776" w:author="Stuart Jenkins" w:date="2019-12-10T15:07:00Z">
              <w:rPr>
                <w:rFonts w:asciiTheme="minorHAnsi" w:hAnsiTheme="minorHAnsi" w:cstheme="minorHAnsi"/>
                <w:lang w:eastAsia="en-US"/>
              </w:rPr>
            </w:rPrChange>
          </w:rPr>
          <w:t>igure 2: Median 1.5</w:t>
        </w:r>
      </w:ins>
      <w:ins w:id="1777" w:author="Stuart Jenkins" w:date="2019-12-10T15:06:00Z">
        <w:r w:rsidR="00FB7D15" w:rsidRPr="00FB7D15">
          <w:rPr>
            <w:rFonts w:asciiTheme="minorHAnsi" w:hAnsiTheme="minorHAnsi" w:cstheme="minorHAnsi"/>
            <w:sz w:val="22"/>
            <w:szCs w:val="22"/>
            <w:rPrChange w:id="1778" w:author="Stuart Jenkins" w:date="2019-12-10T15:07:00Z">
              <w:rPr>
                <w:rFonts w:cstheme="minorHAnsi"/>
                <w:sz w:val="22"/>
                <w:szCs w:val="22"/>
              </w:rPr>
            </w:rPrChange>
          </w:rPr>
          <w:t>°C</w:t>
        </w:r>
      </w:ins>
      <w:ins w:id="1779" w:author="Stuart Jenkins" w:date="2019-12-10T14:56:00Z">
        <w:r w:rsidRPr="00FB7D15">
          <w:rPr>
            <w:rFonts w:asciiTheme="minorHAnsi" w:hAnsiTheme="minorHAnsi" w:cstheme="minorHAnsi"/>
            <w:sz w:val="22"/>
            <w:szCs w:val="22"/>
            <w:lang w:eastAsia="en-US"/>
            <w:rPrChange w:id="1780" w:author="Stuart Jenkins" w:date="2019-12-10T15:07:00Z">
              <w:rPr>
                <w:rFonts w:asciiTheme="minorHAnsi" w:hAnsiTheme="minorHAnsi" w:cstheme="minorHAnsi"/>
                <w:lang w:eastAsia="en-US"/>
              </w:rPr>
            </w:rPrChange>
          </w:rPr>
          <w:t>-compatible scenario from the IAMC SR15 database</w:t>
        </w:r>
      </w:ins>
      <w:ins w:id="1781" w:author="Stuart Jenkins" w:date="2019-12-10T14:57:00Z">
        <w:r w:rsidRPr="00FB7D15">
          <w:rPr>
            <w:rFonts w:asciiTheme="minorHAnsi" w:hAnsiTheme="minorHAnsi" w:cstheme="minorHAnsi"/>
            <w:sz w:val="22"/>
            <w:szCs w:val="22"/>
            <w:lang w:eastAsia="en-US"/>
            <w:rPrChange w:id="1782" w:author="Stuart Jenkins" w:date="2019-12-10T15:07:00Z">
              <w:rPr>
                <w:rFonts w:asciiTheme="minorHAnsi" w:hAnsiTheme="minorHAnsi" w:cstheme="minorHAnsi"/>
                <w:lang w:eastAsia="en-US"/>
              </w:rPr>
            </w:rPrChange>
          </w:rPr>
          <w:t xml:space="preserve">. Panel a </w:t>
        </w:r>
        <w:proofErr w:type="gramStart"/>
        <w:r w:rsidRPr="00FB7D15">
          <w:rPr>
            <w:rFonts w:asciiTheme="minorHAnsi" w:hAnsiTheme="minorHAnsi" w:cstheme="minorHAnsi"/>
            <w:sz w:val="22"/>
            <w:szCs w:val="22"/>
            <w:lang w:eastAsia="en-US"/>
            <w:rPrChange w:id="1783" w:author="Stuart Jenkins" w:date="2019-12-10T15:07:00Z">
              <w:rPr>
                <w:rFonts w:asciiTheme="minorHAnsi" w:hAnsiTheme="minorHAnsi" w:cstheme="minorHAnsi"/>
                <w:lang w:eastAsia="en-US"/>
              </w:rPr>
            </w:rPrChange>
          </w:rPr>
          <w:t>plots</w:t>
        </w:r>
        <w:proofErr w:type="gramEnd"/>
        <w:r w:rsidRPr="00FB7D15">
          <w:rPr>
            <w:rFonts w:asciiTheme="minorHAnsi" w:hAnsiTheme="minorHAnsi" w:cstheme="minorHAnsi"/>
            <w:sz w:val="22"/>
            <w:szCs w:val="22"/>
            <w:lang w:eastAsia="en-US"/>
            <w:rPrChange w:id="1784" w:author="Stuart Jenkins" w:date="2019-12-10T15:07:00Z">
              <w:rPr>
                <w:rFonts w:asciiTheme="minorHAnsi" w:hAnsiTheme="minorHAnsi" w:cstheme="minorHAnsi"/>
                <w:lang w:eastAsia="en-US"/>
              </w:rPr>
            </w:rPrChange>
          </w:rPr>
          <w:t xml:space="preserve"> the </w:t>
        </w:r>
      </w:ins>
      <w:ins w:id="1785" w:author="Stuart Jenkins" w:date="2019-12-10T14:58:00Z">
        <w:r w:rsidRPr="00FB7D15">
          <w:rPr>
            <w:rFonts w:asciiTheme="minorHAnsi" w:hAnsiTheme="minorHAnsi" w:cstheme="minorHAnsi"/>
            <w:sz w:val="22"/>
            <w:szCs w:val="22"/>
            <w:lang w:eastAsia="en-US"/>
            <w:rPrChange w:id="1786" w:author="Stuart Jenkins" w:date="2019-12-10T15:07:00Z">
              <w:rPr>
                <w:rFonts w:asciiTheme="minorHAnsi" w:hAnsiTheme="minorHAnsi" w:cstheme="minorHAnsi"/>
                <w:lang w:eastAsia="en-US"/>
              </w:rPr>
            </w:rPrChange>
          </w:rPr>
          <w:t>annual CO</w:t>
        </w:r>
        <w:r w:rsidRPr="00FB7D15">
          <w:rPr>
            <w:rFonts w:asciiTheme="minorHAnsi" w:hAnsiTheme="minorHAnsi" w:cstheme="minorHAnsi"/>
            <w:sz w:val="22"/>
            <w:szCs w:val="22"/>
            <w:vertAlign w:val="subscript"/>
            <w:lang w:eastAsia="en-US"/>
            <w:rPrChange w:id="1787" w:author="Stuart Jenkins" w:date="2019-12-10T15:07:00Z">
              <w:rPr>
                <w:rFonts w:asciiTheme="minorHAnsi" w:hAnsiTheme="minorHAnsi" w:cstheme="minorHAnsi"/>
                <w:lang w:eastAsia="en-US"/>
              </w:rPr>
            </w:rPrChange>
          </w:rPr>
          <w:t>2</w:t>
        </w:r>
        <w:r w:rsidRPr="00FB7D15">
          <w:rPr>
            <w:rFonts w:asciiTheme="minorHAnsi" w:hAnsiTheme="minorHAnsi" w:cstheme="minorHAnsi"/>
            <w:sz w:val="22"/>
            <w:szCs w:val="22"/>
            <w:lang w:eastAsia="en-US"/>
            <w:rPrChange w:id="1788" w:author="Stuart Jenkins" w:date="2019-12-10T15:07:00Z">
              <w:rPr>
                <w:rFonts w:asciiTheme="minorHAnsi" w:hAnsiTheme="minorHAnsi" w:cstheme="minorHAnsi"/>
                <w:lang w:eastAsia="en-US"/>
              </w:rPr>
            </w:rPrChange>
          </w:rPr>
          <w:t>-fe emissions for each of the major contributing pollutant (red = CO</w:t>
        </w:r>
        <w:r w:rsidRPr="00FB7D15">
          <w:rPr>
            <w:rFonts w:asciiTheme="minorHAnsi" w:hAnsiTheme="minorHAnsi" w:cstheme="minorHAnsi"/>
            <w:sz w:val="22"/>
            <w:szCs w:val="22"/>
            <w:vertAlign w:val="subscript"/>
            <w:lang w:eastAsia="en-US"/>
            <w:rPrChange w:id="1789" w:author="Stuart Jenkins" w:date="2019-12-10T15:07:00Z">
              <w:rPr>
                <w:rFonts w:asciiTheme="minorHAnsi" w:hAnsiTheme="minorHAnsi" w:cstheme="minorHAnsi"/>
                <w:lang w:eastAsia="en-US"/>
              </w:rPr>
            </w:rPrChange>
          </w:rPr>
          <w:t>2</w:t>
        </w:r>
        <w:r w:rsidRPr="00FB7D15">
          <w:rPr>
            <w:rFonts w:asciiTheme="minorHAnsi" w:hAnsiTheme="minorHAnsi" w:cstheme="minorHAnsi"/>
            <w:sz w:val="22"/>
            <w:szCs w:val="22"/>
            <w:lang w:eastAsia="en-US"/>
            <w:rPrChange w:id="1790" w:author="Stuart Jenkins" w:date="2019-12-10T15:07:00Z">
              <w:rPr>
                <w:rFonts w:asciiTheme="minorHAnsi" w:hAnsiTheme="minorHAnsi" w:cstheme="minorHAnsi"/>
                <w:lang w:eastAsia="en-US"/>
              </w:rPr>
            </w:rPrChange>
          </w:rPr>
          <w:t>, blue = CH</w:t>
        </w:r>
        <w:r w:rsidRPr="00FB7D15">
          <w:rPr>
            <w:rFonts w:asciiTheme="minorHAnsi" w:hAnsiTheme="minorHAnsi" w:cstheme="minorHAnsi"/>
            <w:sz w:val="22"/>
            <w:szCs w:val="22"/>
            <w:vertAlign w:val="subscript"/>
            <w:lang w:eastAsia="en-US"/>
            <w:rPrChange w:id="1791" w:author="Stuart Jenkins" w:date="2019-12-10T15:07:00Z">
              <w:rPr>
                <w:rFonts w:asciiTheme="minorHAnsi" w:hAnsiTheme="minorHAnsi" w:cstheme="minorHAnsi"/>
                <w:lang w:eastAsia="en-US"/>
              </w:rPr>
            </w:rPrChange>
          </w:rPr>
          <w:t>4</w:t>
        </w:r>
        <w:r w:rsidRPr="00FB7D15">
          <w:rPr>
            <w:rFonts w:asciiTheme="minorHAnsi" w:hAnsiTheme="minorHAnsi" w:cstheme="minorHAnsi"/>
            <w:sz w:val="22"/>
            <w:szCs w:val="22"/>
            <w:lang w:eastAsia="en-US"/>
            <w:rPrChange w:id="1792" w:author="Stuart Jenkins" w:date="2019-12-10T15:07:00Z">
              <w:rPr>
                <w:rFonts w:asciiTheme="minorHAnsi" w:hAnsiTheme="minorHAnsi" w:cstheme="minorHAnsi"/>
                <w:lang w:eastAsia="en-US"/>
              </w:rPr>
            </w:rPrChange>
          </w:rPr>
          <w:t xml:space="preserve">, green = </w:t>
        </w:r>
      </w:ins>
      <w:ins w:id="1793" w:author="Stuart Jenkins" w:date="2019-12-10T14:59:00Z">
        <w:r w:rsidRPr="00FB7D15">
          <w:rPr>
            <w:rFonts w:asciiTheme="minorHAnsi" w:hAnsiTheme="minorHAnsi" w:cstheme="minorHAnsi"/>
            <w:sz w:val="22"/>
            <w:szCs w:val="22"/>
            <w:lang w:eastAsia="en-US"/>
            <w:rPrChange w:id="1794" w:author="Stuart Jenkins" w:date="2019-12-10T15:07:00Z">
              <w:rPr>
                <w:rFonts w:asciiTheme="minorHAnsi" w:hAnsiTheme="minorHAnsi" w:cstheme="minorHAnsi"/>
                <w:lang w:eastAsia="en-US"/>
              </w:rPr>
            </w:rPrChange>
          </w:rPr>
          <w:t>N</w:t>
        </w:r>
        <w:r w:rsidRPr="00FB7D15">
          <w:rPr>
            <w:rFonts w:asciiTheme="minorHAnsi" w:hAnsiTheme="minorHAnsi" w:cstheme="minorHAnsi"/>
            <w:sz w:val="22"/>
            <w:szCs w:val="22"/>
            <w:vertAlign w:val="subscript"/>
            <w:lang w:eastAsia="en-US"/>
            <w:rPrChange w:id="1795" w:author="Stuart Jenkins" w:date="2019-12-10T15:07:00Z">
              <w:rPr>
                <w:rFonts w:asciiTheme="minorHAnsi" w:hAnsiTheme="minorHAnsi" w:cstheme="minorHAnsi"/>
                <w:lang w:eastAsia="en-US"/>
              </w:rPr>
            </w:rPrChange>
          </w:rPr>
          <w:t>2</w:t>
        </w:r>
        <w:r w:rsidRPr="00FB7D15">
          <w:rPr>
            <w:rFonts w:asciiTheme="minorHAnsi" w:hAnsiTheme="minorHAnsi" w:cstheme="minorHAnsi"/>
            <w:sz w:val="22"/>
            <w:szCs w:val="22"/>
            <w:lang w:eastAsia="en-US"/>
            <w:rPrChange w:id="1796" w:author="Stuart Jenkins" w:date="2019-12-10T15:07:00Z">
              <w:rPr>
                <w:rFonts w:asciiTheme="minorHAnsi" w:hAnsiTheme="minorHAnsi" w:cstheme="minorHAnsi"/>
                <w:lang w:eastAsia="en-US"/>
              </w:rPr>
            </w:rPrChange>
          </w:rPr>
          <w:t>O, purple = F-Gases, gold = Tropospheric Ozone and orange = Aerosols + Other</w:t>
        </w:r>
      </w:ins>
      <w:ins w:id="1797" w:author="Stuart Jenkins" w:date="2019-12-10T14:58:00Z">
        <w:r w:rsidRPr="00FB7D15">
          <w:rPr>
            <w:rFonts w:asciiTheme="minorHAnsi" w:hAnsiTheme="minorHAnsi" w:cstheme="minorHAnsi"/>
            <w:sz w:val="22"/>
            <w:szCs w:val="22"/>
            <w:lang w:eastAsia="en-US"/>
            <w:rPrChange w:id="1798" w:author="Stuart Jenkins" w:date="2019-12-10T15:07:00Z">
              <w:rPr>
                <w:rFonts w:asciiTheme="minorHAnsi" w:hAnsiTheme="minorHAnsi" w:cstheme="minorHAnsi"/>
                <w:lang w:eastAsia="en-US"/>
              </w:rPr>
            </w:rPrChange>
          </w:rPr>
          <w:t>)</w:t>
        </w:r>
      </w:ins>
      <w:ins w:id="1799" w:author="Stuart Jenkins" w:date="2019-12-10T14:59:00Z">
        <w:r w:rsidRPr="00FB7D15">
          <w:rPr>
            <w:rFonts w:asciiTheme="minorHAnsi" w:hAnsiTheme="minorHAnsi" w:cstheme="minorHAnsi"/>
            <w:sz w:val="22"/>
            <w:szCs w:val="22"/>
            <w:lang w:eastAsia="en-US"/>
            <w:rPrChange w:id="1800" w:author="Stuart Jenkins" w:date="2019-12-10T15:07:00Z">
              <w:rPr>
                <w:rFonts w:asciiTheme="minorHAnsi" w:hAnsiTheme="minorHAnsi" w:cstheme="minorHAnsi"/>
                <w:lang w:eastAsia="en-US"/>
              </w:rPr>
            </w:rPrChange>
          </w:rPr>
          <w:t xml:space="preserve">. </w:t>
        </w:r>
      </w:ins>
      <w:ins w:id="1801" w:author="Stuart Jenkins" w:date="2019-12-10T15:00:00Z">
        <w:r w:rsidRPr="00FB7D15">
          <w:rPr>
            <w:rFonts w:asciiTheme="minorHAnsi" w:hAnsiTheme="minorHAnsi" w:cstheme="minorHAnsi"/>
            <w:sz w:val="22"/>
            <w:szCs w:val="22"/>
            <w:lang w:eastAsia="en-US"/>
            <w:rPrChange w:id="1802" w:author="Stuart Jenkins" w:date="2019-12-10T15:07:00Z">
              <w:rPr>
                <w:rFonts w:asciiTheme="minorHAnsi" w:hAnsiTheme="minorHAnsi" w:cstheme="minorHAnsi"/>
                <w:lang w:eastAsia="en-US"/>
              </w:rPr>
            </w:rPrChange>
          </w:rPr>
          <w:t>Panel b shows the corresponding cumulative CO</w:t>
        </w:r>
        <w:r w:rsidRPr="00FB7D15">
          <w:rPr>
            <w:rFonts w:asciiTheme="minorHAnsi" w:hAnsiTheme="minorHAnsi" w:cstheme="minorHAnsi"/>
            <w:sz w:val="22"/>
            <w:szCs w:val="22"/>
            <w:vertAlign w:val="subscript"/>
            <w:lang w:eastAsia="en-US"/>
            <w:rPrChange w:id="1803" w:author="Stuart Jenkins" w:date="2019-12-10T15:07:00Z">
              <w:rPr>
                <w:rFonts w:asciiTheme="minorHAnsi" w:hAnsiTheme="minorHAnsi" w:cstheme="minorHAnsi"/>
                <w:lang w:eastAsia="en-US"/>
              </w:rPr>
            </w:rPrChange>
          </w:rPr>
          <w:t>2</w:t>
        </w:r>
        <w:r w:rsidRPr="00FB7D15">
          <w:rPr>
            <w:rFonts w:asciiTheme="minorHAnsi" w:hAnsiTheme="minorHAnsi" w:cstheme="minorHAnsi"/>
            <w:sz w:val="22"/>
            <w:szCs w:val="22"/>
            <w:lang w:eastAsia="en-US"/>
            <w:rPrChange w:id="1804" w:author="Stuart Jenkins" w:date="2019-12-10T15:07:00Z">
              <w:rPr>
                <w:rFonts w:asciiTheme="minorHAnsi" w:hAnsiTheme="minorHAnsi" w:cstheme="minorHAnsi"/>
                <w:lang w:eastAsia="en-US"/>
              </w:rPr>
            </w:rPrChange>
          </w:rPr>
          <w:t xml:space="preserve">-fe emissions timeseries. Panel c plots the temperature response for each component (coloured and stacked). </w:t>
        </w:r>
      </w:ins>
      <w:ins w:id="1805" w:author="Stuart Jenkins" w:date="2019-12-10T15:01:00Z">
        <w:r w:rsidRPr="00FB7D15">
          <w:rPr>
            <w:rFonts w:asciiTheme="minorHAnsi" w:hAnsiTheme="minorHAnsi" w:cstheme="minorHAnsi"/>
            <w:sz w:val="22"/>
            <w:szCs w:val="22"/>
            <w:lang w:eastAsia="en-US"/>
            <w:rPrChange w:id="1806" w:author="Stuart Jenkins" w:date="2019-12-10T15:07:00Z">
              <w:rPr>
                <w:rFonts w:asciiTheme="minorHAnsi" w:hAnsiTheme="minorHAnsi" w:cstheme="minorHAnsi"/>
                <w:lang w:eastAsia="en-US"/>
              </w:rPr>
            </w:rPrChange>
          </w:rPr>
          <w:t>Black solid lines show the total annual (panel a) and cumulative (panels b and c) CO</w:t>
        </w:r>
        <w:r w:rsidRPr="00380E48">
          <w:rPr>
            <w:rFonts w:asciiTheme="minorHAnsi" w:hAnsiTheme="minorHAnsi" w:cstheme="minorHAnsi"/>
            <w:sz w:val="22"/>
            <w:szCs w:val="22"/>
            <w:vertAlign w:val="subscript"/>
            <w:lang w:eastAsia="en-US"/>
            <w:rPrChange w:id="1807" w:author="Stuart Jenkins" w:date="2019-12-10T15:40:00Z">
              <w:rPr>
                <w:rFonts w:asciiTheme="minorHAnsi" w:hAnsiTheme="minorHAnsi" w:cstheme="minorHAnsi"/>
                <w:lang w:eastAsia="en-US"/>
              </w:rPr>
            </w:rPrChange>
          </w:rPr>
          <w:t>2</w:t>
        </w:r>
        <w:r w:rsidRPr="00FB7D15">
          <w:rPr>
            <w:rFonts w:asciiTheme="minorHAnsi" w:hAnsiTheme="minorHAnsi" w:cstheme="minorHAnsi"/>
            <w:sz w:val="22"/>
            <w:szCs w:val="22"/>
            <w:lang w:eastAsia="en-US"/>
            <w:rPrChange w:id="1808" w:author="Stuart Jenkins" w:date="2019-12-10T15:07:00Z">
              <w:rPr>
                <w:rFonts w:asciiTheme="minorHAnsi" w:hAnsiTheme="minorHAnsi" w:cstheme="minorHAnsi"/>
                <w:lang w:eastAsia="en-US"/>
              </w:rPr>
            </w:rPrChange>
          </w:rPr>
          <w:t>-fe emiss</w:t>
        </w:r>
      </w:ins>
      <w:ins w:id="1809" w:author="Stuart Jenkins" w:date="2019-12-10T15:02:00Z">
        <w:r w:rsidRPr="00FB7D15">
          <w:rPr>
            <w:rFonts w:asciiTheme="minorHAnsi" w:hAnsiTheme="minorHAnsi" w:cstheme="minorHAnsi"/>
            <w:sz w:val="22"/>
            <w:szCs w:val="22"/>
            <w:lang w:eastAsia="en-US"/>
            <w:rPrChange w:id="1810" w:author="Stuart Jenkins" w:date="2019-12-10T15:07:00Z">
              <w:rPr>
                <w:rFonts w:asciiTheme="minorHAnsi" w:hAnsiTheme="minorHAnsi" w:cstheme="minorHAnsi"/>
                <w:lang w:eastAsia="en-US"/>
              </w:rPr>
            </w:rPrChange>
          </w:rPr>
          <w:t xml:space="preserve">ions, while the total temperature response </w:t>
        </w:r>
        <w:proofErr w:type="gramStart"/>
        <w:r w:rsidRPr="00FB7D15">
          <w:rPr>
            <w:rFonts w:asciiTheme="minorHAnsi" w:hAnsiTheme="minorHAnsi" w:cstheme="minorHAnsi"/>
            <w:sz w:val="22"/>
            <w:szCs w:val="22"/>
            <w:lang w:eastAsia="en-US"/>
            <w:rPrChange w:id="1811" w:author="Stuart Jenkins" w:date="2019-12-10T15:07:00Z">
              <w:rPr>
                <w:rFonts w:asciiTheme="minorHAnsi" w:hAnsiTheme="minorHAnsi" w:cstheme="minorHAnsi"/>
                <w:lang w:eastAsia="en-US"/>
              </w:rPr>
            </w:rPrChange>
          </w:rPr>
          <w:t>is shown</w:t>
        </w:r>
        <w:proofErr w:type="gramEnd"/>
        <w:r w:rsidRPr="00FB7D15">
          <w:rPr>
            <w:rFonts w:asciiTheme="minorHAnsi" w:hAnsiTheme="minorHAnsi" w:cstheme="minorHAnsi"/>
            <w:sz w:val="22"/>
            <w:szCs w:val="22"/>
            <w:lang w:eastAsia="en-US"/>
            <w:rPrChange w:id="1812" w:author="Stuart Jenkins" w:date="2019-12-10T15:07:00Z">
              <w:rPr>
                <w:rFonts w:asciiTheme="minorHAnsi" w:hAnsiTheme="minorHAnsi" w:cstheme="minorHAnsi"/>
                <w:lang w:eastAsia="en-US"/>
              </w:rPr>
            </w:rPrChange>
          </w:rPr>
          <w:t xml:space="preserve"> with a black dotted line. Small back scatter points on panel c show the annual temperature observations using</w:t>
        </w:r>
      </w:ins>
      <w:ins w:id="1813" w:author="Stuart Jenkins" w:date="2019-12-10T15:12:00Z">
        <w:r w:rsidR="00C878F4">
          <w:rPr>
            <w:rFonts w:asciiTheme="minorHAnsi" w:hAnsiTheme="minorHAnsi" w:cstheme="minorHAnsi"/>
            <w:sz w:val="22"/>
            <w:szCs w:val="22"/>
            <w:lang w:eastAsia="en-US"/>
          </w:rPr>
          <w:t xml:space="preserve"> 4-</w:t>
        </w:r>
      </w:ins>
      <w:ins w:id="1814" w:author="Stuart Jenkins" w:date="2019-12-10T15:02:00Z">
        <w:r w:rsidRPr="00FB7D15">
          <w:rPr>
            <w:rFonts w:asciiTheme="minorHAnsi" w:hAnsiTheme="minorHAnsi" w:cstheme="minorHAnsi"/>
            <w:sz w:val="22"/>
            <w:szCs w:val="22"/>
            <w:lang w:eastAsia="en-US"/>
            <w:rPrChange w:id="1815" w:author="Stuart Jenkins" w:date="2019-12-10T15:07:00Z">
              <w:rPr>
                <w:rFonts w:asciiTheme="minorHAnsi" w:hAnsiTheme="minorHAnsi" w:cstheme="minorHAnsi"/>
                <w:lang w:eastAsia="en-US"/>
              </w:rPr>
            </w:rPrChange>
          </w:rPr>
          <w:t>dataset</w:t>
        </w:r>
      </w:ins>
      <w:ins w:id="1816" w:author="Stuart Jenkins" w:date="2019-12-10T15:12:00Z">
        <w:r w:rsidR="00C878F4">
          <w:rPr>
            <w:rFonts w:asciiTheme="minorHAnsi" w:hAnsiTheme="minorHAnsi" w:cstheme="minorHAnsi"/>
            <w:sz w:val="22"/>
            <w:szCs w:val="22"/>
            <w:lang w:eastAsia="en-US"/>
          </w:rPr>
          <w:t xml:space="preserve"> mean observations</w:t>
        </w:r>
      </w:ins>
      <w:ins w:id="1817" w:author="Stuart Jenkins" w:date="2019-12-10T15:03:00Z">
        <w:r w:rsidRPr="00FB7D15">
          <w:rPr>
            <w:rFonts w:asciiTheme="minorHAnsi" w:hAnsiTheme="minorHAnsi" w:cstheme="minorHAnsi"/>
            <w:sz w:val="22"/>
            <w:szCs w:val="22"/>
            <w:lang w:eastAsia="en-US"/>
            <w:rPrChange w:id="1818" w:author="Stuart Jenkins" w:date="2019-12-10T15:07:00Z">
              <w:rPr>
                <w:rFonts w:asciiTheme="minorHAnsi" w:hAnsiTheme="minorHAnsi" w:cstheme="minorHAnsi"/>
                <w:lang w:eastAsia="en-US"/>
              </w:rPr>
            </w:rPrChange>
          </w:rPr>
          <w:t xml:space="preserve"> </w:t>
        </w:r>
      </w:ins>
      <w:ins w:id="1819" w:author="Stuart Jenkins" w:date="2019-12-10T15:13:00Z">
        <w:r w:rsidR="00C878F4">
          <w:rPr>
            <w:rFonts w:asciiTheme="minorHAnsi" w:hAnsiTheme="minorHAnsi" w:cstheme="minorHAnsi"/>
            <w:sz w:val="22"/>
            <w:szCs w:val="22"/>
            <w:lang w:eastAsia="en-US"/>
          </w:rPr>
          <w:t>from</w:t>
        </w:r>
      </w:ins>
      <w:ins w:id="1820" w:author="Stuart Jenkins" w:date="2019-12-10T15:03:00Z">
        <w:r w:rsidRPr="00FB7D15">
          <w:rPr>
            <w:rFonts w:asciiTheme="minorHAnsi" w:hAnsiTheme="minorHAnsi" w:cstheme="minorHAnsi"/>
            <w:sz w:val="22"/>
            <w:szCs w:val="22"/>
            <w:lang w:eastAsia="en-US"/>
            <w:rPrChange w:id="1821" w:author="Stuart Jenkins" w:date="2019-12-10T15:07:00Z">
              <w:rPr>
                <w:rFonts w:asciiTheme="minorHAnsi" w:hAnsiTheme="minorHAnsi" w:cstheme="minorHAnsi"/>
                <w:lang w:eastAsia="en-US"/>
              </w:rPr>
            </w:rPrChange>
          </w:rPr>
          <w:t xml:space="preserve"> SPM.1</w:t>
        </w:r>
      </w:ins>
      <w:ins w:id="1822" w:author="Stuart Jenkins" w:date="2019-12-10T15:13:00Z">
        <w:r w:rsidR="00F76A70">
          <w:rPr>
            <w:rFonts w:asciiTheme="minorHAnsi" w:hAnsiTheme="minorHAnsi" w:cstheme="minorHAnsi"/>
            <w:sz w:val="22"/>
            <w:szCs w:val="22"/>
            <w:lang w:eastAsia="en-US"/>
          </w:rPr>
          <w:t>,</w:t>
        </w:r>
      </w:ins>
      <w:ins w:id="1823" w:author="Stuart Jenkins" w:date="2019-12-10T15:03:00Z">
        <w:r w:rsidRPr="00FB7D15">
          <w:rPr>
            <w:rFonts w:asciiTheme="minorHAnsi" w:hAnsiTheme="minorHAnsi" w:cstheme="minorHAnsi"/>
            <w:sz w:val="22"/>
            <w:szCs w:val="22"/>
            <w:lang w:eastAsia="en-US"/>
            <w:rPrChange w:id="1824" w:author="Stuart Jenkins" w:date="2019-12-10T15:07:00Z">
              <w:rPr>
                <w:rFonts w:asciiTheme="minorHAnsi" w:hAnsiTheme="minorHAnsi" w:cstheme="minorHAnsi"/>
                <w:lang w:eastAsia="en-US"/>
              </w:rPr>
            </w:rPrChange>
          </w:rPr>
          <w:t xml:space="preserve"> </w:t>
        </w:r>
      </w:ins>
      <w:ins w:id="1825" w:author="Stuart Jenkins" w:date="2019-12-10T15:02:00Z">
        <w:r w:rsidRPr="00FB7D15">
          <w:rPr>
            <w:rFonts w:asciiTheme="minorHAnsi" w:hAnsiTheme="minorHAnsi" w:cstheme="minorHAnsi"/>
            <w:sz w:val="22"/>
            <w:szCs w:val="22"/>
            <w:lang w:eastAsia="en-US"/>
            <w:rPrChange w:id="1826" w:author="Stuart Jenkins" w:date="2019-12-10T15:07:00Z">
              <w:rPr>
                <w:rFonts w:asciiTheme="minorHAnsi" w:hAnsiTheme="minorHAnsi" w:cstheme="minorHAnsi"/>
                <w:lang w:eastAsia="en-US"/>
              </w:rPr>
            </w:rPrChange>
          </w:rPr>
          <w:t>SR15.</w:t>
        </w:r>
      </w:ins>
      <w:ins w:id="1827" w:author="Stuart Jenkins" w:date="2019-12-10T15:03:00Z">
        <w:r w:rsidR="009241E6" w:rsidRPr="00FB7D15">
          <w:rPr>
            <w:rFonts w:asciiTheme="minorHAnsi" w:hAnsiTheme="minorHAnsi" w:cstheme="minorHAnsi"/>
            <w:sz w:val="22"/>
            <w:szCs w:val="22"/>
            <w:lang w:eastAsia="en-US"/>
            <w:rPrChange w:id="1828" w:author="Stuart Jenkins" w:date="2019-12-10T15:07:00Z">
              <w:rPr>
                <w:rFonts w:asciiTheme="minorHAnsi" w:hAnsiTheme="minorHAnsi" w:cstheme="minorHAnsi"/>
                <w:lang w:eastAsia="en-US"/>
              </w:rPr>
            </w:rPrChange>
          </w:rPr>
          <w:t xml:space="preserve"> </w:t>
        </w:r>
        <w:proofErr w:type="spellStart"/>
        <w:r w:rsidR="009241E6" w:rsidRPr="00FB7D15">
          <w:rPr>
            <w:rFonts w:asciiTheme="minorHAnsi" w:hAnsiTheme="minorHAnsi" w:cstheme="minorHAnsi"/>
            <w:sz w:val="22"/>
            <w:szCs w:val="22"/>
            <w:lang w:eastAsia="en-US"/>
            <w:rPrChange w:id="1829" w:author="Stuart Jenkins" w:date="2019-12-10T15:07:00Z">
              <w:rPr>
                <w:rFonts w:asciiTheme="minorHAnsi" w:hAnsiTheme="minorHAnsi" w:cstheme="minorHAnsi"/>
                <w:lang w:eastAsia="en-US"/>
              </w:rPr>
            </w:rPrChange>
          </w:rPr>
          <w:t>FaIR</w:t>
        </w:r>
        <w:proofErr w:type="spellEnd"/>
        <w:r w:rsidR="009241E6" w:rsidRPr="00FB7D15">
          <w:rPr>
            <w:rFonts w:asciiTheme="minorHAnsi" w:hAnsiTheme="minorHAnsi" w:cstheme="minorHAnsi"/>
            <w:sz w:val="22"/>
            <w:szCs w:val="22"/>
            <w:lang w:eastAsia="en-US"/>
            <w:rPrChange w:id="1830" w:author="Stuart Jenkins" w:date="2019-12-10T15:07:00Z">
              <w:rPr>
                <w:rFonts w:asciiTheme="minorHAnsi" w:hAnsiTheme="minorHAnsi" w:cstheme="minorHAnsi"/>
                <w:lang w:eastAsia="en-US"/>
              </w:rPr>
            </w:rPrChange>
          </w:rPr>
          <w:t>-derived temperatures (panel c) uses thermal parameters chosen to best emulate historical temperatures (TCR=1.6</w:t>
        </w:r>
      </w:ins>
      <w:ins w:id="1831" w:author="Stuart Jenkins" w:date="2019-12-11T16:45:00Z">
        <w:r w:rsidR="00626188">
          <w:rPr>
            <w:rFonts w:asciiTheme="minorHAnsi" w:hAnsiTheme="minorHAnsi" w:cstheme="minorHAnsi"/>
            <w:sz w:val="22"/>
            <w:szCs w:val="22"/>
            <w:lang w:eastAsia="en-US"/>
          </w:rPr>
          <w:t>5</w:t>
        </w:r>
      </w:ins>
      <w:ins w:id="1832" w:author="Stuart Jenkins" w:date="2019-12-10T15:06:00Z">
        <w:r w:rsidR="00FB7D15" w:rsidRPr="00FB7D15">
          <w:rPr>
            <w:rFonts w:asciiTheme="minorHAnsi" w:hAnsiTheme="minorHAnsi" w:cstheme="minorHAnsi"/>
            <w:sz w:val="22"/>
            <w:szCs w:val="22"/>
            <w:rPrChange w:id="1833" w:author="Stuart Jenkins" w:date="2019-12-10T15:07:00Z">
              <w:rPr>
                <w:rFonts w:cstheme="minorHAnsi"/>
                <w:sz w:val="22"/>
                <w:szCs w:val="22"/>
              </w:rPr>
            </w:rPrChange>
          </w:rPr>
          <w:t>°C</w:t>
        </w:r>
      </w:ins>
      <w:ins w:id="1834" w:author="Stuart Jenkins" w:date="2019-12-10T15:03:00Z">
        <w:r w:rsidR="009241E6" w:rsidRPr="00FB7D15">
          <w:rPr>
            <w:rFonts w:asciiTheme="minorHAnsi" w:hAnsiTheme="minorHAnsi" w:cstheme="minorHAnsi"/>
            <w:sz w:val="22"/>
            <w:szCs w:val="22"/>
            <w:lang w:eastAsia="en-US"/>
            <w:rPrChange w:id="1835" w:author="Stuart Jenkins" w:date="2019-12-10T15:07:00Z">
              <w:rPr>
                <w:rFonts w:asciiTheme="minorHAnsi" w:hAnsiTheme="minorHAnsi" w:cstheme="minorHAnsi"/>
                <w:lang w:eastAsia="en-US"/>
              </w:rPr>
            </w:rPrChange>
          </w:rPr>
          <w:t>, ECS=2.</w:t>
        </w:r>
      </w:ins>
      <w:ins w:id="1836" w:author="Stuart Jenkins" w:date="2019-12-11T16:45:00Z">
        <w:r w:rsidR="00626188">
          <w:rPr>
            <w:rFonts w:asciiTheme="minorHAnsi" w:hAnsiTheme="minorHAnsi" w:cstheme="minorHAnsi"/>
            <w:sz w:val="22"/>
            <w:szCs w:val="22"/>
            <w:lang w:eastAsia="en-US"/>
          </w:rPr>
          <w:t>8</w:t>
        </w:r>
      </w:ins>
      <w:ins w:id="1837" w:author="Stuart Jenkins" w:date="2019-12-10T15:03:00Z">
        <w:r w:rsidR="009241E6" w:rsidRPr="00FB7D15">
          <w:rPr>
            <w:rFonts w:asciiTheme="minorHAnsi" w:hAnsiTheme="minorHAnsi" w:cstheme="minorHAnsi"/>
            <w:sz w:val="22"/>
            <w:szCs w:val="22"/>
            <w:lang w:eastAsia="en-US"/>
            <w:rPrChange w:id="1838" w:author="Stuart Jenkins" w:date="2019-12-10T15:07:00Z">
              <w:rPr>
                <w:rFonts w:asciiTheme="minorHAnsi" w:hAnsiTheme="minorHAnsi" w:cstheme="minorHAnsi"/>
                <w:lang w:eastAsia="en-US"/>
              </w:rPr>
            </w:rPrChange>
          </w:rPr>
          <w:t>5</w:t>
        </w:r>
      </w:ins>
      <w:ins w:id="1839" w:author="Stuart Jenkins" w:date="2019-12-10T15:06:00Z">
        <w:r w:rsidR="00FB7D15" w:rsidRPr="00FB7D15">
          <w:rPr>
            <w:rFonts w:asciiTheme="minorHAnsi" w:hAnsiTheme="minorHAnsi" w:cstheme="minorHAnsi"/>
            <w:sz w:val="22"/>
            <w:szCs w:val="22"/>
            <w:rPrChange w:id="1840" w:author="Stuart Jenkins" w:date="2019-12-10T15:07:00Z">
              <w:rPr>
                <w:rFonts w:cstheme="minorHAnsi"/>
                <w:sz w:val="22"/>
                <w:szCs w:val="22"/>
              </w:rPr>
            </w:rPrChange>
          </w:rPr>
          <w:t>°C</w:t>
        </w:r>
      </w:ins>
      <w:ins w:id="1841" w:author="Stuart Jenkins" w:date="2019-12-10T15:03:00Z">
        <w:r w:rsidR="009241E6" w:rsidRPr="00FB7D15">
          <w:rPr>
            <w:rFonts w:asciiTheme="minorHAnsi" w:hAnsiTheme="minorHAnsi" w:cstheme="minorHAnsi"/>
            <w:sz w:val="22"/>
            <w:szCs w:val="22"/>
            <w:lang w:eastAsia="en-US"/>
            <w:rPrChange w:id="1842" w:author="Stuart Jenkins" w:date="2019-12-10T15:07:00Z">
              <w:rPr>
                <w:rFonts w:asciiTheme="minorHAnsi" w:hAnsiTheme="minorHAnsi" w:cstheme="minorHAnsi"/>
                <w:lang w:eastAsia="en-US"/>
              </w:rPr>
            </w:rPrChange>
          </w:rPr>
          <w:t xml:space="preserve">). RFs </w:t>
        </w:r>
      </w:ins>
      <w:ins w:id="1843" w:author="Stuart Jenkins" w:date="2019-12-10T15:04:00Z">
        <w:r w:rsidR="00B27343" w:rsidRPr="00FB7D15">
          <w:rPr>
            <w:rFonts w:asciiTheme="minorHAnsi" w:hAnsiTheme="minorHAnsi" w:cstheme="minorHAnsi"/>
            <w:sz w:val="22"/>
            <w:szCs w:val="22"/>
            <w:lang w:eastAsia="en-US"/>
            <w:rPrChange w:id="1844" w:author="Stuart Jenkins" w:date="2019-12-10T15:07:00Z">
              <w:rPr>
                <w:rFonts w:asciiTheme="minorHAnsi" w:hAnsiTheme="minorHAnsi" w:cstheme="minorHAnsi"/>
                <w:lang w:eastAsia="en-US"/>
              </w:rPr>
            </w:rPrChange>
          </w:rPr>
          <w:t>before</w:t>
        </w:r>
        <w:r w:rsidR="009241E6" w:rsidRPr="00FB7D15">
          <w:rPr>
            <w:rFonts w:asciiTheme="minorHAnsi" w:hAnsiTheme="minorHAnsi" w:cstheme="minorHAnsi"/>
            <w:sz w:val="22"/>
            <w:szCs w:val="22"/>
            <w:lang w:eastAsia="en-US"/>
            <w:rPrChange w:id="1845" w:author="Stuart Jenkins" w:date="2019-12-10T15:07:00Z">
              <w:rPr>
                <w:rFonts w:asciiTheme="minorHAnsi" w:hAnsiTheme="minorHAnsi" w:cstheme="minorHAnsi"/>
                <w:lang w:eastAsia="en-US"/>
              </w:rPr>
            </w:rPrChange>
          </w:rPr>
          <w:t xml:space="preserve"> 2005 </w:t>
        </w:r>
        <w:proofErr w:type="gramStart"/>
        <w:r w:rsidR="009241E6" w:rsidRPr="00FB7D15">
          <w:rPr>
            <w:rFonts w:asciiTheme="minorHAnsi" w:hAnsiTheme="minorHAnsi" w:cstheme="minorHAnsi"/>
            <w:sz w:val="22"/>
            <w:szCs w:val="22"/>
            <w:lang w:eastAsia="en-US"/>
            <w:rPrChange w:id="1846" w:author="Stuart Jenkins" w:date="2019-12-10T15:07:00Z">
              <w:rPr>
                <w:rFonts w:asciiTheme="minorHAnsi" w:hAnsiTheme="minorHAnsi" w:cstheme="minorHAnsi"/>
                <w:lang w:eastAsia="en-US"/>
              </w:rPr>
            </w:rPrChange>
          </w:rPr>
          <w:t xml:space="preserve">are </w:t>
        </w:r>
        <w:r w:rsidR="00B27343" w:rsidRPr="00FB7D15">
          <w:rPr>
            <w:rFonts w:asciiTheme="minorHAnsi" w:hAnsiTheme="minorHAnsi" w:cstheme="minorHAnsi"/>
            <w:sz w:val="22"/>
            <w:szCs w:val="22"/>
            <w:lang w:eastAsia="en-US"/>
            <w:rPrChange w:id="1847" w:author="Stuart Jenkins" w:date="2019-12-10T15:07:00Z">
              <w:rPr>
                <w:rFonts w:asciiTheme="minorHAnsi" w:hAnsiTheme="minorHAnsi" w:cstheme="minorHAnsi"/>
                <w:lang w:eastAsia="en-US"/>
              </w:rPr>
            </w:rPrChange>
          </w:rPr>
          <w:t>taken</w:t>
        </w:r>
        <w:proofErr w:type="gramEnd"/>
        <w:r w:rsidR="00B27343" w:rsidRPr="00FB7D15">
          <w:rPr>
            <w:rFonts w:asciiTheme="minorHAnsi" w:hAnsiTheme="minorHAnsi" w:cstheme="minorHAnsi"/>
            <w:sz w:val="22"/>
            <w:szCs w:val="22"/>
            <w:lang w:eastAsia="en-US"/>
            <w:rPrChange w:id="1848" w:author="Stuart Jenkins" w:date="2019-12-10T15:07:00Z">
              <w:rPr>
                <w:rFonts w:asciiTheme="minorHAnsi" w:hAnsiTheme="minorHAnsi" w:cstheme="minorHAnsi"/>
                <w:lang w:eastAsia="en-US"/>
              </w:rPr>
            </w:rPrChange>
          </w:rPr>
          <w:t xml:space="preserve"> for individual components from RCP8.5 RF dataset</w:t>
        </w:r>
      </w:ins>
      <w:ins w:id="1849" w:author="Stuart Jenkins" w:date="2019-12-10T15:05:00Z">
        <w:r w:rsidR="00B27343" w:rsidRPr="00FB7D15">
          <w:rPr>
            <w:rFonts w:asciiTheme="minorHAnsi" w:hAnsiTheme="minorHAnsi" w:cstheme="minorHAnsi"/>
            <w:sz w:val="22"/>
            <w:szCs w:val="22"/>
            <w:lang w:eastAsia="en-US"/>
            <w:rPrChange w:id="1850" w:author="Stuart Jenkins" w:date="2019-12-10T15:07:00Z">
              <w:rPr>
                <w:rFonts w:asciiTheme="minorHAnsi" w:hAnsiTheme="minorHAnsi" w:cstheme="minorHAnsi"/>
                <w:lang w:eastAsia="en-US"/>
              </w:rPr>
            </w:rPrChange>
          </w:rPr>
          <w:t xml:space="preserve"> after rescaling to match </w:t>
        </w:r>
      </w:ins>
      <w:ins w:id="1851" w:author="Stuart Jenkins" w:date="2019-12-10T15:06:00Z">
        <w:r w:rsidR="00B27343" w:rsidRPr="00FB7D15">
          <w:rPr>
            <w:rFonts w:asciiTheme="minorHAnsi" w:hAnsiTheme="minorHAnsi" w:cstheme="minorHAnsi"/>
            <w:sz w:val="22"/>
            <w:szCs w:val="22"/>
            <w:lang w:eastAsia="en-US"/>
            <w:rPrChange w:id="1852" w:author="Stuart Jenkins" w:date="2019-12-10T15:07:00Z">
              <w:rPr>
                <w:rFonts w:asciiTheme="minorHAnsi" w:hAnsiTheme="minorHAnsi" w:cstheme="minorHAnsi"/>
                <w:lang w:eastAsia="en-US"/>
              </w:rPr>
            </w:rPrChange>
          </w:rPr>
          <w:t>median scenario</w:t>
        </w:r>
        <w:r w:rsidR="00740790" w:rsidRPr="00FB7D15">
          <w:rPr>
            <w:rFonts w:asciiTheme="minorHAnsi" w:hAnsiTheme="minorHAnsi" w:cstheme="minorHAnsi"/>
            <w:sz w:val="22"/>
            <w:szCs w:val="22"/>
            <w:lang w:eastAsia="en-US"/>
            <w:rPrChange w:id="1853" w:author="Stuart Jenkins" w:date="2019-12-10T15:07:00Z">
              <w:rPr>
                <w:rFonts w:asciiTheme="minorHAnsi" w:hAnsiTheme="minorHAnsi" w:cstheme="minorHAnsi"/>
                <w:lang w:eastAsia="en-US"/>
              </w:rPr>
            </w:rPrChange>
          </w:rPr>
          <w:t>’s</w:t>
        </w:r>
        <w:r w:rsidR="00B27343" w:rsidRPr="00FB7D15">
          <w:rPr>
            <w:rFonts w:asciiTheme="minorHAnsi" w:hAnsiTheme="minorHAnsi" w:cstheme="minorHAnsi"/>
            <w:sz w:val="22"/>
            <w:szCs w:val="22"/>
            <w:lang w:eastAsia="en-US"/>
            <w:rPrChange w:id="1854" w:author="Stuart Jenkins" w:date="2019-12-10T15:07:00Z">
              <w:rPr>
                <w:rFonts w:asciiTheme="minorHAnsi" w:hAnsiTheme="minorHAnsi" w:cstheme="minorHAnsi"/>
                <w:lang w:eastAsia="en-US"/>
              </w:rPr>
            </w:rPrChange>
          </w:rPr>
          <w:t xml:space="preserve"> RF</w:t>
        </w:r>
        <w:r w:rsidR="00613888" w:rsidRPr="00FB7D15">
          <w:rPr>
            <w:rFonts w:asciiTheme="minorHAnsi" w:hAnsiTheme="minorHAnsi" w:cstheme="minorHAnsi"/>
            <w:sz w:val="22"/>
            <w:szCs w:val="22"/>
            <w:lang w:eastAsia="en-US"/>
            <w:rPrChange w:id="1855" w:author="Stuart Jenkins" w:date="2019-12-10T15:07:00Z">
              <w:rPr>
                <w:rFonts w:asciiTheme="minorHAnsi" w:hAnsiTheme="minorHAnsi" w:cstheme="minorHAnsi"/>
                <w:lang w:eastAsia="en-US"/>
              </w:rPr>
            </w:rPrChange>
          </w:rPr>
          <w:t xml:space="preserve"> component</w:t>
        </w:r>
        <w:r w:rsidR="00B27343" w:rsidRPr="00FB7D15">
          <w:rPr>
            <w:rFonts w:asciiTheme="minorHAnsi" w:hAnsiTheme="minorHAnsi" w:cstheme="minorHAnsi"/>
            <w:sz w:val="22"/>
            <w:szCs w:val="22"/>
            <w:lang w:eastAsia="en-US"/>
            <w:rPrChange w:id="1856" w:author="Stuart Jenkins" w:date="2019-12-10T15:07:00Z">
              <w:rPr>
                <w:rFonts w:asciiTheme="minorHAnsi" w:hAnsiTheme="minorHAnsi" w:cstheme="minorHAnsi"/>
                <w:lang w:eastAsia="en-US"/>
              </w:rPr>
            </w:rPrChange>
          </w:rPr>
          <w:t xml:space="preserve"> in 2005.</w:t>
        </w:r>
      </w:ins>
    </w:p>
    <w:p w14:paraId="5AACFF3D" w14:textId="39C8BF6C" w:rsidR="00FB7D15" w:rsidRDefault="00FB7D15" w:rsidP="00740BA0">
      <w:pPr>
        <w:rPr>
          <w:ins w:id="1857" w:author="Stuart Jenkins" w:date="2019-12-10T15:07:00Z"/>
          <w:rFonts w:asciiTheme="minorHAnsi" w:hAnsiTheme="minorHAnsi" w:cstheme="minorHAnsi"/>
          <w:sz w:val="22"/>
          <w:szCs w:val="22"/>
          <w:lang w:eastAsia="en-US"/>
        </w:rPr>
      </w:pPr>
      <w:bookmarkStart w:id="1858" w:name="_GoBack"/>
      <w:bookmarkEnd w:id="1858"/>
    </w:p>
    <w:p w14:paraId="65645A2A" w14:textId="55E3E57B" w:rsidR="00FB7D15" w:rsidRDefault="00FB7D15" w:rsidP="00740BA0">
      <w:pPr>
        <w:rPr>
          <w:ins w:id="1859" w:author="Stuart Jenkins" w:date="2019-12-10T15:07:00Z"/>
          <w:rFonts w:asciiTheme="minorHAnsi" w:hAnsiTheme="minorHAnsi" w:cstheme="minorHAnsi"/>
          <w:sz w:val="22"/>
          <w:szCs w:val="22"/>
          <w:lang w:eastAsia="en-US"/>
        </w:rPr>
      </w:pPr>
    </w:p>
    <w:p w14:paraId="22E792ED" w14:textId="28FC4F83" w:rsidR="00FB7D15" w:rsidRDefault="00FB7D15" w:rsidP="00740BA0">
      <w:pPr>
        <w:rPr>
          <w:ins w:id="1860" w:author="Stuart Jenkins" w:date="2019-12-10T15:07:00Z"/>
          <w:rFonts w:asciiTheme="minorHAnsi" w:hAnsiTheme="minorHAnsi" w:cstheme="minorHAnsi"/>
          <w:sz w:val="22"/>
          <w:szCs w:val="22"/>
          <w:lang w:eastAsia="en-US"/>
        </w:rPr>
      </w:pPr>
    </w:p>
    <w:p w14:paraId="72831E04" w14:textId="2B237FF5" w:rsidR="00FB7D15" w:rsidRDefault="00FB7D15" w:rsidP="00740BA0">
      <w:pPr>
        <w:rPr>
          <w:ins w:id="1861" w:author="Stuart Jenkins" w:date="2019-12-10T15:07:00Z"/>
          <w:rFonts w:asciiTheme="minorHAnsi" w:hAnsiTheme="minorHAnsi" w:cstheme="minorHAnsi"/>
          <w:sz w:val="22"/>
          <w:szCs w:val="22"/>
          <w:lang w:eastAsia="en-US"/>
        </w:rPr>
      </w:pPr>
    </w:p>
    <w:p w14:paraId="0BF0A144" w14:textId="29675737" w:rsidR="00FB7D15" w:rsidRDefault="00FB7D15" w:rsidP="00740BA0">
      <w:pPr>
        <w:rPr>
          <w:ins w:id="1862" w:author="Stuart Jenkins" w:date="2019-12-10T15:07:00Z"/>
          <w:rFonts w:asciiTheme="minorHAnsi" w:hAnsiTheme="minorHAnsi" w:cstheme="minorHAnsi"/>
          <w:sz w:val="22"/>
          <w:szCs w:val="22"/>
          <w:lang w:eastAsia="en-US"/>
        </w:rPr>
      </w:pPr>
    </w:p>
    <w:p w14:paraId="7C89A494" w14:textId="477BCC88" w:rsidR="00FB7D15" w:rsidRDefault="00FB7D15" w:rsidP="00740BA0">
      <w:pPr>
        <w:rPr>
          <w:ins w:id="1863" w:author="Stuart Jenkins" w:date="2019-12-10T15:07:00Z"/>
          <w:rFonts w:asciiTheme="minorHAnsi" w:hAnsiTheme="minorHAnsi" w:cstheme="minorHAnsi"/>
          <w:sz w:val="22"/>
          <w:szCs w:val="22"/>
          <w:lang w:eastAsia="en-US"/>
        </w:rPr>
      </w:pPr>
    </w:p>
    <w:p w14:paraId="73626687" w14:textId="2104432E" w:rsidR="00FB7D15" w:rsidRDefault="00FB7D15" w:rsidP="00740BA0">
      <w:pPr>
        <w:rPr>
          <w:ins w:id="1864" w:author="Stuart Jenkins" w:date="2019-12-10T15:07:00Z"/>
          <w:rFonts w:asciiTheme="minorHAnsi" w:hAnsiTheme="minorHAnsi" w:cstheme="minorHAnsi"/>
          <w:sz w:val="22"/>
          <w:szCs w:val="22"/>
          <w:lang w:eastAsia="en-US"/>
        </w:rPr>
      </w:pPr>
    </w:p>
    <w:p w14:paraId="3B91F22F" w14:textId="6904D0EF" w:rsidR="00FB7D15" w:rsidRDefault="00FB7D15" w:rsidP="00740BA0">
      <w:pPr>
        <w:rPr>
          <w:ins w:id="1865" w:author="Stuart Jenkins" w:date="2019-12-10T15:07:00Z"/>
          <w:rFonts w:asciiTheme="minorHAnsi" w:hAnsiTheme="minorHAnsi" w:cstheme="minorHAnsi"/>
          <w:sz w:val="22"/>
          <w:szCs w:val="22"/>
          <w:lang w:eastAsia="en-US"/>
        </w:rPr>
      </w:pPr>
    </w:p>
    <w:p w14:paraId="78D0552F" w14:textId="6B60EFA5" w:rsidR="00FB7D15" w:rsidRDefault="00FB7D15" w:rsidP="00740BA0">
      <w:pPr>
        <w:rPr>
          <w:ins w:id="1866" w:author="Stuart Jenkins" w:date="2019-12-10T15:07:00Z"/>
          <w:rFonts w:asciiTheme="minorHAnsi" w:hAnsiTheme="minorHAnsi" w:cstheme="minorHAnsi"/>
          <w:sz w:val="22"/>
          <w:szCs w:val="22"/>
          <w:lang w:eastAsia="en-US"/>
        </w:rPr>
      </w:pPr>
    </w:p>
    <w:p w14:paraId="00D68BA6" w14:textId="41B818C6" w:rsidR="00FB7D15" w:rsidRDefault="00FB7D15" w:rsidP="00740BA0">
      <w:pPr>
        <w:rPr>
          <w:ins w:id="1867" w:author="Stuart Jenkins" w:date="2019-12-10T15:07:00Z"/>
          <w:rFonts w:asciiTheme="minorHAnsi" w:hAnsiTheme="minorHAnsi" w:cstheme="minorHAnsi"/>
          <w:sz w:val="22"/>
          <w:szCs w:val="22"/>
          <w:lang w:eastAsia="en-US"/>
        </w:rPr>
      </w:pPr>
    </w:p>
    <w:p w14:paraId="4E9B49FC" w14:textId="367216A0" w:rsidR="00FB7D15" w:rsidRDefault="00FB7D15" w:rsidP="00740BA0">
      <w:pPr>
        <w:rPr>
          <w:ins w:id="1868" w:author="Stuart Jenkins" w:date="2019-12-10T15:07:00Z"/>
          <w:rFonts w:asciiTheme="minorHAnsi" w:hAnsiTheme="minorHAnsi" w:cstheme="minorHAnsi"/>
          <w:sz w:val="22"/>
          <w:szCs w:val="22"/>
          <w:lang w:eastAsia="en-US"/>
        </w:rPr>
      </w:pPr>
    </w:p>
    <w:p w14:paraId="51DAB5F1" w14:textId="4E82B2C5" w:rsidR="00FB7D15" w:rsidRDefault="00FB7D15" w:rsidP="00740BA0">
      <w:pPr>
        <w:rPr>
          <w:ins w:id="1869" w:author="Stuart Jenkins" w:date="2019-12-10T15:07:00Z"/>
          <w:rFonts w:asciiTheme="minorHAnsi" w:hAnsiTheme="minorHAnsi" w:cstheme="minorHAnsi"/>
          <w:sz w:val="22"/>
          <w:szCs w:val="22"/>
          <w:lang w:eastAsia="en-US"/>
        </w:rPr>
      </w:pPr>
    </w:p>
    <w:p w14:paraId="07110FB4" w14:textId="34942197" w:rsidR="00FB7D15" w:rsidRDefault="00FB7D15" w:rsidP="00740BA0">
      <w:pPr>
        <w:rPr>
          <w:ins w:id="1870" w:author="Stuart Jenkins" w:date="2019-12-10T15:07:00Z"/>
          <w:rFonts w:asciiTheme="minorHAnsi" w:hAnsiTheme="minorHAnsi" w:cstheme="minorHAnsi"/>
          <w:sz w:val="22"/>
          <w:szCs w:val="22"/>
          <w:lang w:eastAsia="en-US"/>
        </w:rPr>
      </w:pPr>
    </w:p>
    <w:p w14:paraId="31D97659" w14:textId="7E9DFBA9" w:rsidR="00FB7D15" w:rsidRDefault="00FB7D15" w:rsidP="00740BA0">
      <w:pPr>
        <w:rPr>
          <w:ins w:id="1871" w:author="Stuart Jenkins" w:date="2019-12-10T15:07:00Z"/>
          <w:rFonts w:asciiTheme="minorHAnsi" w:hAnsiTheme="minorHAnsi" w:cstheme="minorHAnsi"/>
          <w:sz w:val="22"/>
          <w:szCs w:val="22"/>
          <w:lang w:eastAsia="en-US"/>
        </w:rPr>
      </w:pPr>
    </w:p>
    <w:p w14:paraId="0DCC7F9A" w14:textId="7947FE80" w:rsidR="00FB7D15" w:rsidRDefault="00FB7D15" w:rsidP="00740BA0">
      <w:pPr>
        <w:rPr>
          <w:ins w:id="1872" w:author="Stuart Jenkins" w:date="2019-12-10T15:07:00Z"/>
          <w:rFonts w:asciiTheme="minorHAnsi" w:hAnsiTheme="minorHAnsi" w:cstheme="minorHAnsi"/>
          <w:sz w:val="22"/>
          <w:szCs w:val="22"/>
          <w:lang w:eastAsia="en-US"/>
        </w:rPr>
      </w:pPr>
    </w:p>
    <w:p w14:paraId="59FB603F" w14:textId="1BA83285" w:rsidR="00FB7D15" w:rsidRDefault="00FB7D15" w:rsidP="00740BA0">
      <w:pPr>
        <w:rPr>
          <w:ins w:id="1873" w:author="Stuart Jenkins" w:date="2019-12-10T15:07:00Z"/>
          <w:rFonts w:asciiTheme="minorHAnsi" w:hAnsiTheme="minorHAnsi" w:cstheme="minorHAnsi"/>
          <w:sz w:val="22"/>
          <w:szCs w:val="22"/>
          <w:lang w:eastAsia="en-US"/>
        </w:rPr>
      </w:pPr>
    </w:p>
    <w:p w14:paraId="1EA6E5CB" w14:textId="03CA6F8C" w:rsidR="00FB7D15" w:rsidRDefault="00FB7D15" w:rsidP="00740BA0">
      <w:pPr>
        <w:rPr>
          <w:ins w:id="1874" w:author="Stuart Jenkins" w:date="2019-12-10T15:07:00Z"/>
          <w:rFonts w:asciiTheme="minorHAnsi" w:hAnsiTheme="minorHAnsi" w:cstheme="minorHAnsi"/>
          <w:sz w:val="22"/>
          <w:szCs w:val="22"/>
          <w:lang w:eastAsia="en-US"/>
        </w:rPr>
      </w:pPr>
    </w:p>
    <w:p w14:paraId="0825F653" w14:textId="336784ED" w:rsidR="00FB7D15" w:rsidRDefault="00FB7D15" w:rsidP="00740BA0">
      <w:pPr>
        <w:rPr>
          <w:ins w:id="1875" w:author="Stuart Jenkins" w:date="2019-12-10T15:07:00Z"/>
          <w:rFonts w:asciiTheme="minorHAnsi" w:hAnsiTheme="minorHAnsi" w:cstheme="minorHAnsi"/>
          <w:sz w:val="22"/>
          <w:szCs w:val="22"/>
          <w:lang w:eastAsia="en-US"/>
        </w:rPr>
      </w:pPr>
    </w:p>
    <w:p w14:paraId="25634979" w14:textId="6D066479" w:rsidR="00FB7D15" w:rsidRDefault="00FB7D15" w:rsidP="00740BA0">
      <w:pPr>
        <w:rPr>
          <w:ins w:id="1876" w:author="Stuart Jenkins" w:date="2019-12-10T15:07:00Z"/>
          <w:rFonts w:asciiTheme="minorHAnsi" w:hAnsiTheme="minorHAnsi" w:cstheme="minorHAnsi"/>
          <w:sz w:val="22"/>
          <w:szCs w:val="22"/>
          <w:lang w:eastAsia="en-US"/>
        </w:rPr>
      </w:pPr>
    </w:p>
    <w:p w14:paraId="294954AB" w14:textId="7D41EE5F" w:rsidR="00FB7D15" w:rsidRDefault="00FB7D15" w:rsidP="00740BA0">
      <w:pPr>
        <w:rPr>
          <w:ins w:id="1877" w:author="Stuart Jenkins" w:date="2019-12-10T15:07:00Z"/>
          <w:rFonts w:asciiTheme="minorHAnsi" w:hAnsiTheme="minorHAnsi" w:cstheme="minorHAnsi"/>
          <w:sz w:val="22"/>
          <w:szCs w:val="22"/>
          <w:lang w:eastAsia="en-US"/>
        </w:rPr>
      </w:pPr>
    </w:p>
    <w:p w14:paraId="6562B2F0" w14:textId="167787EB" w:rsidR="00FB7D15" w:rsidRDefault="00FB7D15" w:rsidP="00740BA0">
      <w:pPr>
        <w:rPr>
          <w:ins w:id="1878" w:author="Stuart Jenkins" w:date="2019-12-10T15:07:00Z"/>
          <w:rFonts w:asciiTheme="minorHAnsi" w:hAnsiTheme="minorHAnsi" w:cstheme="minorHAnsi"/>
          <w:sz w:val="22"/>
          <w:szCs w:val="22"/>
          <w:lang w:eastAsia="en-US"/>
        </w:rPr>
      </w:pPr>
    </w:p>
    <w:p w14:paraId="02A5F6FA" w14:textId="34007591" w:rsidR="00FB7D15" w:rsidRDefault="00FB7D15" w:rsidP="00740BA0">
      <w:pPr>
        <w:rPr>
          <w:ins w:id="1879" w:author="Stuart Jenkins" w:date="2019-12-10T15:07:00Z"/>
          <w:rFonts w:asciiTheme="minorHAnsi" w:hAnsiTheme="minorHAnsi" w:cstheme="minorHAnsi"/>
          <w:sz w:val="22"/>
          <w:szCs w:val="22"/>
          <w:lang w:eastAsia="en-US"/>
        </w:rPr>
      </w:pPr>
    </w:p>
    <w:p w14:paraId="10AAFD9E" w14:textId="0AD05AE3" w:rsidR="00FB7D15" w:rsidRDefault="00FB7D15" w:rsidP="00740BA0">
      <w:pPr>
        <w:rPr>
          <w:ins w:id="1880" w:author="Stuart Jenkins" w:date="2019-12-10T15:07:00Z"/>
          <w:rFonts w:asciiTheme="minorHAnsi" w:hAnsiTheme="minorHAnsi" w:cstheme="minorHAnsi"/>
          <w:sz w:val="22"/>
          <w:szCs w:val="22"/>
          <w:lang w:eastAsia="en-US"/>
        </w:rPr>
      </w:pPr>
    </w:p>
    <w:p w14:paraId="763B6AB0" w14:textId="6078D2ED" w:rsidR="00FB7D15" w:rsidRDefault="00FB7D15" w:rsidP="00740BA0">
      <w:pPr>
        <w:rPr>
          <w:ins w:id="1881" w:author="Stuart Jenkins" w:date="2019-12-10T15:07:00Z"/>
          <w:rFonts w:asciiTheme="minorHAnsi" w:hAnsiTheme="minorHAnsi" w:cstheme="minorHAnsi"/>
          <w:sz w:val="22"/>
          <w:szCs w:val="22"/>
          <w:lang w:eastAsia="en-US"/>
        </w:rPr>
      </w:pPr>
    </w:p>
    <w:p w14:paraId="1640CB02" w14:textId="4EB8B756" w:rsidR="00FB7D15" w:rsidRDefault="00FB7D15" w:rsidP="00740BA0">
      <w:pPr>
        <w:rPr>
          <w:ins w:id="1882" w:author="Stuart Jenkins" w:date="2019-12-10T15:07:00Z"/>
          <w:rFonts w:asciiTheme="minorHAnsi" w:hAnsiTheme="minorHAnsi" w:cstheme="minorHAnsi"/>
          <w:sz w:val="22"/>
          <w:szCs w:val="22"/>
          <w:lang w:eastAsia="en-US"/>
        </w:rPr>
      </w:pPr>
    </w:p>
    <w:p w14:paraId="1F5E2D25" w14:textId="7AF6A22E" w:rsidR="00FB7D15" w:rsidRDefault="00FB7D15" w:rsidP="00740BA0">
      <w:pPr>
        <w:rPr>
          <w:ins w:id="1883" w:author="Stuart Jenkins" w:date="2019-12-10T15:07:00Z"/>
          <w:rFonts w:asciiTheme="minorHAnsi" w:hAnsiTheme="minorHAnsi" w:cstheme="minorHAnsi"/>
          <w:sz w:val="22"/>
          <w:szCs w:val="22"/>
          <w:lang w:eastAsia="en-US"/>
        </w:rPr>
      </w:pPr>
    </w:p>
    <w:p w14:paraId="62B8B253" w14:textId="629DFE7B" w:rsidR="00FB7D15" w:rsidRDefault="00FB7D15" w:rsidP="00740BA0">
      <w:pPr>
        <w:rPr>
          <w:ins w:id="1884" w:author="Stuart Jenkins" w:date="2019-12-10T15:07:00Z"/>
          <w:rFonts w:asciiTheme="minorHAnsi" w:hAnsiTheme="minorHAnsi" w:cstheme="minorHAnsi"/>
          <w:sz w:val="22"/>
          <w:szCs w:val="22"/>
          <w:lang w:eastAsia="en-US"/>
        </w:rPr>
      </w:pPr>
    </w:p>
    <w:p w14:paraId="57098E5E" w14:textId="66D56A01" w:rsidR="00FB7D15" w:rsidRDefault="00FB7D15" w:rsidP="00740BA0">
      <w:pPr>
        <w:rPr>
          <w:ins w:id="1885" w:author="Stuart Jenkins" w:date="2019-12-10T15:07:00Z"/>
          <w:rFonts w:asciiTheme="minorHAnsi" w:hAnsiTheme="minorHAnsi" w:cstheme="minorHAnsi"/>
          <w:sz w:val="22"/>
          <w:szCs w:val="22"/>
          <w:lang w:eastAsia="en-US"/>
        </w:rPr>
      </w:pPr>
      <w:ins w:id="1886" w:author="Stuart Jenkins" w:date="2019-12-10T15:07:00Z">
        <w:r>
          <w:rPr>
            <w:rFonts w:asciiTheme="minorHAnsi" w:hAnsiTheme="minorHAnsi" w:cstheme="minorHAnsi"/>
            <w:sz w:val="22"/>
            <w:szCs w:val="22"/>
            <w:lang w:eastAsia="en-US"/>
          </w:rPr>
          <w:br w:type="page"/>
        </w:r>
      </w:ins>
    </w:p>
    <w:p w14:paraId="495BF1A0" w14:textId="2B322BEA" w:rsidR="00FB7D15" w:rsidRDefault="00413AC9" w:rsidP="00740BA0">
      <w:pPr>
        <w:rPr>
          <w:ins w:id="1887" w:author="Stuart Jenkins" w:date="2019-12-10T15:07:00Z"/>
          <w:rFonts w:asciiTheme="minorHAnsi" w:hAnsiTheme="minorHAnsi" w:cstheme="minorHAnsi"/>
          <w:sz w:val="22"/>
          <w:szCs w:val="22"/>
          <w:lang w:eastAsia="en-US"/>
        </w:rPr>
      </w:pPr>
      <w:ins w:id="1888" w:author="Stuart Jenkins" w:date="2019-12-11T16:43:00Z">
        <w:r>
          <w:rPr>
            <w:rFonts w:asciiTheme="minorHAnsi" w:hAnsiTheme="minorHAnsi" w:cstheme="minorHAnsi"/>
            <w:noProof/>
            <w:sz w:val="22"/>
            <w:szCs w:val="22"/>
            <w:lang w:eastAsia="en-US"/>
          </w:rPr>
          <w:lastRenderedPageBreak/>
          <w:drawing>
            <wp:anchor distT="0" distB="0" distL="114300" distR="114300" simplePos="0" relativeHeight="251693056" behindDoc="1" locked="0" layoutInCell="1" allowOverlap="1" wp14:anchorId="6594B8BE" wp14:editId="691180D6">
              <wp:simplePos x="0" y="0"/>
              <wp:positionH relativeFrom="column">
                <wp:posOffset>1270000</wp:posOffset>
              </wp:positionH>
              <wp:positionV relativeFrom="page">
                <wp:posOffset>342688</wp:posOffset>
              </wp:positionV>
              <wp:extent cx="3439160" cy="7504430"/>
              <wp:effectExtent l="0" t="0" r="2540" b="1270"/>
              <wp:wrapTight wrapText="bothSides">
                <wp:wrapPolygon edited="0">
                  <wp:start x="0" y="0"/>
                  <wp:lineTo x="0" y="21567"/>
                  <wp:lineTo x="21536" y="21567"/>
                  <wp:lineTo x="21536" y="0"/>
                  <wp:lineTo x="0" y="0"/>
                </wp:wrapPolygon>
              </wp:wrapTight>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019_figure3_full_vert.png"/>
                      <pic:cNvPicPr/>
                    </pic:nvPicPr>
                    <pic:blipFill>
                      <a:blip r:embed="rId17">
                        <a:extLst>
                          <a:ext uri="{28A0092B-C50C-407E-A947-70E740481C1C}">
                            <a14:useLocalDpi xmlns:a14="http://schemas.microsoft.com/office/drawing/2010/main" val="0"/>
                          </a:ext>
                        </a:extLst>
                      </a:blip>
                      <a:stretch>
                        <a:fillRect/>
                      </a:stretch>
                    </pic:blipFill>
                    <pic:spPr>
                      <a:xfrm>
                        <a:off x="0" y="0"/>
                        <a:ext cx="3439160" cy="7504430"/>
                      </a:xfrm>
                      <a:prstGeom prst="rect">
                        <a:avLst/>
                      </a:prstGeom>
                    </pic:spPr>
                  </pic:pic>
                </a:graphicData>
              </a:graphic>
              <wp14:sizeRelH relativeFrom="page">
                <wp14:pctWidth>0</wp14:pctWidth>
              </wp14:sizeRelH>
              <wp14:sizeRelV relativeFrom="page">
                <wp14:pctHeight>0</wp14:pctHeight>
              </wp14:sizeRelV>
            </wp:anchor>
          </w:drawing>
        </w:r>
      </w:ins>
    </w:p>
    <w:p w14:paraId="390749A2" w14:textId="26149FF9" w:rsidR="00FB7D15" w:rsidRDefault="00FB7D15" w:rsidP="00740BA0">
      <w:pPr>
        <w:rPr>
          <w:ins w:id="1889" w:author="Stuart Jenkins" w:date="2019-12-10T15:07:00Z"/>
          <w:rFonts w:asciiTheme="minorHAnsi" w:hAnsiTheme="minorHAnsi" w:cstheme="minorHAnsi"/>
          <w:sz w:val="22"/>
          <w:szCs w:val="22"/>
          <w:lang w:eastAsia="en-US"/>
        </w:rPr>
      </w:pPr>
    </w:p>
    <w:p w14:paraId="1A3A9AE1" w14:textId="555467EE" w:rsidR="00FB7D15" w:rsidRDefault="00FB7D15" w:rsidP="00740BA0">
      <w:pPr>
        <w:rPr>
          <w:ins w:id="1890" w:author="Stuart Jenkins" w:date="2019-12-10T15:07:00Z"/>
          <w:rFonts w:asciiTheme="minorHAnsi" w:hAnsiTheme="minorHAnsi" w:cstheme="minorHAnsi"/>
          <w:sz w:val="22"/>
          <w:szCs w:val="22"/>
          <w:lang w:eastAsia="en-US"/>
        </w:rPr>
      </w:pPr>
    </w:p>
    <w:p w14:paraId="2223E629" w14:textId="5F8F9F4B" w:rsidR="00FB7D15" w:rsidRDefault="00FB7D15" w:rsidP="00740BA0">
      <w:pPr>
        <w:rPr>
          <w:ins w:id="1891" w:author="Stuart Jenkins" w:date="2019-12-10T15:07:00Z"/>
          <w:rFonts w:asciiTheme="minorHAnsi" w:hAnsiTheme="minorHAnsi" w:cstheme="minorHAnsi"/>
          <w:sz w:val="22"/>
          <w:szCs w:val="22"/>
          <w:lang w:eastAsia="en-US"/>
        </w:rPr>
      </w:pPr>
    </w:p>
    <w:p w14:paraId="79F74BF2" w14:textId="49BD2BD0" w:rsidR="00FB7D15" w:rsidRDefault="00FB7D15" w:rsidP="00740BA0">
      <w:pPr>
        <w:rPr>
          <w:ins w:id="1892" w:author="Stuart Jenkins" w:date="2019-12-10T15:08:00Z"/>
          <w:rFonts w:asciiTheme="minorHAnsi" w:hAnsiTheme="minorHAnsi" w:cstheme="minorHAnsi"/>
          <w:sz w:val="22"/>
          <w:szCs w:val="22"/>
          <w:lang w:eastAsia="en-US"/>
        </w:rPr>
      </w:pPr>
    </w:p>
    <w:p w14:paraId="76A131AF" w14:textId="599E5BBC" w:rsidR="00FB7D15" w:rsidRDefault="00FB7D15" w:rsidP="00740BA0">
      <w:pPr>
        <w:rPr>
          <w:ins w:id="1893" w:author="Stuart Jenkins" w:date="2019-12-10T15:08:00Z"/>
          <w:rFonts w:asciiTheme="minorHAnsi" w:hAnsiTheme="minorHAnsi" w:cstheme="minorHAnsi"/>
          <w:sz w:val="22"/>
          <w:szCs w:val="22"/>
          <w:lang w:eastAsia="en-US"/>
        </w:rPr>
      </w:pPr>
    </w:p>
    <w:p w14:paraId="7E8E9E31" w14:textId="4057C845" w:rsidR="00FB7D15" w:rsidRDefault="00FB7D15" w:rsidP="00740BA0">
      <w:pPr>
        <w:rPr>
          <w:ins w:id="1894" w:author="Stuart Jenkins" w:date="2019-12-10T15:08:00Z"/>
          <w:rFonts w:asciiTheme="minorHAnsi" w:hAnsiTheme="minorHAnsi" w:cstheme="minorHAnsi"/>
          <w:sz w:val="22"/>
          <w:szCs w:val="22"/>
          <w:lang w:eastAsia="en-US"/>
        </w:rPr>
      </w:pPr>
    </w:p>
    <w:p w14:paraId="02AACC52" w14:textId="6D6D23AD" w:rsidR="00FB7D15" w:rsidRDefault="00FB7D15" w:rsidP="00740BA0">
      <w:pPr>
        <w:rPr>
          <w:ins w:id="1895" w:author="Stuart Jenkins" w:date="2019-12-10T15:08:00Z"/>
          <w:rFonts w:asciiTheme="minorHAnsi" w:hAnsiTheme="minorHAnsi" w:cstheme="minorHAnsi"/>
          <w:sz w:val="22"/>
          <w:szCs w:val="22"/>
          <w:lang w:eastAsia="en-US"/>
        </w:rPr>
      </w:pPr>
    </w:p>
    <w:p w14:paraId="0EFEA568" w14:textId="5A1C2D11" w:rsidR="00FB7D15" w:rsidRDefault="00FB7D15" w:rsidP="00740BA0">
      <w:pPr>
        <w:rPr>
          <w:ins w:id="1896" w:author="Stuart Jenkins" w:date="2019-12-10T15:08:00Z"/>
          <w:rFonts w:asciiTheme="minorHAnsi" w:hAnsiTheme="minorHAnsi" w:cstheme="minorHAnsi"/>
          <w:sz w:val="22"/>
          <w:szCs w:val="22"/>
          <w:lang w:eastAsia="en-US"/>
        </w:rPr>
      </w:pPr>
    </w:p>
    <w:p w14:paraId="05F9DE6A" w14:textId="5DD637F0" w:rsidR="00FB7D15" w:rsidRDefault="00FB7D15" w:rsidP="00740BA0">
      <w:pPr>
        <w:rPr>
          <w:ins w:id="1897" w:author="Stuart Jenkins" w:date="2019-12-10T15:08:00Z"/>
          <w:rFonts w:asciiTheme="minorHAnsi" w:hAnsiTheme="minorHAnsi" w:cstheme="minorHAnsi"/>
          <w:sz w:val="22"/>
          <w:szCs w:val="22"/>
          <w:lang w:eastAsia="en-US"/>
        </w:rPr>
      </w:pPr>
    </w:p>
    <w:p w14:paraId="7E2CCB33" w14:textId="177C5BA4" w:rsidR="00FB7D15" w:rsidRDefault="00FB7D15" w:rsidP="00740BA0">
      <w:pPr>
        <w:rPr>
          <w:ins w:id="1898" w:author="Stuart Jenkins" w:date="2019-12-10T15:08:00Z"/>
          <w:rFonts w:asciiTheme="minorHAnsi" w:hAnsiTheme="minorHAnsi" w:cstheme="minorHAnsi"/>
          <w:sz w:val="22"/>
          <w:szCs w:val="22"/>
          <w:lang w:eastAsia="en-US"/>
        </w:rPr>
      </w:pPr>
    </w:p>
    <w:p w14:paraId="18D45CA6" w14:textId="25F31D61" w:rsidR="00FB7D15" w:rsidRDefault="00FB7D15" w:rsidP="00740BA0">
      <w:pPr>
        <w:rPr>
          <w:ins w:id="1899" w:author="Stuart Jenkins" w:date="2019-12-10T15:08:00Z"/>
          <w:rFonts w:asciiTheme="minorHAnsi" w:hAnsiTheme="minorHAnsi" w:cstheme="minorHAnsi"/>
          <w:sz w:val="22"/>
          <w:szCs w:val="22"/>
          <w:lang w:eastAsia="en-US"/>
        </w:rPr>
      </w:pPr>
    </w:p>
    <w:p w14:paraId="7ABADA3E" w14:textId="6D536BB7" w:rsidR="00FB7D15" w:rsidRDefault="00FB7D15" w:rsidP="00740BA0">
      <w:pPr>
        <w:rPr>
          <w:ins w:id="1900" w:author="Stuart Jenkins" w:date="2019-12-10T15:08:00Z"/>
          <w:rFonts w:asciiTheme="minorHAnsi" w:hAnsiTheme="minorHAnsi" w:cstheme="minorHAnsi"/>
          <w:sz w:val="22"/>
          <w:szCs w:val="22"/>
          <w:lang w:eastAsia="en-US"/>
        </w:rPr>
      </w:pPr>
    </w:p>
    <w:p w14:paraId="34583A9A" w14:textId="37CCE7CF" w:rsidR="00FB7D15" w:rsidRDefault="00FB7D15" w:rsidP="00740BA0">
      <w:pPr>
        <w:rPr>
          <w:ins w:id="1901" w:author="Stuart Jenkins" w:date="2019-12-10T15:08:00Z"/>
          <w:rFonts w:asciiTheme="minorHAnsi" w:hAnsiTheme="minorHAnsi" w:cstheme="minorHAnsi"/>
          <w:sz w:val="22"/>
          <w:szCs w:val="22"/>
          <w:lang w:eastAsia="en-US"/>
        </w:rPr>
      </w:pPr>
    </w:p>
    <w:p w14:paraId="4AE5BD13" w14:textId="6A9369AD" w:rsidR="00FB7D15" w:rsidRDefault="00FB7D15" w:rsidP="00740BA0">
      <w:pPr>
        <w:rPr>
          <w:ins w:id="1902" w:author="Stuart Jenkins" w:date="2019-12-10T15:08:00Z"/>
          <w:rFonts w:asciiTheme="minorHAnsi" w:hAnsiTheme="minorHAnsi" w:cstheme="minorHAnsi"/>
          <w:sz w:val="22"/>
          <w:szCs w:val="22"/>
          <w:lang w:eastAsia="en-US"/>
        </w:rPr>
      </w:pPr>
    </w:p>
    <w:p w14:paraId="344A01A4" w14:textId="162DCAB8" w:rsidR="00FB7D15" w:rsidRDefault="00FB7D15" w:rsidP="00740BA0">
      <w:pPr>
        <w:rPr>
          <w:ins w:id="1903" w:author="Stuart Jenkins" w:date="2019-12-10T15:08:00Z"/>
          <w:rFonts w:asciiTheme="minorHAnsi" w:hAnsiTheme="minorHAnsi" w:cstheme="minorHAnsi"/>
          <w:sz w:val="22"/>
          <w:szCs w:val="22"/>
          <w:lang w:eastAsia="en-US"/>
        </w:rPr>
      </w:pPr>
    </w:p>
    <w:p w14:paraId="75C6BC06" w14:textId="64282172" w:rsidR="00FB7D15" w:rsidRDefault="00FB7D15" w:rsidP="00740BA0">
      <w:pPr>
        <w:rPr>
          <w:ins w:id="1904" w:author="Stuart Jenkins" w:date="2019-12-10T15:08:00Z"/>
          <w:rFonts w:asciiTheme="minorHAnsi" w:hAnsiTheme="minorHAnsi" w:cstheme="minorHAnsi"/>
          <w:sz w:val="22"/>
          <w:szCs w:val="22"/>
          <w:lang w:eastAsia="en-US"/>
        </w:rPr>
      </w:pPr>
    </w:p>
    <w:p w14:paraId="72980893" w14:textId="4D8DDA66" w:rsidR="00FB7D15" w:rsidRDefault="00FB7D15" w:rsidP="00740BA0">
      <w:pPr>
        <w:rPr>
          <w:ins w:id="1905" w:author="Stuart Jenkins" w:date="2019-12-10T15:08:00Z"/>
          <w:rFonts w:asciiTheme="minorHAnsi" w:hAnsiTheme="minorHAnsi" w:cstheme="minorHAnsi"/>
          <w:sz w:val="22"/>
          <w:szCs w:val="22"/>
          <w:lang w:eastAsia="en-US"/>
        </w:rPr>
      </w:pPr>
    </w:p>
    <w:p w14:paraId="56006394" w14:textId="67F90D83" w:rsidR="00FB7D15" w:rsidRDefault="00FB7D15" w:rsidP="00740BA0">
      <w:pPr>
        <w:rPr>
          <w:ins w:id="1906" w:author="Stuart Jenkins" w:date="2019-12-10T15:08:00Z"/>
          <w:rFonts w:asciiTheme="minorHAnsi" w:hAnsiTheme="minorHAnsi" w:cstheme="minorHAnsi"/>
          <w:sz w:val="22"/>
          <w:szCs w:val="22"/>
          <w:lang w:eastAsia="en-US"/>
        </w:rPr>
      </w:pPr>
    </w:p>
    <w:p w14:paraId="5888583E" w14:textId="01AE33D2" w:rsidR="00FB7D15" w:rsidRDefault="00FB7D15" w:rsidP="00740BA0">
      <w:pPr>
        <w:rPr>
          <w:ins w:id="1907" w:author="Stuart Jenkins" w:date="2019-12-10T15:08:00Z"/>
          <w:rFonts w:asciiTheme="minorHAnsi" w:hAnsiTheme="minorHAnsi" w:cstheme="minorHAnsi"/>
          <w:sz w:val="22"/>
          <w:szCs w:val="22"/>
          <w:lang w:eastAsia="en-US"/>
        </w:rPr>
      </w:pPr>
    </w:p>
    <w:p w14:paraId="1306A4FB" w14:textId="00F3F2AD" w:rsidR="00FB7D15" w:rsidRDefault="00FB7D15" w:rsidP="00740BA0">
      <w:pPr>
        <w:rPr>
          <w:ins w:id="1908" w:author="Stuart Jenkins" w:date="2019-12-10T15:08:00Z"/>
          <w:rFonts w:asciiTheme="minorHAnsi" w:hAnsiTheme="minorHAnsi" w:cstheme="minorHAnsi"/>
          <w:sz w:val="22"/>
          <w:szCs w:val="22"/>
          <w:lang w:eastAsia="en-US"/>
        </w:rPr>
      </w:pPr>
    </w:p>
    <w:p w14:paraId="29B197E3" w14:textId="1D1CAC6B" w:rsidR="00FB7D15" w:rsidRDefault="00FB7D15" w:rsidP="00740BA0">
      <w:pPr>
        <w:rPr>
          <w:ins w:id="1909" w:author="Stuart Jenkins" w:date="2019-12-10T15:08:00Z"/>
          <w:rFonts w:asciiTheme="minorHAnsi" w:hAnsiTheme="minorHAnsi" w:cstheme="minorHAnsi"/>
          <w:sz w:val="22"/>
          <w:szCs w:val="22"/>
          <w:lang w:eastAsia="en-US"/>
        </w:rPr>
      </w:pPr>
    </w:p>
    <w:p w14:paraId="700F58C0" w14:textId="17CCB813" w:rsidR="00FB7D15" w:rsidRDefault="00FB7D15" w:rsidP="00740BA0">
      <w:pPr>
        <w:rPr>
          <w:ins w:id="1910" w:author="Stuart Jenkins" w:date="2019-12-10T15:08:00Z"/>
          <w:rFonts w:asciiTheme="minorHAnsi" w:hAnsiTheme="minorHAnsi" w:cstheme="minorHAnsi"/>
          <w:sz w:val="22"/>
          <w:szCs w:val="22"/>
          <w:lang w:eastAsia="en-US"/>
        </w:rPr>
      </w:pPr>
    </w:p>
    <w:p w14:paraId="23BE6594" w14:textId="5A4BACD7" w:rsidR="00FB7D15" w:rsidRDefault="00FB7D15" w:rsidP="00740BA0">
      <w:pPr>
        <w:rPr>
          <w:ins w:id="1911" w:author="Stuart Jenkins" w:date="2019-12-10T15:08:00Z"/>
          <w:rFonts w:asciiTheme="minorHAnsi" w:hAnsiTheme="minorHAnsi" w:cstheme="minorHAnsi"/>
          <w:sz w:val="22"/>
          <w:szCs w:val="22"/>
          <w:lang w:eastAsia="en-US"/>
        </w:rPr>
      </w:pPr>
    </w:p>
    <w:p w14:paraId="24329849" w14:textId="4408FCBD" w:rsidR="00FB7D15" w:rsidRDefault="00FB7D15" w:rsidP="00740BA0">
      <w:pPr>
        <w:rPr>
          <w:ins w:id="1912" w:author="Stuart Jenkins" w:date="2019-12-10T15:08:00Z"/>
          <w:rFonts w:asciiTheme="minorHAnsi" w:hAnsiTheme="minorHAnsi" w:cstheme="minorHAnsi"/>
          <w:sz w:val="22"/>
          <w:szCs w:val="22"/>
          <w:lang w:eastAsia="en-US"/>
        </w:rPr>
      </w:pPr>
    </w:p>
    <w:p w14:paraId="27D4BECC" w14:textId="27A84D4F" w:rsidR="00FB7D15" w:rsidRDefault="00FB7D15" w:rsidP="00740BA0">
      <w:pPr>
        <w:rPr>
          <w:ins w:id="1913" w:author="Stuart Jenkins" w:date="2019-12-10T15:08:00Z"/>
          <w:rFonts w:asciiTheme="minorHAnsi" w:hAnsiTheme="minorHAnsi" w:cstheme="minorHAnsi"/>
          <w:sz w:val="22"/>
          <w:szCs w:val="22"/>
          <w:lang w:eastAsia="en-US"/>
        </w:rPr>
      </w:pPr>
    </w:p>
    <w:p w14:paraId="7EAAA830" w14:textId="74032721" w:rsidR="00FB7D15" w:rsidRDefault="00FB7D15" w:rsidP="00740BA0">
      <w:pPr>
        <w:rPr>
          <w:ins w:id="1914" w:author="Stuart Jenkins" w:date="2019-12-10T15:08:00Z"/>
          <w:rFonts w:asciiTheme="minorHAnsi" w:hAnsiTheme="minorHAnsi" w:cstheme="minorHAnsi"/>
          <w:sz w:val="22"/>
          <w:szCs w:val="22"/>
          <w:lang w:eastAsia="en-US"/>
        </w:rPr>
      </w:pPr>
    </w:p>
    <w:p w14:paraId="38011A32" w14:textId="1D56B7B9" w:rsidR="00FB7D15" w:rsidRDefault="00FB7D15" w:rsidP="00740BA0">
      <w:pPr>
        <w:rPr>
          <w:ins w:id="1915" w:author="Stuart Jenkins" w:date="2019-12-10T15:08:00Z"/>
          <w:rFonts w:asciiTheme="minorHAnsi" w:hAnsiTheme="minorHAnsi" w:cstheme="minorHAnsi"/>
          <w:sz w:val="22"/>
          <w:szCs w:val="22"/>
          <w:lang w:eastAsia="en-US"/>
        </w:rPr>
      </w:pPr>
    </w:p>
    <w:p w14:paraId="22D2F998" w14:textId="12BDF757" w:rsidR="00FB7D15" w:rsidRDefault="00FB7D15" w:rsidP="00740BA0">
      <w:pPr>
        <w:rPr>
          <w:ins w:id="1916" w:author="Stuart Jenkins" w:date="2019-12-10T15:08:00Z"/>
          <w:rFonts w:asciiTheme="minorHAnsi" w:hAnsiTheme="minorHAnsi" w:cstheme="minorHAnsi"/>
          <w:sz w:val="22"/>
          <w:szCs w:val="22"/>
          <w:lang w:eastAsia="en-US"/>
        </w:rPr>
      </w:pPr>
    </w:p>
    <w:p w14:paraId="1CC68426" w14:textId="06C85A7C" w:rsidR="00FB7D15" w:rsidRDefault="00FB7D15" w:rsidP="00740BA0">
      <w:pPr>
        <w:rPr>
          <w:ins w:id="1917" w:author="Stuart Jenkins" w:date="2019-12-10T15:08:00Z"/>
          <w:rFonts w:asciiTheme="minorHAnsi" w:hAnsiTheme="minorHAnsi" w:cstheme="minorHAnsi"/>
          <w:sz w:val="22"/>
          <w:szCs w:val="22"/>
          <w:lang w:eastAsia="en-US"/>
        </w:rPr>
      </w:pPr>
    </w:p>
    <w:p w14:paraId="4F43EEC2" w14:textId="7C2B6CA7" w:rsidR="00FB7D15" w:rsidRDefault="00FB7D15" w:rsidP="00740BA0">
      <w:pPr>
        <w:rPr>
          <w:ins w:id="1918" w:author="Stuart Jenkins" w:date="2019-12-10T15:08:00Z"/>
          <w:rFonts w:asciiTheme="minorHAnsi" w:hAnsiTheme="minorHAnsi" w:cstheme="minorHAnsi"/>
          <w:sz w:val="22"/>
          <w:szCs w:val="22"/>
          <w:lang w:eastAsia="en-US"/>
        </w:rPr>
      </w:pPr>
    </w:p>
    <w:p w14:paraId="28F43D41" w14:textId="3CDEA062" w:rsidR="00FB7D15" w:rsidRDefault="00FB7D15" w:rsidP="00740BA0">
      <w:pPr>
        <w:rPr>
          <w:ins w:id="1919" w:author="Stuart Jenkins" w:date="2019-12-10T15:08:00Z"/>
          <w:rFonts w:asciiTheme="minorHAnsi" w:hAnsiTheme="minorHAnsi" w:cstheme="minorHAnsi"/>
          <w:sz w:val="22"/>
          <w:szCs w:val="22"/>
          <w:lang w:eastAsia="en-US"/>
        </w:rPr>
      </w:pPr>
    </w:p>
    <w:p w14:paraId="43BBAB2A" w14:textId="11A242C0" w:rsidR="00FB7D15" w:rsidRDefault="00FB7D15" w:rsidP="00740BA0">
      <w:pPr>
        <w:rPr>
          <w:ins w:id="1920" w:author="Stuart Jenkins" w:date="2019-12-10T15:08:00Z"/>
          <w:rFonts w:asciiTheme="minorHAnsi" w:hAnsiTheme="minorHAnsi" w:cstheme="minorHAnsi"/>
          <w:sz w:val="22"/>
          <w:szCs w:val="22"/>
          <w:lang w:eastAsia="en-US"/>
        </w:rPr>
      </w:pPr>
    </w:p>
    <w:p w14:paraId="18E78716" w14:textId="0536077A" w:rsidR="00FB7D15" w:rsidRDefault="00FB7D15" w:rsidP="00740BA0">
      <w:pPr>
        <w:rPr>
          <w:ins w:id="1921" w:author="Stuart Jenkins" w:date="2019-12-10T15:08:00Z"/>
          <w:rFonts w:asciiTheme="minorHAnsi" w:hAnsiTheme="minorHAnsi" w:cstheme="minorHAnsi"/>
          <w:sz w:val="22"/>
          <w:szCs w:val="22"/>
          <w:lang w:eastAsia="en-US"/>
        </w:rPr>
      </w:pPr>
    </w:p>
    <w:p w14:paraId="04C97471" w14:textId="3F84D177" w:rsidR="00FB7D15" w:rsidRDefault="00FB7D15" w:rsidP="00740BA0">
      <w:pPr>
        <w:rPr>
          <w:ins w:id="1922" w:author="Stuart Jenkins" w:date="2019-12-10T15:08:00Z"/>
          <w:rFonts w:asciiTheme="minorHAnsi" w:hAnsiTheme="minorHAnsi" w:cstheme="minorHAnsi"/>
          <w:sz w:val="22"/>
          <w:szCs w:val="22"/>
          <w:lang w:eastAsia="en-US"/>
        </w:rPr>
      </w:pPr>
    </w:p>
    <w:p w14:paraId="6564A7D5" w14:textId="61877BE8" w:rsidR="00FB7D15" w:rsidRDefault="00FB7D15" w:rsidP="00740BA0">
      <w:pPr>
        <w:rPr>
          <w:ins w:id="1923" w:author="Stuart Jenkins" w:date="2019-12-10T15:08:00Z"/>
          <w:rFonts w:asciiTheme="minorHAnsi" w:hAnsiTheme="minorHAnsi" w:cstheme="minorHAnsi"/>
          <w:sz w:val="22"/>
          <w:szCs w:val="22"/>
          <w:lang w:eastAsia="en-US"/>
        </w:rPr>
      </w:pPr>
    </w:p>
    <w:p w14:paraId="25A951D8" w14:textId="6BB587C9" w:rsidR="00FB7D15" w:rsidRDefault="00FB7D15" w:rsidP="00740BA0">
      <w:pPr>
        <w:rPr>
          <w:ins w:id="1924" w:author="Stuart Jenkins" w:date="2019-12-10T15:08:00Z"/>
          <w:rFonts w:asciiTheme="minorHAnsi" w:hAnsiTheme="minorHAnsi" w:cstheme="minorHAnsi"/>
          <w:sz w:val="22"/>
          <w:szCs w:val="22"/>
          <w:lang w:eastAsia="en-US"/>
        </w:rPr>
      </w:pPr>
    </w:p>
    <w:p w14:paraId="2E270C54" w14:textId="2B10B1FB" w:rsidR="00FB7D15" w:rsidRDefault="00FB7D15" w:rsidP="00740BA0">
      <w:pPr>
        <w:rPr>
          <w:ins w:id="1925" w:author="Stuart Jenkins" w:date="2019-12-10T15:08:00Z"/>
          <w:rFonts w:asciiTheme="minorHAnsi" w:hAnsiTheme="minorHAnsi" w:cstheme="minorHAnsi"/>
          <w:sz w:val="22"/>
          <w:szCs w:val="22"/>
          <w:lang w:eastAsia="en-US"/>
        </w:rPr>
      </w:pPr>
    </w:p>
    <w:p w14:paraId="3A88BE41" w14:textId="2AF795D0" w:rsidR="00FB7D15" w:rsidRDefault="00FB7D15" w:rsidP="00740BA0">
      <w:pPr>
        <w:rPr>
          <w:ins w:id="1926" w:author="Stuart Jenkins" w:date="2019-12-10T15:08:00Z"/>
          <w:rFonts w:asciiTheme="minorHAnsi" w:hAnsiTheme="minorHAnsi" w:cstheme="minorHAnsi"/>
          <w:sz w:val="22"/>
          <w:szCs w:val="22"/>
          <w:lang w:eastAsia="en-US"/>
        </w:rPr>
      </w:pPr>
    </w:p>
    <w:p w14:paraId="773B0A00" w14:textId="2EFBA01B" w:rsidR="00FB7D15" w:rsidRDefault="00FB7D15" w:rsidP="00740BA0">
      <w:pPr>
        <w:rPr>
          <w:ins w:id="1927" w:author="Stuart Jenkins" w:date="2019-12-10T15:08:00Z"/>
          <w:rFonts w:asciiTheme="minorHAnsi" w:hAnsiTheme="minorHAnsi" w:cstheme="minorHAnsi"/>
          <w:sz w:val="22"/>
          <w:szCs w:val="22"/>
          <w:lang w:eastAsia="en-US"/>
        </w:rPr>
      </w:pPr>
    </w:p>
    <w:p w14:paraId="363BB501" w14:textId="2B9BC7CC" w:rsidR="00FB7D15" w:rsidRDefault="00FB7D15" w:rsidP="00740BA0">
      <w:pPr>
        <w:rPr>
          <w:ins w:id="1928" w:author="Stuart Jenkins" w:date="2019-12-10T15:08:00Z"/>
          <w:rFonts w:asciiTheme="minorHAnsi" w:hAnsiTheme="minorHAnsi" w:cstheme="minorHAnsi"/>
          <w:sz w:val="22"/>
          <w:szCs w:val="22"/>
          <w:lang w:eastAsia="en-US"/>
        </w:rPr>
      </w:pPr>
    </w:p>
    <w:p w14:paraId="124CAE2F" w14:textId="5617780A" w:rsidR="00FB7D15" w:rsidRDefault="00FB7D15" w:rsidP="00A670BF">
      <w:pPr>
        <w:rPr>
          <w:ins w:id="1929" w:author="Stuart Jenkins" w:date="2019-12-10T16:25:00Z"/>
          <w:rFonts w:asciiTheme="minorHAnsi" w:hAnsiTheme="minorHAnsi" w:cstheme="minorHAnsi"/>
          <w:sz w:val="22"/>
          <w:szCs w:val="22"/>
          <w:lang w:eastAsia="en-US"/>
        </w:rPr>
      </w:pPr>
      <w:ins w:id="1930" w:author="Stuart Jenkins" w:date="2019-12-10T15:08:00Z">
        <w:r>
          <w:rPr>
            <w:rFonts w:asciiTheme="minorHAnsi" w:hAnsiTheme="minorHAnsi" w:cstheme="minorHAnsi"/>
            <w:sz w:val="22"/>
            <w:szCs w:val="22"/>
            <w:lang w:eastAsia="en-US"/>
          </w:rPr>
          <w:t xml:space="preserve">Figure 3: </w:t>
        </w:r>
        <w:r w:rsidR="00C878F4">
          <w:rPr>
            <w:rFonts w:asciiTheme="minorHAnsi" w:hAnsiTheme="minorHAnsi" w:cstheme="minorHAnsi"/>
            <w:sz w:val="22"/>
            <w:szCs w:val="22"/>
            <w:lang w:eastAsia="en-US"/>
          </w:rPr>
          <w:t>Observational constraints on the TCRE</w:t>
        </w:r>
      </w:ins>
      <w:ins w:id="1931" w:author="Stuart Jenkins" w:date="2019-12-10T15:17:00Z">
        <w:r w:rsidR="00E3114B">
          <w:rPr>
            <w:rFonts w:asciiTheme="minorHAnsi" w:hAnsiTheme="minorHAnsi" w:cstheme="minorHAnsi"/>
            <w:sz w:val="22"/>
            <w:szCs w:val="22"/>
            <w:lang w:eastAsia="en-US"/>
          </w:rPr>
          <w:t xml:space="preserve"> and consequences for design of Paris Agreement-compatible scenarios</w:t>
        </w:r>
      </w:ins>
      <w:ins w:id="1932" w:author="Stuart Jenkins" w:date="2019-12-10T15:08:00Z">
        <w:r w:rsidR="00C878F4">
          <w:rPr>
            <w:rFonts w:asciiTheme="minorHAnsi" w:hAnsiTheme="minorHAnsi" w:cstheme="minorHAnsi"/>
            <w:sz w:val="22"/>
            <w:szCs w:val="22"/>
            <w:lang w:eastAsia="en-US"/>
          </w:rPr>
          <w:t>.</w:t>
        </w:r>
      </w:ins>
      <w:ins w:id="1933" w:author="Stuart Jenkins" w:date="2019-12-10T15:09:00Z">
        <w:r w:rsidR="00C878F4">
          <w:rPr>
            <w:rFonts w:asciiTheme="minorHAnsi" w:hAnsiTheme="minorHAnsi" w:cstheme="minorHAnsi"/>
            <w:sz w:val="22"/>
            <w:szCs w:val="22"/>
            <w:lang w:eastAsia="en-US"/>
          </w:rPr>
          <w:t xml:space="preserve"> </w:t>
        </w:r>
      </w:ins>
      <w:ins w:id="1934" w:author="Stuart Jenkins" w:date="2019-12-10T15:17:00Z">
        <w:r w:rsidR="00E3114B">
          <w:rPr>
            <w:rFonts w:asciiTheme="minorHAnsi" w:hAnsiTheme="minorHAnsi" w:cstheme="minorHAnsi"/>
            <w:sz w:val="22"/>
            <w:szCs w:val="22"/>
            <w:lang w:eastAsia="en-US"/>
          </w:rPr>
          <w:t xml:space="preserve">Panel a </w:t>
        </w:r>
        <w:proofErr w:type="gramStart"/>
        <w:r w:rsidR="00E3114B">
          <w:rPr>
            <w:rFonts w:asciiTheme="minorHAnsi" w:hAnsiTheme="minorHAnsi" w:cstheme="minorHAnsi"/>
            <w:sz w:val="22"/>
            <w:szCs w:val="22"/>
            <w:lang w:eastAsia="en-US"/>
          </w:rPr>
          <w:t>plots</w:t>
        </w:r>
        <w:proofErr w:type="gramEnd"/>
        <w:r w:rsidR="00E3114B">
          <w:rPr>
            <w:rFonts w:asciiTheme="minorHAnsi" w:hAnsiTheme="minorHAnsi" w:cstheme="minorHAnsi"/>
            <w:sz w:val="22"/>
            <w:szCs w:val="22"/>
            <w:lang w:eastAsia="en-US"/>
          </w:rPr>
          <w:t xml:space="preserve"> attributed human-induced warming agai</w:t>
        </w:r>
      </w:ins>
      <w:ins w:id="1935" w:author="Stuart Jenkins" w:date="2019-12-10T15:18:00Z">
        <w:r w:rsidR="00E3114B">
          <w:rPr>
            <w:rFonts w:asciiTheme="minorHAnsi" w:hAnsiTheme="minorHAnsi" w:cstheme="minorHAnsi"/>
            <w:sz w:val="22"/>
            <w:szCs w:val="22"/>
            <w:lang w:eastAsia="en-US"/>
          </w:rPr>
          <w:t>nst cumulative emissions of CO</w:t>
        </w:r>
        <w:r w:rsidR="00E3114B" w:rsidRPr="00E3114B">
          <w:rPr>
            <w:rFonts w:asciiTheme="minorHAnsi" w:hAnsiTheme="minorHAnsi" w:cstheme="minorHAnsi"/>
            <w:sz w:val="22"/>
            <w:szCs w:val="22"/>
            <w:vertAlign w:val="subscript"/>
            <w:lang w:eastAsia="en-US"/>
            <w:rPrChange w:id="1936" w:author="Stuart Jenkins" w:date="2019-12-10T15:18:00Z">
              <w:rPr>
                <w:rFonts w:asciiTheme="minorHAnsi" w:hAnsiTheme="minorHAnsi" w:cstheme="minorHAnsi"/>
                <w:sz w:val="22"/>
                <w:szCs w:val="22"/>
                <w:lang w:eastAsia="en-US"/>
              </w:rPr>
            </w:rPrChange>
          </w:rPr>
          <w:t>2</w:t>
        </w:r>
        <w:r w:rsidR="00E3114B">
          <w:rPr>
            <w:rFonts w:asciiTheme="minorHAnsi" w:hAnsiTheme="minorHAnsi" w:cstheme="minorHAnsi"/>
            <w:sz w:val="22"/>
            <w:szCs w:val="22"/>
            <w:lang w:eastAsia="en-US"/>
          </w:rPr>
          <w:t xml:space="preserve">. The space </w:t>
        </w:r>
        <w:proofErr w:type="gramStart"/>
        <w:r w:rsidR="00E3114B">
          <w:rPr>
            <w:rFonts w:asciiTheme="minorHAnsi" w:hAnsiTheme="minorHAnsi" w:cstheme="minorHAnsi"/>
            <w:sz w:val="22"/>
            <w:szCs w:val="22"/>
            <w:lang w:eastAsia="en-US"/>
          </w:rPr>
          <w:t>is shaded</w:t>
        </w:r>
        <w:proofErr w:type="gramEnd"/>
        <w:r w:rsidR="00E3114B">
          <w:rPr>
            <w:rFonts w:asciiTheme="minorHAnsi" w:hAnsiTheme="minorHAnsi" w:cstheme="minorHAnsi"/>
            <w:sz w:val="22"/>
            <w:szCs w:val="22"/>
            <w:lang w:eastAsia="en-US"/>
          </w:rPr>
          <w:t xml:space="preserve"> by the value of the TCRE and the points are coloured by decade in which the temper</w:t>
        </w:r>
      </w:ins>
      <w:ins w:id="1937" w:author="Stuart Jenkins" w:date="2019-12-10T15:19:00Z">
        <w:r w:rsidR="00E3114B">
          <w:rPr>
            <w:rFonts w:asciiTheme="minorHAnsi" w:hAnsiTheme="minorHAnsi" w:cstheme="minorHAnsi"/>
            <w:sz w:val="22"/>
            <w:szCs w:val="22"/>
            <w:lang w:eastAsia="en-US"/>
          </w:rPr>
          <w:t>a</w:t>
        </w:r>
      </w:ins>
      <w:ins w:id="1938" w:author="Stuart Jenkins" w:date="2019-12-10T15:18:00Z">
        <w:r w:rsidR="00E3114B">
          <w:rPr>
            <w:rFonts w:asciiTheme="minorHAnsi" w:hAnsiTheme="minorHAnsi" w:cstheme="minorHAnsi"/>
            <w:sz w:val="22"/>
            <w:szCs w:val="22"/>
            <w:lang w:eastAsia="en-US"/>
          </w:rPr>
          <w:t>t</w:t>
        </w:r>
      </w:ins>
      <w:ins w:id="1939" w:author="Stuart Jenkins" w:date="2019-12-10T15:19:00Z">
        <w:r w:rsidR="00E3114B">
          <w:rPr>
            <w:rFonts w:asciiTheme="minorHAnsi" w:hAnsiTheme="minorHAnsi" w:cstheme="minorHAnsi"/>
            <w:sz w:val="22"/>
            <w:szCs w:val="22"/>
            <w:lang w:eastAsia="en-US"/>
          </w:rPr>
          <w:t>u</w:t>
        </w:r>
      </w:ins>
      <w:ins w:id="1940" w:author="Stuart Jenkins" w:date="2019-12-10T15:18:00Z">
        <w:r w:rsidR="00E3114B">
          <w:rPr>
            <w:rFonts w:asciiTheme="minorHAnsi" w:hAnsiTheme="minorHAnsi" w:cstheme="minorHAnsi"/>
            <w:sz w:val="22"/>
            <w:szCs w:val="22"/>
            <w:lang w:eastAsia="en-US"/>
          </w:rPr>
          <w:t>re</w:t>
        </w:r>
      </w:ins>
      <w:ins w:id="1941" w:author="Stuart Jenkins" w:date="2019-12-10T15:19:00Z">
        <w:r w:rsidR="00E3114B">
          <w:rPr>
            <w:rFonts w:asciiTheme="minorHAnsi" w:hAnsiTheme="minorHAnsi" w:cstheme="minorHAnsi"/>
            <w:sz w:val="22"/>
            <w:szCs w:val="22"/>
            <w:lang w:eastAsia="en-US"/>
          </w:rPr>
          <w:t xml:space="preserve"> </w:t>
        </w:r>
      </w:ins>
      <w:ins w:id="1942" w:author="Stuart Jenkins" w:date="2019-12-10T15:23:00Z">
        <w:r w:rsidR="000F6C3A">
          <w:rPr>
            <w:rFonts w:asciiTheme="minorHAnsi" w:hAnsiTheme="minorHAnsi" w:cstheme="minorHAnsi"/>
            <w:sz w:val="22"/>
            <w:szCs w:val="22"/>
            <w:lang w:eastAsia="en-US"/>
          </w:rPr>
          <w:t>(</w:t>
        </w:r>
      </w:ins>
      <w:ins w:id="1943" w:author="Stuart Jenkins" w:date="2019-12-10T15:19:00Z">
        <w:r w:rsidR="00E3114B">
          <w:rPr>
            <w:rFonts w:asciiTheme="minorHAnsi" w:hAnsiTheme="minorHAnsi" w:cstheme="minorHAnsi"/>
            <w:sz w:val="22"/>
            <w:szCs w:val="22"/>
            <w:lang w:eastAsia="en-US"/>
          </w:rPr>
          <w:t>1850-1900 baseline</w:t>
        </w:r>
      </w:ins>
      <w:ins w:id="1944" w:author="Stuart Jenkins" w:date="2019-12-10T15:23:00Z">
        <w:r w:rsidR="000F6C3A">
          <w:rPr>
            <w:rFonts w:asciiTheme="minorHAnsi" w:hAnsiTheme="minorHAnsi" w:cstheme="minorHAnsi"/>
            <w:sz w:val="22"/>
            <w:szCs w:val="22"/>
            <w:lang w:eastAsia="en-US"/>
          </w:rPr>
          <w:t>)</w:t>
        </w:r>
      </w:ins>
      <w:ins w:id="1945" w:author="Stuart Jenkins" w:date="2019-12-10T15:18:00Z">
        <w:r w:rsidR="00E3114B">
          <w:rPr>
            <w:rFonts w:asciiTheme="minorHAnsi" w:hAnsiTheme="minorHAnsi" w:cstheme="minorHAnsi"/>
            <w:sz w:val="22"/>
            <w:szCs w:val="22"/>
            <w:lang w:eastAsia="en-US"/>
          </w:rPr>
          <w:t xml:space="preserve"> </w:t>
        </w:r>
      </w:ins>
      <w:ins w:id="1946" w:author="Stuart Jenkins" w:date="2019-12-10T15:19:00Z">
        <w:r w:rsidR="00E3114B">
          <w:rPr>
            <w:rFonts w:asciiTheme="minorHAnsi" w:hAnsiTheme="minorHAnsi" w:cstheme="minorHAnsi"/>
            <w:sz w:val="22"/>
            <w:szCs w:val="22"/>
            <w:lang w:eastAsia="en-US"/>
          </w:rPr>
          <w:t>and cumulative CO</w:t>
        </w:r>
        <w:r w:rsidR="00E3114B" w:rsidRPr="000F6C3A">
          <w:rPr>
            <w:rFonts w:asciiTheme="minorHAnsi" w:hAnsiTheme="minorHAnsi" w:cstheme="minorHAnsi"/>
            <w:sz w:val="22"/>
            <w:szCs w:val="22"/>
            <w:vertAlign w:val="subscript"/>
            <w:lang w:eastAsia="en-US"/>
            <w:rPrChange w:id="1947" w:author="Stuart Jenkins" w:date="2019-12-10T15:23:00Z">
              <w:rPr>
                <w:rFonts w:asciiTheme="minorHAnsi" w:hAnsiTheme="minorHAnsi" w:cstheme="minorHAnsi"/>
                <w:sz w:val="22"/>
                <w:szCs w:val="22"/>
                <w:lang w:eastAsia="en-US"/>
              </w:rPr>
            </w:rPrChange>
          </w:rPr>
          <w:t>2</w:t>
        </w:r>
        <w:r w:rsidR="00E3114B">
          <w:rPr>
            <w:rFonts w:asciiTheme="minorHAnsi" w:hAnsiTheme="minorHAnsi" w:cstheme="minorHAnsi"/>
            <w:sz w:val="22"/>
            <w:szCs w:val="22"/>
            <w:lang w:eastAsia="en-US"/>
          </w:rPr>
          <w:t xml:space="preserve">-fe emissions </w:t>
        </w:r>
      </w:ins>
      <w:ins w:id="1948" w:author="Stuart Jenkins" w:date="2019-12-10T15:23:00Z">
        <w:r w:rsidR="000F6C3A">
          <w:rPr>
            <w:rFonts w:asciiTheme="minorHAnsi" w:hAnsiTheme="minorHAnsi" w:cstheme="minorHAnsi"/>
            <w:sz w:val="22"/>
            <w:szCs w:val="22"/>
            <w:lang w:eastAsia="en-US"/>
          </w:rPr>
          <w:t>(</w:t>
        </w:r>
      </w:ins>
      <w:ins w:id="1949" w:author="Stuart Jenkins" w:date="2019-12-10T15:19:00Z">
        <w:r w:rsidR="00E3114B">
          <w:rPr>
            <w:rFonts w:asciiTheme="minorHAnsi" w:hAnsiTheme="minorHAnsi" w:cstheme="minorHAnsi"/>
            <w:sz w:val="22"/>
            <w:szCs w:val="22"/>
            <w:lang w:eastAsia="en-US"/>
          </w:rPr>
          <w:t>relative to 1870</w:t>
        </w:r>
      </w:ins>
      <w:ins w:id="1950" w:author="Stuart Jenkins" w:date="2019-12-10T15:23:00Z">
        <w:r w:rsidR="000F6C3A">
          <w:rPr>
            <w:rFonts w:asciiTheme="minorHAnsi" w:hAnsiTheme="minorHAnsi" w:cstheme="minorHAnsi"/>
            <w:sz w:val="22"/>
            <w:szCs w:val="22"/>
            <w:lang w:eastAsia="en-US"/>
          </w:rPr>
          <w:t>)</w:t>
        </w:r>
      </w:ins>
      <w:ins w:id="1951" w:author="Stuart Jenkins" w:date="2019-12-10T15:19:00Z">
        <w:r w:rsidR="00E3114B">
          <w:rPr>
            <w:rFonts w:asciiTheme="minorHAnsi" w:hAnsiTheme="minorHAnsi" w:cstheme="minorHAnsi"/>
            <w:sz w:val="22"/>
            <w:szCs w:val="22"/>
            <w:lang w:eastAsia="en-US"/>
          </w:rPr>
          <w:t xml:space="preserve"> are </w:t>
        </w:r>
      </w:ins>
      <w:ins w:id="1952" w:author="Stuart Jenkins" w:date="2019-12-10T15:23:00Z">
        <w:r w:rsidR="000F6C3A">
          <w:rPr>
            <w:rFonts w:asciiTheme="minorHAnsi" w:hAnsiTheme="minorHAnsi" w:cstheme="minorHAnsi"/>
            <w:sz w:val="22"/>
            <w:szCs w:val="22"/>
            <w:lang w:eastAsia="en-US"/>
          </w:rPr>
          <w:t>diagnosed</w:t>
        </w:r>
      </w:ins>
      <w:ins w:id="1953" w:author="Stuart Jenkins" w:date="2019-12-10T15:19:00Z">
        <w:r w:rsidR="00E3114B">
          <w:rPr>
            <w:rFonts w:asciiTheme="minorHAnsi" w:hAnsiTheme="minorHAnsi" w:cstheme="minorHAnsi"/>
            <w:sz w:val="22"/>
            <w:szCs w:val="22"/>
            <w:lang w:eastAsia="en-US"/>
          </w:rPr>
          <w:t xml:space="preserve">. An ellipse </w:t>
        </w:r>
        <w:proofErr w:type="gramStart"/>
        <w:r w:rsidR="00E3114B">
          <w:rPr>
            <w:rFonts w:asciiTheme="minorHAnsi" w:hAnsiTheme="minorHAnsi" w:cstheme="minorHAnsi"/>
            <w:sz w:val="22"/>
            <w:szCs w:val="22"/>
            <w:lang w:eastAsia="en-US"/>
          </w:rPr>
          <w:t>is drawn</w:t>
        </w:r>
        <w:proofErr w:type="gramEnd"/>
        <w:r w:rsidR="00E3114B">
          <w:rPr>
            <w:rFonts w:asciiTheme="minorHAnsi" w:hAnsiTheme="minorHAnsi" w:cstheme="minorHAnsi"/>
            <w:sz w:val="22"/>
            <w:szCs w:val="22"/>
            <w:lang w:eastAsia="en-US"/>
          </w:rPr>
          <w:t xml:space="preserve"> around points in the 5-95</w:t>
        </w:r>
        <w:r w:rsidR="00E3114B" w:rsidRPr="00E3114B">
          <w:rPr>
            <w:rFonts w:asciiTheme="minorHAnsi" w:hAnsiTheme="minorHAnsi" w:cstheme="minorHAnsi"/>
            <w:sz w:val="22"/>
            <w:szCs w:val="22"/>
            <w:vertAlign w:val="superscript"/>
            <w:lang w:eastAsia="en-US"/>
            <w:rPrChange w:id="1954" w:author="Stuart Jenkins" w:date="2019-12-10T15:19:00Z">
              <w:rPr>
                <w:rFonts w:asciiTheme="minorHAnsi" w:hAnsiTheme="minorHAnsi" w:cstheme="minorHAnsi"/>
                <w:sz w:val="22"/>
                <w:szCs w:val="22"/>
                <w:lang w:eastAsia="en-US"/>
              </w:rPr>
            </w:rPrChange>
          </w:rPr>
          <w:t>th</w:t>
        </w:r>
        <w:r w:rsidR="00E3114B">
          <w:rPr>
            <w:rFonts w:asciiTheme="minorHAnsi" w:hAnsiTheme="minorHAnsi" w:cstheme="minorHAnsi"/>
            <w:sz w:val="22"/>
            <w:szCs w:val="22"/>
            <w:lang w:eastAsia="en-US"/>
          </w:rPr>
          <w:t xml:space="preserve"> percentile of </w:t>
        </w:r>
      </w:ins>
      <w:ins w:id="1955" w:author="Stuart Jenkins" w:date="2019-12-10T15:20:00Z">
        <w:r w:rsidR="00E3114B">
          <w:rPr>
            <w:rFonts w:asciiTheme="minorHAnsi" w:hAnsiTheme="minorHAnsi" w:cstheme="minorHAnsi"/>
            <w:sz w:val="22"/>
            <w:szCs w:val="22"/>
            <w:lang w:eastAsia="en-US"/>
          </w:rPr>
          <w:t>both the diagnosed CO</w:t>
        </w:r>
        <w:r w:rsidR="00E3114B" w:rsidRPr="000F6C3A">
          <w:rPr>
            <w:rFonts w:asciiTheme="minorHAnsi" w:hAnsiTheme="minorHAnsi" w:cstheme="minorHAnsi"/>
            <w:sz w:val="22"/>
            <w:szCs w:val="22"/>
            <w:vertAlign w:val="subscript"/>
            <w:lang w:eastAsia="en-US"/>
            <w:rPrChange w:id="1956" w:author="Stuart Jenkins" w:date="2019-12-10T15:24:00Z">
              <w:rPr>
                <w:rFonts w:asciiTheme="minorHAnsi" w:hAnsiTheme="minorHAnsi" w:cstheme="minorHAnsi"/>
                <w:sz w:val="22"/>
                <w:szCs w:val="22"/>
                <w:lang w:eastAsia="en-US"/>
              </w:rPr>
            </w:rPrChange>
          </w:rPr>
          <w:t>2</w:t>
        </w:r>
        <w:r w:rsidR="00E3114B">
          <w:rPr>
            <w:rFonts w:asciiTheme="minorHAnsi" w:hAnsiTheme="minorHAnsi" w:cstheme="minorHAnsi"/>
            <w:sz w:val="22"/>
            <w:szCs w:val="22"/>
            <w:lang w:eastAsia="en-US"/>
          </w:rPr>
          <w:t xml:space="preserve">-fe emissions in the </w:t>
        </w:r>
      </w:ins>
      <w:ins w:id="1957" w:author="Stuart Jenkins" w:date="2019-12-10T15:24:00Z">
        <w:r w:rsidR="000F6C3A">
          <w:rPr>
            <w:rFonts w:asciiTheme="minorHAnsi" w:hAnsiTheme="minorHAnsi" w:cstheme="minorHAnsi"/>
            <w:sz w:val="22"/>
            <w:szCs w:val="22"/>
            <w:lang w:eastAsia="en-US"/>
          </w:rPr>
          <w:t xml:space="preserve">present </w:t>
        </w:r>
      </w:ins>
      <w:ins w:id="1958" w:author="Stuart Jenkins" w:date="2019-12-10T15:20:00Z">
        <w:r w:rsidR="00E3114B">
          <w:rPr>
            <w:rFonts w:asciiTheme="minorHAnsi" w:hAnsiTheme="minorHAnsi" w:cstheme="minorHAnsi"/>
            <w:sz w:val="22"/>
            <w:szCs w:val="22"/>
            <w:lang w:eastAsia="en-US"/>
          </w:rPr>
          <w:t>decade and human</w:t>
        </w:r>
      </w:ins>
      <w:ins w:id="1959" w:author="Stuart Jenkins" w:date="2019-12-10T15:24:00Z">
        <w:r w:rsidR="000F6C3A">
          <w:rPr>
            <w:rFonts w:asciiTheme="minorHAnsi" w:hAnsiTheme="minorHAnsi" w:cstheme="minorHAnsi"/>
            <w:sz w:val="22"/>
            <w:szCs w:val="22"/>
            <w:lang w:eastAsia="en-US"/>
          </w:rPr>
          <w:t>-</w:t>
        </w:r>
      </w:ins>
      <w:ins w:id="1960" w:author="Stuart Jenkins" w:date="2019-12-10T15:20:00Z">
        <w:r w:rsidR="00E3114B">
          <w:rPr>
            <w:rFonts w:asciiTheme="minorHAnsi" w:hAnsiTheme="minorHAnsi" w:cstheme="minorHAnsi"/>
            <w:sz w:val="22"/>
            <w:szCs w:val="22"/>
            <w:lang w:eastAsia="en-US"/>
          </w:rPr>
          <w:t xml:space="preserve">attributed warming in </w:t>
        </w:r>
      </w:ins>
      <w:ins w:id="1961" w:author="Stuart Jenkins" w:date="2019-12-10T15:24:00Z">
        <w:r w:rsidR="000F6C3A">
          <w:rPr>
            <w:rFonts w:asciiTheme="minorHAnsi" w:hAnsiTheme="minorHAnsi" w:cstheme="minorHAnsi"/>
            <w:sz w:val="22"/>
            <w:szCs w:val="22"/>
            <w:lang w:eastAsia="en-US"/>
          </w:rPr>
          <w:t>the</w:t>
        </w:r>
      </w:ins>
      <w:ins w:id="1962" w:author="Stuart Jenkins" w:date="2019-12-10T15:20:00Z">
        <w:r w:rsidR="00E3114B">
          <w:rPr>
            <w:rFonts w:asciiTheme="minorHAnsi" w:hAnsiTheme="minorHAnsi" w:cstheme="minorHAnsi"/>
            <w:sz w:val="22"/>
            <w:szCs w:val="22"/>
            <w:lang w:eastAsia="en-US"/>
          </w:rPr>
          <w:t xml:space="preserve"> </w:t>
        </w:r>
      </w:ins>
      <w:ins w:id="1963" w:author="Stuart Jenkins" w:date="2019-12-10T15:24:00Z">
        <w:r w:rsidR="000F6C3A">
          <w:rPr>
            <w:rFonts w:asciiTheme="minorHAnsi" w:hAnsiTheme="minorHAnsi" w:cstheme="minorHAnsi"/>
            <w:sz w:val="22"/>
            <w:szCs w:val="22"/>
            <w:lang w:eastAsia="en-US"/>
          </w:rPr>
          <w:t xml:space="preserve">present </w:t>
        </w:r>
      </w:ins>
      <w:ins w:id="1964" w:author="Stuart Jenkins" w:date="2019-12-10T15:20:00Z">
        <w:r w:rsidR="00E3114B">
          <w:rPr>
            <w:rFonts w:asciiTheme="minorHAnsi" w:hAnsiTheme="minorHAnsi" w:cstheme="minorHAnsi"/>
            <w:sz w:val="22"/>
            <w:szCs w:val="22"/>
            <w:lang w:eastAsia="en-US"/>
          </w:rPr>
          <w:t>decade. Black lines depict</w:t>
        </w:r>
      </w:ins>
      <w:ins w:id="1965" w:author="Stuart Jenkins" w:date="2019-12-10T15:21:00Z">
        <w:r w:rsidR="00E3114B">
          <w:rPr>
            <w:rFonts w:asciiTheme="minorHAnsi" w:hAnsiTheme="minorHAnsi" w:cstheme="minorHAnsi"/>
            <w:sz w:val="22"/>
            <w:szCs w:val="22"/>
            <w:lang w:eastAsia="en-US"/>
          </w:rPr>
          <w:t xml:space="preserve"> the 5</w:t>
        </w:r>
        <w:r w:rsidR="00E3114B" w:rsidRPr="00E3114B">
          <w:rPr>
            <w:rFonts w:asciiTheme="minorHAnsi" w:hAnsiTheme="minorHAnsi" w:cstheme="minorHAnsi"/>
            <w:sz w:val="22"/>
            <w:szCs w:val="22"/>
            <w:vertAlign w:val="superscript"/>
            <w:lang w:eastAsia="en-US"/>
            <w:rPrChange w:id="1966" w:author="Stuart Jenkins" w:date="2019-12-10T15:21:00Z">
              <w:rPr>
                <w:rFonts w:asciiTheme="minorHAnsi" w:hAnsiTheme="minorHAnsi" w:cstheme="minorHAnsi"/>
                <w:sz w:val="22"/>
                <w:szCs w:val="22"/>
                <w:lang w:eastAsia="en-US"/>
              </w:rPr>
            </w:rPrChange>
          </w:rPr>
          <w:t>th</w:t>
        </w:r>
        <w:r w:rsidR="00E3114B">
          <w:rPr>
            <w:rFonts w:asciiTheme="minorHAnsi" w:hAnsiTheme="minorHAnsi" w:cstheme="minorHAnsi"/>
            <w:sz w:val="22"/>
            <w:szCs w:val="22"/>
            <w:lang w:eastAsia="en-US"/>
          </w:rPr>
          <w:t>, 50</w:t>
        </w:r>
        <w:r w:rsidR="00E3114B" w:rsidRPr="00E3114B">
          <w:rPr>
            <w:rFonts w:asciiTheme="minorHAnsi" w:hAnsiTheme="minorHAnsi" w:cstheme="minorHAnsi"/>
            <w:sz w:val="22"/>
            <w:szCs w:val="22"/>
            <w:vertAlign w:val="superscript"/>
            <w:lang w:eastAsia="en-US"/>
            <w:rPrChange w:id="1967" w:author="Stuart Jenkins" w:date="2019-12-10T15:21:00Z">
              <w:rPr>
                <w:rFonts w:asciiTheme="minorHAnsi" w:hAnsiTheme="minorHAnsi" w:cstheme="minorHAnsi"/>
                <w:sz w:val="22"/>
                <w:szCs w:val="22"/>
                <w:lang w:eastAsia="en-US"/>
              </w:rPr>
            </w:rPrChange>
          </w:rPr>
          <w:t>th</w:t>
        </w:r>
        <w:r w:rsidR="00E3114B">
          <w:rPr>
            <w:rFonts w:asciiTheme="minorHAnsi" w:hAnsiTheme="minorHAnsi" w:cstheme="minorHAnsi"/>
            <w:sz w:val="22"/>
            <w:szCs w:val="22"/>
            <w:lang w:eastAsia="en-US"/>
          </w:rPr>
          <w:t xml:space="preserve"> and 95</w:t>
        </w:r>
        <w:r w:rsidR="00E3114B" w:rsidRPr="00E3114B">
          <w:rPr>
            <w:rFonts w:asciiTheme="minorHAnsi" w:hAnsiTheme="minorHAnsi" w:cstheme="minorHAnsi"/>
            <w:sz w:val="22"/>
            <w:szCs w:val="22"/>
            <w:vertAlign w:val="superscript"/>
            <w:lang w:eastAsia="en-US"/>
            <w:rPrChange w:id="1968" w:author="Stuart Jenkins" w:date="2019-12-10T15:21:00Z">
              <w:rPr>
                <w:rFonts w:asciiTheme="minorHAnsi" w:hAnsiTheme="minorHAnsi" w:cstheme="minorHAnsi"/>
                <w:sz w:val="22"/>
                <w:szCs w:val="22"/>
                <w:lang w:eastAsia="en-US"/>
              </w:rPr>
            </w:rPrChange>
          </w:rPr>
          <w:t>th</w:t>
        </w:r>
        <w:r w:rsidR="00E3114B">
          <w:rPr>
            <w:rFonts w:asciiTheme="minorHAnsi" w:hAnsiTheme="minorHAnsi" w:cstheme="minorHAnsi"/>
            <w:sz w:val="22"/>
            <w:szCs w:val="22"/>
            <w:lang w:eastAsia="en-US"/>
          </w:rPr>
          <w:t xml:space="preserve"> percentile of the </w:t>
        </w:r>
      </w:ins>
      <w:ins w:id="1969" w:author="Stuart Jenkins" w:date="2019-12-10T15:25:00Z">
        <w:r w:rsidR="000F6C3A">
          <w:rPr>
            <w:rFonts w:asciiTheme="minorHAnsi" w:hAnsiTheme="minorHAnsi" w:cstheme="minorHAnsi"/>
            <w:sz w:val="22"/>
            <w:szCs w:val="22"/>
            <w:lang w:eastAsia="en-US"/>
          </w:rPr>
          <w:t>overall TCRE distribution (based on 2009-</w:t>
        </w:r>
      </w:ins>
      <w:ins w:id="1970" w:author="Stuart Jenkins" w:date="2019-12-10T15:26:00Z">
        <w:r w:rsidR="000F6C3A">
          <w:rPr>
            <w:rFonts w:asciiTheme="minorHAnsi" w:hAnsiTheme="minorHAnsi" w:cstheme="minorHAnsi"/>
            <w:sz w:val="22"/>
            <w:szCs w:val="22"/>
            <w:lang w:eastAsia="en-US"/>
          </w:rPr>
          <w:t>2018</w:t>
        </w:r>
      </w:ins>
      <w:ins w:id="1971" w:author="Stuart Jenkins" w:date="2019-12-10T15:25:00Z">
        <w:r w:rsidR="000F6C3A">
          <w:rPr>
            <w:rFonts w:asciiTheme="minorHAnsi" w:hAnsiTheme="minorHAnsi" w:cstheme="minorHAnsi"/>
            <w:sz w:val="22"/>
            <w:szCs w:val="22"/>
            <w:lang w:eastAsia="en-US"/>
          </w:rPr>
          <w:t xml:space="preserve"> decade).</w:t>
        </w:r>
      </w:ins>
      <w:ins w:id="1972" w:author="Stuart Jenkins" w:date="2019-12-10T15:21:00Z">
        <w:r w:rsidR="00E3114B">
          <w:rPr>
            <w:rFonts w:asciiTheme="minorHAnsi" w:hAnsiTheme="minorHAnsi" w:cstheme="minorHAnsi"/>
            <w:sz w:val="22"/>
            <w:szCs w:val="22"/>
            <w:lang w:eastAsia="en-US"/>
          </w:rPr>
          <w:t xml:space="preserve"> </w:t>
        </w:r>
      </w:ins>
      <w:ins w:id="1973" w:author="Stuart Jenkins" w:date="2019-12-10T15:27:00Z">
        <w:r w:rsidR="00990A8A">
          <w:rPr>
            <w:rFonts w:asciiTheme="minorHAnsi" w:hAnsiTheme="minorHAnsi" w:cstheme="minorHAnsi"/>
            <w:sz w:val="22"/>
            <w:szCs w:val="22"/>
            <w:lang w:eastAsia="en-US"/>
          </w:rPr>
          <w:t>Panels b and c show the remaining CO</w:t>
        </w:r>
        <w:r w:rsidR="00990A8A" w:rsidRPr="00990A8A">
          <w:rPr>
            <w:rFonts w:asciiTheme="minorHAnsi" w:hAnsiTheme="minorHAnsi" w:cstheme="minorHAnsi"/>
            <w:sz w:val="22"/>
            <w:szCs w:val="22"/>
            <w:vertAlign w:val="subscript"/>
            <w:lang w:eastAsia="en-US"/>
            <w:rPrChange w:id="1974" w:author="Stuart Jenkins" w:date="2019-12-10T15:27:00Z">
              <w:rPr>
                <w:rFonts w:asciiTheme="minorHAnsi" w:hAnsiTheme="minorHAnsi" w:cstheme="minorHAnsi"/>
                <w:sz w:val="22"/>
                <w:szCs w:val="22"/>
                <w:lang w:eastAsia="en-US"/>
              </w:rPr>
            </w:rPrChange>
          </w:rPr>
          <w:t>2</w:t>
        </w:r>
        <w:r w:rsidR="00990A8A">
          <w:rPr>
            <w:rFonts w:asciiTheme="minorHAnsi" w:hAnsiTheme="minorHAnsi" w:cstheme="minorHAnsi"/>
            <w:sz w:val="22"/>
            <w:szCs w:val="22"/>
            <w:lang w:eastAsia="en-US"/>
          </w:rPr>
          <w:t xml:space="preserve"> and non-CO</w:t>
        </w:r>
        <w:r w:rsidR="00990A8A" w:rsidRPr="00990A8A">
          <w:rPr>
            <w:rFonts w:asciiTheme="minorHAnsi" w:hAnsiTheme="minorHAnsi" w:cstheme="minorHAnsi"/>
            <w:sz w:val="22"/>
            <w:szCs w:val="22"/>
            <w:vertAlign w:val="subscript"/>
            <w:lang w:eastAsia="en-US"/>
            <w:rPrChange w:id="1975" w:author="Stuart Jenkins" w:date="2019-12-10T15:27:00Z">
              <w:rPr>
                <w:rFonts w:asciiTheme="minorHAnsi" w:hAnsiTheme="minorHAnsi" w:cstheme="minorHAnsi"/>
                <w:sz w:val="22"/>
                <w:szCs w:val="22"/>
                <w:lang w:eastAsia="en-US"/>
              </w:rPr>
            </w:rPrChange>
          </w:rPr>
          <w:t>2</w:t>
        </w:r>
        <w:r w:rsidR="00990A8A">
          <w:rPr>
            <w:rFonts w:asciiTheme="minorHAnsi" w:hAnsiTheme="minorHAnsi" w:cstheme="minorHAnsi"/>
            <w:sz w:val="22"/>
            <w:szCs w:val="22"/>
            <w:lang w:eastAsia="en-US"/>
          </w:rPr>
          <w:t xml:space="preserve"> CO</w:t>
        </w:r>
        <w:r w:rsidR="00990A8A" w:rsidRPr="00990A8A">
          <w:rPr>
            <w:rFonts w:asciiTheme="minorHAnsi" w:hAnsiTheme="minorHAnsi" w:cstheme="minorHAnsi"/>
            <w:sz w:val="22"/>
            <w:szCs w:val="22"/>
            <w:vertAlign w:val="subscript"/>
            <w:lang w:eastAsia="en-US"/>
            <w:rPrChange w:id="1976" w:author="Stuart Jenkins" w:date="2019-12-10T15:27:00Z">
              <w:rPr>
                <w:rFonts w:asciiTheme="minorHAnsi" w:hAnsiTheme="minorHAnsi" w:cstheme="minorHAnsi"/>
                <w:sz w:val="22"/>
                <w:szCs w:val="22"/>
                <w:lang w:eastAsia="en-US"/>
              </w:rPr>
            </w:rPrChange>
          </w:rPr>
          <w:t>2</w:t>
        </w:r>
        <w:r w:rsidR="00990A8A">
          <w:rPr>
            <w:rFonts w:asciiTheme="minorHAnsi" w:hAnsiTheme="minorHAnsi" w:cstheme="minorHAnsi"/>
            <w:sz w:val="22"/>
            <w:szCs w:val="22"/>
            <w:lang w:eastAsia="en-US"/>
          </w:rPr>
          <w:t>-fe budgets from 2018</w:t>
        </w:r>
      </w:ins>
      <w:ins w:id="1977" w:author="Stuart Jenkins" w:date="2019-12-10T15:28:00Z">
        <w:r w:rsidR="00990A8A">
          <w:rPr>
            <w:rFonts w:asciiTheme="minorHAnsi" w:hAnsiTheme="minorHAnsi" w:cstheme="minorHAnsi"/>
            <w:sz w:val="22"/>
            <w:szCs w:val="22"/>
            <w:lang w:eastAsia="en-US"/>
          </w:rPr>
          <w:t xml:space="preserve"> for each scenario in figure 1, coloured by category </w:t>
        </w:r>
      </w:ins>
      <w:ins w:id="1978" w:author="Stuart Jenkins" w:date="2019-12-10T15:29:00Z">
        <w:r w:rsidR="00990A8A">
          <w:rPr>
            <w:rFonts w:asciiTheme="minorHAnsi" w:hAnsiTheme="minorHAnsi" w:cstheme="minorHAnsi"/>
            <w:sz w:val="22"/>
            <w:szCs w:val="22"/>
            <w:lang w:eastAsia="en-US"/>
          </w:rPr>
          <w:t>according to assigned label in the IAMC database.</w:t>
        </w:r>
      </w:ins>
      <w:ins w:id="1979" w:author="Stuart Jenkins" w:date="2019-12-10T15:33:00Z">
        <w:r w:rsidR="00FD4400">
          <w:rPr>
            <w:rFonts w:asciiTheme="minorHAnsi" w:hAnsiTheme="minorHAnsi" w:cstheme="minorHAnsi"/>
            <w:sz w:val="22"/>
            <w:szCs w:val="22"/>
            <w:lang w:eastAsia="en-US"/>
          </w:rPr>
          <w:t xml:space="preserve"> Shading shows the AR5 gaussian TCRE</w:t>
        </w:r>
      </w:ins>
      <w:ins w:id="1980" w:author="Stuart Jenkins" w:date="2019-12-10T15:34:00Z">
        <w:r w:rsidR="00FD4400">
          <w:rPr>
            <w:rFonts w:asciiTheme="minorHAnsi" w:hAnsiTheme="minorHAnsi" w:cstheme="minorHAnsi"/>
            <w:sz w:val="22"/>
            <w:szCs w:val="22"/>
            <w:lang w:eastAsia="en-US"/>
          </w:rPr>
          <w:t xml:space="preserve"> likely range </w:t>
        </w:r>
      </w:ins>
      <w:ins w:id="1981" w:author="Stuart Jenkins" w:date="2019-12-10T15:35:00Z">
        <w:r w:rsidR="00FD4400">
          <w:rPr>
            <w:rFonts w:asciiTheme="minorHAnsi" w:hAnsiTheme="minorHAnsi" w:cstheme="minorHAnsi"/>
            <w:sz w:val="22"/>
            <w:szCs w:val="22"/>
            <w:lang w:eastAsia="en-US"/>
          </w:rPr>
          <w:t>and best estimate on both panels b and c. The black line shows the historical best estimate TCRE. In panel b the shading corresponds to budgets for 0.</w:t>
        </w:r>
      </w:ins>
      <w:ins w:id="1982" w:author="Stuart Jenkins" w:date="2019-12-10T15:36:00Z">
        <w:r w:rsidR="00FD4400">
          <w:rPr>
            <w:rFonts w:asciiTheme="minorHAnsi" w:hAnsiTheme="minorHAnsi" w:cstheme="minorHAnsi"/>
            <w:sz w:val="22"/>
            <w:szCs w:val="22"/>
            <w:lang w:eastAsia="en-US"/>
          </w:rPr>
          <w:t>4</w:t>
        </w:r>
      </w:ins>
      <w:ins w:id="1983" w:author="Stuart Jenkins" w:date="2019-12-10T15:37:00Z">
        <w:r w:rsidR="00FD4400" w:rsidRPr="00D3649A">
          <w:rPr>
            <w:rFonts w:asciiTheme="minorHAnsi" w:hAnsiTheme="minorHAnsi" w:cstheme="minorHAnsi"/>
            <w:sz w:val="22"/>
            <w:szCs w:val="22"/>
          </w:rPr>
          <w:t>°C</w:t>
        </w:r>
      </w:ins>
      <w:ins w:id="1984" w:author="Stuart Jenkins" w:date="2019-12-10T15:36:00Z">
        <w:r w:rsidR="00FD4400">
          <w:rPr>
            <w:rFonts w:asciiTheme="minorHAnsi" w:hAnsiTheme="minorHAnsi" w:cstheme="minorHAnsi"/>
            <w:sz w:val="22"/>
            <w:szCs w:val="22"/>
            <w:lang w:eastAsia="en-US"/>
          </w:rPr>
          <w:t xml:space="preserve"> remaining warming to 1.5</w:t>
        </w:r>
      </w:ins>
      <w:ins w:id="1985" w:author="Stuart Jenkins" w:date="2019-12-10T15:37:00Z">
        <w:r w:rsidR="00FD4400" w:rsidRPr="00D3649A">
          <w:rPr>
            <w:rFonts w:asciiTheme="minorHAnsi" w:hAnsiTheme="minorHAnsi" w:cstheme="minorHAnsi"/>
            <w:sz w:val="22"/>
            <w:szCs w:val="22"/>
          </w:rPr>
          <w:t>°C</w:t>
        </w:r>
      </w:ins>
      <w:ins w:id="1986" w:author="Stuart Jenkins" w:date="2019-12-10T15:36:00Z">
        <w:r w:rsidR="00FD4400">
          <w:rPr>
            <w:rFonts w:asciiTheme="minorHAnsi" w:hAnsiTheme="minorHAnsi" w:cstheme="minorHAnsi"/>
            <w:sz w:val="22"/>
            <w:szCs w:val="22"/>
            <w:lang w:eastAsia="en-US"/>
          </w:rPr>
          <w:t xml:space="preserve"> – consistent with 1.</w:t>
        </w:r>
      </w:ins>
      <w:ins w:id="1987" w:author="Stuart Jenkins" w:date="2019-12-11T16:00:00Z">
        <w:r w:rsidR="002A0BB6">
          <w:rPr>
            <w:rFonts w:asciiTheme="minorHAnsi" w:hAnsiTheme="minorHAnsi" w:cstheme="minorHAnsi"/>
            <w:sz w:val="22"/>
            <w:szCs w:val="22"/>
            <w:lang w:eastAsia="en-US"/>
          </w:rPr>
          <w:t>10</w:t>
        </w:r>
      </w:ins>
      <w:ins w:id="1988" w:author="Stuart Jenkins" w:date="2019-12-10T15:37:00Z">
        <w:r w:rsidR="00FD4400" w:rsidRPr="00D3649A">
          <w:rPr>
            <w:rFonts w:asciiTheme="minorHAnsi" w:hAnsiTheme="minorHAnsi" w:cstheme="minorHAnsi"/>
            <w:sz w:val="22"/>
            <w:szCs w:val="22"/>
          </w:rPr>
          <w:t>°C</w:t>
        </w:r>
      </w:ins>
      <w:ins w:id="1989" w:author="Stuart Jenkins" w:date="2019-12-10T15:36:00Z">
        <w:r w:rsidR="00FD4400">
          <w:rPr>
            <w:rFonts w:asciiTheme="minorHAnsi" w:hAnsiTheme="minorHAnsi" w:cstheme="minorHAnsi"/>
            <w:sz w:val="22"/>
            <w:szCs w:val="22"/>
            <w:lang w:eastAsia="en-US"/>
          </w:rPr>
          <w:t xml:space="preserve"> warming in present day (GMST). In panel c the shading refers to budget for 0.3</w:t>
        </w:r>
      </w:ins>
      <w:ins w:id="1990" w:author="Stuart Jenkins" w:date="2019-12-10T15:37:00Z">
        <w:r w:rsidR="00FD4400" w:rsidRPr="00D3649A">
          <w:rPr>
            <w:rFonts w:asciiTheme="minorHAnsi" w:hAnsiTheme="minorHAnsi" w:cstheme="minorHAnsi"/>
            <w:sz w:val="22"/>
            <w:szCs w:val="22"/>
          </w:rPr>
          <w:t>°C</w:t>
        </w:r>
      </w:ins>
      <w:ins w:id="1991" w:author="Stuart Jenkins" w:date="2019-12-10T15:36:00Z">
        <w:r w:rsidR="00FD4400">
          <w:rPr>
            <w:rFonts w:asciiTheme="minorHAnsi" w:hAnsiTheme="minorHAnsi" w:cstheme="minorHAnsi"/>
            <w:sz w:val="22"/>
            <w:szCs w:val="22"/>
            <w:lang w:eastAsia="en-US"/>
          </w:rPr>
          <w:t xml:space="preserve"> remaining warming</w:t>
        </w:r>
      </w:ins>
      <w:ins w:id="1992" w:author="Stuart Jenkins" w:date="2019-12-10T15:37:00Z">
        <w:r w:rsidR="00FD4400">
          <w:rPr>
            <w:rFonts w:asciiTheme="minorHAnsi" w:hAnsiTheme="minorHAnsi" w:cstheme="minorHAnsi"/>
            <w:sz w:val="22"/>
            <w:szCs w:val="22"/>
            <w:lang w:eastAsia="en-US"/>
          </w:rPr>
          <w:t xml:space="preserve"> to 1.5</w:t>
        </w:r>
        <w:r w:rsidR="00FD4400" w:rsidRPr="00D3649A">
          <w:rPr>
            <w:rFonts w:asciiTheme="minorHAnsi" w:hAnsiTheme="minorHAnsi" w:cstheme="minorHAnsi"/>
            <w:sz w:val="22"/>
            <w:szCs w:val="22"/>
          </w:rPr>
          <w:t>°C</w:t>
        </w:r>
      </w:ins>
      <w:ins w:id="1993" w:author="Stuart Jenkins" w:date="2019-12-10T15:36:00Z">
        <w:r w:rsidR="00FD4400">
          <w:rPr>
            <w:rFonts w:asciiTheme="minorHAnsi" w:hAnsiTheme="minorHAnsi" w:cstheme="minorHAnsi"/>
            <w:sz w:val="22"/>
            <w:szCs w:val="22"/>
            <w:lang w:eastAsia="en-US"/>
          </w:rPr>
          <w:t xml:space="preserve"> </w:t>
        </w:r>
      </w:ins>
      <w:ins w:id="1994" w:author="Stuart Jenkins" w:date="2019-12-10T15:37:00Z">
        <w:r w:rsidR="00FD4400">
          <w:rPr>
            <w:rFonts w:asciiTheme="minorHAnsi" w:hAnsiTheme="minorHAnsi" w:cstheme="minorHAnsi"/>
            <w:sz w:val="22"/>
            <w:szCs w:val="22"/>
            <w:lang w:eastAsia="en-US"/>
          </w:rPr>
          <w:t>–</w:t>
        </w:r>
      </w:ins>
      <w:ins w:id="1995" w:author="Stuart Jenkins" w:date="2019-12-10T15:36:00Z">
        <w:r w:rsidR="00FD4400">
          <w:rPr>
            <w:rFonts w:asciiTheme="minorHAnsi" w:hAnsiTheme="minorHAnsi" w:cstheme="minorHAnsi"/>
            <w:sz w:val="22"/>
            <w:szCs w:val="22"/>
            <w:lang w:eastAsia="en-US"/>
          </w:rPr>
          <w:t xml:space="preserve"> con</w:t>
        </w:r>
      </w:ins>
      <w:ins w:id="1996" w:author="Stuart Jenkins" w:date="2019-12-10T15:37:00Z">
        <w:r w:rsidR="00FD4400">
          <w:rPr>
            <w:rFonts w:asciiTheme="minorHAnsi" w:hAnsiTheme="minorHAnsi" w:cstheme="minorHAnsi"/>
            <w:sz w:val="22"/>
            <w:szCs w:val="22"/>
            <w:lang w:eastAsia="en-US"/>
          </w:rPr>
          <w:t>sistent with 1.</w:t>
        </w:r>
      </w:ins>
      <w:ins w:id="1997" w:author="Stuart Jenkins" w:date="2019-12-11T16:00:00Z">
        <w:r w:rsidR="002D31FD">
          <w:rPr>
            <w:rFonts w:asciiTheme="minorHAnsi" w:hAnsiTheme="minorHAnsi" w:cstheme="minorHAnsi"/>
            <w:sz w:val="22"/>
            <w:szCs w:val="22"/>
            <w:lang w:eastAsia="en-US"/>
          </w:rPr>
          <w:t>2</w:t>
        </w:r>
        <w:r w:rsidR="008A672F">
          <w:rPr>
            <w:rFonts w:asciiTheme="minorHAnsi" w:hAnsiTheme="minorHAnsi" w:cstheme="minorHAnsi"/>
            <w:sz w:val="22"/>
            <w:szCs w:val="22"/>
            <w:lang w:eastAsia="en-US"/>
          </w:rPr>
          <w:t>0</w:t>
        </w:r>
      </w:ins>
      <w:ins w:id="1998" w:author="Stuart Jenkins" w:date="2019-12-10T15:37:00Z">
        <w:r w:rsidR="00FD4400" w:rsidRPr="00D3649A">
          <w:rPr>
            <w:rFonts w:asciiTheme="minorHAnsi" w:hAnsiTheme="minorHAnsi" w:cstheme="minorHAnsi"/>
            <w:sz w:val="22"/>
            <w:szCs w:val="22"/>
          </w:rPr>
          <w:t>°C</w:t>
        </w:r>
        <w:r w:rsidR="00FD4400">
          <w:rPr>
            <w:rFonts w:asciiTheme="minorHAnsi" w:hAnsiTheme="minorHAnsi" w:cstheme="minorHAnsi"/>
            <w:sz w:val="22"/>
            <w:szCs w:val="22"/>
            <w:lang w:eastAsia="en-US"/>
          </w:rPr>
          <w:t xml:space="preserve"> warming in present day (GSAT).</w:t>
        </w:r>
      </w:ins>
    </w:p>
    <w:p w14:paraId="0FEC205E" w14:textId="62B407FA" w:rsidR="00ED7C13" w:rsidRDefault="00ED7C13" w:rsidP="00A670BF">
      <w:pPr>
        <w:rPr>
          <w:ins w:id="1999" w:author="Stuart Jenkins" w:date="2019-12-10T16:27:00Z"/>
          <w:rFonts w:asciiTheme="minorHAnsi" w:hAnsiTheme="minorHAnsi" w:cstheme="minorHAnsi"/>
          <w:sz w:val="22"/>
          <w:szCs w:val="22"/>
          <w:lang w:eastAsia="en-US"/>
        </w:rPr>
      </w:pPr>
    </w:p>
    <w:p w14:paraId="2FA2E51A" w14:textId="173BE3C6" w:rsidR="00071316" w:rsidRDefault="00071316" w:rsidP="00A670BF">
      <w:pPr>
        <w:rPr>
          <w:ins w:id="2000" w:author="Stuart Jenkins" w:date="2019-12-10T16:27:00Z"/>
          <w:rFonts w:asciiTheme="minorHAnsi" w:hAnsiTheme="minorHAnsi" w:cstheme="minorHAnsi"/>
          <w:sz w:val="22"/>
          <w:szCs w:val="22"/>
          <w:lang w:eastAsia="en-US"/>
        </w:rPr>
      </w:pPr>
    </w:p>
    <w:p w14:paraId="6F9DE7C9" w14:textId="17D20774" w:rsidR="00071316" w:rsidRDefault="00071316" w:rsidP="00A670BF">
      <w:pPr>
        <w:rPr>
          <w:ins w:id="2001" w:author="Stuart Jenkins" w:date="2019-12-10T16:27:00Z"/>
          <w:rFonts w:asciiTheme="minorHAnsi" w:hAnsiTheme="minorHAnsi" w:cstheme="minorHAnsi"/>
          <w:sz w:val="22"/>
          <w:szCs w:val="22"/>
          <w:lang w:eastAsia="en-US"/>
        </w:rPr>
      </w:pPr>
    </w:p>
    <w:p w14:paraId="6F74A350" w14:textId="68AA1A6A" w:rsidR="00071316" w:rsidRDefault="00071316" w:rsidP="00A670BF">
      <w:pPr>
        <w:rPr>
          <w:ins w:id="2002" w:author="Stuart Jenkins" w:date="2019-12-10T16:27:00Z"/>
          <w:rFonts w:asciiTheme="minorHAnsi" w:hAnsiTheme="minorHAnsi" w:cstheme="minorHAnsi"/>
          <w:sz w:val="22"/>
          <w:szCs w:val="22"/>
          <w:lang w:eastAsia="en-US"/>
        </w:rPr>
      </w:pPr>
    </w:p>
    <w:p w14:paraId="60C43324" w14:textId="77777777" w:rsidR="00071316" w:rsidRDefault="00071316" w:rsidP="00A670BF">
      <w:pPr>
        <w:rPr>
          <w:ins w:id="2003" w:author="Stuart Jenkins" w:date="2019-12-10T16:25:00Z"/>
          <w:rFonts w:asciiTheme="minorHAnsi" w:hAnsiTheme="minorHAnsi" w:cstheme="minorHAnsi"/>
          <w:sz w:val="22"/>
          <w:szCs w:val="22"/>
          <w:lang w:eastAsia="en-US"/>
        </w:rPr>
      </w:pPr>
    </w:p>
    <w:tbl>
      <w:tblPr>
        <w:tblStyle w:val="TableGrid"/>
        <w:tblW w:w="0" w:type="auto"/>
        <w:tblLook w:val="04A0" w:firstRow="1" w:lastRow="0" w:firstColumn="1" w:lastColumn="0" w:noHBand="0" w:noVBand="1"/>
      </w:tblPr>
      <w:tblGrid>
        <w:gridCol w:w="1838"/>
        <w:gridCol w:w="1041"/>
        <w:gridCol w:w="1367"/>
        <w:gridCol w:w="1313"/>
        <w:gridCol w:w="1382"/>
        <w:gridCol w:w="1476"/>
        <w:gridCol w:w="1313"/>
      </w:tblGrid>
      <w:tr w:rsidR="00ED7C13" w14:paraId="513B949A" w14:textId="77777777" w:rsidTr="00D3649A">
        <w:trPr>
          <w:ins w:id="2004" w:author="Stuart Jenkins" w:date="2019-12-10T16:25:00Z"/>
        </w:trPr>
        <w:tc>
          <w:tcPr>
            <w:tcW w:w="1838" w:type="dxa"/>
            <w:vAlign w:val="center"/>
          </w:tcPr>
          <w:p w14:paraId="16039FAB" w14:textId="77777777" w:rsidR="00ED7C13" w:rsidRPr="00D3649A" w:rsidRDefault="00ED7C13" w:rsidP="00D3649A">
            <w:pPr>
              <w:jc w:val="center"/>
              <w:rPr>
                <w:ins w:id="2005" w:author="Stuart Jenkins" w:date="2019-12-10T16:25:00Z"/>
                <w:rFonts w:asciiTheme="minorHAnsi" w:hAnsiTheme="minorHAnsi" w:cstheme="minorHAnsi"/>
                <w:b/>
                <w:bCs/>
                <w:color w:val="000000"/>
                <w:sz w:val="16"/>
                <w:szCs w:val="16"/>
              </w:rPr>
            </w:pPr>
            <w:ins w:id="2006" w:author="Stuart Jenkins" w:date="2019-12-10T16:25:00Z">
              <w:r w:rsidRPr="00D3649A">
                <w:rPr>
                  <w:rFonts w:asciiTheme="minorHAnsi" w:hAnsiTheme="minorHAnsi" w:cstheme="minorHAnsi"/>
                  <w:b/>
                  <w:bCs/>
                  <w:color w:val="000000"/>
                  <w:sz w:val="16"/>
                  <w:szCs w:val="16"/>
                </w:rPr>
                <w:t>Component</w:t>
              </w:r>
            </w:ins>
          </w:p>
        </w:tc>
        <w:tc>
          <w:tcPr>
            <w:tcW w:w="1041" w:type="dxa"/>
            <w:vAlign w:val="center"/>
          </w:tcPr>
          <w:p w14:paraId="24111A32" w14:textId="77777777" w:rsidR="00ED7C13" w:rsidRPr="00D3649A" w:rsidRDefault="00ED7C13" w:rsidP="00D3649A">
            <w:pPr>
              <w:jc w:val="center"/>
              <w:rPr>
                <w:ins w:id="2007" w:author="Stuart Jenkins" w:date="2019-12-10T16:25:00Z"/>
                <w:rFonts w:asciiTheme="minorHAnsi" w:hAnsiTheme="minorHAnsi" w:cstheme="minorHAnsi"/>
                <w:b/>
                <w:bCs/>
                <w:color w:val="000000"/>
                <w:sz w:val="16"/>
                <w:szCs w:val="16"/>
              </w:rPr>
            </w:pPr>
            <w:ins w:id="2008" w:author="Stuart Jenkins" w:date="2019-12-10T16:25:00Z">
              <w:r w:rsidRPr="00D3649A">
                <w:rPr>
                  <w:rFonts w:asciiTheme="minorHAnsi" w:hAnsiTheme="minorHAnsi" w:cstheme="minorHAnsi"/>
                  <w:b/>
                  <w:bCs/>
                  <w:color w:val="000000"/>
                  <w:sz w:val="16"/>
                  <w:szCs w:val="16"/>
                </w:rPr>
                <w:t>1.5C-compatible (Peak)</w:t>
              </w:r>
            </w:ins>
          </w:p>
        </w:tc>
        <w:tc>
          <w:tcPr>
            <w:tcW w:w="1367" w:type="dxa"/>
            <w:vAlign w:val="center"/>
          </w:tcPr>
          <w:p w14:paraId="3F26B70C" w14:textId="77777777" w:rsidR="00ED7C13" w:rsidRPr="00D3649A" w:rsidRDefault="00ED7C13" w:rsidP="00D3649A">
            <w:pPr>
              <w:jc w:val="center"/>
              <w:rPr>
                <w:ins w:id="2009" w:author="Stuart Jenkins" w:date="2019-12-10T16:25:00Z"/>
                <w:rFonts w:asciiTheme="minorHAnsi" w:hAnsiTheme="minorHAnsi" w:cstheme="minorHAnsi"/>
                <w:b/>
                <w:bCs/>
                <w:color w:val="000000"/>
                <w:sz w:val="16"/>
                <w:szCs w:val="16"/>
              </w:rPr>
            </w:pPr>
            <w:ins w:id="2010" w:author="Stuart Jenkins" w:date="2019-12-10T16:25:00Z">
              <w:r w:rsidRPr="00D3649A">
                <w:rPr>
                  <w:rFonts w:asciiTheme="minorHAnsi" w:hAnsiTheme="minorHAnsi" w:cstheme="minorHAnsi"/>
                  <w:b/>
                  <w:bCs/>
                  <w:color w:val="000000"/>
                  <w:sz w:val="16"/>
                  <w:szCs w:val="16"/>
                </w:rPr>
                <w:t>2.0C-lower-compatible (Peak)</w:t>
              </w:r>
            </w:ins>
          </w:p>
        </w:tc>
        <w:tc>
          <w:tcPr>
            <w:tcW w:w="1313" w:type="dxa"/>
            <w:vAlign w:val="center"/>
          </w:tcPr>
          <w:p w14:paraId="4B491AC1" w14:textId="77777777" w:rsidR="00ED7C13" w:rsidRPr="00D3649A" w:rsidRDefault="00ED7C13" w:rsidP="00D3649A">
            <w:pPr>
              <w:jc w:val="center"/>
              <w:rPr>
                <w:ins w:id="2011" w:author="Stuart Jenkins" w:date="2019-12-10T16:25:00Z"/>
                <w:rFonts w:asciiTheme="minorHAnsi" w:hAnsiTheme="minorHAnsi" w:cstheme="minorHAnsi"/>
                <w:b/>
                <w:bCs/>
                <w:color w:val="000000"/>
                <w:sz w:val="16"/>
                <w:szCs w:val="16"/>
              </w:rPr>
            </w:pPr>
            <w:ins w:id="2012" w:author="Stuart Jenkins" w:date="2019-12-10T16:25:00Z">
              <w:r w:rsidRPr="00D3649A">
                <w:rPr>
                  <w:rFonts w:asciiTheme="minorHAnsi" w:hAnsiTheme="minorHAnsi" w:cstheme="minorHAnsi"/>
                  <w:b/>
                  <w:bCs/>
                  <w:color w:val="000000"/>
                  <w:sz w:val="16"/>
                  <w:szCs w:val="16"/>
                </w:rPr>
                <w:t>2.0-higher-compatible (Peak)</w:t>
              </w:r>
            </w:ins>
          </w:p>
        </w:tc>
        <w:tc>
          <w:tcPr>
            <w:tcW w:w="1382" w:type="dxa"/>
            <w:vAlign w:val="center"/>
          </w:tcPr>
          <w:p w14:paraId="4E943E52" w14:textId="77777777" w:rsidR="00ED7C13" w:rsidRPr="00D3649A" w:rsidRDefault="00ED7C13" w:rsidP="00D3649A">
            <w:pPr>
              <w:jc w:val="center"/>
              <w:rPr>
                <w:ins w:id="2013" w:author="Stuart Jenkins" w:date="2019-12-10T16:25:00Z"/>
                <w:rFonts w:asciiTheme="minorHAnsi" w:hAnsiTheme="minorHAnsi" w:cstheme="minorHAnsi"/>
                <w:b/>
                <w:bCs/>
                <w:color w:val="000000"/>
                <w:sz w:val="16"/>
                <w:szCs w:val="16"/>
              </w:rPr>
            </w:pPr>
            <w:ins w:id="2014" w:author="Stuart Jenkins" w:date="2019-12-10T16:25:00Z">
              <w:r w:rsidRPr="00D3649A">
                <w:rPr>
                  <w:rFonts w:asciiTheme="minorHAnsi" w:hAnsiTheme="minorHAnsi" w:cstheme="minorHAnsi"/>
                  <w:b/>
                  <w:bCs/>
                  <w:color w:val="000000"/>
                  <w:sz w:val="16"/>
                  <w:szCs w:val="16"/>
                </w:rPr>
                <w:t>1.5C-compatible (2100)</w:t>
              </w:r>
            </w:ins>
          </w:p>
        </w:tc>
        <w:tc>
          <w:tcPr>
            <w:tcW w:w="1476" w:type="dxa"/>
            <w:vAlign w:val="center"/>
          </w:tcPr>
          <w:p w14:paraId="2827B252" w14:textId="77777777" w:rsidR="00ED7C13" w:rsidRPr="00D3649A" w:rsidRDefault="00ED7C13" w:rsidP="00D3649A">
            <w:pPr>
              <w:jc w:val="center"/>
              <w:rPr>
                <w:ins w:id="2015" w:author="Stuart Jenkins" w:date="2019-12-10T16:25:00Z"/>
                <w:rFonts w:asciiTheme="minorHAnsi" w:hAnsiTheme="minorHAnsi" w:cstheme="minorHAnsi"/>
                <w:b/>
                <w:bCs/>
                <w:color w:val="000000"/>
                <w:sz w:val="16"/>
                <w:szCs w:val="16"/>
              </w:rPr>
            </w:pPr>
            <w:ins w:id="2016" w:author="Stuart Jenkins" w:date="2019-12-10T16:25:00Z">
              <w:r w:rsidRPr="00D3649A">
                <w:rPr>
                  <w:rFonts w:asciiTheme="minorHAnsi" w:hAnsiTheme="minorHAnsi" w:cstheme="minorHAnsi"/>
                  <w:b/>
                  <w:bCs/>
                  <w:color w:val="000000"/>
                  <w:sz w:val="16"/>
                  <w:szCs w:val="16"/>
                </w:rPr>
                <w:t>2.0C-lower-compatible (2100)</w:t>
              </w:r>
            </w:ins>
          </w:p>
        </w:tc>
        <w:tc>
          <w:tcPr>
            <w:tcW w:w="1313" w:type="dxa"/>
            <w:vAlign w:val="center"/>
          </w:tcPr>
          <w:p w14:paraId="15F0C829" w14:textId="77777777" w:rsidR="00ED7C13" w:rsidRPr="00D3649A" w:rsidRDefault="00ED7C13" w:rsidP="00D3649A">
            <w:pPr>
              <w:jc w:val="center"/>
              <w:rPr>
                <w:ins w:id="2017" w:author="Stuart Jenkins" w:date="2019-12-10T16:25:00Z"/>
                <w:rFonts w:asciiTheme="minorHAnsi" w:hAnsiTheme="minorHAnsi" w:cstheme="minorHAnsi"/>
                <w:b/>
                <w:bCs/>
                <w:color w:val="000000"/>
                <w:sz w:val="16"/>
                <w:szCs w:val="16"/>
              </w:rPr>
            </w:pPr>
            <w:ins w:id="2018" w:author="Stuart Jenkins" w:date="2019-12-10T16:25:00Z">
              <w:r w:rsidRPr="00D3649A">
                <w:rPr>
                  <w:rFonts w:asciiTheme="minorHAnsi" w:hAnsiTheme="minorHAnsi" w:cstheme="minorHAnsi"/>
                  <w:b/>
                  <w:bCs/>
                  <w:color w:val="000000"/>
                  <w:sz w:val="16"/>
                  <w:szCs w:val="16"/>
                </w:rPr>
                <w:t>2.0-higher-compatible (2100)</w:t>
              </w:r>
            </w:ins>
          </w:p>
        </w:tc>
      </w:tr>
      <w:tr w:rsidR="00ED7C13" w14:paraId="5BD1FFBB" w14:textId="77777777" w:rsidTr="00D3649A">
        <w:trPr>
          <w:ins w:id="2019" w:author="Stuart Jenkins" w:date="2019-12-10T16:25:00Z"/>
        </w:trPr>
        <w:tc>
          <w:tcPr>
            <w:tcW w:w="1838" w:type="dxa"/>
            <w:vAlign w:val="center"/>
          </w:tcPr>
          <w:p w14:paraId="75C0AB43" w14:textId="77777777" w:rsidR="00ED7C13" w:rsidRPr="00D3649A" w:rsidRDefault="00ED7C13" w:rsidP="00D3649A">
            <w:pPr>
              <w:jc w:val="right"/>
              <w:rPr>
                <w:ins w:id="2020" w:author="Stuart Jenkins" w:date="2019-12-10T16:25:00Z"/>
                <w:rFonts w:asciiTheme="minorHAnsi" w:hAnsiTheme="minorHAnsi" w:cstheme="minorHAnsi"/>
                <w:b/>
                <w:bCs/>
                <w:color w:val="000000"/>
                <w:sz w:val="16"/>
                <w:szCs w:val="16"/>
              </w:rPr>
            </w:pPr>
            <w:ins w:id="2021" w:author="Stuart Jenkins" w:date="2019-12-10T16:25:00Z">
              <w:r w:rsidRPr="00D3649A">
                <w:rPr>
                  <w:rFonts w:asciiTheme="minorHAnsi" w:hAnsiTheme="minorHAnsi" w:cstheme="minorHAnsi"/>
                  <w:b/>
                  <w:bCs/>
                  <w:color w:val="000000"/>
                  <w:sz w:val="16"/>
                  <w:szCs w:val="16"/>
                </w:rPr>
                <w: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 xml:space="preserve"> (G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w:t>
              </w:r>
            </w:ins>
          </w:p>
        </w:tc>
        <w:tc>
          <w:tcPr>
            <w:tcW w:w="1041" w:type="dxa"/>
            <w:vAlign w:val="center"/>
          </w:tcPr>
          <w:p w14:paraId="7B7728F0" w14:textId="77777777" w:rsidR="00ED7C13" w:rsidRPr="00D3649A" w:rsidRDefault="00ED7C13" w:rsidP="00D3649A">
            <w:pPr>
              <w:jc w:val="center"/>
              <w:rPr>
                <w:ins w:id="2022" w:author="Stuart Jenkins" w:date="2019-12-10T16:25:00Z"/>
                <w:rFonts w:asciiTheme="minorHAnsi" w:hAnsiTheme="minorHAnsi" w:cstheme="minorHAnsi"/>
                <w:color w:val="000000"/>
                <w:sz w:val="16"/>
                <w:szCs w:val="16"/>
              </w:rPr>
            </w:pPr>
            <w:ins w:id="2023" w:author="Stuart Jenkins" w:date="2019-12-10T16:25:00Z">
              <w:r w:rsidRPr="00D3649A">
                <w:rPr>
                  <w:rFonts w:asciiTheme="minorHAnsi" w:hAnsiTheme="minorHAnsi" w:cstheme="minorHAnsi"/>
                  <w:color w:val="000000"/>
                  <w:sz w:val="16"/>
                  <w:szCs w:val="16"/>
                </w:rPr>
                <w:t>495</w:t>
              </w:r>
            </w:ins>
          </w:p>
        </w:tc>
        <w:tc>
          <w:tcPr>
            <w:tcW w:w="1367" w:type="dxa"/>
            <w:vAlign w:val="center"/>
          </w:tcPr>
          <w:p w14:paraId="256A8C48" w14:textId="77777777" w:rsidR="00ED7C13" w:rsidRPr="00D3649A" w:rsidRDefault="00ED7C13" w:rsidP="00D3649A">
            <w:pPr>
              <w:jc w:val="center"/>
              <w:rPr>
                <w:ins w:id="2024" w:author="Stuart Jenkins" w:date="2019-12-10T16:25:00Z"/>
                <w:rFonts w:asciiTheme="minorHAnsi" w:hAnsiTheme="minorHAnsi" w:cstheme="minorHAnsi"/>
                <w:color w:val="000000"/>
                <w:sz w:val="16"/>
                <w:szCs w:val="16"/>
              </w:rPr>
            </w:pPr>
          </w:p>
        </w:tc>
        <w:tc>
          <w:tcPr>
            <w:tcW w:w="1313" w:type="dxa"/>
            <w:vAlign w:val="center"/>
          </w:tcPr>
          <w:p w14:paraId="03945AD6" w14:textId="77777777" w:rsidR="00ED7C13" w:rsidRPr="00D3649A" w:rsidRDefault="00ED7C13" w:rsidP="00D3649A">
            <w:pPr>
              <w:jc w:val="center"/>
              <w:rPr>
                <w:ins w:id="2025" w:author="Stuart Jenkins" w:date="2019-12-10T16:25:00Z"/>
                <w:rFonts w:asciiTheme="minorHAnsi" w:hAnsiTheme="minorHAnsi" w:cstheme="minorHAnsi"/>
                <w:color w:val="000000"/>
                <w:sz w:val="16"/>
                <w:szCs w:val="16"/>
              </w:rPr>
            </w:pPr>
          </w:p>
        </w:tc>
        <w:tc>
          <w:tcPr>
            <w:tcW w:w="1382" w:type="dxa"/>
            <w:vAlign w:val="center"/>
          </w:tcPr>
          <w:p w14:paraId="6D6D6B74" w14:textId="77777777" w:rsidR="00ED7C13" w:rsidRPr="00D3649A" w:rsidRDefault="00ED7C13" w:rsidP="00D3649A">
            <w:pPr>
              <w:jc w:val="center"/>
              <w:rPr>
                <w:ins w:id="2026" w:author="Stuart Jenkins" w:date="2019-12-10T16:25:00Z"/>
                <w:rFonts w:asciiTheme="minorHAnsi" w:hAnsiTheme="minorHAnsi" w:cstheme="minorHAnsi"/>
                <w:color w:val="000000"/>
                <w:sz w:val="16"/>
                <w:szCs w:val="16"/>
              </w:rPr>
            </w:pPr>
            <w:ins w:id="2027" w:author="Stuart Jenkins" w:date="2019-12-10T16:25:00Z">
              <w:r w:rsidRPr="00D3649A">
                <w:rPr>
                  <w:rFonts w:asciiTheme="minorHAnsi" w:hAnsiTheme="minorHAnsi" w:cstheme="minorHAnsi"/>
                  <w:color w:val="000000"/>
                  <w:sz w:val="16"/>
                  <w:szCs w:val="16"/>
                </w:rPr>
                <w:t>91</w:t>
              </w:r>
            </w:ins>
          </w:p>
        </w:tc>
        <w:tc>
          <w:tcPr>
            <w:tcW w:w="1476" w:type="dxa"/>
            <w:vAlign w:val="center"/>
          </w:tcPr>
          <w:p w14:paraId="19C02553" w14:textId="77777777" w:rsidR="00ED7C13" w:rsidRPr="00D3649A" w:rsidRDefault="00ED7C13" w:rsidP="00D3649A">
            <w:pPr>
              <w:jc w:val="center"/>
              <w:rPr>
                <w:ins w:id="2028" w:author="Stuart Jenkins" w:date="2019-12-10T16:25:00Z"/>
                <w:rFonts w:asciiTheme="minorHAnsi" w:hAnsiTheme="minorHAnsi" w:cstheme="minorHAnsi"/>
                <w:color w:val="000000"/>
                <w:sz w:val="16"/>
                <w:szCs w:val="16"/>
              </w:rPr>
            </w:pPr>
          </w:p>
        </w:tc>
        <w:tc>
          <w:tcPr>
            <w:tcW w:w="1313" w:type="dxa"/>
            <w:vAlign w:val="center"/>
          </w:tcPr>
          <w:p w14:paraId="7B648F15" w14:textId="77777777" w:rsidR="00ED7C13" w:rsidRPr="00D3649A" w:rsidRDefault="00ED7C13" w:rsidP="00D3649A">
            <w:pPr>
              <w:jc w:val="center"/>
              <w:rPr>
                <w:ins w:id="2029" w:author="Stuart Jenkins" w:date="2019-12-10T16:25:00Z"/>
                <w:rFonts w:asciiTheme="minorHAnsi" w:hAnsiTheme="minorHAnsi" w:cstheme="minorHAnsi"/>
                <w:color w:val="000000"/>
                <w:sz w:val="16"/>
                <w:szCs w:val="16"/>
              </w:rPr>
            </w:pPr>
          </w:p>
        </w:tc>
      </w:tr>
      <w:tr w:rsidR="00ED7C13" w14:paraId="043D3B7B" w14:textId="77777777" w:rsidTr="00D3649A">
        <w:trPr>
          <w:ins w:id="2030" w:author="Stuart Jenkins" w:date="2019-12-10T16:25:00Z"/>
        </w:trPr>
        <w:tc>
          <w:tcPr>
            <w:tcW w:w="1838" w:type="dxa"/>
            <w:vAlign w:val="center"/>
          </w:tcPr>
          <w:p w14:paraId="224C8061" w14:textId="77777777" w:rsidR="00ED7C13" w:rsidRPr="00D3649A" w:rsidRDefault="00ED7C13" w:rsidP="00D3649A">
            <w:pPr>
              <w:jc w:val="right"/>
              <w:rPr>
                <w:ins w:id="2031" w:author="Stuart Jenkins" w:date="2019-12-10T16:25:00Z"/>
                <w:rFonts w:asciiTheme="minorHAnsi" w:hAnsiTheme="minorHAnsi" w:cstheme="minorHAnsi"/>
                <w:b/>
                <w:bCs/>
                <w:color w:val="000000"/>
                <w:sz w:val="16"/>
                <w:szCs w:val="16"/>
              </w:rPr>
            </w:pPr>
            <w:ins w:id="2032" w:author="Stuart Jenkins" w:date="2019-12-10T16:25:00Z">
              <w:r w:rsidRPr="00D3649A">
                <w:rPr>
                  <w:rFonts w:asciiTheme="minorHAnsi" w:hAnsiTheme="minorHAnsi" w:cstheme="minorHAnsi"/>
                  <w:b/>
                  <w:bCs/>
                  <w:color w:val="000000"/>
                  <w:sz w:val="16"/>
                  <w:szCs w:val="16"/>
                </w:rPr>
                <w:t>CH4 (G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fe)</w:t>
              </w:r>
            </w:ins>
          </w:p>
        </w:tc>
        <w:tc>
          <w:tcPr>
            <w:tcW w:w="1041" w:type="dxa"/>
            <w:vAlign w:val="center"/>
          </w:tcPr>
          <w:p w14:paraId="6BE5BBBD" w14:textId="77777777" w:rsidR="00ED7C13" w:rsidRPr="00D3649A" w:rsidRDefault="00ED7C13" w:rsidP="00D3649A">
            <w:pPr>
              <w:jc w:val="center"/>
              <w:rPr>
                <w:ins w:id="2033" w:author="Stuart Jenkins" w:date="2019-12-10T16:25:00Z"/>
                <w:rFonts w:asciiTheme="minorHAnsi" w:hAnsiTheme="minorHAnsi" w:cstheme="minorHAnsi"/>
                <w:color w:val="000000"/>
                <w:sz w:val="16"/>
                <w:szCs w:val="16"/>
              </w:rPr>
            </w:pPr>
            <w:ins w:id="2034" w:author="Stuart Jenkins" w:date="2019-12-10T16:25:00Z">
              <w:r w:rsidRPr="00D3649A">
                <w:rPr>
                  <w:rFonts w:asciiTheme="minorHAnsi" w:hAnsiTheme="minorHAnsi" w:cstheme="minorHAnsi"/>
                  <w:color w:val="000000"/>
                  <w:sz w:val="16"/>
                  <w:szCs w:val="16"/>
                </w:rPr>
                <w:t>-53</w:t>
              </w:r>
            </w:ins>
          </w:p>
        </w:tc>
        <w:tc>
          <w:tcPr>
            <w:tcW w:w="1367" w:type="dxa"/>
            <w:vAlign w:val="center"/>
          </w:tcPr>
          <w:p w14:paraId="67602BD5" w14:textId="77777777" w:rsidR="00ED7C13" w:rsidRPr="00D3649A" w:rsidRDefault="00ED7C13" w:rsidP="00D3649A">
            <w:pPr>
              <w:jc w:val="center"/>
              <w:rPr>
                <w:ins w:id="2035" w:author="Stuart Jenkins" w:date="2019-12-10T16:25:00Z"/>
                <w:rFonts w:asciiTheme="minorHAnsi" w:hAnsiTheme="minorHAnsi" w:cstheme="minorHAnsi"/>
                <w:color w:val="000000"/>
                <w:sz w:val="16"/>
                <w:szCs w:val="16"/>
              </w:rPr>
            </w:pPr>
          </w:p>
        </w:tc>
        <w:tc>
          <w:tcPr>
            <w:tcW w:w="1313" w:type="dxa"/>
            <w:vAlign w:val="center"/>
          </w:tcPr>
          <w:p w14:paraId="6F7E730D" w14:textId="77777777" w:rsidR="00ED7C13" w:rsidRPr="00D3649A" w:rsidRDefault="00ED7C13" w:rsidP="00D3649A">
            <w:pPr>
              <w:jc w:val="center"/>
              <w:rPr>
                <w:ins w:id="2036" w:author="Stuart Jenkins" w:date="2019-12-10T16:25:00Z"/>
                <w:rFonts w:asciiTheme="minorHAnsi" w:hAnsiTheme="minorHAnsi" w:cstheme="minorHAnsi"/>
                <w:color w:val="000000"/>
                <w:sz w:val="16"/>
                <w:szCs w:val="16"/>
              </w:rPr>
            </w:pPr>
          </w:p>
        </w:tc>
        <w:tc>
          <w:tcPr>
            <w:tcW w:w="1382" w:type="dxa"/>
            <w:vAlign w:val="center"/>
          </w:tcPr>
          <w:p w14:paraId="6110B068" w14:textId="77777777" w:rsidR="00ED7C13" w:rsidRPr="00D3649A" w:rsidRDefault="00ED7C13" w:rsidP="00D3649A">
            <w:pPr>
              <w:jc w:val="center"/>
              <w:rPr>
                <w:ins w:id="2037" w:author="Stuart Jenkins" w:date="2019-12-10T16:25:00Z"/>
                <w:rFonts w:asciiTheme="minorHAnsi" w:hAnsiTheme="minorHAnsi" w:cstheme="minorHAnsi"/>
                <w:color w:val="000000"/>
                <w:sz w:val="16"/>
                <w:szCs w:val="16"/>
              </w:rPr>
            </w:pPr>
            <w:ins w:id="2038" w:author="Stuart Jenkins" w:date="2019-12-10T16:25:00Z">
              <w:r w:rsidRPr="00D3649A">
                <w:rPr>
                  <w:rFonts w:asciiTheme="minorHAnsi" w:hAnsiTheme="minorHAnsi" w:cstheme="minorHAnsi"/>
                  <w:color w:val="000000"/>
                  <w:sz w:val="16"/>
                  <w:szCs w:val="16"/>
                </w:rPr>
                <w:t>-145</w:t>
              </w:r>
            </w:ins>
          </w:p>
        </w:tc>
        <w:tc>
          <w:tcPr>
            <w:tcW w:w="1476" w:type="dxa"/>
            <w:vAlign w:val="center"/>
          </w:tcPr>
          <w:p w14:paraId="584C7B31" w14:textId="77777777" w:rsidR="00ED7C13" w:rsidRPr="00D3649A" w:rsidRDefault="00ED7C13" w:rsidP="00D3649A">
            <w:pPr>
              <w:jc w:val="center"/>
              <w:rPr>
                <w:ins w:id="2039" w:author="Stuart Jenkins" w:date="2019-12-10T16:25:00Z"/>
                <w:rFonts w:asciiTheme="minorHAnsi" w:hAnsiTheme="minorHAnsi" w:cstheme="minorHAnsi"/>
                <w:color w:val="000000"/>
                <w:sz w:val="16"/>
                <w:szCs w:val="16"/>
              </w:rPr>
            </w:pPr>
          </w:p>
        </w:tc>
        <w:tc>
          <w:tcPr>
            <w:tcW w:w="1313" w:type="dxa"/>
            <w:vAlign w:val="center"/>
          </w:tcPr>
          <w:p w14:paraId="091EF8D8" w14:textId="77777777" w:rsidR="00ED7C13" w:rsidRPr="00D3649A" w:rsidRDefault="00ED7C13" w:rsidP="00D3649A">
            <w:pPr>
              <w:jc w:val="center"/>
              <w:rPr>
                <w:ins w:id="2040" w:author="Stuart Jenkins" w:date="2019-12-10T16:25:00Z"/>
                <w:rFonts w:asciiTheme="minorHAnsi" w:hAnsiTheme="minorHAnsi" w:cstheme="minorHAnsi"/>
                <w:color w:val="000000"/>
                <w:sz w:val="16"/>
                <w:szCs w:val="16"/>
              </w:rPr>
            </w:pPr>
          </w:p>
        </w:tc>
      </w:tr>
      <w:tr w:rsidR="00ED7C13" w14:paraId="5BF26276" w14:textId="77777777" w:rsidTr="00D3649A">
        <w:trPr>
          <w:ins w:id="2041" w:author="Stuart Jenkins" w:date="2019-12-10T16:25:00Z"/>
        </w:trPr>
        <w:tc>
          <w:tcPr>
            <w:tcW w:w="1838" w:type="dxa"/>
            <w:vAlign w:val="center"/>
          </w:tcPr>
          <w:p w14:paraId="3C1F9C53" w14:textId="77777777" w:rsidR="00ED7C13" w:rsidRPr="00D3649A" w:rsidRDefault="00ED7C13" w:rsidP="00D3649A">
            <w:pPr>
              <w:jc w:val="right"/>
              <w:rPr>
                <w:ins w:id="2042" w:author="Stuart Jenkins" w:date="2019-12-10T16:25:00Z"/>
                <w:rFonts w:asciiTheme="minorHAnsi" w:hAnsiTheme="minorHAnsi" w:cstheme="minorHAnsi"/>
                <w:b/>
                <w:bCs/>
                <w:color w:val="000000"/>
                <w:sz w:val="16"/>
                <w:szCs w:val="16"/>
              </w:rPr>
            </w:pPr>
            <w:ins w:id="2043" w:author="Stuart Jenkins" w:date="2019-12-10T16:25:00Z">
              <w:r w:rsidRPr="00D3649A">
                <w:rPr>
                  <w:rFonts w:asciiTheme="minorHAnsi" w:hAnsiTheme="minorHAnsi" w:cstheme="minorHAnsi"/>
                  <w:b/>
                  <w:bCs/>
                  <w:color w:val="000000"/>
                  <w:sz w:val="16"/>
                  <w:szCs w:val="16"/>
                </w:rPr>
                <w:t>N2O (G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fe)</w:t>
              </w:r>
            </w:ins>
          </w:p>
        </w:tc>
        <w:tc>
          <w:tcPr>
            <w:tcW w:w="1041" w:type="dxa"/>
            <w:vAlign w:val="center"/>
          </w:tcPr>
          <w:p w14:paraId="23BCF04D" w14:textId="77777777" w:rsidR="00ED7C13" w:rsidRPr="00D3649A" w:rsidRDefault="00ED7C13" w:rsidP="00D3649A">
            <w:pPr>
              <w:jc w:val="center"/>
              <w:rPr>
                <w:ins w:id="2044" w:author="Stuart Jenkins" w:date="2019-12-10T16:25:00Z"/>
                <w:rFonts w:asciiTheme="minorHAnsi" w:hAnsiTheme="minorHAnsi" w:cstheme="minorHAnsi"/>
                <w:color w:val="000000"/>
                <w:sz w:val="16"/>
                <w:szCs w:val="16"/>
              </w:rPr>
            </w:pPr>
            <w:ins w:id="2045" w:author="Stuart Jenkins" w:date="2019-12-10T16:25:00Z">
              <w:r w:rsidRPr="00D3649A">
                <w:rPr>
                  <w:rFonts w:asciiTheme="minorHAnsi" w:hAnsiTheme="minorHAnsi" w:cstheme="minorHAnsi"/>
                  <w:color w:val="000000"/>
                  <w:sz w:val="16"/>
                  <w:szCs w:val="16"/>
                </w:rPr>
                <w:t>58</w:t>
              </w:r>
            </w:ins>
          </w:p>
        </w:tc>
        <w:tc>
          <w:tcPr>
            <w:tcW w:w="1367" w:type="dxa"/>
            <w:vAlign w:val="center"/>
          </w:tcPr>
          <w:p w14:paraId="225B6CC7" w14:textId="77777777" w:rsidR="00ED7C13" w:rsidRPr="00D3649A" w:rsidRDefault="00ED7C13" w:rsidP="00D3649A">
            <w:pPr>
              <w:jc w:val="center"/>
              <w:rPr>
                <w:ins w:id="2046" w:author="Stuart Jenkins" w:date="2019-12-10T16:25:00Z"/>
                <w:rFonts w:asciiTheme="minorHAnsi" w:hAnsiTheme="minorHAnsi" w:cstheme="minorHAnsi"/>
                <w:color w:val="000000"/>
                <w:sz w:val="16"/>
                <w:szCs w:val="16"/>
              </w:rPr>
            </w:pPr>
          </w:p>
        </w:tc>
        <w:tc>
          <w:tcPr>
            <w:tcW w:w="1313" w:type="dxa"/>
            <w:vAlign w:val="center"/>
          </w:tcPr>
          <w:p w14:paraId="2868C79D" w14:textId="77777777" w:rsidR="00ED7C13" w:rsidRPr="00D3649A" w:rsidRDefault="00ED7C13" w:rsidP="00D3649A">
            <w:pPr>
              <w:jc w:val="center"/>
              <w:rPr>
                <w:ins w:id="2047" w:author="Stuart Jenkins" w:date="2019-12-10T16:25:00Z"/>
                <w:rFonts w:asciiTheme="minorHAnsi" w:hAnsiTheme="minorHAnsi" w:cstheme="minorHAnsi"/>
                <w:color w:val="000000"/>
                <w:sz w:val="16"/>
                <w:szCs w:val="16"/>
              </w:rPr>
            </w:pPr>
          </w:p>
        </w:tc>
        <w:tc>
          <w:tcPr>
            <w:tcW w:w="1382" w:type="dxa"/>
            <w:vAlign w:val="center"/>
          </w:tcPr>
          <w:p w14:paraId="56BEAA26" w14:textId="77777777" w:rsidR="00ED7C13" w:rsidRPr="00D3649A" w:rsidRDefault="00ED7C13" w:rsidP="00D3649A">
            <w:pPr>
              <w:jc w:val="center"/>
              <w:rPr>
                <w:ins w:id="2048" w:author="Stuart Jenkins" w:date="2019-12-10T16:25:00Z"/>
                <w:rFonts w:asciiTheme="minorHAnsi" w:hAnsiTheme="minorHAnsi" w:cstheme="minorHAnsi"/>
                <w:color w:val="000000"/>
                <w:sz w:val="16"/>
                <w:szCs w:val="16"/>
              </w:rPr>
            </w:pPr>
            <w:ins w:id="2049" w:author="Stuart Jenkins" w:date="2019-12-10T16:25:00Z">
              <w:r w:rsidRPr="00D3649A">
                <w:rPr>
                  <w:rFonts w:asciiTheme="minorHAnsi" w:hAnsiTheme="minorHAnsi" w:cstheme="minorHAnsi"/>
                  <w:color w:val="000000"/>
                  <w:sz w:val="16"/>
                  <w:szCs w:val="16"/>
                </w:rPr>
                <w:t>134</w:t>
              </w:r>
            </w:ins>
          </w:p>
        </w:tc>
        <w:tc>
          <w:tcPr>
            <w:tcW w:w="1476" w:type="dxa"/>
            <w:vAlign w:val="center"/>
          </w:tcPr>
          <w:p w14:paraId="6B926505" w14:textId="77777777" w:rsidR="00ED7C13" w:rsidRPr="00D3649A" w:rsidRDefault="00ED7C13" w:rsidP="00D3649A">
            <w:pPr>
              <w:jc w:val="center"/>
              <w:rPr>
                <w:ins w:id="2050" w:author="Stuart Jenkins" w:date="2019-12-10T16:25:00Z"/>
                <w:rFonts w:asciiTheme="minorHAnsi" w:hAnsiTheme="minorHAnsi" w:cstheme="minorHAnsi"/>
                <w:color w:val="000000"/>
                <w:sz w:val="16"/>
                <w:szCs w:val="16"/>
              </w:rPr>
            </w:pPr>
          </w:p>
        </w:tc>
        <w:tc>
          <w:tcPr>
            <w:tcW w:w="1313" w:type="dxa"/>
            <w:vAlign w:val="center"/>
          </w:tcPr>
          <w:p w14:paraId="6A3A5C43" w14:textId="77777777" w:rsidR="00ED7C13" w:rsidRPr="00D3649A" w:rsidRDefault="00ED7C13" w:rsidP="00D3649A">
            <w:pPr>
              <w:jc w:val="center"/>
              <w:rPr>
                <w:ins w:id="2051" w:author="Stuart Jenkins" w:date="2019-12-10T16:25:00Z"/>
                <w:rFonts w:asciiTheme="minorHAnsi" w:hAnsiTheme="minorHAnsi" w:cstheme="minorHAnsi"/>
                <w:color w:val="000000"/>
                <w:sz w:val="16"/>
                <w:szCs w:val="16"/>
              </w:rPr>
            </w:pPr>
          </w:p>
        </w:tc>
      </w:tr>
      <w:tr w:rsidR="00ED7C13" w14:paraId="164BB4D3" w14:textId="77777777" w:rsidTr="00D3649A">
        <w:trPr>
          <w:ins w:id="2052" w:author="Stuart Jenkins" w:date="2019-12-10T16:25:00Z"/>
        </w:trPr>
        <w:tc>
          <w:tcPr>
            <w:tcW w:w="1838" w:type="dxa"/>
            <w:vAlign w:val="center"/>
          </w:tcPr>
          <w:p w14:paraId="7CB826D3" w14:textId="77777777" w:rsidR="00ED7C13" w:rsidRPr="00D3649A" w:rsidRDefault="00ED7C13" w:rsidP="00D3649A">
            <w:pPr>
              <w:jc w:val="right"/>
              <w:rPr>
                <w:ins w:id="2053" w:author="Stuart Jenkins" w:date="2019-12-10T16:25:00Z"/>
                <w:rFonts w:asciiTheme="minorHAnsi" w:hAnsiTheme="minorHAnsi" w:cstheme="minorHAnsi"/>
                <w:b/>
                <w:bCs/>
                <w:color w:val="000000"/>
                <w:sz w:val="16"/>
                <w:szCs w:val="16"/>
              </w:rPr>
            </w:pPr>
            <w:ins w:id="2054" w:author="Stuart Jenkins" w:date="2019-12-10T16:25:00Z">
              <w:r w:rsidRPr="00D3649A">
                <w:rPr>
                  <w:rFonts w:asciiTheme="minorHAnsi" w:hAnsiTheme="minorHAnsi" w:cstheme="minorHAnsi"/>
                  <w:b/>
                  <w:bCs/>
                  <w:color w:val="000000"/>
                  <w:sz w:val="16"/>
                  <w:szCs w:val="16"/>
                </w:rPr>
                <w:t>Tropospheric Ozone (G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fe)</w:t>
              </w:r>
            </w:ins>
          </w:p>
        </w:tc>
        <w:tc>
          <w:tcPr>
            <w:tcW w:w="1041" w:type="dxa"/>
            <w:vAlign w:val="center"/>
          </w:tcPr>
          <w:p w14:paraId="3FB66450" w14:textId="77777777" w:rsidR="00ED7C13" w:rsidRPr="00D3649A" w:rsidRDefault="00ED7C13" w:rsidP="00D3649A">
            <w:pPr>
              <w:jc w:val="center"/>
              <w:rPr>
                <w:ins w:id="2055" w:author="Stuart Jenkins" w:date="2019-12-10T16:25:00Z"/>
                <w:rFonts w:asciiTheme="minorHAnsi" w:hAnsiTheme="minorHAnsi" w:cstheme="minorHAnsi"/>
                <w:color w:val="000000"/>
                <w:sz w:val="16"/>
                <w:szCs w:val="16"/>
              </w:rPr>
            </w:pPr>
            <w:ins w:id="2056" w:author="Stuart Jenkins" w:date="2019-12-10T16:25:00Z">
              <w:r w:rsidRPr="00D3649A">
                <w:rPr>
                  <w:rFonts w:asciiTheme="minorHAnsi" w:hAnsiTheme="minorHAnsi" w:cstheme="minorHAnsi"/>
                  <w:color w:val="000000"/>
                  <w:sz w:val="16"/>
                  <w:szCs w:val="16"/>
                </w:rPr>
                <w:t>-60</w:t>
              </w:r>
            </w:ins>
          </w:p>
        </w:tc>
        <w:tc>
          <w:tcPr>
            <w:tcW w:w="1367" w:type="dxa"/>
            <w:vAlign w:val="center"/>
          </w:tcPr>
          <w:p w14:paraId="53332E0C" w14:textId="77777777" w:rsidR="00ED7C13" w:rsidRPr="00D3649A" w:rsidRDefault="00ED7C13" w:rsidP="00D3649A">
            <w:pPr>
              <w:jc w:val="center"/>
              <w:rPr>
                <w:ins w:id="2057" w:author="Stuart Jenkins" w:date="2019-12-10T16:25:00Z"/>
                <w:rFonts w:asciiTheme="minorHAnsi" w:hAnsiTheme="minorHAnsi" w:cstheme="minorHAnsi"/>
                <w:color w:val="000000"/>
                <w:sz w:val="16"/>
                <w:szCs w:val="16"/>
              </w:rPr>
            </w:pPr>
          </w:p>
        </w:tc>
        <w:tc>
          <w:tcPr>
            <w:tcW w:w="1313" w:type="dxa"/>
            <w:vAlign w:val="center"/>
          </w:tcPr>
          <w:p w14:paraId="6D7A6C28" w14:textId="77777777" w:rsidR="00ED7C13" w:rsidRPr="00D3649A" w:rsidRDefault="00ED7C13" w:rsidP="00D3649A">
            <w:pPr>
              <w:jc w:val="center"/>
              <w:rPr>
                <w:ins w:id="2058" w:author="Stuart Jenkins" w:date="2019-12-10T16:25:00Z"/>
                <w:rFonts w:asciiTheme="minorHAnsi" w:hAnsiTheme="minorHAnsi" w:cstheme="minorHAnsi"/>
                <w:color w:val="000000"/>
                <w:sz w:val="16"/>
                <w:szCs w:val="16"/>
              </w:rPr>
            </w:pPr>
          </w:p>
        </w:tc>
        <w:tc>
          <w:tcPr>
            <w:tcW w:w="1382" w:type="dxa"/>
            <w:vAlign w:val="center"/>
          </w:tcPr>
          <w:p w14:paraId="0C9426A8" w14:textId="77777777" w:rsidR="00ED7C13" w:rsidRPr="00D3649A" w:rsidRDefault="00ED7C13" w:rsidP="00D3649A">
            <w:pPr>
              <w:jc w:val="center"/>
              <w:rPr>
                <w:ins w:id="2059" w:author="Stuart Jenkins" w:date="2019-12-10T16:25:00Z"/>
                <w:rFonts w:asciiTheme="minorHAnsi" w:hAnsiTheme="minorHAnsi" w:cstheme="minorHAnsi"/>
                <w:color w:val="000000"/>
                <w:sz w:val="16"/>
                <w:szCs w:val="16"/>
              </w:rPr>
            </w:pPr>
            <w:ins w:id="2060" w:author="Stuart Jenkins" w:date="2019-12-10T16:25:00Z">
              <w:r w:rsidRPr="00D3649A">
                <w:rPr>
                  <w:rFonts w:asciiTheme="minorHAnsi" w:hAnsiTheme="minorHAnsi" w:cstheme="minorHAnsi"/>
                  <w:color w:val="000000"/>
                  <w:sz w:val="16"/>
                  <w:szCs w:val="16"/>
                </w:rPr>
                <w:t>-128</w:t>
              </w:r>
            </w:ins>
          </w:p>
        </w:tc>
        <w:tc>
          <w:tcPr>
            <w:tcW w:w="1476" w:type="dxa"/>
            <w:vAlign w:val="center"/>
          </w:tcPr>
          <w:p w14:paraId="2A9BB2B4" w14:textId="77777777" w:rsidR="00ED7C13" w:rsidRPr="00D3649A" w:rsidRDefault="00ED7C13" w:rsidP="00D3649A">
            <w:pPr>
              <w:jc w:val="center"/>
              <w:rPr>
                <w:ins w:id="2061" w:author="Stuart Jenkins" w:date="2019-12-10T16:25:00Z"/>
                <w:rFonts w:asciiTheme="minorHAnsi" w:hAnsiTheme="minorHAnsi" w:cstheme="minorHAnsi"/>
                <w:color w:val="000000"/>
                <w:sz w:val="16"/>
                <w:szCs w:val="16"/>
              </w:rPr>
            </w:pPr>
          </w:p>
        </w:tc>
        <w:tc>
          <w:tcPr>
            <w:tcW w:w="1313" w:type="dxa"/>
            <w:vAlign w:val="center"/>
          </w:tcPr>
          <w:p w14:paraId="32237BA8" w14:textId="77777777" w:rsidR="00ED7C13" w:rsidRPr="00D3649A" w:rsidRDefault="00ED7C13" w:rsidP="00D3649A">
            <w:pPr>
              <w:jc w:val="center"/>
              <w:rPr>
                <w:ins w:id="2062" w:author="Stuart Jenkins" w:date="2019-12-10T16:25:00Z"/>
                <w:rFonts w:asciiTheme="minorHAnsi" w:hAnsiTheme="minorHAnsi" w:cstheme="minorHAnsi"/>
                <w:color w:val="000000"/>
                <w:sz w:val="16"/>
                <w:szCs w:val="16"/>
              </w:rPr>
            </w:pPr>
          </w:p>
        </w:tc>
      </w:tr>
      <w:tr w:rsidR="00ED7C13" w14:paraId="05ACCBA0" w14:textId="77777777" w:rsidTr="00D3649A">
        <w:trPr>
          <w:ins w:id="2063" w:author="Stuart Jenkins" w:date="2019-12-10T16:25:00Z"/>
        </w:trPr>
        <w:tc>
          <w:tcPr>
            <w:tcW w:w="1838" w:type="dxa"/>
            <w:vAlign w:val="center"/>
          </w:tcPr>
          <w:p w14:paraId="7164BF7E" w14:textId="77777777" w:rsidR="00ED7C13" w:rsidRPr="00D3649A" w:rsidRDefault="00ED7C13" w:rsidP="00D3649A">
            <w:pPr>
              <w:jc w:val="right"/>
              <w:rPr>
                <w:ins w:id="2064" w:author="Stuart Jenkins" w:date="2019-12-10T16:25:00Z"/>
                <w:rFonts w:asciiTheme="minorHAnsi" w:hAnsiTheme="minorHAnsi" w:cstheme="minorHAnsi"/>
                <w:b/>
                <w:bCs/>
                <w:color w:val="000000"/>
                <w:sz w:val="16"/>
                <w:szCs w:val="16"/>
              </w:rPr>
            </w:pPr>
            <w:ins w:id="2065" w:author="Stuart Jenkins" w:date="2019-12-10T16:25:00Z">
              <w:r w:rsidRPr="00D3649A">
                <w:rPr>
                  <w:rFonts w:asciiTheme="minorHAnsi" w:hAnsiTheme="minorHAnsi" w:cstheme="minorHAnsi"/>
                  <w:b/>
                  <w:bCs/>
                  <w:color w:val="000000"/>
                  <w:sz w:val="16"/>
                  <w:szCs w:val="16"/>
                </w:rPr>
                <w:t>F-Gases (G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fe)</w:t>
              </w:r>
            </w:ins>
          </w:p>
        </w:tc>
        <w:tc>
          <w:tcPr>
            <w:tcW w:w="1041" w:type="dxa"/>
            <w:vAlign w:val="center"/>
          </w:tcPr>
          <w:p w14:paraId="4113317F" w14:textId="77777777" w:rsidR="00ED7C13" w:rsidRPr="00D3649A" w:rsidRDefault="00ED7C13" w:rsidP="00D3649A">
            <w:pPr>
              <w:jc w:val="center"/>
              <w:rPr>
                <w:ins w:id="2066" w:author="Stuart Jenkins" w:date="2019-12-10T16:25:00Z"/>
                <w:rFonts w:asciiTheme="minorHAnsi" w:hAnsiTheme="minorHAnsi" w:cstheme="minorHAnsi"/>
                <w:color w:val="000000"/>
                <w:sz w:val="16"/>
                <w:szCs w:val="16"/>
              </w:rPr>
            </w:pPr>
            <w:ins w:id="2067" w:author="Stuart Jenkins" w:date="2019-12-10T16:25:00Z">
              <w:r w:rsidRPr="00D3649A">
                <w:rPr>
                  <w:rFonts w:asciiTheme="minorHAnsi" w:hAnsiTheme="minorHAnsi" w:cstheme="minorHAnsi"/>
                  <w:color w:val="000000"/>
                  <w:sz w:val="16"/>
                  <w:szCs w:val="16"/>
                </w:rPr>
                <w:t>38</w:t>
              </w:r>
            </w:ins>
          </w:p>
        </w:tc>
        <w:tc>
          <w:tcPr>
            <w:tcW w:w="1367" w:type="dxa"/>
            <w:vAlign w:val="center"/>
          </w:tcPr>
          <w:p w14:paraId="185E9E32" w14:textId="77777777" w:rsidR="00ED7C13" w:rsidRPr="00D3649A" w:rsidRDefault="00ED7C13" w:rsidP="00D3649A">
            <w:pPr>
              <w:jc w:val="center"/>
              <w:rPr>
                <w:ins w:id="2068" w:author="Stuart Jenkins" w:date="2019-12-10T16:25:00Z"/>
                <w:rFonts w:asciiTheme="minorHAnsi" w:hAnsiTheme="minorHAnsi" w:cstheme="minorHAnsi"/>
                <w:color w:val="000000"/>
                <w:sz w:val="16"/>
                <w:szCs w:val="16"/>
              </w:rPr>
            </w:pPr>
          </w:p>
        </w:tc>
        <w:tc>
          <w:tcPr>
            <w:tcW w:w="1313" w:type="dxa"/>
            <w:vAlign w:val="center"/>
          </w:tcPr>
          <w:p w14:paraId="00E79B77" w14:textId="77777777" w:rsidR="00ED7C13" w:rsidRPr="00D3649A" w:rsidRDefault="00ED7C13" w:rsidP="00D3649A">
            <w:pPr>
              <w:jc w:val="center"/>
              <w:rPr>
                <w:ins w:id="2069" w:author="Stuart Jenkins" w:date="2019-12-10T16:25:00Z"/>
                <w:rFonts w:asciiTheme="minorHAnsi" w:hAnsiTheme="minorHAnsi" w:cstheme="minorHAnsi"/>
                <w:color w:val="000000"/>
                <w:sz w:val="16"/>
                <w:szCs w:val="16"/>
              </w:rPr>
            </w:pPr>
          </w:p>
        </w:tc>
        <w:tc>
          <w:tcPr>
            <w:tcW w:w="1382" w:type="dxa"/>
            <w:vAlign w:val="center"/>
          </w:tcPr>
          <w:p w14:paraId="5043D9A7" w14:textId="77777777" w:rsidR="00ED7C13" w:rsidRPr="00D3649A" w:rsidRDefault="00ED7C13" w:rsidP="00D3649A">
            <w:pPr>
              <w:jc w:val="center"/>
              <w:rPr>
                <w:ins w:id="2070" w:author="Stuart Jenkins" w:date="2019-12-10T16:25:00Z"/>
                <w:rFonts w:asciiTheme="minorHAnsi" w:hAnsiTheme="minorHAnsi" w:cstheme="minorHAnsi"/>
                <w:color w:val="000000"/>
                <w:sz w:val="16"/>
                <w:szCs w:val="16"/>
              </w:rPr>
            </w:pPr>
            <w:ins w:id="2071" w:author="Stuart Jenkins" w:date="2019-12-10T16:25:00Z">
              <w:r w:rsidRPr="00D3649A">
                <w:rPr>
                  <w:rFonts w:asciiTheme="minorHAnsi" w:hAnsiTheme="minorHAnsi" w:cstheme="minorHAnsi"/>
                  <w:color w:val="000000"/>
                  <w:sz w:val="16"/>
                  <w:szCs w:val="16"/>
                </w:rPr>
                <w:t>117</w:t>
              </w:r>
            </w:ins>
          </w:p>
        </w:tc>
        <w:tc>
          <w:tcPr>
            <w:tcW w:w="1476" w:type="dxa"/>
            <w:vAlign w:val="center"/>
          </w:tcPr>
          <w:p w14:paraId="5601C910" w14:textId="77777777" w:rsidR="00ED7C13" w:rsidRPr="00D3649A" w:rsidRDefault="00ED7C13" w:rsidP="00D3649A">
            <w:pPr>
              <w:jc w:val="center"/>
              <w:rPr>
                <w:ins w:id="2072" w:author="Stuart Jenkins" w:date="2019-12-10T16:25:00Z"/>
                <w:rFonts w:asciiTheme="minorHAnsi" w:hAnsiTheme="minorHAnsi" w:cstheme="minorHAnsi"/>
                <w:color w:val="000000"/>
                <w:sz w:val="16"/>
                <w:szCs w:val="16"/>
              </w:rPr>
            </w:pPr>
          </w:p>
        </w:tc>
        <w:tc>
          <w:tcPr>
            <w:tcW w:w="1313" w:type="dxa"/>
            <w:vAlign w:val="center"/>
          </w:tcPr>
          <w:p w14:paraId="1D8B579C" w14:textId="77777777" w:rsidR="00ED7C13" w:rsidRPr="00D3649A" w:rsidRDefault="00ED7C13" w:rsidP="00D3649A">
            <w:pPr>
              <w:jc w:val="center"/>
              <w:rPr>
                <w:ins w:id="2073" w:author="Stuart Jenkins" w:date="2019-12-10T16:25:00Z"/>
                <w:rFonts w:asciiTheme="minorHAnsi" w:hAnsiTheme="minorHAnsi" w:cstheme="minorHAnsi"/>
                <w:color w:val="000000"/>
                <w:sz w:val="16"/>
                <w:szCs w:val="16"/>
              </w:rPr>
            </w:pPr>
          </w:p>
        </w:tc>
      </w:tr>
      <w:tr w:rsidR="00ED7C13" w14:paraId="5B88167F" w14:textId="77777777" w:rsidTr="00D3649A">
        <w:trPr>
          <w:ins w:id="2074" w:author="Stuart Jenkins" w:date="2019-12-10T16:25:00Z"/>
        </w:trPr>
        <w:tc>
          <w:tcPr>
            <w:tcW w:w="1838" w:type="dxa"/>
            <w:vAlign w:val="center"/>
          </w:tcPr>
          <w:p w14:paraId="510C6555" w14:textId="77777777" w:rsidR="00ED7C13" w:rsidRPr="00D3649A" w:rsidRDefault="00ED7C13" w:rsidP="00D3649A">
            <w:pPr>
              <w:jc w:val="right"/>
              <w:rPr>
                <w:ins w:id="2075" w:author="Stuart Jenkins" w:date="2019-12-10T16:25:00Z"/>
                <w:rFonts w:asciiTheme="minorHAnsi" w:hAnsiTheme="minorHAnsi" w:cstheme="minorHAnsi"/>
                <w:b/>
                <w:bCs/>
                <w:color w:val="000000"/>
                <w:sz w:val="16"/>
                <w:szCs w:val="16"/>
              </w:rPr>
            </w:pPr>
            <w:ins w:id="2076" w:author="Stuart Jenkins" w:date="2019-12-10T16:25:00Z">
              <w:r w:rsidRPr="00D3649A">
                <w:rPr>
                  <w:rFonts w:asciiTheme="minorHAnsi" w:hAnsiTheme="minorHAnsi" w:cstheme="minorHAnsi"/>
                  <w:b/>
                  <w:bCs/>
                  <w:color w:val="000000"/>
                  <w:sz w:val="16"/>
                  <w:szCs w:val="16"/>
                </w:rPr>
                <w:t>Aerosols and Other (G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fe)</w:t>
              </w:r>
            </w:ins>
          </w:p>
        </w:tc>
        <w:tc>
          <w:tcPr>
            <w:tcW w:w="1041" w:type="dxa"/>
            <w:vAlign w:val="center"/>
          </w:tcPr>
          <w:p w14:paraId="63984E29" w14:textId="77777777" w:rsidR="00ED7C13" w:rsidRPr="00D3649A" w:rsidRDefault="00ED7C13" w:rsidP="00D3649A">
            <w:pPr>
              <w:jc w:val="center"/>
              <w:rPr>
                <w:ins w:id="2077" w:author="Stuart Jenkins" w:date="2019-12-10T16:25:00Z"/>
                <w:rFonts w:asciiTheme="minorHAnsi" w:hAnsiTheme="minorHAnsi" w:cstheme="minorHAnsi"/>
                <w:color w:val="000000"/>
                <w:sz w:val="16"/>
                <w:szCs w:val="16"/>
              </w:rPr>
            </w:pPr>
            <w:ins w:id="2078" w:author="Stuart Jenkins" w:date="2019-12-10T16:25:00Z">
              <w:r w:rsidRPr="00D3649A">
                <w:rPr>
                  <w:rFonts w:asciiTheme="minorHAnsi" w:hAnsiTheme="minorHAnsi" w:cstheme="minorHAnsi"/>
                  <w:color w:val="000000"/>
                  <w:sz w:val="16"/>
                  <w:szCs w:val="16"/>
                </w:rPr>
                <w:t>80</w:t>
              </w:r>
            </w:ins>
          </w:p>
        </w:tc>
        <w:tc>
          <w:tcPr>
            <w:tcW w:w="1367" w:type="dxa"/>
            <w:vAlign w:val="center"/>
          </w:tcPr>
          <w:p w14:paraId="64FB6464" w14:textId="77777777" w:rsidR="00ED7C13" w:rsidRPr="00D3649A" w:rsidRDefault="00ED7C13" w:rsidP="00D3649A">
            <w:pPr>
              <w:jc w:val="center"/>
              <w:rPr>
                <w:ins w:id="2079" w:author="Stuart Jenkins" w:date="2019-12-10T16:25:00Z"/>
                <w:rFonts w:asciiTheme="minorHAnsi" w:hAnsiTheme="minorHAnsi" w:cstheme="minorHAnsi"/>
                <w:color w:val="000000"/>
                <w:sz w:val="16"/>
                <w:szCs w:val="16"/>
              </w:rPr>
            </w:pPr>
          </w:p>
        </w:tc>
        <w:tc>
          <w:tcPr>
            <w:tcW w:w="1313" w:type="dxa"/>
            <w:vAlign w:val="center"/>
          </w:tcPr>
          <w:p w14:paraId="1B4746F1" w14:textId="77777777" w:rsidR="00ED7C13" w:rsidRPr="00D3649A" w:rsidRDefault="00ED7C13" w:rsidP="00D3649A">
            <w:pPr>
              <w:jc w:val="center"/>
              <w:rPr>
                <w:ins w:id="2080" w:author="Stuart Jenkins" w:date="2019-12-10T16:25:00Z"/>
                <w:rFonts w:asciiTheme="minorHAnsi" w:hAnsiTheme="minorHAnsi" w:cstheme="minorHAnsi"/>
                <w:color w:val="000000"/>
                <w:sz w:val="16"/>
                <w:szCs w:val="16"/>
              </w:rPr>
            </w:pPr>
          </w:p>
        </w:tc>
        <w:tc>
          <w:tcPr>
            <w:tcW w:w="1382" w:type="dxa"/>
            <w:vAlign w:val="center"/>
          </w:tcPr>
          <w:p w14:paraId="187953A2" w14:textId="77777777" w:rsidR="00ED7C13" w:rsidRPr="00D3649A" w:rsidRDefault="00ED7C13" w:rsidP="00D3649A">
            <w:pPr>
              <w:jc w:val="center"/>
              <w:rPr>
                <w:ins w:id="2081" w:author="Stuart Jenkins" w:date="2019-12-10T16:25:00Z"/>
                <w:rFonts w:asciiTheme="minorHAnsi" w:hAnsiTheme="minorHAnsi" w:cstheme="minorHAnsi"/>
                <w:color w:val="000000"/>
                <w:sz w:val="16"/>
                <w:szCs w:val="16"/>
              </w:rPr>
            </w:pPr>
            <w:ins w:id="2082" w:author="Stuart Jenkins" w:date="2019-12-10T16:25:00Z">
              <w:r w:rsidRPr="00D3649A">
                <w:rPr>
                  <w:rFonts w:asciiTheme="minorHAnsi" w:hAnsiTheme="minorHAnsi" w:cstheme="minorHAnsi"/>
                  <w:color w:val="000000"/>
                  <w:sz w:val="16"/>
                  <w:szCs w:val="16"/>
                </w:rPr>
                <w:t>274</w:t>
              </w:r>
            </w:ins>
          </w:p>
        </w:tc>
        <w:tc>
          <w:tcPr>
            <w:tcW w:w="1476" w:type="dxa"/>
            <w:vAlign w:val="center"/>
          </w:tcPr>
          <w:p w14:paraId="018A3DA8" w14:textId="77777777" w:rsidR="00ED7C13" w:rsidRPr="00D3649A" w:rsidRDefault="00ED7C13" w:rsidP="00D3649A">
            <w:pPr>
              <w:jc w:val="center"/>
              <w:rPr>
                <w:ins w:id="2083" w:author="Stuart Jenkins" w:date="2019-12-10T16:25:00Z"/>
                <w:rFonts w:asciiTheme="minorHAnsi" w:hAnsiTheme="minorHAnsi" w:cstheme="minorHAnsi"/>
                <w:color w:val="000000"/>
                <w:sz w:val="16"/>
                <w:szCs w:val="16"/>
              </w:rPr>
            </w:pPr>
          </w:p>
        </w:tc>
        <w:tc>
          <w:tcPr>
            <w:tcW w:w="1313" w:type="dxa"/>
            <w:vAlign w:val="center"/>
          </w:tcPr>
          <w:p w14:paraId="2F6BF44E" w14:textId="77777777" w:rsidR="00ED7C13" w:rsidRPr="00D3649A" w:rsidRDefault="00ED7C13" w:rsidP="00D3649A">
            <w:pPr>
              <w:jc w:val="center"/>
              <w:rPr>
                <w:ins w:id="2084" w:author="Stuart Jenkins" w:date="2019-12-10T16:25:00Z"/>
                <w:rFonts w:asciiTheme="minorHAnsi" w:hAnsiTheme="minorHAnsi" w:cstheme="minorHAnsi"/>
                <w:color w:val="000000"/>
                <w:sz w:val="16"/>
                <w:szCs w:val="16"/>
              </w:rPr>
            </w:pPr>
          </w:p>
        </w:tc>
      </w:tr>
      <w:tr w:rsidR="00ED7C13" w14:paraId="5E9BC59A" w14:textId="77777777" w:rsidTr="00D3649A">
        <w:trPr>
          <w:ins w:id="2085" w:author="Stuart Jenkins" w:date="2019-12-10T16:25:00Z"/>
        </w:trPr>
        <w:tc>
          <w:tcPr>
            <w:tcW w:w="1838" w:type="dxa"/>
            <w:vAlign w:val="center"/>
          </w:tcPr>
          <w:p w14:paraId="0ED3FA64" w14:textId="77777777" w:rsidR="00ED7C13" w:rsidRPr="00D3649A" w:rsidRDefault="00ED7C13" w:rsidP="00D3649A">
            <w:pPr>
              <w:jc w:val="right"/>
              <w:rPr>
                <w:ins w:id="2086" w:author="Stuart Jenkins" w:date="2019-12-10T16:25:00Z"/>
                <w:rFonts w:asciiTheme="minorHAnsi" w:hAnsiTheme="minorHAnsi" w:cstheme="minorHAnsi"/>
                <w:b/>
                <w:bCs/>
                <w:color w:val="000000"/>
                <w:sz w:val="16"/>
                <w:szCs w:val="16"/>
              </w:rPr>
            </w:pPr>
            <w:ins w:id="2087" w:author="Stuart Jenkins" w:date="2019-12-10T16:25:00Z">
              <w:r w:rsidRPr="00D3649A">
                <w:rPr>
                  <w:rFonts w:asciiTheme="minorHAnsi" w:hAnsiTheme="minorHAnsi" w:cstheme="minorHAnsi"/>
                  <w:b/>
                  <w:bCs/>
                  <w:color w:val="000000"/>
                  <w:sz w:val="16"/>
                  <w:szCs w:val="16"/>
                </w:rPr>
                <w:t>Total (GtCO</w:t>
              </w:r>
              <w:r w:rsidRPr="00D3649A">
                <w:rPr>
                  <w:rFonts w:asciiTheme="minorHAnsi" w:hAnsiTheme="minorHAnsi" w:cstheme="minorHAnsi"/>
                  <w:b/>
                  <w:bCs/>
                  <w:color w:val="000000"/>
                  <w:sz w:val="16"/>
                  <w:szCs w:val="16"/>
                  <w:vertAlign w:val="subscript"/>
                </w:rPr>
                <w:t>2</w:t>
              </w:r>
              <w:r w:rsidRPr="00D3649A">
                <w:rPr>
                  <w:rFonts w:asciiTheme="minorHAnsi" w:hAnsiTheme="minorHAnsi" w:cstheme="minorHAnsi"/>
                  <w:b/>
                  <w:bCs/>
                  <w:color w:val="000000"/>
                  <w:sz w:val="16"/>
                  <w:szCs w:val="16"/>
                </w:rPr>
                <w:t>-fe)</w:t>
              </w:r>
            </w:ins>
          </w:p>
        </w:tc>
        <w:tc>
          <w:tcPr>
            <w:tcW w:w="1041" w:type="dxa"/>
            <w:vAlign w:val="center"/>
          </w:tcPr>
          <w:p w14:paraId="75398DDD" w14:textId="77777777" w:rsidR="00ED7C13" w:rsidRPr="00D3649A" w:rsidRDefault="00ED7C13" w:rsidP="00D3649A">
            <w:pPr>
              <w:jc w:val="center"/>
              <w:rPr>
                <w:ins w:id="2088" w:author="Stuart Jenkins" w:date="2019-12-10T16:25:00Z"/>
                <w:rFonts w:asciiTheme="minorHAnsi" w:hAnsiTheme="minorHAnsi" w:cstheme="minorHAnsi"/>
                <w:color w:val="000000"/>
                <w:sz w:val="16"/>
                <w:szCs w:val="16"/>
              </w:rPr>
            </w:pPr>
            <w:ins w:id="2089" w:author="Stuart Jenkins" w:date="2019-12-10T16:25:00Z">
              <w:r w:rsidRPr="00D3649A">
                <w:rPr>
                  <w:rFonts w:asciiTheme="minorHAnsi" w:hAnsiTheme="minorHAnsi" w:cstheme="minorHAnsi"/>
                  <w:color w:val="000000"/>
                  <w:sz w:val="16"/>
                  <w:szCs w:val="16"/>
                </w:rPr>
                <w:t>558</w:t>
              </w:r>
            </w:ins>
          </w:p>
        </w:tc>
        <w:tc>
          <w:tcPr>
            <w:tcW w:w="1367" w:type="dxa"/>
            <w:vAlign w:val="center"/>
          </w:tcPr>
          <w:p w14:paraId="3C0458B0" w14:textId="77777777" w:rsidR="00ED7C13" w:rsidRPr="00D3649A" w:rsidRDefault="00ED7C13" w:rsidP="00D3649A">
            <w:pPr>
              <w:jc w:val="center"/>
              <w:rPr>
                <w:ins w:id="2090" w:author="Stuart Jenkins" w:date="2019-12-10T16:25:00Z"/>
                <w:rFonts w:asciiTheme="minorHAnsi" w:hAnsiTheme="minorHAnsi" w:cstheme="minorHAnsi"/>
                <w:color w:val="000000"/>
                <w:sz w:val="16"/>
                <w:szCs w:val="16"/>
              </w:rPr>
            </w:pPr>
          </w:p>
        </w:tc>
        <w:tc>
          <w:tcPr>
            <w:tcW w:w="1313" w:type="dxa"/>
            <w:vAlign w:val="center"/>
          </w:tcPr>
          <w:p w14:paraId="0DCB2617" w14:textId="77777777" w:rsidR="00ED7C13" w:rsidRPr="00D3649A" w:rsidRDefault="00ED7C13" w:rsidP="00D3649A">
            <w:pPr>
              <w:jc w:val="center"/>
              <w:rPr>
                <w:ins w:id="2091" w:author="Stuart Jenkins" w:date="2019-12-10T16:25:00Z"/>
                <w:rFonts w:asciiTheme="minorHAnsi" w:hAnsiTheme="minorHAnsi" w:cstheme="minorHAnsi"/>
                <w:color w:val="000000"/>
                <w:sz w:val="16"/>
                <w:szCs w:val="16"/>
              </w:rPr>
            </w:pPr>
          </w:p>
        </w:tc>
        <w:tc>
          <w:tcPr>
            <w:tcW w:w="1382" w:type="dxa"/>
            <w:vAlign w:val="center"/>
          </w:tcPr>
          <w:p w14:paraId="45810524" w14:textId="77777777" w:rsidR="00ED7C13" w:rsidRPr="00D3649A" w:rsidRDefault="00ED7C13" w:rsidP="00D3649A">
            <w:pPr>
              <w:jc w:val="center"/>
              <w:rPr>
                <w:ins w:id="2092" w:author="Stuart Jenkins" w:date="2019-12-10T16:25:00Z"/>
                <w:rFonts w:asciiTheme="minorHAnsi" w:hAnsiTheme="minorHAnsi" w:cstheme="minorHAnsi"/>
                <w:color w:val="000000"/>
                <w:sz w:val="16"/>
                <w:szCs w:val="16"/>
              </w:rPr>
            </w:pPr>
            <w:ins w:id="2093" w:author="Stuart Jenkins" w:date="2019-12-10T16:25:00Z">
              <w:r w:rsidRPr="00D3649A">
                <w:rPr>
                  <w:rFonts w:asciiTheme="minorHAnsi" w:hAnsiTheme="minorHAnsi" w:cstheme="minorHAnsi"/>
                  <w:color w:val="000000"/>
                  <w:sz w:val="16"/>
                  <w:szCs w:val="16"/>
                </w:rPr>
                <w:t>343</w:t>
              </w:r>
            </w:ins>
          </w:p>
        </w:tc>
        <w:tc>
          <w:tcPr>
            <w:tcW w:w="1476" w:type="dxa"/>
            <w:vAlign w:val="center"/>
          </w:tcPr>
          <w:p w14:paraId="01AF062E" w14:textId="77777777" w:rsidR="00ED7C13" w:rsidRPr="00D3649A" w:rsidRDefault="00ED7C13" w:rsidP="00D3649A">
            <w:pPr>
              <w:jc w:val="center"/>
              <w:rPr>
                <w:ins w:id="2094" w:author="Stuart Jenkins" w:date="2019-12-10T16:25:00Z"/>
                <w:rFonts w:asciiTheme="minorHAnsi" w:hAnsiTheme="minorHAnsi" w:cstheme="minorHAnsi"/>
                <w:color w:val="000000"/>
                <w:sz w:val="16"/>
                <w:szCs w:val="16"/>
              </w:rPr>
            </w:pPr>
          </w:p>
        </w:tc>
        <w:tc>
          <w:tcPr>
            <w:tcW w:w="1313" w:type="dxa"/>
            <w:vAlign w:val="center"/>
          </w:tcPr>
          <w:p w14:paraId="328CCCDB" w14:textId="77777777" w:rsidR="00ED7C13" w:rsidRPr="00D3649A" w:rsidRDefault="00ED7C13" w:rsidP="00D3649A">
            <w:pPr>
              <w:jc w:val="center"/>
              <w:rPr>
                <w:ins w:id="2095" w:author="Stuart Jenkins" w:date="2019-12-10T16:25:00Z"/>
                <w:rFonts w:asciiTheme="minorHAnsi" w:hAnsiTheme="minorHAnsi" w:cstheme="minorHAnsi"/>
                <w:color w:val="000000"/>
                <w:sz w:val="16"/>
                <w:szCs w:val="16"/>
              </w:rPr>
            </w:pPr>
          </w:p>
        </w:tc>
      </w:tr>
    </w:tbl>
    <w:p w14:paraId="18F87FD6" w14:textId="77777777" w:rsidR="00ED7C13" w:rsidRPr="00D3649A" w:rsidRDefault="00ED7C13" w:rsidP="00ED7C13">
      <w:pPr>
        <w:rPr>
          <w:ins w:id="2096" w:author="Stuart Jenkins" w:date="2019-12-10T16:25:00Z"/>
          <w:rFonts w:asciiTheme="minorHAnsi" w:hAnsiTheme="minorHAnsi" w:cstheme="minorHAnsi"/>
          <w:color w:val="000000"/>
          <w:sz w:val="20"/>
          <w:szCs w:val="20"/>
        </w:rPr>
      </w:pPr>
    </w:p>
    <w:p w14:paraId="104CF4E2" w14:textId="77777777" w:rsidR="00ED7C13" w:rsidRPr="00D3649A" w:rsidRDefault="00ED7C13" w:rsidP="00ED7C13">
      <w:pPr>
        <w:rPr>
          <w:ins w:id="2097" w:author="Stuart Jenkins" w:date="2019-12-10T16:25:00Z"/>
          <w:rFonts w:asciiTheme="minorHAnsi" w:hAnsiTheme="minorHAnsi" w:cstheme="minorHAnsi"/>
          <w:sz w:val="20"/>
          <w:szCs w:val="20"/>
        </w:rPr>
      </w:pPr>
      <w:ins w:id="2098" w:author="Stuart Jenkins" w:date="2019-12-10T16:25:00Z">
        <w:r w:rsidRPr="00D3649A">
          <w:rPr>
            <w:rFonts w:asciiTheme="minorHAnsi" w:hAnsiTheme="minorHAnsi" w:cstheme="minorHAnsi"/>
            <w:b/>
            <w:bCs/>
            <w:sz w:val="20"/>
            <w:szCs w:val="20"/>
          </w:rPr>
          <w:t>Table 1:</w:t>
        </w:r>
        <w:r>
          <w:rPr>
            <w:rFonts w:asciiTheme="minorHAnsi" w:hAnsiTheme="minorHAnsi" w:cstheme="minorHAnsi"/>
            <w:sz w:val="20"/>
            <w:szCs w:val="20"/>
          </w:rPr>
          <w:t xml:space="preserve"> Peak-warming and 2100 CO</w:t>
        </w:r>
        <w:r w:rsidRPr="00D3649A">
          <w:rPr>
            <w:rFonts w:asciiTheme="minorHAnsi" w:hAnsiTheme="minorHAnsi" w:cstheme="minorHAnsi"/>
            <w:sz w:val="20"/>
            <w:szCs w:val="20"/>
            <w:vertAlign w:val="subscript"/>
          </w:rPr>
          <w:t>2</w:t>
        </w:r>
        <w:r>
          <w:rPr>
            <w:rFonts w:asciiTheme="minorHAnsi" w:hAnsiTheme="minorHAnsi" w:cstheme="minorHAnsi"/>
            <w:sz w:val="20"/>
            <w:szCs w:val="20"/>
          </w:rPr>
          <w:t>-fe budgets for median (±1σ) scenarios, categorised according to their label in the IIASA SR15 scenarios database[!!].</w:t>
        </w:r>
      </w:ins>
    </w:p>
    <w:p w14:paraId="6BF44B8F" w14:textId="6CA5998F" w:rsidR="00ED7C13" w:rsidRDefault="00ED7C13" w:rsidP="00A670BF">
      <w:pPr>
        <w:rPr>
          <w:ins w:id="2099" w:author="Stuart Jenkins" w:date="2019-12-10T16:26:00Z"/>
          <w:rFonts w:asciiTheme="minorHAnsi" w:hAnsiTheme="minorHAnsi" w:cstheme="minorHAnsi"/>
          <w:sz w:val="22"/>
          <w:szCs w:val="22"/>
          <w:lang w:eastAsia="en-US"/>
        </w:rPr>
      </w:pPr>
    </w:p>
    <w:p w14:paraId="2800FCB6" w14:textId="48EB8C09" w:rsidR="00994884" w:rsidRDefault="00994884" w:rsidP="00A670BF">
      <w:pPr>
        <w:rPr>
          <w:ins w:id="2100" w:author="Stuart Jenkins" w:date="2019-12-10T16:26:00Z"/>
          <w:rFonts w:asciiTheme="minorHAnsi" w:hAnsiTheme="minorHAnsi" w:cstheme="minorHAnsi"/>
          <w:sz w:val="22"/>
          <w:szCs w:val="22"/>
          <w:lang w:eastAsia="en-US"/>
        </w:rPr>
      </w:pPr>
    </w:p>
    <w:p w14:paraId="0F681EC6" w14:textId="28713BD1" w:rsidR="00994884" w:rsidRDefault="00994884" w:rsidP="00A670BF">
      <w:pPr>
        <w:rPr>
          <w:ins w:id="2101" w:author="Stuart Jenkins" w:date="2019-12-10T16:26:00Z"/>
          <w:rFonts w:asciiTheme="minorHAnsi" w:hAnsiTheme="minorHAnsi" w:cstheme="minorHAnsi"/>
          <w:sz w:val="22"/>
          <w:szCs w:val="22"/>
          <w:lang w:eastAsia="en-US"/>
        </w:rPr>
      </w:pPr>
    </w:p>
    <w:p w14:paraId="1B108902" w14:textId="6464E186" w:rsidR="00994884" w:rsidRDefault="00994884" w:rsidP="00A670BF">
      <w:pPr>
        <w:rPr>
          <w:ins w:id="2102" w:author="Stuart Jenkins" w:date="2019-12-10T16:26:00Z"/>
          <w:rFonts w:asciiTheme="minorHAnsi" w:hAnsiTheme="minorHAnsi" w:cstheme="minorHAnsi"/>
          <w:sz w:val="22"/>
          <w:szCs w:val="22"/>
          <w:lang w:eastAsia="en-US"/>
        </w:rPr>
      </w:pPr>
    </w:p>
    <w:p w14:paraId="0D2CBCAE" w14:textId="7512ED89" w:rsidR="00994884" w:rsidRDefault="00994884" w:rsidP="00A670BF">
      <w:pPr>
        <w:rPr>
          <w:ins w:id="2103" w:author="Stuart Jenkins" w:date="2019-12-10T16:26:00Z"/>
          <w:rFonts w:asciiTheme="minorHAnsi" w:hAnsiTheme="minorHAnsi" w:cstheme="minorHAnsi"/>
          <w:sz w:val="22"/>
          <w:szCs w:val="22"/>
          <w:lang w:eastAsia="en-US"/>
        </w:rPr>
      </w:pPr>
    </w:p>
    <w:p w14:paraId="722F9C2C" w14:textId="27874A7C" w:rsidR="003E6E83" w:rsidRDefault="003E6E83" w:rsidP="00A670BF">
      <w:pPr>
        <w:rPr>
          <w:ins w:id="2104" w:author="Stuart Jenkins" w:date="2019-12-10T16:26:00Z"/>
          <w:rFonts w:asciiTheme="minorHAnsi" w:hAnsiTheme="minorHAnsi" w:cstheme="minorHAnsi"/>
          <w:sz w:val="22"/>
          <w:szCs w:val="22"/>
          <w:lang w:eastAsia="en-US"/>
        </w:rPr>
      </w:pPr>
    </w:p>
    <w:p w14:paraId="0C412C53" w14:textId="3B4E2540" w:rsidR="003E6E83" w:rsidRDefault="003E6E83" w:rsidP="00A670BF">
      <w:pPr>
        <w:rPr>
          <w:ins w:id="2105" w:author="Stuart Jenkins" w:date="2019-12-10T16:26:00Z"/>
          <w:rFonts w:asciiTheme="minorHAnsi" w:hAnsiTheme="minorHAnsi" w:cstheme="minorHAnsi"/>
          <w:sz w:val="22"/>
          <w:szCs w:val="22"/>
          <w:lang w:eastAsia="en-US"/>
        </w:rPr>
      </w:pPr>
    </w:p>
    <w:p w14:paraId="3FF7CB76" w14:textId="77777777" w:rsidR="003E6E83" w:rsidRDefault="003E6E83" w:rsidP="00A670BF">
      <w:pPr>
        <w:rPr>
          <w:ins w:id="2106" w:author="Stuart Jenkins" w:date="2019-12-10T16:25:00Z"/>
          <w:rFonts w:asciiTheme="minorHAnsi" w:hAnsiTheme="minorHAnsi" w:cstheme="minorHAnsi"/>
          <w:sz w:val="22"/>
          <w:szCs w:val="22"/>
          <w:lang w:eastAsia="en-US"/>
        </w:rPr>
      </w:pPr>
    </w:p>
    <w:p w14:paraId="0F205609" w14:textId="66914E57" w:rsidR="00314F43" w:rsidRDefault="00314F43" w:rsidP="00A670BF">
      <w:pPr>
        <w:rPr>
          <w:ins w:id="2107" w:author="Stuart Jenkins" w:date="2019-12-10T16:25:00Z"/>
          <w:rFonts w:asciiTheme="minorHAnsi" w:hAnsiTheme="minorHAnsi" w:cstheme="minorHAnsi"/>
          <w:sz w:val="22"/>
          <w:szCs w:val="22"/>
          <w:lang w:eastAsia="en-US"/>
        </w:rPr>
      </w:pPr>
    </w:p>
    <w:tbl>
      <w:tblPr>
        <w:tblStyle w:val="TableGrid"/>
        <w:tblW w:w="10011" w:type="dxa"/>
        <w:tblLook w:val="04A0" w:firstRow="1" w:lastRow="0" w:firstColumn="1" w:lastColumn="0" w:noHBand="0" w:noVBand="1"/>
      </w:tblPr>
      <w:tblGrid>
        <w:gridCol w:w="898"/>
        <w:gridCol w:w="945"/>
        <w:gridCol w:w="1073"/>
        <w:gridCol w:w="1014"/>
        <w:gridCol w:w="1013"/>
        <w:gridCol w:w="1014"/>
        <w:gridCol w:w="1013"/>
        <w:gridCol w:w="1014"/>
        <w:gridCol w:w="1013"/>
        <w:gridCol w:w="1014"/>
      </w:tblGrid>
      <w:tr w:rsidR="00994884" w:rsidRPr="00F36CBC" w14:paraId="28C255CD" w14:textId="77777777" w:rsidTr="00D3649A">
        <w:trPr>
          <w:trHeight w:val="594"/>
          <w:ins w:id="2108" w:author="Stuart Jenkins" w:date="2019-12-10T16:26:00Z"/>
        </w:trPr>
        <w:tc>
          <w:tcPr>
            <w:tcW w:w="898" w:type="dxa"/>
            <w:vAlign w:val="center"/>
          </w:tcPr>
          <w:p w14:paraId="44B2F1E2" w14:textId="77777777" w:rsidR="00994884" w:rsidRPr="00D3649A" w:rsidRDefault="00994884" w:rsidP="00D3649A">
            <w:pPr>
              <w:jc w:val="center"/>
              <w:rPr>
                <w:ins w:id="2109" w:author="Stuart Jenkins" w:date="2019-12-10T16:26:00Z"/>
                <w:rFonts w:asciiTheme="minorHAnsi" w:hAnsiTheme="minorHAnsi" w:cstheme="minorHAnsi"/>
                <w:b/>
                <w:bCs/>
                <w:sz w:val="16"/>
                <w:szCs w:val="16"/>
              </w:rPr>
            </w:pPr>
            <w:ins w:id="2110" w:author="Stuart Jenkins" w:date="2019-12-10T16:26:00Z">
              <w:r w:rsidRPr="00D3649A">
                <w:rPr>
                  <w:rFonts w:asciiTheme="minorHAnsi" w:hAnsiTheme="minorHAnsi" w:cstheme="minorHAnsi"/>
                  <w:b/>
                  <w:bCs/>
                  <w:sz w:val="16"/>
                  <w:szCs w:val="16"/>
                </w:rPr>
                <w:t>Percentile</w:t>
              </w:r>
            </w:ins>
          </w:p>
        </w:tc>
        <w:tc>
          <w:tcPr>
            <w:tcW w:w="945" w:type="dxa"/>
            <w:vAlign w:val="center"/>
          </w:tcPr>
          <w:p w14:paraId="1FF641DF" w14:textId="77777777" w:rsidR="00994884" w:rsidRPr="00D3649A" w:rsidRDefault="00994884" w:rsidP="00D3649A">
            <w:pPr>
              <w:jc w:val="center"/>
              <w:rPr>
                <w:ins w:id="2111" w:author="Stuart Jenkins" w:date="2019-12-10T16:26:00Z"/>
                <w:rFonts w:asciiTheme="minorHAnsi" w:hAnsiTheme="minorHAnsi" w:cstheme="minorHAnsi"/>
                <w:b/>
                <w:bCs/>
                <w:sz w:val="16"/>
                <w:szCs w:val="16"/>
              </w:rPr>
            </w:pPr>
            <w:ins w:id="2112" w:author="Stuart Jenkins" w:date="2019-12-10T16:26:00Z">
              <w:r w:rsidRPr="00D3649A">
                <w:rPr>
                  <w:rFonts w:asciiTheme="minorHAnsi" w:hAnsiTheme="minorHAnsi" w:cstheme="minorHAnsi"/>
                  <w:b/>
                  <w:bCs/>
                  <w:sz w:val="16"/>
                  <w:szCs w:val="16"/>
                </w:rPr>
                <w:t>AR5 TCRE (gaussian)</w:t>
              </w:r>
              <w:r w:rsidRPr="00CF46D0">
                <w:rPr>
                  <w:rFonts w:asciiTheme="minorHAnsi" w:hAnsiTheme="minorHAnsi" w:cstheme="minorHAnsi"/>
                  <w:b/>
                  <w:bCs/>
                  <w:sz w:val="16"/>
                  <w:szCs w:val="16"/>
                </w:rPr>
                <w:t xml:space="preserve"> (</w:t>
              </w:r>
              <w:r w:rsidRPr="00D3649A">
                <w:rPr>
                  <w:rFonts w:asciiTheme="minorHAnsi" w:hAnsiTheme="minorHAnsi" w:cstheme="minorHAnsi"/>
                  <w:sz w:val="16"/>
                  <w:szCs w:val="16"/>
                </w:rPr>
                <w:t>°</w:t>
              </w:r>
              <w:r w:rsidRPr="00CF46D0">
                <w:rPr>
                  <w:rFonts w:asciiTheme="minorHAnsi" w:hAnsiTheme="minorHAnsi" w:cstheme="minorHAnsi"/>
                  <w:b/>
                  <w:bCs/>
                  <w:sz w:val="16"/>
                  <w:szCs w:val="16"/>
                </w:rPr>
                <w:t>C/TtCO2)</w:t>
              </w:r>
            </w:ins>
          </w:p>
        </w:tc>
        <w:tc>
          <w:tcPr>
            <w:tcW w:w="1073" w:type="dxa"/>
            <w:vAlign w:val="center"/>
          </w:tcPr>
          <w:p w14:paraId="4549C886" w14:textId="77777777" w:rsidR="00994884" w:rsidRPr="00D3649A" w:rsidRDefault="00994884" w:rsidP="00D3649A">
            <w:pPr>
              <w:jc w:val="center"/>
              <w:rPr>
                <w:ins w:id="2113" w:author="Stuart Jenkins" w:date="2019-12-10T16:26:00Z"/>
                <w:rFonts w:asciiTheme="minorHAnsi" w:hAnsiTheme="minorHAnsi" w:cstheme="minorHAnsi"/>
                <w:b/>
                <w:bCs/>
                <w:sz w:val="16"/>
                <w:szCs w:val="16"/>
              </w:rPr>
            </w:pPr>
            <w:ins w:id="2114" w:author="Stuart Jenkins" w:date="2019-12-10T16:26:00Z">
              <w:r w:rsidRPr="00D3649A">
                <w:rPr>
                  <w:rFonts w:asciiTheme="minorHAnsi" w:hAnsiTheme="minorHAnsi" w:cstheme="minorHAnsi"/>
                  <w:b/>
                  <w:bCs/>
                  <w:sz w:val="16"/>
                  <w:szCs w:val="16"/>
                </w:rPr>
                <w:t>AR5 TCRE (log-normal)</w:t>
              </w:r>
              <w:r w:rsidRPr="00CF46D0">
                <w:rPr>
                  <w:rFonts w:asciiTheme="minorHAnsi" w:hAnsiTheme="minorHAnsi" w:cstheme="minorHAnsi"/>
                  <w:b/>
                  <w:bCs/>
                  <w:sz w:val="16"/>
                  <w:szCs w:val="16"/>
                </w:rPr>
                <w:t xml:space="preserve"> (</w:t>
              </w:r>
              <w:r w:rsidRPr="00D3649A">
                <w:rPr>
                  <w:rFonts w:asciiTheme="minorHAnsi" w:hAnsiTheme="minorHAnsi" w:cstheme="minorHAnsi"/>
                  <w:sz w:val="16"/>
                  <w:szCs w:val="16"/>
                </w:rPr>
                <w:t>°</w:t>
              </w:r>
              <w:r w:rsidRPr="00CF46D0">
                <w:rPr>
                  <w:rFonts w:asciiTheme="minorHAnsi" w:hAnsiTheme="minorHAnsi" w:cstheme="minorHAnsi"/>
                  <w:b/>
                  <w:bCs/>
                  <w:sz w:val="16"/>
                  <w:szCs w:val="16"/>
                </w:rPr>
                <w:t>C/TtCO2)</w:t>
              </w:r>
            </w:ins>
          </w:p>
        </w:tc>
        <w:tc>
          <w:tcPr>
            <w:tcW w:w="1014" w:type="dxa"/>
            <w:vAlign w:val="center"/>
          </w:tcPr>
          <w:p w14:paraId="3A9EA594" w14:textId="77777777" w:rsidR="00994884" w:rsidRPr="00D3649A" w:rsidRDefault="00994884" w:rsidP="00D3649A">
            <w:pPr>
              <w:jc w:val="center"/>
              <w:rPr>
                <w:ins w:id="2115" w:author="Stuart Jenkins" w:date="2019-12-10T16:26:00Z"/>
                <w:rFonts w:asciiTheme="minorHAnsi" w:hAnsiTheme="minorHAnsi" w:cstheme="minorHAnsi"/>
                <w:b/>
                <w:bCs/>
                <w:sz w:val="16"/>
                <w:szCs w:val="16"/>
              </w:rPr>
            </w:pPr>
            <w:ins w:id="2116" w:author="Stuart Jenkins" w:date="2019-12-10T16:26:00Z">
              <w:r w:rsidRPr="00D3649A">
                <w:rPr>
                  <w:rFonts w:asciiTheme="minorHAnsi" w:hAnsiTheme="minorHAnsi" w:cstheme="minorHAnsi"/>
                  <w:b/>
                  <w:bCs/>
                  <w:sz w:val="16"/>
                  <w:szCs w:val="16"/>
                </w:rPr>
                <w:t>TCRE (this study)</w:t>
              </w:r>
              <w:r w:rsidRPr="00CF46D0">
                <w:rPr>
                  <w:rFonts w:asciiTheme="minorHAnsi" w:hAnsiTheme="minorHAnsi" w:cstheme="minorHAnsi"/>
                  <w:b/>
                  <w:bCs/>
                  <w:sz w:val="16"/>
                  <w:szCs w:val="16"/>
                </w:rPr>
                <w:t xml:space="preserve"> (</w:t>
              </w:r>
              <w:r w:rsidRPr="00D3649A">
                <w:rPr>
                  <w:rFonts w:asciiTheme="minorHAnsi" w:hAnsiTheme="minorHAnsi" w:cstheme="minorHAnsi"/>
                  <w:sz w:val="16"/>
                  <w:szCs w:val="16"/>
                </w:rPr>
                <w:t>°</w:t>
              </w:r>
              <w:r w:rsidRPr="00CF46D0">
                <w:rPr>
                  <w:rFonts w:asciiTheme="minorHAnsi" w:hAnsiTheme="minorHAnsi" w:cstheme="minorHAnsi"/>
                  <w:b/>
                  <w:bCs/>
                  <w:sz w:val="16"/>
                  <w:szCs w:val="16"/>
                </w:rPr>
                <w:t>C/TtCO2)</w:t>
              </w:r>
            </w:ins>
          </w:p>
        </w:tc>
        <w:tc>
          <w:tcPr>
            <w:tcW w:w="1013" w:type="dxa"/>
            <w:vAlign w:val="center"/>
          </w:tcPr>
          <w:p w14:paraId="734303FE" w14:textId="77777777" w:rsidR="00994884" w:rsidRPr="00D3649A" w:rsidRDefault="00994884" w:rsidP="00D3649A">
            <w:pPr>
              <w:jc w:val="center"/>
              <w:rPr>
                <w:ins w:id="2117" w:author="Stuart Jenkins" w:date="2019-12-10T16:26:00Z"/>
                <w:rFonts w:asciiTheme="minorHAnsi" w:hAnsiTheme="minorHAnsi" w:cstheme="minorHAnsi"/>
                <w:b/>
                <w:bCs/>
                <w:sz w:val="16"/>
                <w:szCs w:val="16"/>
              </w:rPr>
            </w:pPr>
            <w:ins w:id="2118" w:author="Stuart Jenkins" w:date="2019-12-10T16:26:00Z">
              <w:r w:rsidRPr="00D3649A">
                <w:rPr>
                  <w:rFonts w:asciiTheme="minorHAnsi" w:hAnsiTheme="minorHAnsi" w:cstheme="minorHAnsi"/>
                  <w:b/>
                  <w:bCs/>
                  <w:sz w:val="16"/>
                  <w:szCs w:val="16"/>
                </w:rPr>
                <w:t xml:space="preserve">Remaining budget </w:t>
              </w:r>
              <w:r w:rsidRPr="00CF46D0">
                <w:rPr>
                  <w:rFonts w:asciiTheme="minorHAnsi" w:hAnsiTheme="minorHAnsi" w:cstheme="minorHAnsi"/>
                  <w:b/>
                  <w:bCs/>
                  <w:sz w:val="16"/>
                  <w:szCs w:val="16"/>
                </w:rPr>
                <w:t>(TtCO2</w:t>
              </w:r>
              <w:proofErr w:type="gramStart"/>
              <w:r w:rsidRPr="00CF46D0">
                <w:rPr>
                  <w:rFonts w:asciiTheme="minorHAnsi" w:hAnsiTheme="minorHAnsi" w:cstheme="minorHAnsi"/>
                  <w:b/>
                  <w:bCs/>
                  <w:sz w:val="16"/>
                  <w:szCs w:val="16"/>
                </w:rPr>
                <w:t xml:space="preserve">)  </w:t>
              </w:r>
              <w:r w:rsidRPr="00D3649A">
                <w:rPr>
                  <w:rFonts w:asciiTheme="minorHAnsi" w:hAnsiTheme="minorHAnsi" w:cstheme="minorHAnsi"/>
                  <w:b/>
                  <w:bCs/>
                  <w:sz w:val="16"/>
                  <w:szCs w:val="16"/>
                </w:rPr>
                <w:t>(</w:t>
              </w:r>
              <w:proofErr w:type="gramEnd"/>
              <w:r w:rsidRPr="00D3649A">
                <w:rPr>
                  <w:rFonts w:asciiTheme="minorHAnsi" w:hAnsiTheme="minorHAnsi" w:cstheme="minorHAnsi"/>
                  <w:b/>
                  <w:bCs/>
                  <w:sz w:val="16"/>
                  <w:szCs w:val="16"/>
                </w:rPr>
                <w:t>0.4</w:t>
              </w:r>
              <w:r w:rsidRPr="00D3649A">
                <w:rPr>
                  <w:rFonts w:asciiTheme="minorHAnsi" w:hAnsiTheme="minorHAnsi" w:cstheme="minorHAnsi"/>
                  <w:sz w:val="16"/>
                  <w:szCs w:val="16"/>
                </w:rPr>
                <w:t>°</w:t>
              </w:r>
              <w:r w:rsidRPr="00D3649A">
                <w:rPr>
                  <w:rFonts w:asciiTheme="minorHAnsi" w:hAnsiTheme="minorHAnsi" w:cstheme="minorHAnsi"/>
                  <w:b/>
                  <w:bCs/>
                  <w:sz w:val="16"/>
                  <w:szCs w:val="16"/>
                </w:rPr>
                <w:t>C, AR5</w:t>
              </w:r>
              <w:r w:rsidRPr="00CF46D0">
                <w:rPr>
                  <w:rFonts w:asciiTheme="minorHAnsi" w:hAnsiTheme="minorHAnsi" w:cstheme="minorHAnsi"/>
                  <w:b/>
                  <w:bCs/>
                  <w:sz w:val="16"/>
                  <w:szCs w:val="16"/>
                </w:rPr>
                <w:t>-</w:t>
              </w:r>
              <w:r w:rsidRPr="00D3649A">
                <w:rPr>
                  <w:rFonts w:asciiTheme="minorHAnsi" w:hAnsiTheme="minorHAnsi" w:cstheme="minorHAnsi"/>
                  <w:b/>
                  <w:bCs/>
                  <w:sz w:val="16"/>
                  <w:szCs w:val="16"/>
                </w:rPr>
                <w:t>gaussian)</w:t>
              </w:r>
            </w:ins>
          </w:p>
        </w:tc>
        <w:tc>
          <w:tcPr>
            <w:tcW w:w="1014" w:type="dxa"/>
            <w:vAlign w:val="center"/>
          </w:tcPr>
          <w:p w14:paraId="6CFD1052" w14:textId="77777777" w:rsidR="00994884" w:rsidRPr="00D3649A" w:rsidRDefault="00994884" w:rsidP="00D3649A">
            <w:pPr>
              <w:jc w:val="center"/>
              <w:rPr>
                <w:ins w:id="2119" w:author="Stuart Jenkins" w:date="2019-12-10T16:26:00Z"/>
                <w:rFonts w:asciiTheme="minorHAnsi" w:hAnsiTheme="minorHAnsi" w:cstheme="minorHAnsi"/>
                <w:b/>
                <w:bCs/>
                <w:sz w:val="16"/>
                <w:szCs w:val="16"/>
              </w:rPr>
            </w:pPr>
            <w:ins w:id="2120" w:author="Stuart Jenkins" w:date="2019-12-10T16:26:00Z">
              <w:r w:rsidRPr="00D3649A">
                <w:rPr>
                  <w:rFonts w:asciiTheme="minorHAnsi" w:hAnsiTheme="minorHAnsi" w:cstheme="minorHAnsi"/>
                  <w:b/>
                  <w:bCs/>
                  <w:sz w:val="16"/>
                  <w:szCs w:val="16"/>
                </w:rPr>
                <w:t xml:space="preserve">Remaining budget </w:t>
              </w:r>
              <w:r w:rsidRPr="00CF46D0">
                <w:rPr>
                  <w:rFonts w:asciiTheme="minorHAnsi" w:hAnsiTheme="minorHAnsi" w:cstheme="minorHAnsi"/>
                  <w:b/>
                  <w:bCs/>
                  <w:sz w:val="16"/>
                  <w:szCs w:val="16"/>
                </w:rPr>
                <w:t>(TtCO2</w:t>
              </w:r>
              <w:proofErr w:type="gramStart"/>
              <w:r w:rsidRPr="00CF46D0">
                <w:rPr>
                  <w:rFonts w:asciiTheme="minorHAnsi" w:hAnsiTheme="minorHAnsi" w:cstheme="minorHAnsi"/>
                  <w:b/>
                  <w:bCs/>
                  <w:sz w:val="16"/>
                  <w:szCs w:val="16"/>
                </w:rPr>
                <w:t xml:space="preserve">)  </w:t>
              </w:r>
              <w:r w:rsidRPr="00D3649A">
                <w:rPr>
                  <w:rFonts w:asciiTheme="minorHAnsi" w:hAnsiTheme="minorHAnsi" w:cstheme="minorHAnsi"/>
                  <w:b/>
                  <w:bCs/>
                  <w:sz w:val="16"/>
                  <w:szCs w:val="16"/>
                </w:rPr>
                <w:t>(</w:t>
              </w:r>
              <w:proofErr w:type="gramEnd"/>
              <w:r w:rsidRPr="00D3649A">
                <w:rPr>
                  <w:rFonts w:asciiTheme="minorHAnsi" w:hAnsiTheme="minorHAnsi" w:cstheme="minorHAnsi"/>
                  <w:b/>
                  <w:bCs/>
                  <w:sz w:val="16"/>
                  <w:szCs w:val="16"/>
                </w:rPr>
                <w:t>0.4</w:t>
              </w:r>
              <w:r w:rsidRPr="00D3649A">
                <w:rPr>
                  <w:rFonts w:asciiTheme="minorHAnsi" w:hAnsiTheme="minorHAnsi" w:cstheme="minorHAnsi"/>
                  <w:sz w:val="16"/>
                  <w:szCs w:val="16"/>
                </w:rPr>
                <w:t>°</w:t>
              </w:r>
              <w:r w:rsidRPr="00D3649A">
                <w:rPr>
                  <w:rFonts w:asciiTheme="minorHAnsi" w:hAnsiTheme="minorHAnsi" w:cstheme="minorHAnsi"/>
                  <w:b/>
                  <w:bCs/>
                  <w:sz w:val="16"/>
                  <w:szCs w:val="16"/>
                </w:rPr>
                <w:t>C</w:t>
              </w:r>
              <w:r w:rsidRPr="00CF46D0">
                <w:rPr>
                  <w:rFonts w:asciiTheme="minorHAnsi" w:hAnsiTheme="minorHAnsi" w:cstheme="minorHAnsi"/>
                  <w:b/>
                  <w:bCs/>
                  <w:sz w:val="16"/>
                  <w:szCs w:val="16"/>
                </w:rPr>
                <w:t>,</w:t>
              </w:r>
              <w:r w:rsidRPr="00D3649A">
                <w:rPr>
                  <w:rFonts w:asciiTheme="minorHAnsi" w:hAnsiTheme="minorHAnsi" w:cstheme="minorHAnsi"/>
                  <w:b/>
                  <w:bCs/>
                  <w:sz w:val="16"/>
                  <w:szCs w:val="16"/>
                </w:rPr>
                <w:t xml:space="preserve"> AR5</w:t>
              </w:r>
              <w:r w:rsidRPr="00CF46D0">
                <w:rPr>
                  <w:rFonts w:asciiTheme="minorHAnsi" w:hAnsiTheme="minorHAnsi" w:cstheme="minorHAnsi"/>
                  <w:b/>
                  <w:bCs/>
                  <w:sz w:val="16"/>
                  <w:szCs w:val="16"/>
                </w:rPr>
                <w:t>-</w:t>
              </w:r>
              <w:r w:rsidRPr="00D3649A">
                <w:rPr>
                  <w:rFonts w:asciiTheme="minorHAnsi" w:hAnsiTheme="minorHAnsi" w:cstheme="minorHAnsi"/>
                  <w:b/>
                  <w:bCs/>
                  <w:sz w:val="16"/>
                  <w:szCs w:val="16"/>
                </w:rPr>
                <w:t>log-normal)</w:t>
              </w:r>
            </w:ins>
          </w:p>
        </w:tc>
        <w:tc>
          <w:tcPr>
            <w:tcW w:w="1013" w:type="dxa"/>
            <w:vAlign w:val="center"/>
          </w:tcPr>
          <w:p w14:paraId="43680D1B" w14:textId="77777777" w:rsidR="00994884" w:rsidRPr="00D3649A" w:rsidRDefault="00994884" w:rsidP="00D3649A">
            <w:pPr>
              <w:jc w:val="center"/>
              <w:rPr>
                <w:ins w:id="2121" w:author="Stuart Jenkins" w:date="2019-12-10T16:26:00Z"/>
                <w:rFonts w:asciiTheme="minorHAnsi" w:hAnsiTheme="minorHAnsi" w:cstheme="minorHAnsi"/>
                <w:b/>
                <w:bCs/>
                <w:sz w:val="16"/>
                <w:szCs w:val="16"/>
              </w:rPr>
            </w:pPr>
            <w:ins w:id="2122" w:author="Stuart Jenkins" w:date="2019-12-10T16:26:00Z">
              <w:r w:rsidRPr="00D3649A">
                <w:rPr>
                  <w:rFonts w:asciiTheme="minorHAnsi" w:hAnsiTheme="minorHAnsi" w:cstheme="minorHAnsi"/>
                  <w:b/>
                  <w:bCs/>
                  <w:sz w:val="16"/>
                  <w:szCs w:val="16"/>
                </w:rPr>
                <w:t xml:space="preserve">Remaining budget </w:t>
              </w:r>
              <w:r w:rsidRPr="00CF46D0">
                <w:rPr>
                  <w:rFonts w:asciiTheme="minorHAnsi" w:hAnsiTheme="minorHAnsi" w:cstheme="minorHAnsi"/>
                  <w:b/>
                  <w:bCs/>
                  <w:sz w:val="16"/>
                  <w:szCs w:val="16"/>
                </w:rPr>
                <w:t>(TtCO2</w:t>
              </w:r>
              <w:proofErr w:type="gramStart"/>
              <w:r w:rsidRPr="00CF46D0">
                <w:rPr>
                  <w:rFonts w:asciiTheme="minorHAnsi" w:hAnsiTheme="minorHAnsi" w:cstheme="minorHAnsi"/>
                  <w:b/>
                  <w:bCs/>
                  <w:sz w:val="16"/>
                  <w:szCs w:val="16"/>
                </w:rPr>
                <w:t xml:space="preserve">)  </w:t>
              </w:r>
              <w:r w:rsidRPr="00D3649A">
                <w:rPr>
                  <w:rFonts w:asciiTheme="minorHAnsi" w:hAnsiTheme="minorHAnsi" w:cstheme="minorHAnsi"/>
                  <w:b/>
                  <w:bCs/>
                  <w:sz w:val="16"/>
                  <w:szCs w:val="16"/>
                </w:rPr>
                <w:t>(</w:t>
              </w:r>
              <w:proofErr w:type="gramEnd"/>
              <w:r w:rsidRPr="00D3649A">
                <w:rPr>
                  <w:rFonts w:asciiTheme="minorHAnsi" w:hAnsiTheme="minorHAnsi" w:cstheme="minorHAnsi"/>
                  <w:b/>
                  <w:bCs/>
                  <w:sz w:val="16"/>
                  <w:szCs w:val="16"/>
                </w:rPr>
                <w:t>0.4</w:t>
              </w:r>
              <w:r w:rsidRPr="00D3649A">
                <w:rPr>
                  <w:rFonts w:asciiTheme="minorHAnsi" w:hAnsiTheme="minorHAnsi" w:cstheme="minorHAnsi"/>
                  <w:sz w:val="16"/>
                  <w:szCs w:val="16"/>
                </w:rPr>
                <w:t>°</w:t>
              </w:r>
              <w:r w:rsidRPr="00D3649A">
                <w:rPr>
                  <w:rFonts w:asciiTheme="minorHAnsi" w:hAnsiTheme="minorHAnsi" w:cstheme="minorHAnsi"/>
                  <w:b/>
                  <w:bCs/>
                  <w:sz w:val="16"/>
                  <w:szCs w:val="16"/>
                </w:rPr>
                <w:t>C, this study)</w:t>
              </w:r>
            </w:ins>
          </w:p>
        </w:tc>
        <w:tc>
          <w:tcPr>
            <w:tcW w:w="1014" w:type="dxa"/>
            <w:vAlign w:val="center"/>
          </w:tcPr>
          <w:p w14:paraId="09CB8D45" w14:textId="77777777" w:rsidR="00994884" w:rsidRPr="00D3649A" w:rsidRDefault="00994884" w:rsidP="00D3649A">
            <w:pPr>
              <w:jc w:val="center"/>
              <w:rPr>
                <w:ins w:id="2123" w:author="Stuart Jenkins" w:date="2019-12-10T16:26:00Z"/>
                <w:rFonts w:asciiTheme="minorHAnsi" w:hAnsiTheme="minorHAnsi" w:cstheme="minorHAnsi"/>
                <w:b/>
                <w:bCs/>
                <w:sz w:val="16"/>
                <w:szCs w:val="16"/>
              </w:rPr>
            </w:pPr>
            <w:ins w:id="2124" w:author="Stuart Jenkins" w:date="2019-12-10T16:26:00Z">
              <w:r w:rsidRPr="00D3649A">
                <w:rPr>
                  <w:rFonts w:asciiTheme="minorHAnsi" w:hAnsiTheme="minorHAnsi" w:cstheme="minorHAnsi"/>
                  <w:b/>
                  <w:bCs/>
                  <w:sz w:val="16"/>
                  <w:szCs w:val="16"/>
                </w:rPr>
                <w:t xml:space="preserve">Remaining budget </w:t>
              </w:r>
              <w:r w:rsidRPr="00CF46D0">
                <w:rPr>
                  <w:rFonts w:asciiTheme="minorHAnsi" w:hAnsiTheme="minorHAnsi" w:cstheme="minorHAnsi"/>
                  <w:b/>
                  <w:bCs/>
                  <w:sz w:val="16"/>
                  <w:szCs w:val="16"/>
                </w:rPr>
                <w:t>(TtCO2</w:t>
              </w:r>
              <w:proofErr w:type="gramStart"/>
              <w:r w:rsidRPr="00CF46D0">
                <w:rPr>
                  <w:rFonts w:asciiTheme="minorHAnsi" w:hAnsiTheme="minorHAnsi" w:cstheme="minorHAnsi"/>
                  <w:b/>
                  <w:bCs/>
                  <w:sz w:val="16"/>
                  <w:szCs w:val="16"/>
                </w:rPr>
                <w:t xml:space="preserve">)  </w:t>
              </w:r>
              <w:r w:rsidRPr="00D3649A">
                <w:rPr>
                  <w:rFonts w:asciiTheme="minorHAnsi" w:hAnsiTheme="minorHAnsi" w:cstheme="minorHAnsi"/>
                  <w:b/>
                  <w:bCs/>
                  <w:sz w:val="16"/>
                  <w:szCs w:val="16"/>
                </w:rPr>
                <w:t>(</w:t>
              </w:r>
              <w:proofErr w:type="gramEnd"/>
              <w:r w:rsidRPr="00D3649A">
                <w:rPr>
                  <w:rFonts w:asciiTheme="minorHAnsi" w:hAnsiTheme="minorHAnsi" w:cstheme="minorHAnsi"/>
                  <w:b/>
                  <w:bCs/>
                  <w:sz w:val="16"/>
                  <w:szCs w:val="16"/>
                </w:rPr>
                <w:t>0.9</w:t>
              </w:r>
              <w:r w:rsidRPr="00D3649A">
                <w:rPr>
                  <w:rFonts w:asciiTheme="minorHAnsi" w:hAnsiTheme="minorHAnsi" w:cstheme="minorHAnsi"/>
                  <w:sz w:val="16"/>
                  <w:szCs w:val="16"/>
                </w:rPr>
                <w:t>°</w:t>
              </w:r>
              <w:r w:rsidRPr="00D3649A">
                <w:rPr>
                  <w:rFonts w:asciiTheme="minorHAnsi" w:hAnsiTheme="minorHAnsi" w:cstheme="minorHAnsi"/>
                  <w:b/>
                  <w:bCs/>
                  <w:sz w:val="16"/>
                  <w:szCs w:val="16"/>
                </w:rPr>
                <w:t>C, AR5</w:t>
              </w:r>
              <w:r w:rsidRPr="00CF46D0">
                <w:rPr>
                  <w:rFonts w:asciiTheme="minorHAnsi" w:hAnsiTheme="minorHAnsi" w:cstheme="minorHAnsi"/>
                  <w:b/>
                  <w:bCs/>
                  <w:sz w:val="16"/>
                  <w:szCs w:val="16"/>
                </w:rPr>
                <w:t>-</w:t>
              </w:r>
              <w:r w:rsidRPr="00D3649A">
                <w:rPr>
                  <w:rFonts w:asciiTheme="minorHAnsi" w:hAnsiTheme="minorHAnsi" w:cstheme="minorHAnsi"/>
                  <w:b/>
                  <w:bCs/>
                  <w:sz w:val="16"/>
                  <w:szCs w:val="16"/>
                </w:rPr>
                <w:t>gaussian)</w:t>
              </w:r>
            </w:ins>
          </w:p>
        </w:tc>
        <w:tc>
          <w:tcPr>
            <w:tcW w:w="1013" w:type="dxa"/>
            <w:vAlign w:val="center"/>
          </w:tcPr>
          <w:p w14:paraId="60F735FA" w14:textId="77777777" w:rsidR="00994884" w:rsidRPr="00D3649A" w:rsidRDefault="00994884" w:rsidP="00D3649A">
            <w:pPr>
              <w:jc w:val="center"/>
              <w:rPr>
                <w:ins w:id="2125" w:author="Stuart Jenkins" w:date="2019-12-10T16:26:00Z"/>
                <w:rFonts w:asciiTheme="minorHAnsi" w:hAnsiTheme="minorHAnsi" w:cstheme="minorHAnsi"/>
                <w:b/>
                <w:bCs/>
                <w:sz w:val="16"/>
                <w:szCs w:val="16"/>
              </w:rPr>
            </w:pPr>
            <w:ins w:id="2126" w:author="Stuart Jenkins" w:date="2019-12-10T16:26:00Z">
              <w:r w:rsidRPr="00D3649A">
                <w:rPr>
                  <w:rFonts w:asciiTheme="minorHAnsi" w:hAnsiTheme="minorHAnsi" w:cstheme="minorHAnsi"/>
                  <w:b/>
                  <w:bCs/>
                  <w:sz w:val="16"/>
                  <w:szCs w:val="16"/>
                </w:rPr>
                <w:t xml:space="preserve">Remaining budget </w:t>
              </w:r>
              <w:r w:rsidRPr="00CF46D0">
                <w:rPr>
                  <w:rFonts w:asciiTheme="minorHAnsi" w:hAnsiTheme="minorHAnsi" w:cstheme="minorHAnsi"/>
                  <w:b/>
                  <w:bCs/>
                  <w:sz w:val="16"/>
                  <w:szCs w:val="16"/>
                </w:rPr>
                <w:t>(TtCO2</w:t>
              </w:r>
              <w:proofErr w:type="gramStart"/>
              <w:r w:rsidRPr="00CF46D0">
                <w:rPr>
                  <w:rFonts w:asciiTheme="minorHAnsi" w:hAnsiTheme="minorHAnsi" w:cstheme="minorHAnsi"/>
                  <w:b/>
                  <w:bCs/>
                  <w:sz w:val="16"/>
                  <w:szCs w:val="16"/>
                </w:rPr>
                <w:t xml:space="preserve">)  </w:t>
              </w:r>
              <w:r w:rsidRPr="00D3649A">
                <w:rPr>
                  <w:rFonts w:asciiTheme="minorHAnsi" w:hAnsiTheme="minorHAnsi" w:cstheme="minorHAnsi"/>
                  <w:b/>
                  <w:bCs/>
                  <w:sz w:val="16"/>
                  <w:szCs w:val="16"/>
                </w:rPr>
                <w:t>(</w:t>
              </w:r>
              <w:proofErr w:type="gramEnd"/>
              <w:r w:rsidRPr="00D3649A">
                <w:rPr>
                  <w:rFonts w:asciiTheme="minorHAnsi" w:hAnsiTheme="minorHAnsi" w:cstheme="minorHAnsi"/>
                  <w:b/>
                  <w:bCs/>
                  <w:sz w:val="16"/>
                  <w:szCs w:val="16"/>
                </w:rPr>
                <w:t>0.9</w:t>
              </w:r>
              <w:r w:rsidRPr="00D3649A">
                <w:rPr>
                  <w:rFonts w:asciiTheme="minorHAnsi" w:hAnsiTheme="minorHAnsi" w:cstheme="minorHAnsi"/>
                  <w:sz w:val="16"/>
                  <w:szCs w:val="16"/>
                </w:rPr>
                <w:t>°</w:t>
              </w:r>
              <w:r w:rsidRPr="00D3649A">
                <w:rPr>
                  <w:rFonts w:asciiTheme="minorHAnsi" w:hAnsiTheme="minorHAnsi" w:cstheme="minorHAnsi"/>
                  <w:b/>
                  <w:bCs/>
                  <w:sz w:val="16"/>
                  <w:szCs w:val="16"/>
                </w:rPr>
                <w:t>C AR5</w:t>
              </w:r>
              <w:r w:rsidRPr="00CF46D0">
                <w:rPr>
                  <w:rFonts w:asciiTheme="minorHAnsi" w:hAnsiTheme="minorHAnsi" w:cstheme="minorHAnsi"/>
                  <w:b/>
                  <w:bCs/>
                  <w:sz w:val="16"/>
                  <w:szCs w:val="16"/>
                </w:rPr>
                <w:t>-</w:t>
              </w:r>
              <w:r w:rsidRPr="00D3649A">
                <w:rPr>
                  <w:rFonts w:asciiTheme="minorHAnsi" w:hAnsiTheme="minorHAnsi" w:cstheme="minorHAnsi"/>
                  <w:b/>
                  <w:bCs/>
                  <w:sz w:val="16"/>
                  <w:szCs w:val="16"/>
                </w:rPr>
                <w:t>log-normal)</w:t>
              </w:r>
            </w:ins>
          </w:p>
        </w:tc>
        <w:tc>
          <w:tcPr>
            <w:tcW w:w="1014" w:type="dxa"/>
            <w:vAlign w:val="center"/>
          </w:tcPr>
          <w:p w14:paraId="06DEB494" w14:textId="77777777" w:rsidR="00994884" w:rsidRPr="00D3649A" w:rsidRDefault="00994884" w:rsidP="00D3649A">
            <w:pPr>
              <w:jc w:val="center"/>
              <w:rPr>
                <w:ins w:id="2127" w:author="Stuart Jenkins" w:date="2019-12-10T16:26:00Z"/>
                <w:rFonts w:asciiTheme="minorHAnsi" w:hAnsiTheme="minorHAnsi" w:cstheme="minorHAnsi"/>
                <w:b/>
                <w:bCs/>
                <w:sz w:val="16"/>
                <w:szCs w:val="16"/>
              </w:rPr>
            </w:pPr>
            <w:ins w:id="2128" w:author="Stuart Jenkins" w:date="2019-12-10T16:26:00Z">
              <w:r w:rsidRPr="00D3649A">
                <w:rPr>
                  <w:rFonts w:asciiTheme="minorHAnsi" w:hAnsiTheme="minorHAnsi" w:cstheme="minorHAnsi"/>
                  <w:b/>
                  <w:bCs/>
                  <w:sz w:val="16"/>
                  <w:szCs w:val="16"/>
                </w:rPr>
                <w:t>Remaining budget</w:t>
              </w:r>
              <w:r w:rsidRPr="00CF46D0">
                <w:rPr>
                  <w:rFonts w:asciiTheme="minorHAnsi" w:hAnsiTheme="minorHAnsi" w:cstheme="minorHAnsi"/>
                  <w:b/>
                  <w:bCs/>
                  <w:sz w:val="16"/>
                  <w:szCs w:val="16"/>
                </w:rPr>
                <w:t xml:space="preserve"> (TtCO2)</w:t>
              </w:r>
              <w:r w:rsidRPr="00D3649A">
                <w:rPr>
                  <w:rFonts w:asciiTheme="minorHAnsi" w:hAnsiTheme="minorHAnsi" w:cstheme="minorHAnsi"/>
                  <w:b/>
                  <w:bCs/>
                  <w:sz w:val="16"/>
                  <w:szCs w:val="16"/>
                </w:rPr>
                <w:t xml:space="preserve"> (0.9</w:t>
              </w:r>
              <w:r w:rsidRPr="00D3649A">
                <w:rPr>
                  <w:rFonts w:asciiTheme="minorHAnsi" w:hAnsiTheme="minorHAnsi" w:cstheme="minorHAnsi"/>
                  <w:sz w:val="16"/>
                  <w:szCs w:val="16"/>
                </w:rPr>
                <w:t>°</w:t>
              </w:r>
              <w:r w:rsidRPr="00D3649A">
                <w:rPr>
                  <w:rFonts w:asciiTheme="minorHAnsi" w:hAnsiTheme="minorHAnsi" w:cstheme="minorHAnsi"/>
                  <w:b/>
                  <w:bCs/>
                  <w:sz w:val="16"/>
                  <w:szCs w:val="16"/>
                </w:rPr>
                <w:t>C, this study)</w:t>
              </w:r>
            </w:ins>
          </w:p>
        </w:tc>
      </w:tr>
      <w:tr w:rsidR="00994884" w14:paraId="2EC1026E" w14:textId="77777777" w:rsidTr="00D3649A">
        <w:trPr>
          <w:trHeight w:val="273"/>
          <w:ins w:id="2129" w:author="Stuart Jenkins" w:date="2019-12-10T16:26:00Z"/>
        </w:trPr>
        <w:tc>
          <w:tcPr>
            <w:tcW w:w="898" w:type="dxa"/>
            <w:vAlign w:val="center"/>
          </w:tcPr>
          <w:p w14:paraId="4262709D" w14:textId="77777777" w:rsidR="00994884" w:rsidRPr="00D3649A" w:rsidRDefault="00994884" w:rsidP="00D3649A">
            <w:pPr>
              <w:jc w:val="right"/>
              <w:rPr>
                <w:ins w:id="2130" w:author="Stuart Jenkins" w:date="2019-12-10T16:26:00Z"/>
                <w:rFonts w:asciiTheme="minorHAnsi" w:hAnsiTheme="minorHAnsi" w:cstheme="minorHAnsi"/>
                <w:b/>
                <w:bCs/>
                <w:sz w:val="16"/>
                <w:szCs w:val="16"/>
              </w:rPr>
            </w:pPr>
            <w:ins w:id="2131" w:author="Stuart Jenkins" w:date="2019-12-10T16:26:00Z">
              <w:r w:rsidRPr="00D3649A">
                <w:rPr>
                  <w:rFonts w:asciiTheme="minorHAnsi" w:hAnsiTheme="minorHAnsi" w:cstheme="minorHAnsi"/>
                  <w:b/>
                  <w:bCs/>
                  <w:sz w:val="16"/>
                  <w:szCs w:val="16"/>
                </w:rPr>
                <w:t>10</w:t>
              </w:r>
              <w:r w:rsidRPr="00D3649A">
                <w:rPr>
                  <w:rFonts w:asciiTheme="minorHAnsi" w:hAnsiTheme="minorHAnsi" w:cstheme="minorHAnsi"/>
                  <w:b/>
                  <w:bCs/>
                  <w:sz w:val="16"/>
                  <w:szCs w:val="16"/>
                  <w:vertAlign w:val="superscript"/>
                </w:rPr>
                <w:t>th</w:t>
              </w:r>
            </w:ins>
          </w:p>
        </w:tc>
        <w:tc>
          <w:tcPr>
            <w:tcW w:w="945" w:type="dxa"/>
            <w:vAlign w:val="center"/>
          </w:tcPr>
          <w:p w14:paraId="55871A64" w14:textId="77777777" w:rsidR="00994884" w:rsidRPr="00D3649A" w:rsidRDefault="00994884" w:rsidP="00D3649A">
            <w:pPr>
              <w:jc w:val="center"/>
              <w:rPr>
                <w:ins w:id="2132" w:author="Stuart Jenkins" w:date="2019-12-10T16:26:00Z"/>
                <w:rFonts w:asciiTheme="minorHAnsi" w:hAnsiTheme="minorHAnsi" w:cstheme="minorHAnsi"/>
                <w:sz w:val="16"/>
                <w:szCs w:val="16"/>
              </w:rPr>
            </w:pPr>
            <w:ins w:id="2133" w:author="Stuart Jenkins" w:date="2019-12-10T16:26:00Z">
              <w:r w:rsidRPr="00D3649A">
                <w:rPr>
                  <w:rFonts w:asciiTheme="minorHAnsi" w:hAnsiTheme="minorHAnsi" w:cstheme="minorHAnsi"/>
                  <w:sz w:val="16"/>
                  <w:szCs w:val="16"/>
                </w:rPr>
                <w:t>0.14</w:t>
              </w:r>
            </w:ins>
          </w:p>
        </w:tc>
        <w:tc>
          <w:tcPr>
            <w:tcW w:w="1073" w:type="dxa"/>
            <w:vAlign w:val="center"/>
          </w:tcPr>
          <w:p w14:paraId="3B0C42A0" w14:textId="77777777" w:rsidR="00994884" w:rsidRPr="00D3649A" w:rsidRDefault="00994884" w:rsidP="00D3649A">
            <w:pPr>
              <w:jc w:val="center"/>
              <w:rPr>
                <w:ins w:id="2134" w:author="Stuart Jenkins" w:date="2019-12-10T16:26:00Z"/>
                <w:rFonts w:asciiTheme="minorHAnsi" w:hAnsiTheme="minorHAnsi" w:cstheme="minorHAnsi"/>
                <w:sz w:val="16"/>
                <w:szCs w:val="16"/>
              </w:rPr>
            </w:pPr>
            <w:ins w:id="2135" w:author="Stuart Jenkins" w:date="2019-12-10T16:26:00Z">
              <w:r w:rsidRPr="00D3649A">
                <w:rPr>
                  <w:rFonts w:asciiTheme="minorHAnsi" w:hAnsiTheme="minorHAnsi" w:cstheme="minorHAnsi"/>
                  <w:sz w:val="16"/>
                  <w:szCs w:val="16"/>
                </w:rPr>
                <w:t>0.18</w:t>
              </w:r>
            </w:ins>
          </w:p>
        </w:tc>
        <w:tc>
          <w:tcPr>
            <w:tcW w:w="1014" w:type="dxa"/>
            <w:vAlign w:val="center"/>
          </w:tcPr>
          <w:p w14:paraId="6064B4DD" w14:textId="77777777" w:rsidR="00994884" w:rsidRPr="00D3649A" w:rsidRDefault="00994884" w:rsidP="00D3649A">
            <w:pPr>
              <w:jc w:val="center"/>
              <w:rPr>
                <w:ins w:id="2136" w:author="Stuart Jenkins" w:date="2019-12-10T16:26:00Z"/>
                <w:rFonts w:asciiTheme="minorHAnsi" w:hAnsiTheme="minorHAnsi" w:cstheme="minorHAnsi"/>
                <w:sz w:val="16"/>
                <w:szCs w:val="16"/>
              </w:rPr>
            </w:pPr>
            <w:ins w:id="2137" w:author="Stuart Jenkins" w:date="2019-12-10T16:26:00Z">
              <w:r w:rsidRPr="00D3649A">
                <w:rPr>
                  <w:rFonts w:asciiTheme="minorHAnsi" w:hAnsiTheme="minorHAnsi" w:cstheme="minorHAnsi"/>
                  <w:sz w:val="16"/>
                  <w:szCs w:val="16"/>
                </w:rPr>
                <w:t>0.24</w:t>
              </w:r>
            </w:ins>
          </w:p>
        </w:tc>
        <w:tc>
          <w:tcPr>
            <w:tcW w:w="1013" w:type="dxa"/>
            <w:vAlign w:val="center"/>
          </w:tcPr>
          <w:p w14:paraId="127B59BB" w14:textId="77777777" w:rsidR="00994884" w:rsidRPr="00D3649A" w:rsidRDefault="00994884" w:rsidP="00D3649A">
            <w:pPr>
              <w:jc w:val="center"/>
              <w:rPr>
                <w:ins w:id="2138" w:author="Stuart Jenkins" w:date="2019-12-10T16:26:00Z"/>
                <w:rFonts w:asciiTheme="minorHAnsi" w:hAnsiTheme="minorHAnsi" w:cstheme="minorHAnsi"/>
                <w:sz w:val="16"/>
                <w:szCs w:val="16"/>
              </w:rPr>
            </w:pPr>
            <w:ins w:id="2139" w:author="Stuart Jenkins" w:date="2019-12-10T16:26:00Z">
              <w:r w:rsidRPr="00D3649A">
                <w:rPr>
                  <w:rFonts w:asciiTheme="minorHAnsi" w:hAnsiTheme="minorHAnsi" w:cstheme="minorHAnsi"/>
                  <w:sz w:val="16"/>
                  <w:szCs w:val="16"/>
                </w:rPr>
                <w:t>2.86</w:t>
              </w:r>
            </w:ins>
          </w:p>
        </w:tc>
        <w:tc>
          <w:tcPr>
            <w:tcW w:w="1014" w:type="dxa"/>
            <w:vAlign w:val="center"/>
          </w:tcPr>
          <w:p w14:paraId="212E0D70" w14:textId="77777777" w:rsidR="00994884" w:rsidRPr="00D3649A" w:rsidRDefault="00994884" w:rsidP="00D3649A">
            <w:pPr>
              <w:jc w:val="center"/>
              <w:rPr>
                <w:ins w:id="2140" w:author="Stuart Jenkins" w:date="2019-12-10T16:26:00Z"/>
                <w:rFonts w:asciiTheme="minorHAnsi" w:hAnsiTheme="minorHAnsi" w:cstheme="minorHAnsi"/>
                <w:sz w:val="16"/>
                <w:szCs w:val="16"/>
              </w:rPr>
            </w:pPr>
            <w:ins w:id="2141" w:author="Stuart Jenkins" w:date="2019-12-10T16:26:00Z">
              <w:r w:rsidRPr="00D3649A">
                <w:rPr>
                  <w:rFonts w:asciiTheme="minorHAnsi" w:hAnsiTheme="minorHAnsi" w:cstheme="minorHAnsi"/>
                  <w:sz w:val="16"/>
                  <w:szCs w:val="16"/>
                </w:rPr>
                <w:t>2.22</w:t>
              </w:r>
            </w:ins>
          </w:p>
        </w:tc>
        <w:tc>
          <w:tcPr>
            <w:tcW w:w="1013" w:type="dxa"/>
            <w:vAlign w:val="center"/>
          </w:tcPr>
          <w:p w14:paraId="7EC6457E" w14:textId="77777777" w:rsidR="00994884" w:rsidRPr="00D3649A" w:rsidRDefault="00994884" w:rsidP="00D3649A">
            <w:pPr>
              <w:jc w:val="center"/>
              <w:rPr>
                <w:ins w:id="2142" w:author="Stuart Jenkins" w:date="2019-12-10T16:26:00Z"/>
                <w:rFonts w:asciiTheme="minorHAnsi" w:hAnsiTheme="minorHAnsi" w:cstheme="minorHAnsi"/>
                <w:sz w:val="16"/>
                <w:szCs w:val="16"/>
              </w:rPr>
            </w:pPr>
            <w:ins w:id="2143" w:author="Stuart Jenkins" w:date="2019-12-10T16:26:00Z">
              <w:r w:rsidRPr="00D3649A">
                <w:rPr>
                  <w:rFonts w:asciiTheme="minorHAnsi" w:hAnsiTheme="minorHAnsi" w:cstheme="minorHAnsi"/>
                  <w:sz w:val="16"/>
                  <w:szCs w:val="16"/>
                </w:rPr>
                <w:t>1.67</w:t>
              </w:r>
            </w:ins>
          </w:p>
        </w:tc>
        <w:tc>
          <w:tcPr>
            <w:tcW w:w="1014" w:type="dxa"/>
            <w:vAlign w:val="center"/>
          </w:tcPr>
          <w:p w14:paraId="176501BD" w14:textId="77777777" w:rsidR="00994884" w:rsidRPr="00D3649A" w:rsidRDefault="00994884" w:rsidP="00D3649A">
            <w:pPr>
              <w:jc w:val="center"/>
              <w:rPr>
                <w:ins w:id="2144" w:author="Stuart Jenkins" w:date="2019-12-10T16:26:00Z"/>
                <w:rFonts w:asciiTheme="minorHAnsi" w:hAnsiTheme="minorHAnsi" w:cstheme="minorHAnsi"/>
                <w:sz w:val="16"/>
                <w:szCs w:val="16"/>
              </w:rPr>
            </w:pPr>
            <w:ins w:id="2145" w:author="Stuart Jenkins" w:date="2019-12-10T16:26:00Z">
              <w:r w:rsidRPr="00D3649A">
                <w:rPr>
                  <w:rFonts w:asciiTheme="minorHAnsi" w:hAnsiTheme="minorHAnsi" w:cstheme="minorHAnsi"/>
                  <w:sz w:val="16"/>
                  <w:szCs w:val="16"/>
                </w:rPr>
                <w:t>6.43</w:t>
              </w:r>
            </w:ins>
          </w:p>
        </w:tc>
        <w:tc>
          <w:tcPr>
            <w:tcW w:w="1013" w:type="dxa"/>
            <w:vAlign w:val="center"/>
          </w:tcPr>
          <w:p w14:paraId="19007905" w14:textId="77777777" w:rsidR="00994884" w:rsidRPr="00D3649A" w:rsidRDefault="00994884" w:rsidP="00D3649A">
            <w:pPr>
              <w:jc w:val="center"/>
              <w:rPr>
                <w:ins w:id="2146" w:author="Stuart Jenkins" w:date="2019-12-10T16:26:00Z"/>
                <w:rFonts w:asciiTheme="minorHAnsi" w:hAnsiTheme="minorHAnsi" w:cstheme="minorHAnsi"/>
                <w:sz w:val="16"/>
                <w:szCs w:val="16"/>
              </w:rPr>
            </w:pPr>
            <w:ins w:id="2147" w:author="Stuart Jenkins" w:date="2019-12-10T16:26:00Z">
              <w:r w:rsidRPr="00D3649A">
                <w:rPr>
                  <w:rFonts w:asciiTheme="minorHAnsi" w:hAnsiTheme="minorHAnsi" w:cstheme="minorHAnsi"/>
                  <w:sz w:val="16"/>
                  <w:szCs w:val="16"/>
                </w:rPr>
                <w:t>5.00</w:t>
              </w:r>
            </w:ins>
          </w:p>
        </w:tc>
        <w:tc>
          <w:tcPr>
            <w:tcW w:w="1014" w:type="dxa"/>
            <w:vAlign w:val="center"/>
          </w:tcPr>
          <w:p w14:paraId="422F61A0" w14:textId="77777777" w:rsidR="00994884" w:rsidRPr="00D3649A" w:rsidRDefault="00994884" w:rsidP="00D3649A">
            <w:pPr>
              <w:jc w:val="center"/>
              <w:rPr>
                <w:ins w:id="2148" w:author="Stuart Jenkins" w:date="2019-12-10T16:26:00Z"/>
                <w:rFonts w:asciiTheme="minorHAnsi" w:hAnsiTheme="minorHAnsi" w:cstheme="minorHAnsi"/>
                <w:sz w:val="16"/>
                <w:szCs w:val="16"/>
              </w:rPr>
            </w:pPr>
            <w:ins w:id="2149" w:author="Stuart Jenkins" w:date="2019-12-10T16:26:00Z">
              <w:r w:rsidRPr="00D3649A">
                <w:rPr>
                  <w:rFonts w:asciiTheme="minorHAnsi" w:hAnsiTheme="minorHAnsi" w:cstheme="minorHAnsi"/>
                  <w:sz w:val="16"/>
                  <w:szCs w:val="16"/>
                </w:rPr>
                <w:t>3.75</w:t>
              </w:r>
            </w:ins>
          </w:p>
        </w:tc>
      </w:tr>
      <w:tr w:rsidR="00994884" w14:paraId="5ED0D063" w14:textId="77777777" w:rsidTr="00D3649A">
        <w:trPr>
          <w:trHeight w:val="273"/>
          <w:ins w:id="2150" w:author="Stuart Jenkins" w:date="2019-12-10T16:26:00Z"/>
        </w:trPr>
        <w:tc>
          <w:tcPr>
            <w:tcW w:w="898" w:type="dxa"/>
            <w:vAlign w:val="center"/>
          </w:tcPr>
          <w:p w14:paraId="3D86FE7E" w14:textId="77777777" w:rsidR="00994884" w:rsidRPr="00D3649A" w:rsidRDefault="00994884" w:rsidP="00D3649A">
            <w:pPr>
              <w:jc w:val="right"/>
              <w:rPr>
                <w:ins w:id="2151" w:author="Stuart Jenkins" w:date="2019-12-10T16:26:00Z"/>
                <w:rFonts w:asciiTheme="minorHAnsi" w:hAnsiTheme="minorHAnsi" w:cstheme="minorHAnsi"/>
                <w:b/>
                <w:bCs/>
                <w:sz w:val="16"/>
                <w:szCs w:val="16"/>
              </w:rPr>
            </w:pPr>
            <w:ins w:id="2152" w:author="Stuart Jenkins" w:date="2019-12-10T16:26:00Z">
              <w:r w:rsidRPr="00D3649A">
                <w:rPr>
                  <w:rFonts w:asciiTheme="minorHAnsi" w:hAnsiTheme="minorHAnsi" w:cstheme="minorHAnsi"/>
                  <w:b/>
                  <w:bCs/>
                  <w:sz w:val="16"/>
                  <w:szCs w:val="16"/>
                </w:rPr>
                <w:t>20</w:t>
              </w:r>
              <w:r w:rsidRPr="00D3649A">
                <w:rPr>
                  <w:rFonts w:asciiTheme="minorHAnsi" w:hAnsiTheme="minorHAnsi" w:cstheme="minorHAnsi"/>
                  <w:b/>
                  <w:bCs/>
                  <w:sz w:val="16"/>
                  <w:szCs w:val="16"/>
                  <w:vertAlign w:val="superscript"/>
                </w:rPr>
                <w:t>th</w:t>
              </w:r>
            </w:ins>
          </w:p>
        </w:tc>
        <w:tc>
          <w:tcPr>
            <w:tcW w:w="945" w:type="dxa"/>
            <w:vAlign w:val="center"/>
          </w:tcPr>
          <w:p w14:paraId="7EDDFB04" w14:textId="77777777" w:rsidR="00994884" w:rsidRPr="00D3649A" w:rsidRDefault="00994884" w:rsidP="00D3649A">
            <w:pPr>
              <w:jc w:val="center"/>
              <w:rPr>
                <w:ins w:id="2153" w:author="Stuart Jenkins" w:date="2019-12-10T16:26:00Z"/>
                <w:rFonts w:asciiTheme="minorHAnsi" w:hAnsiTheme="minorHAnsi" w:cstheme="minorHAnsi"/>
                <w:sz w:val="16"/>
                <w:szCs w:val="16"/>
              </w:rPr>
            </w:pPr>
            <w:ins w:id="2154" w:author="Stuart Jenkins" w:date="2019-12-10T16:26:00Z">
              <w:r w:rsidRPr="00D3649A">
                <w:rPr>
                  <w:rFonts w:asciiTheme="minorHAnsi" w:hAnsiTheme="minorHAnsi" w:cstheme="minorHAnsi"/>
                  <w:sz w:val="16"/>
                  <w:szCs w:val="16"/>
                </w:rPr>
                <w:t>0.24</w:t>
              </w:r>
            </w:ins>
          </w:p>
        </w:tc>
        <w:tc>
          <w:tcPr>
            <w:tcW w:w="1073" w:type="dxa"/>
            <w:vAlign w:val="center"/>
          </w:tcPr>
          <w:p w14:paraId="24F3C117" w14:textId="77777777" w:rsidR="00994884" w:rsidRPr="00D3649A" w:rsidRDefault="00994884" w:rsidP="00D3649A">
            <w:pPr>
              <w:jc w:val="center"/>
              <w:rPr>
                <w:ins w:id="2155" w:author="Stuart Jenkins" w:date="2019-12-10T16:26:00Z"/>
                <w:rFonts w:asciiTheme="minorHAnsi" w:hAnsiTheme="minorHAnsi" w:cstheme="minorHAnsi"/>
                <w:sz w:val="16"/>
                <w:szCs w:val="16"/>
              </w:rPr>
            </w:pPr>
            <w:ins w:id="2156" w:author="Stuart Jenkins" w:date="2019-12-10T16:26:00Z">
              <w:r w:rsidRPr="00D3649A">
                <w:rPr>
                  <w:rFonts w:asciiTheme="minorHAnsi" w:hAnsiTheme="minorHAnsi" w:cstheme="minorHAnsi"/>
                  <w:sz w:val="16"/>
                  <w:szCs w:val="16"/>
                </w:rPr>
                <w:t>0.23</w:t>
              </w:r>
            </w:ins>
          </w:p>
        </w:tc>
        <w:tc>
          <w:tcPr>
            <w:tcW w:w="1014" w:type="dxa"/>
            <w:vAlign w:val="center"/>
          </w:tcPr>
          <w:p w14:paraId="364353EA" w14:textId="77777777" w:rsidR="00994884" w:rsidRPr="00D3649A" w:rsidRDefault="00994884" w:rsidP="00D3649A">
            <w:pPr>
              <w:jc w:val="center"/>
              <w:rPr>
                <w:ins w:id="2157" w:author="Stuart Jenkins" w:date="2019-12-10T16:26:00Z"/>
                <w:rFonts w:asciiTheme="minorHAnsi" w:hAnsiTheme="minorHAnsi" w:cstheme="minorHAnsi"/>
                <w:sz w:val="16"/>
                <w:szCs w:val="16"/>
              </w:rPr>
            </w:pPr>
            <w:ins w:id="2158" w:author="Stuart Jenkins" w:date="2019-12-10T16:26:00Z">
              <w:r w:rsidRPr="00D3649A">
                <w:rPr>
                  <w:rFonts w:asciiTheme="minorHAnsi" w:hAnsiTheme="minorHAnsi" w:cstheme="minorHAnsi"/>
                  <w:sz w:val="16"/>
                  <w:szCs w:val="16"/>
                </w:rPr>
                <w:t>0.27</w:t>
              </w:r>
            </w:ins>
          </w:p>
        </w:tc>
        <w:tc>
          <w:tcPr>
            <w:tcW w:w="1013" w:type="dxa"/>
            <w:vAlign w:val="center"/>
          </w:tcPr>
          <w:p w14:paraId="4FF71990" w14:textId="77777777" w:rsidR="00994884" w:rsidRPr="00D3649A" w:rsidRDefault="00994884" w:rsidP="00D3649A">
            <w:pPr>
              <w:jc w:val="center"/>
              <w:rPr>
                <w:ins w:id="2159" w:author="Stuart Jenkins" w:date="2019-12-10T16:26:00Z"/>
                <w:rFonts w:asciiTheme="minorHAnsi" w:hAnsiTheme="minorHAnsi" w:cstheme="minorHAnsi"/>
                <w:sz w:val="16"/>
                <w:szCs w:val="16"/>
              </w:rPr>
            </w:pPr>
            <w:ins w:id="2160" w:author="Stuart Jenkins" w:date="2019-12-10T16:26:00Z">
              <w:r w:rsidRPr="00D3649A">
                <w:rPr>
                  <w:rFonts w:asciiTheme="minorHAnsi" w:hAnsiTheme="minorHAnsi" w:cstheme="minorHAnsi"/>
                  <w:sz w:val="16"/>
                  <w:szCs w:val="16"/>
                </w:rPr>
                <w:t>1.67</w:t>
              </w:r>
            </w:ins>
          </w:p>
        </w:tc>
        <w:tc>
          <w:tcPr>
            <w:tcW w:w="1014" w:type="dxa"/>
            <w:vAlign w:val="center"/>
          </w:tcPr>
          <w:p w14:paraId="559C962F" w14:textId="77777777" w:rsidR="00994884" w:rsidRPr="00D3649A" w:rsidRDefault="00994884" w:rsidP="00D3649A">
            <w:pPr>
              <w:jc w:val="center"/>
              <w:rPr>
                <w:ins w:id="2161" w:author="Stuart Jenkins" w:date="2019-12-10T16:26:00Z"/>
                <w:rFonts w:asciiTheme="minorHAnsi" w:hAnsiTheme="minorHAnsi" w:cstheme="minorHAnsi"/>
                <w:sz w:val="16"/>
                <w:szCs w:val="16"/>
              </w:rPr>
            </w:pPr>
            <w:ins w:id="2162" w:author="Stuart Jenkins" w:date="2019-12-10T16:26:00Z">
              <w:r w:rsidRPr="00D3649A">
                <w:rPr>
                  <w:rFonts w:asciiTheme="minorHAnsi" w:hAnsiTheme="minorHAnsi" w:cstheme="minorHAnsi"/>
                  <w:sz w:val="16"/>
                  <w:szCs w:val="16"/>
                </w:rPr>
                <w:t>1.74</w:t>
              </w:r>
            </w:ins>
          </w:p>
        </w:tc>
        <w:tc>
          <w:tcPr>
            <w:tcW w:w="1013" w:type="dxa"/>
            <w:vAlign w:val="center"/>
          </w:tcPr>
          <w:p w14:paraId="733A5FFD" w14:textId="77777777" w:rsidR="00994884" w:rsidRPr="00D3649A" w:rsidRDefault="00994884" w:rsidP="00D3649A">
            <w:pPr>
              <w:jc w:val="center"/>
              <w:rPr>
                <w:ins w:id="2163" w:author="Stuart Jenkins" w:date="2019-12-10T16:26:00Z"/>
                <w:rFonts w:asciiTheme="minorHAnsi" w:hAnsiTheme="minorHAnsi" w:cstheme="minorHAnsi"/>
                <w:sz w:val="16"/>
                <w:szCs w:val="16"/>
              </w:rPr>
            </w:pPr>
            <w:ins w:id="2164" w:author="Stuart Jenkins" w:date="2019-12-10T16:26:00Z">
              <w:r w:rsidRPr="00D3649A">
                <w:rPr>
                  <w:rFonts w:asciiTheme="minorHAnsi" w:hAnsiTheme="minorHAnsi" w:cstheme="minorHAnsi"/>
                  <w:sz w:val="16"/>
                  <w:szCs w:val="16"/>
                </w:rPr>
                <w:t>1.48</w:t>
              </w:r>
            </w:ins>
          </w:p>
        </w:tc>
        <w:tc>
          <w:tcPr>
            <w:tcW w:w="1014" w:type="dxa"/>
            <w:vAlign w:val="center"/>
          </w:tcPr>
          <w:p w14:paraId="218161BA" w14:textId="77777777" w:rsidR="00994884" w:rsidRPr="00D3649A" w:rsidRDefault="00994884" w:rsidP="00D3649A">
            <w:pPr>
              <w:jc w:val="center"/>
              <w:rPr>
                <w:ins w:id="2165" w:author="Stuart Jenkins" w:date="2019-12-10T16:26:00Z"/>
                <w:rFonts w:asciiTheme="minorHAnsi" w:hAnsiTheme="minorHAnsi" w:cstheme="minorHAnsi"/>
                <w:sz w:val="16"/>
                <w:szCs w:val="16"/>
              </w:rPr>
            </w:pPr>
            <w:ins w:id="2166" w:author="Stuart Jenkins" w:date="2019-12-10T16:26:00Z">
              <w:r w:rsidRPr="00D3649A">
                <w:rPr>
                  <w:rFonts w:asciiTheme="minorHAnsi" w:hAnsiTheme="minorHAnsi" w:cstheme="minorHAnsi"/>
                  <w:sz w:val="16"/>
                  <w:szCs w:val="16"/>
                </w:rPr>
                <w:t>3.75</w:t>
              </w:r>
            </w:ins>
          </w:p>
        </w:tc>
        <w:tc>
          <w:tcPr>
            <w:tcW w:w="1013" w:type="dxa"/>
            <w:vAlign w:val="center"/>
          </w:tcPr>
          <w:p w14:paraId="7B8ED6F0" w14:textId="77777777" w:rsidR="00994884" w:rsidRPr="00D3649A" w:rsidRDefault="00994884" w:rsidP="00D3649A">
            <w:pPr>
              <w:jc w:val="center"/>
              <w:rPr>
                <w:ins w:id="2167" w:author="Stuart Jenkins" w:date="2019-12-10T16:26:00Z"/>
                <w:rFonts w:asciiTheme="minorHAnsi" w:hAnsiTheme="minorHAnsi" w:cstheme="minorHAnsi"/>
                <w:sz w:val="16"/>
                <w:szCs w:val="16"/>
              </w:rPr>
            </w:pPr>
            <w:ins w:id="2168" w:author="Stuart Jenkins" w:date="2019-12-10T16:26:00Z">
              <w:r w:rsidRPr="00D3649A">
                <w:rPr>
                  <w:rFonts w:asciiTheme="minorHAnsi" w:hAnsiTheme="minorHAnsi" w:cstheme="minorHAnsi"/>
                  <w:sz w:val="16"/>
                  <w:szCs w:val="16"/>
                </w:rPr>
                <w:t>3.91</w:t>
              </w:r>
            </w:ins>
          </w:p>
        </w:tc>
        <w:tc>
          <w:tcPr>
            <w:tcW w:w="1014" w:type="dxa"/>
            <w:vAlign w:val="center"/>
          </w:tcPr>
          <w:p w14:paraId="31D8A222" w14:textId="77777777" w:rsidR="00994884" w:rsidRPr="00D3649A" w:rsidRDefault="00994884" w:rsidP="00D3649A">
            <w:pPr>
              <w:jc w:val="center"/>
              <w:rPr>
                <w:ins w:id="2169" w:author="Stuart Jenkins" w:date="2019-12-10T16:26:00Z"/>
                <w:rFonts w:asciiTheme="minorHAnsi" w:hAnsiTheme="minorHAnsi" w:cstheme="minorHAnsi"/>
                <w:sz w:val="16"/>
                <w:szCs w:val="16"/>
              </w:rPr>
            </w:pPr>
            <w:ins w:id="2170" w:author="Stuart Jenkins" w:date="2019-12-10T16:26:00Z">
              <w:r w:rsidRPr="00D3649A">
                <w:rPr>
                  <w:rFonts w:asciiTheme="minorHAnsi" w:hAnsiTheme="minorHAnsi" w:cstheme="minorHAnsi"/>
                  <w:sz w:val="16"/>
                  <w:szCs w:val="16"/>
                </w:rPr>
                <w:t>3.33</w:t>
              </w:r>
            </w:ins>
          </w:p>
        </w:tc>
      </w:tr>
      <w:tr w:rsidR="00994884" w14:paraId="64DFFCF6" w14:textId="77777777" w:rsidTr="00D3649A">
        <w:trPr>
          <w:trHeight w:val="262"/>
          <w:ins w:id="2171" w:author="Stuart Jenkins" w:date="2019-12-10T16:26:00Z"/>
        </w:trPr>
        <w:tc>
          <w:tcPr>
            <w:tcW w:w="898" w:type="dxa"/>
            <w:vAlign w:val="center"/>
          </w:tcPr>
          <w:p w14:paraId="0BD73E3C" w14:textId="77777777" w:rsidR="00994884" w:rsidRPr="00D3649A" w:rsidRDefault="00994884" w:rsidP="00D3649A">
            <w:pPr>
              <w:jc w:val="right"/>
              <w:rPr>
                <w:ins w:id="2172" w:author="Stuart Jenkins" w:date="2019-12-10T16:26:00Z"/>
                <w:rFonts w:asciiTheme="minorHAnsi" w:hAnsiTheme="minorHAnsi" w:cstheme="minorHAnsi"/>
                <w:b/>
                <w:bCs/>
                <w:sz w:val="16"/>
                <w:szCs w:val="16"/>
              </w:rPr>
            </w:pPr>
            <w:ins w:id="2173" w:author="Stuart Jenkins" w:date="2019-12-10T16:26:00Z">
              <w:r w:rsidRPr="00D3649A">
                <w:rPr>
                  <w:rFonts w:asciiTheme="minorHAnsi" w:hAnsiTheme="minorHAnsi" w:cstheme="minorHAnsi"/>
                  <w:b/>
                  <w:bCs/>
                  <w:sz w:val="16"/>
                  <w:szCs w:val="16"/>
                </w:rPr>
                <w:t>30</w:t>
              </w:r>
              <w:r w:rsidRPr="00D3649A">
                <w:rPr>
                  <w:rFonts w:asciiTheme="minorHAnsi" w:hAnsiTheme="minorHAnsi" w:cstheme="minorHAnsi"/>
                  <w:b/>
                  <w:bCs/>
                  <w:sz w:val="16"/>
                  <w:szCs w:val="16"/>
                  <w:vertAlign w:val="superscript"/>
                </w:rPr>
                <w:t>th</w:t>
              </w:r>
            </w:ins>
          </w:p>
        </w:tc>
        <w:tc>
          <w:tcPr>
            <w:tcW w:w="945" w:type="dxa"/>
            <w:vAlign w:val="center"/>
          </w:tcPr>
          <w:p w14:paraId="5B7B3639" w14:textId="77777777" w:rsidR="00994884" w:rsidRPr="00D3649A" w:rsidRDefault="00994884" w:rsidP="00D3649A">
            <w:pPr>
              <w:jc w:val="center"/>
              <w:rPr>
                <w:ins w:id="2174" w:author="Stuart Jenkins" w:date="2019-12-10T16:26:00Z"/>
                <w:rFonts w:asciiTheme="minorHAnsi" w:hAnsiTheme="minorHAnsi" w:cstheme="minorHAnsi"/>
                <w:sz w:val="16"/>
                <w:szCs w:val="16"/>
              </w:rPr>
            </w:pPr>
            <w:ins w:id="2175" w:author="Stuart Jenkins" w:date="2019-12-10T16:26:00Z">
              <w:r w:rsidRPr="00D3649A">
                <w:rPr>
                  <w:rFonts w:asciiTheme="minorHAnsi" w:hAnsiTheme="minorHAnsi" w:cstheme="minorHAnsi"/>
                  <w:sz w:val="16"/>
                  <w:szCs w:val="16"/>
                </w:rPr>
                <w:t>0.32</w:t>
              </w:r>
            </w:ins>
          </w:p>
        </w:tc>
        <w:tc>
          <w:tcPr>
            <w:tcW w:w="1073" w:type="dxa"/>
            <w:vAlign w:val="center"/>
          </w:tcPr>
          <w:p w14:paraId="20DC0BEA" w14:textId="77777777" w:rsidR="00994884" w:rsidRPr="00D3649A" w:rsidRDefault="00994884" w:rsidP="00D3649A">
            <w:pPr>
              <w:jc w:val="center"/>
              <w:rPr>
                <w:ins w:id="2176" w:author="Stuart Jenkins" w:date="2019-12-10T16:26:00Z"/>
                <w:rFonts w:asciiTheme="minorHAnsi" w:hAnsiTheme="minorHAnsi" w:cstheme="minorHAnsi"/>
                <w:sz w:val="16"/>
                <w:szCs w:val="16"/>
              </w:rPr>
            </w:pPr>
            <w:ins w:id="2177" w:author="Stuart Jenkins" w:date="2019-12-10T16:26:00Z">
              <w:r w:rsidRPr="00D3649A">
                <w:rPr>
                  <w:rFonts w:asciiTheme="minorHAnsi" w:hAnsiTheme="minorHAnsi" w:cstheme="minorHAnsi"/>
                  <w:sz w:val="16"/>
                  <w:szCs w:val="16"/>
                </w:rPr>
                <w:t>0.28</w:t>
              </w:r>
            </w:ins>
          </w:p>
        </w:tc>
        <w:tc>
          <w:tcPr>
            <w:tcW w:w="1014" w:type="dxa"/>
            <w:vAlign w:val="center"/>
          </w:tcPr>
          <w:p w14:paraId="34C1D65E" w14:textId="77777777" w:rsidR="00994884" w:rsidRPr="00D3649A" w:rsidRDefault="00994884" w:rsidP="00D3649A">
            <w:pPr>
              <w:jc w:val="center"/>
              <w:rPr>
                <w:ins w:id="2178" w:author="Stuart Jenkins" w:date="2019-12-10T16:26:00Z"/>
                <w:rFonts w:asciiTheme="minorHAnsi" w:hAnsiTheme="minorHAnsi" w:cstheme="minorHAnsi"/>
                <w:sz w:val="16"/>
                <w:szCs w:val="16"/>
              </w:rPr>
            </w:pPr>
            <w:ins w:id="2179" w:author="Stuart Jenkins" w:date="2019-12-10T16:26:00Z">
              <w:r w:rsidRPr="00D3649A">
                <w:rPr>
                  <w:rFonts w:asciiTheme="minorHAnsi" w:hAnsiTheme="minorHAnsi" w:cstheme="minorHAnsi"/>
                  <w:sz w:val="16"/>
                  <w:szCs w:val="16"/>
                </w:rPr>
                <w:t>0.29</w:t>
              </w:r>
            </w:ins>
          </w:p>
        </w:tc>
        <w:tc>
          <w:tcPr>
            <w:tcW w:w="1013" w:type="dxa"/>
            <w:vAlign w:val="center"/>
          </w:tcPr>
          <w:p w14:paraId="0B499D22" w14:textId="77777777" w:rsidR="00994884" w:rsidRPr="00D3649A" w:rsidRDefault="00994884" w:rsidP="00D3649A">
            <w:pPr>
              <w:jc w:val="center"/>
              <w:rPr>
                <w:ins w:id="2180" w:author="Stuart Jenkins" w:date="2019-12-10T16:26:00Z"/>
                <w:rFonts w:asciiTheme="minorHAnsi" w:hAnsiTheme="minorHAnsi" w:cstheme="minorHAnsi"/>
                <w:sz w:val="16"/>
                <w:szCs w:val="16"/>
              </w:rPr>
            </w:pPr>
            <w:ins w:id="2181" w:author="Stuart Jenkins" w:date="2019-12-10T16:26:00Z">
              <w:r w:rsidRPr="00D3649A">
                <w:rPr>
                  <w:rFonts w:asciiTheme="minorHAnsi" w:hAnsiTheme="minorHAnsi" w:cstheme="minorHAnsi"/>
                  <w:sz w:val="16"/>
                  <w:szCs w:val="16"/>
                </w:rPr>
                <w:t>1.25</w:t>
              </w:r>
            </w:ins>
          </w:p>
        </w:tc>
        <w:tc>
          <w:tcPr>
            <w:tcW w:w="1014" w:type="dxa"/>
            <w:vAlign w:val="center"/>
          </w:tcPr>
          <w:p w14:paraId="221DD1AF" w14:textId="77777777" w:rsidR="00994884" w:rsidRPr="00D3649A" w:rsidRDefault="00994884" w:rsidP="00D3649A">
            <w:pPr>
              <w:jc w:val="center"/>
              <w:rPr>
                <w:ins w:id="2182" w:author="Stuart Jenkins" w:date="2019-12-10T16:26:00Z"/>
                <w:rFonts w:asciiTheme="minorHAnsi" w:hAnsiTheme="minorHAnsi" w:cstheme="minorHAnsi"/>
                <w:sz w:val="16"/>
                <w:szCs w:val="16"/>
              </w:rPr>
            </w:pPr>
            <w:ins w:id="2183" w:author="Stuart Jenkins" w:date="2019-12-10T16:26:00Z">
              <w:r w:rsidRPr="00D3649A">
                <w:rPr>
                  <w:rFonts w:asciiTheme="minorHAnsi" w:hAnsiTheme="minorHAnsi" w:cstheme="minorHAnsi"/>
                  <w:sz w:val="16"/>
                  <w:szCs w:val="16"/>
                </w:rPr>
                <w:t>1.43</w:t>
              </w:r>
            </w:ins>
          </w:p>
        </w:tc>
        <w:tc>
          <w:tcPr>
            <w:tcW w:w="1013" w:type="dxa"/>
            <w:vAlign w:val="center"/>
          </w:tcPr>
          <w:p w14:paraId="6D01E01E" w14:textId="77777777" w:rsidR="00994884" w:rsidRPr="00D3649A" w:rsidRDefault="00994884" w:rsidP="00D3649A">
            <w:pPr>
              <w:jc w:val="center"/>
              <w:rPr>
                <w:ins w:id="2184" w:author="Stuart Jenkins" w:date="2019-12-10T16:26:00Z"/>
                <w:rFonts w:asciiTheme="minorHAnsi" w:hAnsiTheme="minorHAnsi" w:cstheme="minorHAnsi"/>
                <w:sz w:val="16"/>
                <w:szCs w:val="16"/>
              </w:rPr>
            </w:pPr>
            <w:ins w:id="2185" w:author="Stuart Jenkins" w:date="2019-12-10T16:26:00Z">
              <w:r w:rsidRPr="00D3649A">
                <w:rPr>
                  <w:rFonts w:asciiTheme="minorHAnsi" w:hAnsiTheme="minorHAnsi" w:cstheme="minorHAnsi"/>
                  <w:sz w:val="16"/>
                  <w:szCs w:val="16"/>
                </w:rPr>
                <w:t>1.38</w:t>
              </w:r>
            </w:ins>
          </w:p>
        </w:tc>
        <w:tc>
          <w:tcPr>
            <w:tcW w:w="1014" w:type="dxa"/>
            <w:vAlign w:val="center"/>
          </w:tcPr>
          <w:p w14:paraId="7BFFCBEA" w14:textId="77777777" w:rsidR="00994884" w:rsidRPr="00D3649A" w:rsidRDefault="00994884" w:rsidP="00D3649A">
            <w:pPr>
              <w:jc w:val="center"/>
              <w:rPr>
                <w:ins w:id="2186" w:author="Stuart Jenkins" w:date="2019-12-10T16:26:00Z"/>
                <w:rFonts w:asciiTheme="minorHAnsi" w:hAnsiTheme="minorHAnsi" w:cstheme="minorHAnsi"/>
                <w:sz w:val="16"/>
                <w:szCs w:val="16"/>
              </w:rPr>
            </w:pPr>
            <w:ins w:id="2187" w:author="Stuart Jenkins" w:date="2019-12-10T16:26:00Z">
              <w:r w:rsidRPr="00D3649A">
                <w:rPr>
                  <w:rFonts w:asciiTheme="minorHAnsi" w:hAnsiTheme="minorHAnsi" w:cstheme="minorHAnsi"/>
                  <w:sz w:val="16"/>
                  <w:szCs w:val="16"/>
                </w:rPr>
                <w:t>2.81</w:t>
              </w:r>
            </w:ins>
          </w:p>
        </w:tc>
        <w:tc>
          <w:tcPr>
            <w:tcW w:w="1013" w:type="dxa"/>
            <w:vAlign w:val="center"/>
          </w:tcPr>
          <w:p w14:paraId="1F3EDB4D" w14:textId="77777777" w:rsidR="00994884" w:rsidRPr="00D3649A" w:rsidRDefault="00994884" w:rsidP="00D3649A">
            <w:pPr>
              <w:jc w:val="center"/>
              <w:rPr>
                <w:ins w:id="2188" w:author="Stuart Jenkins" w:date="2019-12-10T16:26:00Z"/>
                <w:rFonts w:asciiTheme="minorHAnsi" w:hAnsiTheme="minorHAnsi" w:cstheme="minorHAnsi"/>
                <w:sz w:val="16"/>
                <w:szCs w:val="16"/>
              </w:rPr>
            </w:pPr>
            <w:ins w:id="2189" w:author="Stuart Jenkins" w:date="2019-12-10T16:26:00Z">
              <w:r w:rsidRPr="00D3649A">
                <w:rPr>
                  <w:rFonts w:asciiTheme="minorHAnsi" w:hAnsiTheme="minorHAnsi" w:cstheme="minorHAnsi"/>
                  <w:sz w:val="16"/>
                  <w:szCs w:val="16"/>
                </w:rPr>
                <w:t>3.21</w:t>
              </w:r>
            </w:ins>
          </w:p>
        </w:tc>
        <w:tc>
          <w:tcPr>
            <w:tcW w:w="1014" w:type="dxa"/>
            <w:vAlign w:val="center"/>
          </w:tcPr>
          <w:p w14:paraId="496FE639" w14:textId="77777777" w:rsidR="00994884" w:rsidRPr="00D3649A" w:rsidRDefault="00994884" w:rsidP="00D3649A">
            <w:pPr>
              <w:jc w:val="center"/>
              <w:rPr>
                <w:ins w:id="2190" w:author="Stuart Jenkins" w:date="2019-12-10T16:26:00Z"/>
                <w:rFonts w:asciiTheme="minorHAnsi" w:hAnsiTheme="minorHAnsi" w:cstheme="minorHAnsi"/>
                <w:sz w:val="16"/>
                <w:szCs w:val="16"/>
              </w:rPr>
            </w:pPr>
            <w:ins w:id="2191" w:author="Stuart Jenkins" w:date="2019-12-10T16:26:00Z">
              <w:r w:rsidRPr="00D3649A">
                <w:rPr>
                  <w:rFonts w:asciiTheme="minorHAnsi" w:hAnsiTheme="minorHAnsi" w:cstheme="minorHAnsi"/>
                  <w:sz w:val="16"/>
                  <w:szCs w:val="16"/>
                </w:rPr>
                <w:t>3.10</w:t>
              </w:r>
            </w:ins>
          </w:p>
        </w:tc>
      </w:tr>
      <w:tr w:rsidR="00994884" w14:paraId="5F06F0FA" w14:textId="77777777" w:rsidTr="00D3649A">
        <w:trPr>
          <w:trHeight w:val="273"/>
          <w:ins w:id="2192" w:author="Stuart Jenkins" w:date="2019-12-10T16:26:00Z"/>
        </w:trPr>
        <w:tc>
          <w:tcPr>
            <w:tcW w:w="898" w:type="dxa"/>
            <w:vAlign w:val="center"/>
          </w:tcPr>
          <w:p w14:paraId="7FF8448D" w14:textId="77777777" w:rsidR="00994884" w:rsidRPr="00D3649A" w:rsidRDefault="00994884" w:rsidP="00D3649A">
            <w:pPr>
              <w:jc w:val="right"/>
              <w:rPr>
                <w:ins w:id="2193" w:author="Stuart Jenkins" w:date="2019-12-10T16:26:00Z"/>
                <w:rFonts w:asciiTheme="minorHAnsi" w:hAnsiTheme="minorHAnsi" w:cstheme="minorHAnsi"/>
                <w:b/>
                <w:bCs/>
                <w:sz w:val="16"/>
                <w:szCs w:val="16"/>
              </w:rPr>
            </w:pPr>
            <w:ins w:id="2194" w:author="Stuart Jenkins" w:date="2019-12-10T16:26:00Z">
              <w:r w:rsidRPr="00D3649A">
                <w:rPr>
                  <w:rFonts w:asciiTheme="minorHAnsi" w:hAnsiTheme="minorHAnsi" w:cstheme="minorHAnsi"/>
                  <w:b/>
                  <w:bCs/>
                  <w:sz w:val="16"/>
                  <w:szCs w:val="16"/>
                </w:rPr>
                <w:t>40</w:t>
              </w:r>
              <w:r w:rsidRPr="00D3649A">
                <w:rPr>
                  <w:rFonts w:asciiTheme="minorHAnsi" w:hAnsiTheme="minorHAnsi" w:cstheme="minorHAnsi"/>
                  <w:b/>
                  <w:bCs/>
                  <w:sz w:val="16"/>
                  <w:szCs w:val="16"/>
                  <w:vertAlign w:val="superscript"/>
                </w:rPr>
                <w:t>th</w:t>
              </w:r>
            </w:ins>
          </w:p>
        </w:tc>
        <w:tc>
          <w:tcPr>
            <w:tcW w:w="945" w:type="dxa"/>
            <w:vAlign w:val="center"/>
          </w:tcPr>
          <w:p w14:paraId="726AD798" w14:textId="77777777" w:rsidR="00994884" w:rsidRPr="00D3649A" w:rsidRDefault="00994884" w:rsidP="00D3649A">
            <w:pPr>
              <w:jc w:val="center"/>
              <w:rPr>
                <w:ins w:id="2195" w:author="Stuart Jenkins" w:date="2019-12-10T16:26:00Z"/>
                <w:rFonts w:asciiTheme="minorHAnsi" w:hAnsiTheme="minorHAnsi" w:cstheme="minorHAnsi"/>
                <w:sz w:val="16"/>
                <w:szCs w:val="16"/>
              </w:rPr>
            </w:pPr>
            <w:ins w:id="2196" w:author="Stuart Jenkins" w:date="2019-12-10T16:26:00Z">
              <w:r w:rsidRPr="00D3649A">
                <w:rPr>
                  <w:rFonts w:asciiTheme="minorHAnsi" w:hAnsiTheme="minorHAnsi" w:cstheme="minorHAnsi"/>
                  <w:sz w:val="16"/>
                  <w:szCs w:val="16"/>
                </w:rPr>
                <w:t>0.39</w:t>
              </w:r>
            </w:ins>
          </w:p>
        </w:tc>
        <w:tc>
          <w:tcPr>
            <w:tcW w:w="1073" w:type="dxa"/>
            <w:vAlign w:val="center"/>
          </w:tcPr>
          <w:p w14:paraId="07DDE486" w14:textId="77777777" w:rsidR="00994884" w:rsidRPr="00D3649A" w:rsidRDefault="00994884" w:rsidP="00D3649A">
            <w:pPr>
              <w:jc w:val="center"/>
              <w:rPr>
                <w:ins w:id="2197" w:author="Stuart Jenkins" w:date="2019-12-10T16:26:00Z"/>
                <w:rFonts w:asciiTheme="minorHAnsi" w:hAnsiTheme="minorHAnsi" w:cstheme="minorHAnsi"/>
                <w:sz w:val="16"/>
                <w:szCs w:val="16"/>
              </w:rPr>
            </w:pPr>
            <w:ins w:id="2198" w:author="Stuart Jenkins" w:date="2019-12-10T16:26:00Z">
              <w:r w:rsidRPr="00D3649A">
                <w:rPr>
                  <w:rFonts w:asciiTheme="minorHAnsi" w:hAnsiTheme="minorHAnsi" w:cstheme="minorHAnsi"/>
                  <w:sz w:val="16"/>
                  <w:szCs w:val="16"/>
                </w:rPr>
                <w:t>0.33</w:t>
              </w:r>
            </w:ins>
          </w:p>
        </w:tc>
        <w:tc>
          <w:tcPr>
            <w:tcW w:w="1014" w:type="dxa"/>
            <w:vAlign w:val="center"/>
          </w:tcPr>
          <w:p w14:paraId="6694975C" w14:textId="77777777" w:rsidR="00994884" w:rsidRPr="00D3649A" w:rsidRDefault="00994884" w:rsidP="00D3649A">
            <w:pPr>
              <w:jc w:val="center"/>
              <w:rPr>
                <w:ins w:id="2199" w:author="Stuart Jenkins" w:date="2019-12-10T16:26:00Z"/>
                <w:rFonts w:asciiTheme="minorHAnsi" w:hAnsiTheme="minorHAnsi" w:cstheme="minorHAnsi"/>
                <w:sz w:val="16"/>
                <w:szCs w:val="16"/>
              </w:rPr>
            </w:pPr>
            <w:ins w:id="2200" w:author="Stuart Jenkins" w:date="2019-12-10T16:26:00Z">
              <w:r w:rsidRPr="00D3649A">
                <w:rPr>
                  <w:rFonts w:asciiTheme="minorHAnsi" w:hAnsiTheme="minorHAnsi" w:cstheme="minorHAnsi"/>
                  <w:sz w:val="16"/>
                  <w:szCs w:val="16"/>
                </w:rPr>
                <w:t>0.32</w:t>
              </w:r>
            </w:ins>
          </w:p>
        </w:tc>
        <w:tc>
          <w:tcPr>
            <w:tcW w:w="1013" w:type="dxa"/>
            <w:vAlign w:val="center"/>
          </w:tcPr>
          <w:p w14:paraId="6D7F847A" w14:textId="77777777" w:rsidR="00994884" w:rsidRPr="00D3649A" w:rsidRDefault="00994884" w:rsidP="00D3649A">
            <w:pPr>
              <w:jc w:val="center"/>
              <w:rPr>
                <w:ins w:id="2201" w:author="Stuart Jenkins" w:date="2019-12-10T16:26:00Z"/>
                <w:rFonts w:asciiTheme="minorHAnsi" w:hAnsiTheme="minorHAnsi" w:cstheme="minorHAnsi"/>
                <w:sz w:val="16"/>
                <w:szCs w:val="16"/>
              </w:rPr>
            </w:pPr>
            <w:ins w:id="2202" w:author="Stuart Jenkins" w:date="2019-12-10T16:26:00Z">
              <w:r w:rsidRPr="00D3649A">
                <w:rPr>
                  <w:rFonts w:asciiTheme="minorHAnsi" w:hAnsiTheme="minorHAnsi" w:cstheme="minorHAnsi"/>
                  <w:sz w:val="16"/>
                  <w:szCs w:val="16"/>
                </w:rPr>
                <w:t>1.03</w:t>
              </w:r>
            </w:ins>
          </w:p>
        </w:tc>
        <w:tc>
          <w:tcPr>
            <w:tcW w:w="1014" w:type="dxa"/>
            <w:vAlign w:val="center"/>
          </w:tcPr>
          <w:p w14:paraId="500A3747" w14:textId="77777777" w:rsidR="00994884" w:rsidRPr="00D3649A" w:rsidRDefault="00994884" w:rsidP="00D3649A">
            <w:pPr>
              <w:jc w:val="center"/>
              <w:rPr>
                <w:ins w:id="2203" w:author="Stuart Jenkins" w:date="2019-12-10T16:26:00Z"/>
                <w:rFonts w:asciiTheme="minorHAnsi" w:hAnsiTheme="minorHAnsi" w:cstheme="minorHAnsi"/>
                <w:sz w:val="16"/>
                <w:szCs w:val="16"/>
              </w:rPr>
            </w:pPr>
            <w:ins w:id="2204" w:author="Stuart Jenkins" w:date="2019-12-10T16:26:00Z">
              <w:r w:rsidRPr="00D3649A">
                <w:rPr>
                  <w:rFonts w:asciiTheme="minorHAnsi" w:hAnsiTheme="minorHAnsi" w:cstheme="minorHAnsi"/>
                  <w:sz w:val="16"/>
                  <w:szCs w:val="16"/>
                </w:rPr>
                <w:t>1.21</w:t>
              </w:r>
            </w:ins>
          </w:p>
        </w:tc>
        <w:tc>
          <w:tcPr>
            <w:tcW w:w="1013" w:type="dxa"/>
            <w:vAlign w:val="center"/>
          </w:tcPr>
          <w:p w14:paraId="32F77B7B" w14:textId="77777777" w:rsidR="00994884" w:rsidRPr="00D3649A" w:rsidRDefault="00994884" w:rsidP="00D3649A">
            <w:pPr>
              <w:jc w:val="center"/>
              <w:rPr>
                <w:ins w:id="2205" w:author="Stuart Jenkins" w:date="2019-12-10T16:26:00Z"/>
                <w:rFonts w:asciiTheme="minorHAnsi" w:hAnsiTheme="minorHAnsi" w:cstheme="minorHAnsi"/>
                <w:sz w:val="16"/>
                <w:szCs w:val="16"/>
              </w:rPr>
            </w:pPr>
            <w:ins w:id="2206" w:author="Stuart Jenkins" w:date="2019-12-10T16:26:00Z">
              <w:r w:rsidRPr="00D3649A">
                <w:rPr>
                  <w:rFonts w:asciiTheme="minorHAnsi" w:hAnsiTheme="minorHAnsi" w:cstheme="minorHAnsi"/>
                  <w:sz w:val="16"/>
                  <w:szCs w:val="16"/>
                </w:rPr>
                <w:t>1.25</w:t>
              </w:r>
            </w:ins>
          </w:p>
        </w:tc>
        <w:tc>
          <w:tcPr>
            <w:tcW w:w="1014" w:type="dxa"/>
            <w:vAlign w:val="center"/>
          </w:tcPr>
          <w:p w14:paraId="5B48EB9C" w14:textId="77777777" w:rsidR="00994884" w:rsidRPr="00D3649A" w:rsidRDefault="00994884" w:rsidP="00D3649A">
            <w:pPr>
              <w:jc w:val="center"/>
              <w:rPr>
                <w:ins w:id="2207" w:author="Stuart Jenkins" w:date="2019-12-10T16:26:00Z"/>
                <w:rFonts w:asciiTheme="minorHAnsi" w:hAnsiTheme="minorHAnsi" w:cstheme="minorHAnsi"/>
                <w:sz w:val="16"/>
                <w:szCs w:val="16"/>
              </w:rPr>
            </w:pPr>
            <w:ins w:id="2208" w:author="Stuart Jenkins" w:date="2019-12-10T16:26:00Z">
              <w:r w:rsidRPr="00D3649A">
                <w:rPr>
                  <w:rFonts w:asciiTheme="minorHAnsi" w:hAnsiTheme="minorHAnsi" w:cstheme="minorHAnsi"/>
                  <w:sz w:val="16"/>
                  <w:szCs w:val="16"/>
                </w:rPr>
                <w:t>2.31</w:t>
              </w:r>
            </w:ins>
          </w:p>
        </w:tc>
        <w:tc>
          <w:tcPr>
            <w:tcW w:w="1013" w:type="dxa"/>
            <w:vAlign w:val="center"/>
          </w:tcPr>
          <w:p w14:paraId="178395EB" w14:textId="77777777" w:rsidR="00994884" w:rsidRPr="00D3649A" w:rsidRDefault="00994884" w:rsidP="00D3649A">
            <w:pPr>
              <w:jc w:val="center"/>
              <w:rPr>
                <w:ins w:id="2209" w:author="Stuart Jenkins" w:date="2019-12-10T16:26:00Z"/>
                <w:rFonts w:asciiTheme="minorHAnsi" w:hAnsiTheme="minorHAnsi" w:cstheme="minorHAnsi"/>
                <w:sz w:val="16"/>
                <w:szCs w:val="16"/>
              </w:rPr>
            </w:pPr>
            <w:ins w:id="2210" w:author="Stuart Jenkins" w:date="2019-12-10T16:26:00Z">
              <w:r w:rsidRPr="00D3649A">
                <w:rPr>
                  <w:rFonts w:asciiTheme="minorHAnsi" w:hAnsiTheme="minorHAnsi" w:cstheme="minorHAnsi"/>
                  <w:sz w:val="16"/>
                  <w:szCs w:val="16"/>
                </w:rPr>
                <w:t>2.73</w:t>
              </w:r>
            </w:ins>
          </w:p>
        </w:tc>
        <w:tc>
          <w:tcPr>
            <w:tcW w:w="1014" w:type="dxa"/>
            <w:vAlign w:val="center"/>
          </w:tcPr>
          <w:p w14:paraId="2E1B0E79" w14:textId="77777777" w:rsidR="00994884" w:rsidRPr="00D3649A" w:rsidRDefault="00994884" w:rsidP="00D3649A">
            <w:pPr>
              <w:jc w:val="center"/>
              <w:rPr>
                <w:ins w:id="2211" w:author="Stuart Jenkins" w:date="2019-12-10T16:26:00Z"/>
                <w:rFonts w:asciiTheme="minorHAnsi" w:hAnsiTheme="minorHAnsi" w:cstheme="minorHAnsi"/>
                <w:sz w:val="16"/>
                <w:szCs w:val="16"/>
              </w:rPr>
            </w:pPr>
            <w:ins w:id="2212" w:author="Stuart Jenkins" w:date="2019-12-10T16:26:00Z">
              <w:r w:rsidRPr="00D3649A">
                <w:rPr>
                  <w:rFonts w:asciiTheme="minorHAnsi" w:hAnsiTheme="minorHAnsi" w:cstheme="minorHAnsi"/>
                  <w:sz w:val="16"/>
                  <w:szCs w:val="16"/>
                </w:rPr>
                <w:t>2.81</w:t>
              </w:r>
            </w:ins>
          </w:p>
        </w:tc>
      </w:tr>
      <w:tr w:rsidR="00994884" w14:paraId="0A563352" w14:textId="77777777" w:rsidTr="00D3649A">
        <w:trPr>
          <w:trHeight w:val="273"/>
          <w:ins w:id="2213" w:author="Stuart Jenkins" w:date="2019-12-10T16:26:00Z"/>
        </w:trPr>
        <w:tc>
          <w:tcPr>
            <w:tcW w:w="898" w:type="dxa"/>
            <w:vAlign w:val="center"/>
          </w:tcPr>
          <w:p w14:paraId="2857896D" w14:textId="77777777" w:rsidR="00994884" w:rsidRPr="00D3649A" w:rsidRDefault="00994884" w:rsidP="00D3649A">
            <w:pPr>
              <w:jc w:val="right"/>
              <w:rPr>
                <w:ins w:id="2214" w:author="Stuart Jenkins" w:date="2019-12-10T16:26:00Z"/>
                <w:rFonts w:asciiTheme="minorHAnsi" w:hAnsiTheme="minorHAnsi" w:cstheme="minorHAnsi"/>
                <w:b/>
                <w:bCs/>
                <w:sz w:val="16"/>
                <w:szCs w:val="16"/>
              </w:rPr>
            </w:pPr>
            <w:ins w:id="2215" w:author="Stuart Jenkins" w:date="2019-12-10T16:26:00Z">
              <w:r w:rsidRPr="00D3649A">
                <w:rPr>
                  <w:rFonts w:asciiTheme="minorHAnsi" w:hAnsiTheme="minorHAnsi" w:cstheme="minorHAnsi"/>
                  <w:b/>
                  <w:bCs/>
                  <w:sz w:val="16"/>
                  <w:szCs w:val="16"/>
                </w:rPr>
                <w:t>50</w:t>
              </w:r>
              <w:r w:rsidRPr="00D3649A">
                <w:rPr>
                  <w:rFonts w:asciiTheme="minorHAnsi" w:hAnsiTheme="minorHAnsi" w:cstheme="minorHAnsi"/>
                  <w:b/>
                  <w:bCs/>
                  <w:sz w:val="16"/>
                  <w:szCs w:val="16"/>
                  <w:vertAlign w:val="superscript"/>
                </w:rPr>
                <w:t>th</w:t>
              </w:r>
            </w:ins>
          </w:p>
        </w:tc>
        <w:tc>
          <w:tcPr>
            <w:tcW w:w="945" w:type="dxa"/>
            <w:vAlign w:val="center"/>
          </w:tcPr>
          <w:p w14:paraId="413FF5EF" w14:textId="77777777" w:rsidR="00994884" w:rsidRPr="00D3649A" w:rsidRDefault="00994884" w:rsidP="00D3649A">
            <w:pPr>
              <w:jc w:val="center"/>
              <w:rPr>
                <w:ins w:id="2216" w:author="Stuart Jenkins" w:date="2019-12-10T16:26:00Z"/>
                <w:rFonts w:asciiTheme="minorHAnsi" w:hAnsiTheme="minorHAnsi" w:cstheme="minorHAnsi"/>
                <w:sz w:val="16"/>
                <w:szCs w:val="16"/>
              </w:rPr>
            </w:pPr>
            <w:ins w:id="2217" w:author="Stuart Jenkins" w:date="2019-12-10T16:26:00Z">
              <w:r w:rsidRPr="00D3649A">
                <w:rPr>
                  <w:rFonts w:asciiTheme="minorHAnsi" w:hAnsiTheme="minorHAnsi" w:cstheme="minorHAnsi"/>
                  <w:sz w:val="16"/>
                  <w:szCs w:val="16"/>
                </w:rPr>
                <w:t>0.45</w:t>
              </w:r>
            </w:ins>
          </w:p>
        </w:tc>
        <w:tc>
          <w:tcPr>
            <w:tcW w:w="1073" w:type="dxa"/>
            <w:vAlign w:val="center"/>
          </w:tcPr>
          <w:p w14:paraId="4DCABBC6" w14:textId="77777777" w:rsidR="00994884" w:rsidRPr="00D3649A" w:rsidRDefault="00994884" w:rsidP="00D3649A">
            <w:pPr>
              <w:jc w:val="center"/>
              <w:rPr>
                <w:ins w:id="2218" w:author="Stuart Jenkins" w:date="2019-12-10T16:26:00Z"/>
                <w:rFonts w:asciiTheme="minorHAnsi" w:hAnsiTheme="minorHAnsi" w:cstheme="minorHAnsi"/>
                <w:sz w:val="16"/>
                <w:szCs w:val="16"/>
              </w:rPr>
            </w:pPr>
            <w:ins w:id="2219" w:author="Stuart Jenkins" w:date="2019-12-10T16:26:00Z">
              <w:r w:rsidRPr="00D3649A">
                <w:rPr>
                  <w:rFonts w:asciiTheme="minorHAnsi" w:hAnsiTheme="minorHAnsi" w:cstheme="minorHAnsi"/>
                  <w:sz w:val="16"/>
                  <w:szCs w:val="16"/>
                </w:rPr>
                <w:t>0.39</w:t>
              </w:r>
            </w:ins>
          </w:p>
        </w:tc>
        <w:tc>
          <w:tcPr>
            <w:tcW w:w="1014" w:type="dxa"/>
            <w:vAlign w:val="center"/>
          </w:tcPr>
          <w:p w14:paraId="75926E9F" w14:textId="77777777" w:rsidR="00994884" w:rsidRPr="00D3649A" w:rsidRDefault="00994884" w:rsidP="00D3649A">
            <w:pPr>
              <w:jc w:val="center"/>
              <w:rPr>
                <w:ins w:id="2220" w:author="Stuart Jenkins" w:date="2019-12-10T16:26:00Z"/>
                <w:rFonts w:asciiTheme="minorHAnsi" w:hAnsiTheme="minorHAnsi" w:cstheme="minorHAnsi"/>
                <w:sz w:val="16"/>
                <w:szCs w:val="16"/>
              </w:rPr>
            </w:pPr>
            <w:ins w:id="2221" w:author="Stuart Jenkins" w:date="2019-12-10T16:26:00Z">
              <w:r w:rsidRPr="00D3649A">
                <w:rPr>
                  <w:rFonts w:asciiTheme="minorHAnsi" w:hAnsiTheme="minorHAnsi" w:cstheme="minorHAnsi"/>
                  <w:sz w:val="16"/>
                  <w:szCs w:val="16"/>
                </w:rPr>
                <w:t>0.34</w:t>
              </w:r>
            </w:ins>
          </w:p>
        </w:tc>
        <w:tc>
          <w:tcPr>
            <w:tcW w:w="1013" w:type="dxa"/>
            <w:vAlign w:val="center"/>
          </w:tcPr>
          <w:p w14:paraId="0DAAC5D9" w14:textId="77777777" w:rsidR="00994884" w:rsidRPr="00D3649A" w:rsidRDefault="00994884" w:rsidP="00D3649A">
            <w:pPr>
              <w:jc w:val="center"/>
              <w:rPr>
                <w:ins w:id="2222" w:author="Stuart Jenkins" w:date="2019-12-10T16:26:00Z"/>
                <w:rFonts w:asciiTheme="minorHAnsi" w:hAnsiTheme="minorHAnsi" w:cstheme="minorHAnsi"/>
                <w:sz w:val="16"/>
                <w:szCs w:val="16"/>
              </w:rPr>
            </w:pPr>
            <w:ins w:id="2223" w:author="Stuart Jenkins" w:date="2019-12-10T16:26:00Z">
              <w:r w:rsidRPr="00D3649A">
                <w:rPr>
                  <w:rFonts w:asciiTheme="minorHAnsi" w:hAnsiTheme="minorHAnsi" w:cstheme="minorHAnsi"/>
                  <w:sz w:val="16"/>
                  <w:szCs w:val="16"/>
                </w:rPr>
                <w:t>0.89</w:t>
              </w:r>
            </w:ins>
          </w:p>
        </w:tc>
        <w:tc>
          <w:tcPr>
            <w:tcW w:w="1014" w:type="dxa"/>
            <w:vAlign w:val="center"/>
          </w:tcPr>
          <w:p w14:paraId="6B74C183" w14:textId="77777777" w:rsidR="00994884" w:rsidRPr="00D3649A" w:rsidRDefault="00994884" w:rsidP="00D3649A">
            <w:pPr>
              <w:jc w:val="center"/>
              <w:rPr>
                <w:ins w:id="2224" w:author="Stuart Jenkins" w:date="2019-12-10T16:26:00Z"/>
                <w:rFonts w:asciiTheme="minorHAnsi" w:hAnsiTheme="minorHAnsi" w:cstheme="minorHAnsi"/>
                <w:sz w:val="16"/>
                <w:szCs w:val="16"/>
              </w:rPr>
            </w:pPr>
            <w:ins w:id="2225" w:author="Stuart Jenkins" w:date="2019-12-10T16:26:00Z">
              <w:r w:rsidRPr="00D3649A">
                <w:rPr>
                  <w:rFonts w:asciiTheme="minorHAnsi" w:hAnsiTheme="minorHAnsi" w:cstheme="minorHAnsi"/>
                  <w:sz w:val="16"/>
                  <w:szCs w:val="16"/>
                </w:rPr>
                <w:t>1.03</w:t>
              </w:r>
            </w:ins>
          </w:p>
        </w:tc>
        <w:tc>
          <w:tcPr>
            <w:tcW w:w="1013" w:type="dxa"/>
            <w:vAlign w:val="center"/>
          </w:tcPr>
          <w:p w14:paraId="7930BAD1" w14:textId="77777777" w:rsidR="00994884" w:rsidRPr="00D3649A" w:rsidRDefault="00994884" w:rsidP="00D3649A">
            <w:pPr>
              <w:jc w:val="center"/>
              <w:rPr>
                <w:ins w:id="2226" w:author="Stuart Jenkins" w:date="2019-12-10T16:26:00Z"/>
                <w:rFonts w:asciiTheme="minorHAnsi" w:hAnsiTheme="minorHAnsi" w:cstheme="minorHAnsi"/>
                <w:sz w:val="16"/>
                <w:szCs w:val="16"/>
              </w:rPr>
            </w:pPr>
            <w:ins w:id="2227" w:author="Stuart Jenkins" w:date="2019-12-10T16:26:00Z">
              <w:r w:rsidRPr="00D3649A">
                <w:rPr>
                  <w:rFonts w:asciiTheme="minorHAnsi" w:hAnsiTheme="minorHAnsi" w:cstheme="minorHAnsi"/>
                  <w:sz w:val="16"/>
                  <w:szCs w:val="16"/>
                </w:rPr>
                <w:t>1.18</w:t>
              </w:r>
            </w:ins>
          </w:p>
        </w:tc>
        <w:tc>
          <w:tcPr>
            <w:tcW w:w="1014" w:type="dxa"/>
            <w:vAlign w:val="center"/>
          </w:tcPr>
          <w:p w14:paraId="5D7BEA6C" w14:textId="77777777" w:rsidR="00994884" w:rsidRPr="00D3649A" w:rsidRDefault="00994884" w:rsidP="00D3649A">
            <w:pPr>
              <w:jc w:val="center"/>
              <w:rPr>
                <w:ins w:id="2228" w:author="Stuart Jenkins" w:date="2019-12-10T16:26:00Z"/>
                <w:rFonts w:asciiTheme="minorHAnsi" w:hAnsiTheme="minorHAnsi" w:cstheme="minorHAnsi"/>
                <w:sz w:val="16"/>
                <w:szCs w:val="16"/>
              </w:rPr>
            </w:pPr>
            <w:ins w:id="2229" w:author="Stuart Jenkins" w:date="2019-12-10T16:26:00Z">
              <w:r w:rsidRPr="00D3649A">
                <w:rPr>
                  <w:rFonts w:asciiTheme="minorHAnsi" w:hAnsiTheme="minorHAnsi" w:cstheme="minorHAnsi"/>
                  <w:sz w:val="16"/>
                  <w:szCs w:val="16"/>
                </w:rPr>
                <w:t>2.00</w:t>
              </w:r>
            </w:ins>
          </w:p>
        </w:tc>
        <w:tc>
          <w:tcPr>
            <w:tcW w:w="1013" w:type="dxa"/>
            <w:vAlign w:val="center"/>
          </w:tcPr>
          <w:p w14:paraId="75DD0CDE" w14:textId="77777777" w:rsidR="00994884" w:rsidRPr="00D3649A" w:rsidRDefault="00994884" w:rsidP="00D3649A">
            <w:pPr>
              <w:jc w:val="center"/>
              <w:rPr>
                <w:ins w:id="2230" w:author="Stuart Jenkins" w:date="2019-12-10T16:26:00Z"/>
                <w:rFonts w:asciiTheme="minorHAnsi" w:hAnsiTheme="minorHAnsi" w:cstheme="minorHAnsi"/>
                <w:sz w:val="16"/>
                <w:szCs w:val="16"/>
              </w:rPr>
            </w:pPr>
            <w:ins w:id="2231" w:author="Stuart Jenkins" w:date="2019-12-10T16:26:00Z">
              <w:r w:rsidRPr="00D3649A">
                <w:rPr>
                  <w:rFonts w:asciiTheme="minorHAnsi" w:hAnsiTheme="minorHAnsi" w:cstheme="minorHAnsi"/>
                  <w:sz w:val="16"/>
                  <w:szCs w:val="16"/>
                </w:rPr>
                <w:t>2.31</w:t>
              </w:r>
            </w:ins>
          </w:p>
        </w:tc>
        <w:tc>
          <w:tcPr>
            <w:tcW w:w="1014" w:type="dxa"/>
            <w:vAlign w:val="center"/>
          </w:tcPr>
          <w:p w14:paraId="3C43A679" w14:textId="77777777" w:rsidR="00994884" w:rsidRPr="00D3649A" w:rsidRDefault="00994884" w:rsidP="00D3649A">
            <w:pPr>
              <w:jc w:val="center"/>
              <w:rPr>
                <w:ins w:id="2232" w:author="Stuart Jenkins" w:date="2019-12-10T16:26:00Z"/>
                <w:rFonts w:asciiTheme="minorHAnsi" w:hAnsiTheme="minorHAnsi" w:cstheme="minorHAnsi"/>
                <w:sz w:val="16"/>
                <w:szCs w:val="16"/>
              </w:rPr>
            </w:pPr>
            <w:ins w:id="2233" w:author="Stuart Jenkins" w:date="2019-12-10T16:26:00Z">
              <w:r w:rsidRPr="00D3649A">
                <w:rPr>
                  <w:rFonts w:asciiTheme="minorHAnsi" w:hAnsiTheme="minorHAnsi" w:cstheme="minorHAnsi"/>
                  <w:sz w:val="16"/>
                  <w:szCs w:val="16"/>
                </w:rPr>
                <w:t>2.65</w:t>
              </w:r>
            </w:ins>
          </w:p>
        </w:tc>
      </w:tr>
      <w:tr w:rsidR="00994884" w14:paraId="4363A703" w14:textId="77777777" w:rsidTr="00D3649A">
        <w:trPr>
          <w:trHeight w:val="273"/>
          <w:ins w:id="2234" w:author="Stuart Jenkins" w:date="2019-12-10T16:26:00Z"/>
        </w:trPr>
        <w:tc>
          <w:tcPr>
            <w:tcW w:w="898" w:type="dxa"/>
            <w:vAlign w:val="center"/>
          </w:tcPr>
          <w:p w14:paraId="27FB8F95" w14:textId="77777777" w:rsidR="00994884" w:rsidRPr="00D3649A" w:rsidRDefault="00994884" w:rsidP="00D3649A">
            <w:pPr>
              <w:jc w:val="right"/>
              <w:rPr>
                <w:ins w:id="2235" w:author="Stuart Jenkins" w:date="2019-12-10T16:26:00Z"/>
                <w:rFonts w:asciiTheme="minorHAnsi" w:hAnsiTheme="minorHAnsi" w:cstheme="minorHAnsi"/>
                <w:b/>
                <w:bCs/>
                <w:sz w:val="16"/>
                <w:szCs w:val="16"/>
              </w:rPr>
            </w:pPr>
            <w:ins w:id="2236" w:author="Stuart Jenkins" w:date="2019-12-10T16:26:00Z">
              <w:r w:rsidRPr="00D3649A">
                <w:rPr>
                  <w:rFonts w:asciiTheme="minorHAnsi" w:hAnsiTheme="minorHAnsi" w:cstheme="minorHAnsi"/>
                  <w:b/>
                  <w:bCs/>
                  <w:sz w:val="16"/>
                  <w:szCs w:val="16"/>
                </w:rPr>
                <w:t>60</w:t>
              </w:r>
              <w:r w:rsidRPr="00D3649A">
                <w:rPr>
                  <w:rFonts w:asciiTheme="minorHAnsi" w:hAnsiTheme="minorHAnsi" w:cstheme="minorHAnsi"/>
                  <w:b/>
                  <w:bCs/>
                  <w:sz w:val="16"/>
                  <w:szCs w:val="16"/>
                  <w:vertAlign w:val="superscript"/>
                </w:rPr>
                <w:t>th</w:t>
              </w:r>
            </w:ins>
          </w:p>
        </w:tc>
        <w:tc>
          <w:tcPr>
            <w:tcW w:w="945" w:type="dxa"/>
            <w:vAlign w:val="center"/>
          </w:tcPr>
          <w:p w14:paraId="78C002D8" w14:textId="77777777" w:rsidR="00994884" w:rsidRPr="00D3649A" w:rsidRDefault="00994884" w:rsidP="00D3649A">
            <w:pPr>
              <w:jc w:val="center"/>
              <w:rPr>
                <w:ins w:id="2237" w:author="Stuart Jenkins" w:date="2019-12-10T16:26:00Z"/>
                <w:rFonts w:asciiTheme="minorHAnsi" w:hAnsiTheme="minorHAnsi" w:cstheme="minorHAnsi"/>
                <w:sz w:val="16"/>
                <w:szCs w:val="16"/>
              </w:rPr>
            </w:pPr>
            <w:ins w:id="2238" w:author="Stuart Jenkins" w:date="2019-12-10T16:26:00Z">
              <w:r w:rsidRPr="00D3649A">
                <w:rPr>
                  <w:rFonts w:asciiTheme="minorHAnsi" w:hAnsiTheme="minorHAnsi" w:cstheme="minorHAnsi"/>
                  <w:sz w:val="16"/>
                  <w:szCs w:val="16"/>
                </w:rPr>
                <w:t>0.51</w:t>
              </w:r>
            </w:ins>
          </w:p>
        </w:tc>
        <w:tc>
          <w:tcPr>
            <w:tcW w:w="1073" w:type="dxa"/>
            <w:vAlign w:val="center"/>
          </w:tcPr>
          <w:p w14:paraId="793A0FC0" w14:textId="77777777" w:rsidR="00994884" w:rsidRPr="00D3649A" w:rsidRDefault="00994884" w:rsidP="00D3649A">
            <w:pPr>
              <w:jc w:val="center"/>
              <w:rPr>
                <w:ins w:id="2239" w:author="Stuart Jenkins" w:date="2019-12-10T16:26:00Z"/>
                <w:rFonts w:asciiTheme="minorHAnsi" w:hAnsiTheme="minorHAnsi" w:cstheme="minorHAnsi"/>
                <w:sz w:val="16"/>
                <w:szCs w:val="16"/>
              </w:rPr>
            </w:pPr>
            <w:ins w:id="2240" w:author="Stuart Jenkins" w:date="2019-12-10T16:26:00Z">
              <w:r w:rsidRPr="00D3649A">
                <w:rPr>
                  <w:rFonts w:asciiTheme="minorHAnsi" w:hAnsiTheme="minorHAnsi" w:cstheme="minorHAnsi"/>
                  <w:sz w:val="16"/>
                  <w:szCs w:val="16"/>
                </w:rPr>
                <w:t>0.45</w:t>
              </w:r>
            </w:ins>
          </w:p>
        </w:tc>
        <w:tc>
          <w:tcPr>
            <w:tcW w:w="1014" w:type="dxa"/>
            <w:vAlign w:val="center"/>
          </w:tcPr>
          <w:p w14:paraId="437B3F8C" w14:textId="77777777" w:rsidR="00994884" w:rsidRPr="00D3649A" w:rsidRDefault="00994884" w:rsidP="00D3649A">
            <w:pPr>
              <w:jc w:val="center"/>
              <w:rPr>
                <w:ins w:id="2241" w:author="Stuart Jenkins" w:date="2019-12-10T16:26:00Z"/>
                <w:rFonts w:asciiTheme="minorHAnsi" w:hAnsiTheme="minorHAnsi" w:cstheme="minorHAnsi"/>
                <w:sz w:val="16"/>
                <w:szCs w:val="16"/>
              </w:rPr>
            </w:pPr>
            <w:ins w:id="2242" w:author="Stuart Jenkins" w:date="2019-12-10T16:26:00Z">
              <w:r w:rsidRPr="00D3649A">
                <w:rPr>
                  <w:rFonts w:asciiTheme="minorHAnsi" w:hAnsiTheme="minorHAnsi" w:cstheme="minorHAnsi"/>
                  <w:sz w:val="16"/>
                  <w:szCs w:val="16"/>
                </w:rPr>
                <w:t>0.37</w:t>
              </w:r>
            </w:ins>
          </w:p>
        </w:tc>
        <w:tc>
          <w:tcPr>
            <w:tcW w:w="1013" w:type="dxa"/>
            <w:vAlign w:val="center"/>
          </w:tcPr>
          <w:p w14:paraId="6A41AF01" w14:textId="77777777" w:rsidR="00994884" w:rsidRPr="00D3649A" w:rsidRDefault="00994884" w:rsidP="00D3649A">
            <w:pPr>
              <w:jc w:val="center"/>
              <w:rPr>
                <w:ins w:id="2243" w:author="Stuart Jenkins" w:date="2019-12-10T16:26:00Z"/>
                <w:rFonts w:asciiTheme="minorHAnsi" w:hAnsiTheme="minorHAnsi" w:cstheme="minorHAnsi"/>
                <w:sz w:val="16"/>
                <w:szCs w:val="16"/>
              </w:rPr>
            </w:pPr>
            <w:ins w:id="2244" w:author="Stuart Jenkins" w:date="2019-12-10T16:26:00Z">
              <w:r w:rsidRPr="00D3649A">
                <w:rPr>
                  <w:rFonts w:asciiTheme="minorHAnsi" w:hAnsiTheme="minorHAnsi" w:cstheme="minorHAnsi"/>
                  <w:sz w:val="16"/>
                  <w:szCs w:val="16"/>
                </w:rPr>
                <w:t>0.78</w:t>
              </w:r>
            </w:ins>
          </w:p>
        </w:tc>
        <w:tc>
          <w:tcPr>
            <w:tcW w:w="1014" w:type="dxa"/>
            <w:vAlign w:val="center"/>
          </w:tcPr>
          <w:p w14:paraId="74E3AEB3" w14:textId="77777777" w:rsidR="00994884" w:rsidRPr="00D3649A" w:rsidRDefault="00994884" w:rsidP="00D3649A">
            <w:pPr>
              <w:jc w:val="center"/>
              <w:rPr>
                <w:ins w:id="2245" w:author="Stuart Jenkins" w:date="2019-12-10T16:26:00Z"/>
                <w:rFonts w:asciiTheme="minorHAnsi" w:hAnsiTheme="minorHAnsi" w:cstheme="minorHAnsi"/>
                <w:sz w:val="16"/>
                <w:szCs w:val="16"/>
              </w:rPr>
            </w:pPr>
            <w:ins w:id="2246" w:author="Stuart Jenkins" w:date="2019-12-10T16:26:00Z">
              <w:r w:rsidRPr="00D3649A">
                <w:rPr>
                  <w:rFonts w:asciiTheme="minorHAnsi" w:hAnsiTheme="minorHAnsi" w:cstheme="minorHAnsi"/>
                  <w:sz w:val="16"/>
                  <w:szCs w:val="16"/>
                </w:rPr>
                <w:t>0.89</w:t>
              </w:r>
            </w:ins>
          </w:p>
        </w:tc>
        <w:tc>
          <w:tcPr>
            <w:tcW w:w="1013" w:type="dxa"/>
            <w:vAlign w:val="center"/>
          </w:tcPr>
          <w:p w14:paraId="5DB1F419" w14:textId="77777777" w:rsidR="00994884" w:rsidRPr="00D3649A" w:rsidRDefault="00994884" w:rsidP="00D3649A">
            <w:pPr>
              <w:jc w:val="center"/>
              <w:rPr>
                <w:ins w:id="2247" w:author="Stuart Jenkins" w:date="2019-12-10T16:26:00Z"/>
                <w:rFonts w:asciiTheme="minorHAnsi" w:hAnsiTheme="minorHAnsi" w:cstheme="minorHAnsi"/>
                <w:sz w:val="16"/>
                <w:szCs w:val="16"/>
              </w:rPr>
            </w:pPr>
            <w:ins w:id="2248" w:author="Stuart Jenkins" w:date="2019-12-10T16:26:00Z">
              <w:r w:rsidRPr="00D3649A">
                <w:rPr>
                  <w:rFonts w:asciiTheme="minorHAnsi" w:hAnsiTheme="minorHAnsi" w:cstheme="minorHAnsi"/>
                  <w:sz w:val="16"/>
                  <w:szCs w:val="16"/>
                </w:rPr>
                <w:t>1.08</w:t>
              </w:r>
            </w:ins>
          </w:p>
        </w:tc>
        <w:tc>
          <w:tcPr>
            <w:tcW w:w="1014" w:type="dxa"/>
            <w:vAlign w:val="center"/>
          </w:tcPr>
          <w:p w14:paraId="0EEE52A7" w14:textId="77777777" w:rsidR="00994884" w:rsidRPr="00D3649A" w:rsidRDefault="00994884" w:rsidP="00D3649A">
            <w:pPr>
              <w:jc w:val="center"/>
              <w:rPr>
                <w:ins w:id="2249" w:author="Stuart Jenkins" w:date="2019-12-10T16:26:00Z"/>
                <w:rFonts w:asciiTheme="minorHAnsi" w:hAnsiTheme="minorHAnsi" w:cstheme="minorHAnsi"/>
                <w:sz w:val="16"/>
                <w:szCs w:val="16"/>
              </w:rPr>
            </w:pPr>
            <w:ins w:id="2250" w:author="Stuart Jenkins" w:date="2019-12-10T16:26:00Z">
              <w:r w:rsidRPr="00D3649A">
                <w:rPr>
                  <w:rFonts w:asciiTheme="minorHAnsi" w:hAnsiTheme="minorHAnsi" w:cstheme="minorHAnsi"/>
                  <w:sz w:val="16"/>
                  <w:szCs w:val="16"/>
                </w:rPr>
                <w:t>1.76</w:t>
              </w:r>
            </w:ins>
          </w:p>
        </w:tc>
        <w:tc>
          <w:tcPr>
            <w:tcW w:w="1013" w:type="dxa"/>
            <w:vAlign w:val="center"/>
          </w:tcPr>
          <w:p w14:paraId="67E595E6" w14:textId="77777777" w:rsidR="00994884" w:rsidRPr="00D3649A" w:rsidRDefault="00994884" w:rsidP="00D3649A">
            <w:pPr>
              <w:jc w:val="center"/>
              <w:rPr>
                <w:ins w:id="2251" w:author="Stuart Jenkins" w:date="2019-12-10T16:26:00Z"/>
                <w:rFonts w:asciiTheme="minorHAnsi" w:hAnsiTheme="minorHAnsi" w:cstheme="minorHAnsi"/>
                <w:sz w:val="16"/>
                <w:szCs w:val="16"/>
              </w:rPr>
            </w:pPr>
            <w:ins w:id="2252" w:author="Stuart Jenkins" w:date="2019-12-10T16:26:00Z">
              <w:r w:rsidRPr="00D3649A">
                <w:rPr>
                  <w:rFonts w:asciiTheme="minorHAnsi" w:hAnsiTheme="minorHAnsi" w:cstheme="minorHAnsi"/>
                  <w:sz w:val="16"/>
                  <w:szCs w:val="16"/>
                </w:rPr>
                <w:t>2.00</w:t>
              </w:r>
            </w:ins>
          </w:p>
        </w:tc>
        <w:tc>
          <w:tcPr>
            <w:tcW w:w="1014" w:type="dxa"/>
            <w:vAlign w:val="center"/>
          </w:tcPr>
          <w:p w14:paraId="6DB49276" w14:textId="77777777" w:rsidR="00994884" w:rsidRPr="00D3649A" w:rsidRDefault="00994884" w:rsidP="00D3649A">
            <w:pPr>
              <w:jc w:val="center"/>
              <w:rPr>
                <w:ins w:id="2253" w:author="Stuart Jenkins" w:date="2019-12-10T16:26:00Z"/>
                <w:rFonts w:asciiTheme="minorHAnsi" w:hAnsiTheme="minorHAnsi" w:cstheme="minorHAnsi"/>
                <w:sz w:val="16"/>
                <w:szCs w:val="16"/>
              </w:rPr>
            </w:pPr>
            <w:ins w:id="2254" w:author="Stuart Jenkins" w:date="2019-12-10T16:26:00Z">
              <w:r w:rsidRPr="00D3649A">
                <w:rPr>
                  <w:rFonts w:asciiTheme="minorHAnsi" w:hAnsiTheme="minorHAnsi" w:cstheme="minorHAnsi"/>
                  <w:sz w:val="16"/>
                  <w:szCs w:val="16"/>
                </w:rPr>
                <w:t>2.43</w:t>
              </w:r>
            </w:ins>
          </w:p>
        </w:tc>
      </w:tr>
      <w:tr w:rsidR="00994884" w14:paraId="6F745A6C" w14:textId="77777777" w:rsidTr="00D3649A">
        <w:trPr>
          <w:trHeight w:val="262"/>
          <w:ins w:id="2255" w:author="Stuart Jenkins" w:date="2019-12-10T16:26:00Z"/>
        </w:trPr>
        <w:tc>
          <w:tcPr>
            <w:tcW w:w="898" w:type="dxa"/>
            <w:vAlign w:val="center"/>
          </w:tcPr>
          <w:p w14:paraId="610AF887" w14:textId="77777777" w:rsidR="00994884" w:rsidRPr="00D3649A" w:rsidRDefault="00994884" w:rsidP="00D3649A">
            <w:pPr>
              <w:jc w:val="right"/>
              <w:rPr>
                <w:ins w:id="2256" w:author="Stuart Jenkins" w:date="2019-12-10T16:26:00Z"/>
                <w:rFonts w:asciiTheme="minorHAnsi" w:hAnsiTheme="minorHAnsi" w:cstheme="minorHAnsi"/>
                <w:b/>
                <w:bCs/>
                <w:sz w:val="16"/>
                <w:szCs w:val="16"/>
              </w:rPr>
            </w:pPr>
            <w:ins w:id="2257" w:author="Stuart Jenkins" w:date="2019-12-10T16:26:00Z">
              <w:r w:rsidRPr="00D3649A">
                <w:rPr>
                  <w:rFonts w:asciiTheme="minorHAnsi" w:hAnsiTheme="minorHAnsi" w:cstheme="minorHAnsi"/>
                  <w:b/>
                  <w:bCs/>
                  <w:sz w:val="16"/>
                  <w:szCs w:val="16"/>
                </w:rPr>
                <w:t>70</w:t>
              </w:r>
              <w:r w:rsidRPr="00D3649A">
                <w:rPr>
                  <w:rFonts w:asciiTheme="minorHAnsi" w:hAnsiTheme="minorHAnsi" w:cstheme="minorHAnsi"/>
                  <w:b/>
                  <w:bCs/>
                  <w:sz w:val="16"/>
                  <w:szCs w:val="16"/>
                  <w:vertAlign w:val="superscript"/>
                </w:rPr>
                <w:t>th</w:t>
              </w:r>
            </w:ins>
          </w:p>
        </w:tc>
        <w:tc>
          <w:tcPr>
            <w:tcW w:w="945" w:type="dxa"/>
            <w:vAlign w:val="center"/>
          </w:tcPr>
          <w:p w14:paraId="7CED3618" w14:textId="77777777" w:rsidR="00994884" w:rsidRPr="00D3649A" w:rsidRDefault="00994884" w:rsidP="00D3649A">
            <w:pPr>
              <w:jc w:val="center"/>
              <w:rPr>
                <w:ins w:id="2258" w:author="Stuart Jenkins" w:date="2019-12-10T16:26:00Z"/>
                <w:rFonts w:asciiTheme="minorHAnsi" w:hAnsiTheme="minorHAnsi" w:cstheme="minorHAnsi"/>
                <w:sz w:val="16"/>
                <w:szCs w:val="16"/>
              </w:rPr>
            </w:pPr>
            <w:ins w:id="2259" w:author="Stuart Jenkins" w:date="2019-12-10T16:26:00Z">
              <w:r w:rsidRPr="00D3649A">
                <w:rPr>
                  <w:rFonts w:asciiTheme="minorHAnsi" w:hAnsiTheme="minorHAnsi" w:cstheme="minorHAnsi"/>
                  <w:sz w:val="16"/>
                  <w:szCs w:val="16"/>
                </w:rPr>
                <w:t>0.58</w:t>
              </w:r>
            </w:ins>
          </w:p>
        </w:tc>
        <w:tc>
          <w:tcPr>
            <w:tcW w:w="1073" w:type="dxa"/>
            <w:vAlign w:val="center"/>
          </w:tcPr>
          <w:p w14:paraId="33413BDE" w14:textId="77777777" w:rsidR="00994884" w:rsidRPr="00D3649A" w:rsidRDefault="00994884" w:rsidP="00D3649A">
            <w:pPr>
              <w:jc w:val="center"/>
              <w:rPr>
                <w:ins w:id="2260" w:author="Stuart Jenkins" w:date="2019-12-10T16:26:00Z"/>
                <w:rFonts w:asciiTheme="minorHAnsi" w:hAnsiTheme="minorHAnsi" w:cstheme="minorHAnsi"/>
                <w:sz w:val="16"/>
                <w:szCs w:val="16"/>
              </w:rPr>
            </w:pPr>
            <w:ins w:id="2261" w:author="Stuart Jenkins" w:date="2019-12-10T16:26:00Z">
              <w:r w:rsidRPr="00D3649A">
                <w:rPr>
                  <w:rFonts w:asciiTheme="minorHAnsi" w:hAnsiTheme="minorHAnsi" w:cstheme="minorHAnsi"/>
                  <w:sz w:val="16"/>
                  <w:szCs w:val="16"/>
                </w:rPr>
                <w:t>0.53</w:t>
              </w:r>
            </w:ins>
          </w:p>
        </w:tc>
        <w:tc>
          <w:tcPr>
            <w:tcW w:w="1014" w:type="dxa"/>
            <w:vAlign w:val="center"/>
          </w:tcPr>
          <w:p w14:paraId="68A284F2" w14:textId="77777777" w:rsidR="00994884" w:rsidRPr="00D3649A" w:rsidRDefault="00994884" w:rsidP="00D3649A">
            <w:pPr>
              <w:jc w:val="center"/>
              <w:rPr>
                <w:ins w:id="2262" w:author="Stuart Jenkins" w:date="2019-12-10T16:26:00Z"/>
                <w:rFonts w:asciiTheme="minorHAnsi" w:hAnsiTheme="minorHAnsi" w:cstheme="minorHAnsi"/>
                <w:sz w:val="16"/>
                <w:szCs w:val="16"/>
              </w:rPr>
            </w:pPr>
            <w:ins w:id="2263" w:author="Stuart Jenkins" w:date="2019-12-10T16:26:00Z">
              <w:r w:rsidRPr="00D3649A">
                <w:rPr>
                  <w:rFonts w:asciiTheme="minorHAnsi" w:hAnsiTheme="minorHAnsi" w:cstheme="minorHAnsi"/>
                  <w:sz w:val="16"/>
                  <w:szCs w:val="16"/>
                </w:rPr>
                <w:t>0.40</w:t>
              </w:r>
            </w:ins>
          </w:p>
        </w:tc>
        <w:tc>
          <w:tcPr>
            <w:tcW w:w="1013" w:type="dxa"/>
            <w:vAlign w:val="center"/>
          </w:tcPr>
          <w:p w14:paraId="3DD314D3" w14:textId="77777777" w:rsidR="00994884" w:rsidRPr="00D3649A" w:rsidRDefault="00994884" w:rsidP="00D3649A">
            <w:pPr>
              <w:jc w:val="center"/>
              <w:rPr>
                <w:ins w:id="2264" w:author="Stuart Jenkins" w:date="2019-12-10T16:26:00Z"/>
                <w:rFonts w:asciiTheme="minorHAnsi" w:hAnsiTheme="minorHAnsi" w:cstheme="minorHAnsi"/>
                <w:sz w:val="16"/>
                <w:szCs w:val="16"/>
              </w:rPr>
            </w:pPr>
            <w:ins w:id="2265" w:author="Stuart Jenkins" w:date="2019-12-10T16:26:00Z">
              <w:r w:rsidRPr="00D3649A">
                <w:rPr>
                  <w:rFonts w:asciiTheme="minorHAnsi" w:hAnsiTheme="minorHAnsi" w:cstheme="minorHAnsi"/>
                  <w:sz w:val="16"/>
                  <w:szCs w:val="16"/>
                </w:rPr>
                <w:t>0.69</w:t>
              </w:r>
            </w:ins>
          </w:p>
        </w:tc>
        <w:tc>
          <w:tcPr>
            <w:tcW w:w="1014" w:type="dxa"/>
            <w:vAlign w:val="center"/>
          </w:tcPr>
          <w:p w14:paraId="65D2C57B" w14:textId="77777777" w:rsidR="00994884" w:rsidRPr="00D3649A" w:rsidRDefault="00994884" w:rsidP="00D3649A">
            <w:pPr>
              <w:jc w:val="center"/>
              <w:rPr>
                <w:ins w:id="2266" w:author="Stuart Jenkins" w:date="2019-12-10T16:26:00Z"/>
                <w:rFonts w:asciiTheme="minorHAnsi" w:hAnsiTheme="minorHAnsi" w:cstheme="minorHAnsi"/>
                <w:sz w:val="16"/>
                <w:szCs w:val="16"/>
              </w:rPr>
            </w:pPr>
            <w:ins w:id="2267" w:author="Stuart Jenkins" w:date="2019-12-10T16:26:00Z">
              <w:r w:rsidRPr="00D3649A">
                <w:rPr>
                  <w:rFonts w:asciiTheme="minorHAnsi" w:hAnsiTheme="minorHAnsi" w:cstheme="minorHAnsi"/>
                  <w:sz w:val="16"/>
                  <w:szCs w:val="16"/>
                </w:rPr>
                <w:t>0.75</w:t>
              </w:r>
            </w:ins>
          </w:p>
        </w:tc>
        <w:tc>
          <w:tcPr>
            <w:tcW w:w="1013" w:type="dxa"/>
            <w:vAlign w:val="center"/>
          </w:tcPr>
          <w:p w14:paraId="61EEEFED" w14:textId="77777777" w:rsidR="00994884" w:rsidRPr="00D3649A" w:rsidRDefault="00994884" w:rsidP="00D3649A">
            <w:pPr>
              <w:jc w:val="center"/>
              <w:rPr>
                <w:ins w:id="2268" w:author="Stuart Jenkins" w:date="2019-12-10T16:26:00Z"/>
                <w:rFonts w:asciiTheme="minorHAnsi" w:hAnsiTheme="minorHAnsi" w:cstheme="minorHAnsi"/>
                <w:sz w:val="16"/>
                <w:szCs w:val="16"/>
              </w:rPr>
            </w:pPr>
            <w:ins w:id="2269" w:author="Stuart Jenkins" w:date="2019-12-10T16:26:00Z">
              <w:r w:rsidRPr="00D3649A">
                <w:rPr>
                  <w:rFonts w:asciiTheme="minorHAnsi" w:hAnsiTheme="minorHAnsi" w:cstheme="minorHAnsi"/>
                  <w:sz w:val="16"/>
                  <w:szCs w:val="16"/>
                </w:rPr>
                <w:t>1.00</w:t>
              </w:r>
            </w:ins>
          </w:p>
        </w:tc>
        <w:tc>
          <w:tcPr>
            <w:tcW w:w="1014" w:type="dxa"/>
            <w:vAlign w:val="center"/>
          </w:tcPr>
          <w:p w14:paraId="267734AF" w14:textId="77777777" w:rsidR="00994884" w:rsidRPr="00D3649A" w:rsidRDefault="00994884" w:rsidP="00D3649A">
            <w:pPr>
              <w:jc w:val="center"/>
              <w:rPr>
                <w:ins w:id="2270" w:author="Stuart Jenkins" w:date="2019-12-10T16:26:00Z"/>
                <w:rFonts w:asciiTheme="minorHAnsi" w:hAnsiTheme="minorHAnsi" w:cstheme="minorHAnsi"/>
                <w:sz w:val="16"/>
                <w:szCs w:val="16"/>
              </w:rPr>
            </w:pPr>
            <w:ins w:id="2271" w:author="Stuart Jenkins" w:date="2019-12-10T16:26:00Z">
              <w:r w:rsidRPr="00D3649A">
                <w:rPr>
                  <w:rFonts w:asciiTheme="minorHAnsi" w:hAnsiTheme="minorHAnsi" w:cstheme="minorHAnsi"/>
                  <w:sz w:val="16"/>
                  <w:szCs w:val="16"/>
                </w:rPr>
                <w:t>1.55</w:t>
              </w:r>
            </w:ins>
          </w:p>
        </w:tc>
        <w:tc>
          <w:tcPr>
            <w:tcW w:w="1013" w:type="dxa"/>
            <w:vAlign w:val="center"/>
          </w:tcPr>
          <w:p w14:paraId="462CF265" w14:textId="77777777" w:rsidR="00994884" w:rsidRPr="00D3649A" w:rsidRDefault="00994884" w:rsidP="00D3649A">
            <w:pPr>
              <w:jc w:val="center"/>
              <w:rPr>
                <w:ins w:id="2272" w:author="Stuart Jenkins" w:date="2019-12-10T16:26:00Z"/>
                <w:rFonts w:asciiTheme="minorHAnsi" w:hAnsiTheme="minorHAnsi" w:cstheme="minorHAnsi"/>
                <w:sz w:val="16"/>
                <w:szCs w:val="16"/>
              </w:rPr>
            </w:pPr>
            <w:ins w:id="2273" w:author="Stuart Jenkins" w:date="2019-12-10T16:26:00Z">
              <w:r w:rsidRPr="00D3649A">
                <w:rPr>
                  <w:rFonts w:asciiTheme="minorHAnsi" w:hAnsiTheme="minorHAnsi" w:cstheme="minorHAnsi"/>
                  <w:sz w:val="16"/>
                  <w:szCs w:val="16"/>
                </w:rPr>
                <w:t>1.70</w:t>
              </w:r>
            </w:ins>
          </w:p>
        </w:tc>
        <w:tc>
          <w:tcPr>
            <w:tcW w:w="1014" w:type="dxa"/>
            <w:vAlign w:val="center"/>
          </w:tcPr>
          <w:p w14:paraId="455BD7D8" w14:textId="77777777" w:rsidR="00994884" w:rsidRPr="00D3649A" w:rsidRDefault="00994884" w:rsidP="00D3649A">
            <w:pPr>
              <w:jc w:val="center"/>
              <w:rPr>
                <w:ins w:id="2274" w:author="Stuart Jenkins" w:date="2019-12-10T16:26:00Z"/>
                <w:rFonts w:asciiTheme="minorHAnsi" w:hAnsiTheme="minorHAnsi" w:cstheme="minorHAnsi"/>
                <w:sz w:val="16"/>
                <w:szCs w:val="16"/>
              </w:rPr>
            </w:pPr>
            <w:ins w:id="2275" w:author="Stuart Jenkins" w:date="2019-12-10T16:26:00Z">
              <w:r w:rsidRPr="00D3649A">
                <w:rPr>
                  <w:rFonts w:asciiTheme="minorHAnsi" w:hAnsiTheme="minorHAnsi" w:cstheme="minorHAnsi"/>
                  <w:sz w:val="16"/>
                  <w:szCs w:val="16"/>
                </w:rPr>
                <w:t>2.25</w:t>
              </w:r>
            </w:ins>
          </w:p>
        </w:tc>
      </w:tr>
      <w:tr w:rsidR="00994884" w14:paraId="5C718DE2" w14:textId="77777777" w:rsidTr="00D3649A">
        <w:trPr>
          <w:trHeight w:val="262"/>
          <w:ins w:id="2276" w:author="Stuart Jenkins" w:date="2019-12-10T16:26:00Z"/>
        </w:trPr>
        <w:tc>
          <w:tcPr>
            <w:tcW w:w="898" w:type="dxa"/>
            <w:vAlign w:val="center"/>
          </w:tcPr>
          <w:p w14:paraId="5DBDE315" w14:textId="77777777" w:rsidR="00994884" w:rsidRPr="00D3649A" w:rsidRDefault="00994884" w:rsidP="00D3649A">
            <w:pPr>
              <w:jc w:val="right"/>
              <w:rPr>
                <w:ins w:id="2277" w:author="Stuart Jenkins" w:date="2019-12-10T16:26:00Z"/>
                <w:rFonts w:asciiTheme="minorHAnsi" w:hAnsiTheme="minorHAnsi" w:cstheme="minorHAnsi"/>
                <w:b/>
                <w:bCs/>
                <w:sz w:val="16"/>
                <w:szCs w:val="16"/>
              </w:rPr>
            </w:pPr>
            <w:ins w:id="2278" w:author="Stuart Jenkins" w:date="2019-12-10T16:26:00Z">
              <w:r w:rsidRPr="00D3649A">
                <w:rPr>
                  <w:rFonts w:asciiTheme="minorHAnsi" w:hAnsiTheme="minorHAnsi" w:cstheme="minorHAnsi"/>
                  <w:b/>
                  <w:bCs/>
                  <w:sz w:val="16"/>
                  <w:szCs w:val="16"/>
                </w:rPr>
                <w:t>80</w:t>
              </w:r>
              <w:r w:rsidRPr="00D3649A">
                <w:rPr>
                  <w:rFonts w:asciiTheme="minorHAnsi" w:hAnsiTheme="minorHAnsi" w:cstheme="minorHAnsi"/>
                  <w:b/>
                  <w:bCs/>
                  <w:sz w:val="16"/>
                  <w:szCs w:val="16"/>
                  <w:vertAlign w:val="superscript"/>
                </w:rPr>
                <w:t>th</w:t>
              </w:r>
            </w:ins>
          </w:p>
        </w:tc>
        <w:tc>
          <w:tcPr>
            <w:tcW w:w="945" w:type="dxa"/>
            <w:vAlign w:val="center"/>
          </w:tcPr>
          <w:p w14:paraId="58BD9497" w14:textId="77777777" w:rsidR="00994884" w:rsidRPr="00D3649A" w:rsidRDefault="00994884" w:rsidP="00D3649A">
            <w:pPr>
              <w:jc w:val="center"/>
              <w:rPr>
                <w:ins w:id="2279" w:author="Stuart Jenkins" w:date="2019-12-10T16:26:00Z"/>
                <w:rFonts w:asciiTheme="minorHAnsi" w:hAnsiTheme="minorHAnsi" w:cstheme="minorHAnsi"/>
                <w:sz w:val="16"/>
                <w:szCs w:val="16"/>
              </w:rPr>
            </w:pPr>
            <w:ins w:id="2280" w:author="Stuart Jenkins" w:date="2019-12-10T16:26:00Z">
              <w:r w:rsidRPr="00D3649A">
                <w:rPr>
                  <w:rFonts w:asciiTheme="minorHAnsi" w:hAnsiTheme="minorHAnsi" w:cstheme="minorHAnsi"/>
                  <w:sz w:val="16"/>
                  <w:szCs w:val="16"/>
                </w:rPr>
                <w:t>0.65</w:t>
              </w:r>
            </w:ins>
          </w:p>
        </w:tc>
        <w:tc>
          <w:tcPr>
            <w:tcW w:w="1073" w:type="dxa"/>
            <w:vAlign w:val="center"/>
          </w:tcPr>
          <w:p w14:paraId="7BFA3746" w14:textId="77777777" w:rsidR="00994884" w:rsidRPr="00D3649A" w:rsidRDefault="00994884" w:rsidP="00D3649A">
            <w:pPr>
              <w:jc w:val="center"/>
              <w:rPr>
                <w:ins w:id="2281" w:author="Stuart Jenkins" w:date="2019-12-10T16:26:00Z"/>
                <w:rFonts w:asciiTheme="minorHAnsi" w:hAnsiTheme="minorHAnsi" w:cstheme="minorHAnsi"/>
                <w:sz w:val="16"/>
                <w:szCs w:val="16"/>
              </w:rPr>
            </w:pPr>
            <w:ins w:id="2282" w:author="Stuart Jenkins" w:date="2019-12-10T16:26:00Z">
              <w:r w:rsidRPr="00D3649A">
                <w:rPr>
                  <w:rFonts w:asciiTheme="minorHAnsi" w:hAnsiTheme="minorHAnsi" w:cstheme="minorHAnsi"/>
                  <w:sz w:val="16"/>
                  <w:szCs w:val="16"/>
                </w:rPr>
                <w:t>0.64</w:t>
              </w:r>
            </w:ins>
          </w:p>
        </w:tc>
        <w:tc>
          <w:tcPr>
            <w:tcW w:w="1014" w:type="dxa"/>
            <w:vAlign w:val="center"/>
          </w:tcPr>
          <w:p w14:paraId="49277124" w14:textId="77777777" w:rsidR="00994884" w:rsidRPr="00D3649A" w:rsidRDefault="00994884" w:rsidP="00D3649A">
            <w:pPr>
              <w:jc w:val="center"/>
              <w:rPr>
                <w:ins w:id="2283" w:author="Stuart Jenkins" w:date="2019-12-10T16:26:00Z"/>
                <w:rFonts w:asciiTheme="minorHAnsi" w:hAnsiTheme="minorHAnsi" w:cstheme="minorHAnsi"/>
                <w:sz w:val="16"/>
                <w:szCs w:val="16"/>
              </w:rPr>
            </w:pPr>
            <w:ins w:id="2284" w:author="Stuart Jenkins" w:date="2019-12-10T16:26:00Z">
              <w:r w:rsidRPr="00D3649A">
                <w:rPr>
                  <w:rFonts w:asciiTheme="minorHAnsi" w:hAnsiTheme="minorHAnsi" w:cstheme="minorHAnsi"/>
                  <w:sz w:val="16"/>
                  <w:szCs w:val="16"/>
                </w:rPr>
                <w:t>0.46</w:t>
              </w:r>
            </w:ins>
          </w:p>
        </w:tc>
        <w:tc>
          <w:tcPr>
            <w:tcW w:w="1013" w:type="dxa"/>
            <w:vAlign w:val="center"/>
          </w:tcPr>
          <w:p w14:paraId="092C3D89" w14:textId="77777777" w:rsidR="00994884" w:rsidRPr="00D3649A" w:rsidRDefault="00994884" w:rsidP="00D3649A">
            <w:pPr>
              <w:jc w:val="center"/>
              <w:rPr>
                <w:ins w:id="2285" w:author="Stuart Jenkins" w:date="2019-12-10T16:26:00Z"/>
                <w:rFonts w:asciiTheme="minorHAnsi" w:hAnsiTheme="minorHAnsi" w:cstheme="minorHAnsi"/>
                <w:sz w:val="16"/>
                <w:szCs w:val="16"/>
              </w:rPr>
            </w:pPr>
            <w:ins w:id="2286" w:author="Stuart Jenkins" w:date="2019-12-10T16:26:00Z">
              <w:r w:rsidRPr="00D3649A">
                <w:rPr>
                  <w:rFonts w:asciiTheme="minorHAnsi" w:hAnsiTheme="minorHAnsi" w:cstheme="minorHAnsi"/>
                  <w:sz w:val="16"/>
                  <w:szCs w:val="16"/>
                </w:rPr>
                <w:t>0.62</w:t>
              </w:r>
            </w:ins>
          </w:p>
        </w:tc>
        <w:tc>
          <w:tcPr>
            <w:tcW w:w="1014" w:type="dxa"/>
            <w:vAlign w:val="center"/>
          </w:tcPr>
          <w:p w14:paraId="014160E1" w14:textId="77777777" w:rsidR="00994884" w:rsidRPr="00D3649A" w:rsidRDefault="00994884" w:rsidP="00D3649A">
            <w:pPr>
              <w:jc w:val="center"/>
              <w:rPr>
                <w:ins w:id="2287" w:author="Stuart Jenkins" w:date="2019-12-10T16:26:00Z"/>
                <w:rFonts w:asciiTheme="minorHAnsi" w:hAnsiTheme="minorHAnsi" w:cstheme="minorHAnsi"/>
                <w:sz w:val="16"/>
                <w:szCs w:val="16"/>
              </w:rPr>
            </w:pPr>
            <w:ins w:id="2288" w:author="Stuart Jenkins" w:date="2019-12-10T16:26:00Z">
              <w:r w:rsidRPr="00D3649A">
                <w:rPr>
                  <w:rFonts w:asciiTheme="minorHAnsi" w:hAnsiTheme="minorHAnsi" w:cstheme="minorHAnsi"/>
                  <w:sz w:val="16"/>
                  <w:szCs w:val="16"/>
                </w:rPr>
                <w:t>0.63</w:t>
              </w:r>
            </w:ins>
          </w:p>
        </w:tc>
        <w:tc>
          <w:tcPr>
            <w:tcW w:w="1013" w:type="dxa"/>
            <w:vAlign w:val="center"/>
          </w:tcPr>
          <w:p w14:paraId="442E3C61" w14:textId="77777777" w:rsidR="00994884" w:rsidRPr="00D3649A" w:rsidRDefault="00994884" w:rsidP="00D3649A">
            <w:pPr>
              <w:jc w:val="center"/>
              <w:rPr>
                <w:ins w:id="2289" w:author="Stuart Jenkins" w:date="2019-12-10T16:26:00Z"/>
                <w:rFonts w:asciiTheme="minorHAnsi" w:hAnsiTheme="minorHAnsi" w:cstheme="minorHAnsi"/>
                <w:sz w:val="16"/>
                <w:szCs w:val="16"/>
              </w:rPr>
            </w:pPr>
            <w:ins w:id="2290" w:author="Stuart Jenkins" w:date="2019-12-10T16:26:00Z">
              <w:r w:rsidRPr="00D3649A">
                <w:rPr>
                  <w:rFonts w:asciiTheme="minorHAnsi" w:hAnsiTheme="minorHAnsi" w:cstheme="minorHAnsi"/>
                  <w:sz w:val="16"/>
                  <w:szCs w:val="16"/>
                </w:rPr>
                <w:t>0.87</w:t>
              </w:r>
            </w:ins>
          </w:p>
        </w:tc>
        <w:tc>
          <w:tcPr>
            <w:tcW w:w="1014" w:type="dxa"/>
            <w:vAlign w:val="center"/>
          </w:tcPr>
          <w:p w14:paraId="3CCF2843" w14:textId="77777777" w:rsidR="00994884" w:rsidRPr="00D3649A" w:rsidRDefault="00994884" w:rsidP="00D3649A">
            <w:pPr>
              <w:jc w:val="center"/>
              <w:rPr>
                <w:ins w:id="2291" w:author="Stuart Jenkins" w:date="2019-12-10T16:26:00Z"/>
                <w:rFonts w:asciiTheme="minorHAnsi" w:hAnsiTheme="minorHAnsi" w:cstheme="minorHAnsi"/>
                <w:sz w:val="16"/>
                <w:szCs w:val="16"/>
              </w:rPr>
            </w:pPr>
            <w:ins w:id="2292" w:author="Stuart Jenkins" w:date="2019-12-10T16:26:00Z">
              <w:r w:rsidRPr="00D3649A">
                <w:rPr>
                  <w:rFonts w:asciiTheme="minorHAnsi" w:hAnsiTheme="minorHAnsi" w:cstheme="minorHAnsi"/>
                  <w:sz w:val="16"/>
                  <w:szCs w:val="16"/>
                </w:rPr>
                <w:t>1.38</w:t>
              </w:r>
            </w:ins>
          </w:p>
        </w:tc>
        <w:tc>
          <w:tcPr>
            <w:tcW w:w="1013" w:type="dxa"/>
            <w:vAlign w:val="center"/>
          </w:tcPr>
          <w:p w14:paraId="72485B2B" w14:textId="77777777" w:rsidR="00994884" w:rsidRPr="00D3649A" w:rsidRDefault="00994884" w:rsidP="00D3649A">
            <w:pPr>
              <w:jc w:val="center"/>
              <w:rPr>
                <w:ins w:id="2293" w:author="Stuart Jenkins" w:date="2019-12-10T16:26:00Z"/>
                <w:rFonts w:asciiTheme="minorHAnsi" w:hAnsiTheme="minorHAnsi" w:cstheme="minorHAnsi"/>
                <w:sz w:val="16"/>
                <w:szCs w:val="16"/>
              </w:rPr>
            </w:pPr>
            <w:ins w:id="2294" w:author="Stuart Jenkins" w:date="2019-12-10T16:26:00Z">
              <w:r w:rsidRPr="00D3649A">
                <w:rPr>
                  <w:rFonts w:asciiTheme="minorHAnsi" w:hAnsiTheme="minorHAnsi" w:cstheme="minorHAnsi"/>
                  <w:sz w:val="16"/>
                  <w:szCs w:val="16"/>
                </w:rPr>
                <w:t>1.41</w:t>
              </w:r>
            </w:ins>
          </w:p>
        </w:tc>
        <w:tc>
          <w:tcPr>
            <w:tcW w:w="1014" w:type="dxa"/>
            <w:vAlign w:val="center"/>
          </w:tcPr>
          <w:p w14:paraId="5CDE6FBD" w14:textId="77777777" w:rsidR="00994884" w:rsidRPr="00D3649A" w:rsidRDefault="00994884" w:rsidP="00D3649A">
            <w:pPr>
              <w:jc w:val="center"/>
              <w:rPr>
                <w:ins w:id="2295" w:author="Stuart Jenkins" w:date="2019-12-10T16:26:00Z"/>
                <w:rFonts w:asciiTheme="minorHAnsi" w:hAnsiTheme="minorHAnsi" w:cstheme="minorHAnsi"/>
                <w:sz w:val="16"/>
                <w:szCs w:val="16"/>
              </w:rPr>
            </w:pPr>
            <w:ins w:id="2296" w:author="Stuart Jenkins" w:date="2019-12-10T16:26:00Z">
              <w:r w:rsidRPr="00D3649A">
                <w:rPr>
                  <w:rFonts w:asciiTheme="minorHAnsi" w:hAnsiTheme="minorHAnsi" w:cstheme="minorHAnsi"/>
                  <w:sz w:val="16"/>
                  <w:szCs w:val="16"/>
                </w:rPr>
                <w:t>1.96</w:t>
              </w:r>
            </w:ins>
          </w:p>
        </w:tc>
      </w:tr>
      <w:tr w:rsidR="00994884" w14:paraId="16AAB033" w14:textId="77777777" w:rsidTr="00D3649A">
        <w:trPr>
          <w:trHeight w:val="262"/>
          <w:ins w:id="2297" w:author="Stuart Jenkins" w:date="2019-12-10T16:26:00Z"/>
        </w:trPr>
        <w:tc>
          <w:tcPr>
            <w:tcW w:w="898" w:type="dxa"/>
            <w:vAlign w:val="center"/>
          </w:tcPr>
          <w:p w14:paraId="0B5D0A58" w14:textId="77777777" w:rsidR="00994884" w:rsidRPr="00D3649A" w:rsidRDefault="00994884" w:rsidP="00D3649A">
            <w:pPr>
              <w:jc w:val="right"/>
              <w:rPr>
                <w:ins w:id="2298" w:author="Stuart Jenkins" w:date="2019-12-10T16:26:00Z"/>
                <w:rFonts w:asciiTheme="minorHAnsi" w:hAnsiTheme="minorHAnsi" w:cstheme="minorHAnsi"/>
                <w:b/>
                <w:bCs/>
                <w:sz w:val="16"/>
                <w:szCs w:val="16"/>
              </w:rPr>
            </w:pPr>
            <w:ins w:id="2299" w:author="Stuart Jenkins" w:date="2019-12-10T16:26:00Z">
              <w:r w:rsidRPr="00D3649A">
                <w:rPr>
                  <w:rFonts w:asciiTheme="minorHAnsi" w:hAnsiTheme="minorHAnsi" w:cstheme="minorHAnsi"/>
                  <w:b/>
                  <w:bCs/>
                  <w:sz w:val="16"/>
                  <w:szCs w:val="16"/>
                </w:rPr>
                <w:t>90</w:t>
              </w:r>
              <w:r w:rsidRPr="00D3649A">
                <w:rPr>
                  <w:rFonts w:asciiTheme="minorHAnsi" w:hAnsiTheme="minorHAnsi" w:cstheme="minorHAnsi"/>
                  <w:b/>
                  <w:bCs/>
                  <w:sz w:val="16"/>
                  <w:szCs w:val="16"/>
                  <w:vertAlign w:val="superscript"/>
                </w:rPr>
                <w:t>th</w:t>
              </w:r>
            </w:ins>
          </w:p>
        </w:tc>
        <w:tc>
          <w:tcPr>
            <w:tcW w:w="945" w:type="dxa"/>
            <w:vAlign w:val="center"/>
          </w:tcPr>
          <w:p w14:paraId="0B629362" w14:textId="77777777" w:rsidR="00994884" w:rsidRPr="00D3649A" w:rsidRDefault="00994884" w:rsidP="00D3649A">
            <w:pPr>
              <w:jc w:val="center"/>
              <w:rPr>
                <w:ins w:id="2300" w:author="Stuart Jenkins" w:date="2019-12-10T16:26:00Z"/>
                <w:rFonts w:asciiTheme="minorHAnsi" w:hAnsiTheme="minorHAnsi" w:cstheme="minorHAnsi"/>
                <w:sz w:val="16"/>
                <w:szCs w:val="16"/>
              </w:rPr>
            </w:pPr>
            <w:ins w:id="2301" w:author="Stuart Jenkins" w:date="2019-12-10T16:26:00Z">
              <w:r w:rsidRPr="00D3649A">
                <w:rPr>
                  <w:rFonts w:asciiTheme="minorHAnsi" w:hAnsiTheme="minorHAnsi" w:cstheme="minorHAnsi"/>
                  <w:sz w:val="16"/>
                  <w:szCs w:val="16"/>
                </w:rPr>
                <w:t>0.76</w:t>
              </w:r>
            </w:ins>
          </w:p>
        </w:tc>
        <w:tc>
          <w:tcPr>
            <w:tcW w:w="1073" w:type="dxa"/>
            <w:vAlign w:val="center"/>
          </w:tcPr>
          <w:p w14:paraId="5FBCE008" w14:textId="77777777" w:rsidR="00994884" w:rsidRPr="00D3649A" w:rsidRDefault="00994884" w:rsidP="00D3649A">
            <w:pPr>
              <w:jc w:val="center"/>
              <w:rPr>
                <w:ins w:id="2302" w:author="Stuart Jenkins" w:date="2019-12-10T16:26:00Z"/>
                <w:rFonts w:asciiTheme="minorHAnsi" w:hAnsiTheme="minorHAnsi" w:cstheme="minorHAnsi"/>
                <w:sz w:val="16"/>
                <w:szCs w:val="16"/>
              </w:rPr>
            </w:pPr>
            <w:ins w:id="2303" w:author="Stuart Jenkins" w:date="2019-12-10T16:26:00Z">
              <w:r w:rsidRPr="00D3649A">
                <w:rPr>
                  <w:rFonts w:asciiTheme="minorHAnsi" w:hAnsiTheme="minorHAnsi" w:cstheme="minorHAnsi"/>
                  <w:sz w:val="16"/>
                  <w:szCs w:val="16"/>
                </w:rPr>
                <w:t>0.83</w:t>
              </w:r>
            </w:ins>
          </w:p>
        </w:tc>
        <w:tc>
          <w:tcPr>
            <w:tcW w:w="1014" w:type="dxa"/>
            <w:vAlign w:val="center"/>
          </w:tcPr>
          <w:p w14:paraId="6BEB6D0B" w14:textId="77777777" w:rsidR="00994884" w:rsidRPr="00D3649A" w:rsidRDefault="00994884" w:rsidP="00D3649A">
            <w:pPr>
              <w:jc w:val="center"/>
              <w:rPr>
                <w:ins w:id="2304" w:author="Stuart Jenkins" w:date="2019-12-10T16:26:00Z"/>
                <w:rFonts w:asciiTheme="minorHAnsi" w:hAnsiTheme="minorHAnsi" w:cstheme="minorHAnsi"/>
                <w:sz w:val="16"/>
                <w:szCs w:val="16"/>
              </w:rPr>
            </w:pPr>
            <w:ins w:id="2305" w:author="Stuart Jenkins" w:date="2019-12-10T16:26:00Z">
              <w:r w:rsidRPr="00D3649A">
                <w:rPr>
                  <w:rFonts w:asciiTheme="minorHAnsi" w:hAnsiTheme="minorHAnsi" w:cstheme="minorHAnsi"/>
                  <w:sz w:val="16"/>
                  <w:szCs w:val="16"/>
                </w:rPr>
                <w:t>0.56</w:t>
              </w:r>
            </w:ins>
          </w:p>
        </w:tc>
        <w:tc>
          <w:tcPr>
            <w:tcW w:w="1013" w:type="dxa"/>
            <w:vAlign w:val="center"/>
          </w:tcPr>
          <w:p w14:paraId="41C32C8B" w14:textId="77777777" w:rsidR="00994884" w:rsidRPr="00D3649A" w:rsidRDefault="00994884" w:rsidP="00D3649A">
            <w:pPr>
              <w:jc w:val="center"/>
              <w:rPr>
                <w:ins w:id="2306" w:author="Stuart Jenkins" w:date="2019-12-10T16:26:00Z"/>
                <w:rFonts w:asciiTheme="minorHAnsi" w:hAnsiTheme="minorHAnsi" w:cstheme="minorHAnsi"/>
                <w:sz w:val="16"/>
                <w:szCs w:val="16"/>
              </w:rPr>
            </w:pPr>
            <w:ins w:id="2307" w:author="Stuart Jenkins" w:date="2019-12-10T16:26:00Z">
              <w:r w:rsidRPr="00D3649A">
                <w:rPr>
                  <w:rFonts w:asciiTheme="minorHAnsi" w:hAnsiTheme="minorHAnsi" w:cstheme="minorHAnsi"/>
                  <w:sz w:val="16"/>
                  <w:szCs w:val="16"/>
                </w:rPr>
                <w:t>0.53</w:t>
              </w:r>
            </w:ins>
          </w:p>
        </w:tc>
        <w:tc>
          <w:tcPr>
            <w:tcW w:w="1014" w:type="dxa"/>
            <w:vAlign w:val="center"/>
          </w:tcPr>
          <w:p w14:paraId="7790998C" w14:textId="77777777" w:rsidR="00994884" w:rsidRPr="00D3649A" w:rsidRDefault="00994884" w:rsidP="00D3649A">
            <w:pPr>
              <w:jc w:val="center"/>
              <w:rPr>
                <w:ins w:id="2308" w:author="Stuart Jenkins" w:date="2019-12-10T16:26:00Z"/>
                <w:rFonts w:asciiTheme="minorHAnsi" w:hAnsiTheme="minorHAnsi" w:cstheme="minorHAnsi"/>
                <w:sz w:val="16"/>
                <w:szCs w:val="16"/>
              </w:rPr>
            </w:pPr>
            <w:ins w:id="2309" w:author="Stuart Jenkins" w:date="2019-12-10T16:26:00Z">
              <w:r w:rsidRPr="00D3649A">
                <w:rPr>
                  <w:rFonts w:asciiTheme="minorHAnsi" w:hAnsiTheme="minorHAnsi" w:cstheme="minorHAnsi"/>
                  <w:sz w:val="16"/>
                  <w:szCs w:val="16"/>
                </w:rPr>
                <w:t>0.48</w:t>
              </w:r>
            </w:ins>
          </w:p>
        </w:tc>
        <w:tc>
          <w:tcPr>
            <w:tcW w:w="1013" w:type="dxa"/>
            <w:vAlign w:val="center"/>
          </w:tcPr>
          <w:p w14:paraId="015F93E3" w14:textId="77777777" w:rsidR="00994884" w:rsidRPr="00D3649A" w:rsidRDefault="00994884" w:rsidP="00D3649A">
            <w:pPr>
              <w:jc w:val="center"/>
              <w:rPr>
                <w:ins w:id="2310" w:author="Stuart Jenkins" w:date="2019-12-10T16:26:00Z"/>
                <w:rFonts w:asciiTheme="minorHAnsi" w:hAnsiTheme="minorHAnsi" w:cstheme="minorHAnsi"/>
                <w:sz w:val="16"/>
                <w:szCs w:val="16"/>
              </w:rPr>
            </w:pPr>
            <w:ins w:id="2311" w:author="Stuart Jenkins" w:date="2019-12-10T16:26:00Z">
              <w:r w:rsidRPr="00D3649A">
                <w:rPr>
                  <w:rFonts w:asciiTheme="minorHAnsi" w:hAnsiTheme="minorHAnsi" w:cstheme="minorHAnsi"/>
                  <w:sz w:val="16"/>
                  <w:szCs w:val="16"/>
                </w:rPr>
                <w:t>0.71</w:t>
              </w:r>
            </w:ins>
          </w:p>
        </w:tc>
        <w:tc>
          <w:tcPr>
            <w:tcW w:w="1014" w:type="dxa"/>
            <w:vAlign w:val="center"/>
          </w:tcPr>
          <w:p w14:paraId="4AB9210A" w14:textId="77777777" w:rsidR="00994884" w:rsidRPr="00D3649A" w:rsidRDefault="00994884" w:rsidP="00D3649A">
            <w:pPr>
              <w:jc w:val="center"/>
              <w:rPr>
                <w:ins w:id="2312" w:author="Stuart Jenkins" w:date="2019-12-10T16:26:00Z"/>
                <w:rFonts w:asciiTheme="minorHAnsi" w:hAnsiTheme="minorHAnsi" w:cstheme="minorHAnsi"/>
                <w:sz w:val="16"/>
                <w:szCs w:val="16"/>
              </w:rPr>
            </w:pPr>
            <w:ins w:id="2313" w:author="Stuart Jenkins" w:date="2019-12-10T16:26:00Z">
              <w:r w:rsidRPr="00D3649A">
                <w:rPr>
                  <w:rFonts w:asciiTheme="minorHAnsi" w:hAnsiTheme="minorHAnsi" w:cstheme="minorHAnsi"/>
                  <w:sz w:val="16"/>
                  <w:szCs w:val="16"/>
                </w:rPr>
                <w:t>1.18</w:t>
              </w:r>
            </w:ins>
          </w:p>
        </w:tc>
        <w:tc>
          <w:tcPr>
            <w:tcW w:w="1013" w:type="dxa"/>
            <w:vAlign w:val="center"/>
          </w:tcPr>
          <w:p w14:paraId="3B35519A" w14:textId="77777777" w:rsidR="00994884" w:rsidRPr="00D3649A" w:rsidRDefault="00994884" w:rsidP="00D3649A">
            <w:pPr>
              <w:jc w:val="center"/>
              <w:rPr>
                <w:ins w:id="2314" w:author="Stuart Jenkins" w:date="2019-12-10T16:26:00Z"/>
                <w:rFonts w:asciiTheme="minorHAnsi" w:hAnsiTheme="minorHAnsi" w:cstheme="minorHAnsi"/>
                <w:sz w:val="16"/>
                <w:szCs w:val="16"/>
              </w:rPr>
            </w:pPr>
            <w:ins w:id="2315" w:author="Stuart Jenkins" w:date="2019-12-10T16:26:00Z">
              <w:r w:rsidRPr="00D3649A">
                <w:rPr>
                  <w:rFonts w:asciiTheme="minorHAnsi" w:hAnsiTheme="minorHAnsi" w:cstheme="minorHAnsi"/>
                  <w:sz w:val="16"/>
                  <w:szCs w:val="16"/>
                </w:rPr>
                <w:t>1.08</w:t>
              </w:r>
            </w:ins>
          </w:p>
        </w:tc>
        <w:tc>
          <w:tcPr>
            <w:tcW w:w="1014" w:type="dxa"/>
            <w:vAlign w:val="center"/>
          </w:tcPr>
          <w:p w14:paraId="07886581" w14:textId="77777777" w:rsidR="00994884" w:rsidRPr="00D3649A" w:rsidRDefault="00994884" w:rsidP="00D3649A">
            <w:pPr>
              <w:jc w:val="center"/>
              <w:rPr>
                <w:ins w:id="2316" w:author="Stuart Jenkins" w:date="2019-12-10T16:26:00Z"/>
                <w:rFonts w:asciiTheme="minorHAnsi" w:hAnsiTheme="minorHAnsi" w:cstheme="minorHAnsi"/>
                <w:sz w:val="16"/>
                <w:szCs w:val="16"/>
              </w:rPr>
            </w:pPr>
            <w:ins w:id="2317" w:author="Stuart Jenkins" w:date="2019-12-10T16:26:00Z">
              <w:r w:rsidRPr="00D3649A">
                <w:rPr>
                  <w:rFonts w:asciiTheme="minorHAnsi" w:hAnsiTheme="minorHAnsi" w:cstheme="minorHAnsi"/>
                  <w:sz w:val="16"/>
                  <w:szCs w:val="16"/>
                </w:rPr>
                <w:t>1.61</w:t>
              </w:r>
            </w:ins>
          </w:p>
        </w:tc>
      </w:tr>
    </w:tbl>
    <w:p w14:paraId="2D36600E" w14:textId="77777777" w:rsidR="00994884" w:rsidRDefault="00994884" w:rsidP="00994884">
      <w:pPr>
        <w:jc w:val="both"/>
        <w:rPr>
          <w:ins w:id="2318" w:author="Stuart Jenkins" w:date="2019-12-10T16:26:00Z"/>
          <w:rFonts w:asciiTheme="minorHAnsi" w:hAnsiTheme="minorHAnsi" w:cstheme="minorHAnsi"/>
        </w:rPr>
      </w:pPr>
    </w:p>
    <w:p w14:paraId="1A0FD686" w14:textId="70EBA2C6" w:rsidR="00994884" w:rsidRPr="00D3649A" w:rsidRDefault="00994884" w:rsidP="00994884">
      <w:pPr>
        <w:jc w:val="both"/>
        <w:rPr>
          <w:ins w:id="2319" w:author="Stuart Jenkins" w:date="2019-12-10T16:26:00Z"/>
          <w:rFonts w:asciiTheme="minorHAnsi" w:hAnsiTheme="minorHAnsi" w:cstheme="minorHAnsi"/>
          <w:sz w:val="20"/>
          <w:szCs w:val="20"/>
        </w:rPr>
      </w:pPr>
      <w:ins w:id="2320" w:author="Stuart Jenkins" w:date="2019-12-10T16:26:00Z">
        <w:r w:rsidRPr="00D3649A">
          <w:rPr>
            <w:rFonts w:asciiTheme="minorHAnsi" w:hAnsiTheme="minorHAnsi" w:cstheme="minorHAnsi"/>
            <w:b/>
            <w:bCs/>
            <w:sz w:val="20"/>
            <w:szCs w:val="20"/>
          </w:rPr>
          <w:t xml:space="preserve">Table 2: </w:t>
        </w:r>
        <w:r>
          <w:rPr>
            <w:rFonts w:asciiTheme="minorHAnsi" w:hAnsiTheme="minorHAnsi" w:cstheme="minorHAnsi"/>
            <w:sz w:val="20"/>
            <w:szCs w:val="20"/>
          </w:rPr>
          <w:t>TCRE percentiles and corresponding remaining CO</w:t>
        </w:r>
        <w:r w:rsidRPr="00D3649A">
          <w:rPr>
            <w:rFonts w:asciiTheme="minorHAnsi" w:hAnsiTheme="minorHAnsi" w:cstheme="minorHAnsi"/>
            <w:sz w:val="20"/>
            <w:szCs w:val="20"/>
            <w:vertAlign w:val="subscript"/>
          </w:rPr>
          <w:t>2</w:t>
        </w:r>
        <w:r>
          <w:rPr>
            <w:rFonts w:asciiTheme="minorHAnsi" w:hAnsiTheme="minorHAnsi" w:cstheme="minorHAnsi"/>
            <w:sz w:val="20"/>
            <w:szCs w:val="20"/>
          </w:rPr>
          <w:t>-fe budgets for 0.4</w:t>
        </w:r>
        <w:r w:rsidRPr="00D3649A">
          <w:rPr>
            <w:rFonts w:asciiTheme="minorHAnsi" w:hAnsiTheme="minorHAnsi" w:cstheme="minorHAnsi"/>
            <w:sz w:val="20"/>
            <w:szCs w:val="20"/>
          </w:rPr>
          <w:t>°C</w:t>
        </w:r>
        <w:r>
          <w:rPr>
            <w:rFonts w:asciiTheme="minorHAnsi" w:hAnsiTheme="minorHAnsi" w:cstheme="minorHAnsi"/>
            <w:sz w:val="20"/>
            <w:szCs w:val="20"/>
          </w:rPr>
          <w:t xml:space="preserve"> additional warming (1.5</w:t>
        </w:r>
        <w:r w:rsidRPr="00D3649A">
          <w:rPr>
            <w:rFonts w:asciiTheme="minorHAnsi" w:hAnsiTheme="minorHAnsi" w:cstheme="minorHAnsi"/>
            <w:sz w:val="20"/>
            <w:szCs w:val="20"/>
          </w:rPr>
          <w:t>°C</w:t>
        </w:r>
        <w:r>
          <w:rPr>
            <w:rFonts w:asciiTheme="minorHAnsi" w:hAnsiTheme="minorHAnsi" w:cstheme="minorHAnsi"/>
            <w:sz w:val="20"/>
            <w:szCs w:val="20"/>
          </w:rPr>
          <w:t>-compatible) and 0.9</w:t>
        </w:r>
        <w:r w:rsidRPr="00D3649A">
          <w:rPr>
            <w:rFonts w:asciiTheme="minorHAnsi" w:hAnsiTheme="minorHAnsi" w:cstheme="minorHAnsi"/>
            <w:sz w:val="20"/>
            <w:szCs w:val="20"/>
          </w:rPr>
          <w:t>°C</w:t>
        </w:r>
        <w:r>
          <w:rPr>
            <w:rFonts w:asciiTheme="minorHAnsi" w:hAnsiTheme="minorHAnsi" w:cstheme="minorHAnsi"/>
            <w:sz w:val="20"/>
            <w:szCs w:val="20"/>
          </w:rPr>
          <w:t xml:space="preserve"> additional warming (2.</w:t>
        </w:r>
        <w:r w:rsidRPr="003A06F1">
          <w:rPr>
            <w:rFonts w:asciiTheme="minorHAnsi" w:hAnsiTheme="minorHAnsi" w:cstheme="minorHAnsi"/>
            <w:sz w:val="20"/>
            <w:szCs w:val="20"/>
          </w:rPr>
          <w:t>0</w:t>
        </w:r>
        <w:r w:rsidRPr="00D3649A">
          <w:rPr>
            <w:rFonts w:asciiTheme="minorHAnsi" w:hAnsiTheme="minorHAnsi" w:cstheme="minorHAnsi"/>
            <w:sz w:val="20"/>
            <w:szCs w:val="20"/>
          </w:rPr>
          <w:t>°C</w:t>
        </w:r>
        <w:r>
          <w:rPr>
            <w:rFonts w:asciiTheme="minorHAnsi" w:hAnsiTheme="minorHAnsi" w:cstheme="minorHAnsi"/>
            <w:sz w:val="20"/>
            <w:szCs w:val="20"/>
          </w:rPr>
          <w:t xml:space="preserve">-compatible). TCRE percentiles for AR5-gaussian (columns 2,5,8), AR5-lognormal (columns 3,6,9) and this study (columns 4,7,10) </w:t>
        </w:r>
        <w:proofErr w:type="gramStart"/>
        <w:r>
          <w:rPr>
            <w:rFonts w:asciiTheme="minorHAnsi" w:hAnsiTheme="minorHAnsi" w:cstheme="minorHAnsi"/>
            <w:sz w:val="20"/>
            <w:szCs w:val="20"/>
          </w:rPr>
          <w:t>are shown</w:t>
        </w:r>
        <w:proofErr w:type="gramEnd"/>
        <w:r>
          <w:rPr>
            <w:rFonts w:asciiTheme="minorHAnsi" w:hAnsiTheme="minorHAnsi" w:cstheme="minorHAnsi"/>
            <w:sz w:val="20"/>
            <w:szCs w:val="20"/>
          </w:rPr>
          <w:t>. AR5 distributions based on 0.22-0.68</w:t>
        </w:r>
        <w:r w:rsidRPr="00D3649A">
          <w:rPr>
            <w:rFonts w:asciiTheme="minorHAnsi" w:hAnsiTheme="minorHAnsi" w:cstheme="minorHAnsi"/>
            <w:sz w:val="20"/>
            <w:szCs w:val="20"/>
          </w:rPr>
          <w:t>°C</w:t>
        </w:r>
        <w:r>
          <w:rPr>
            <w:rFonts w:asciiTheme="minorHAnsi" w:hAnsiTheme="minorHAnsi" w:cstheme="minorHAnsi"/>
            <w:sz w:val="20"/>
            <w:szCs w:val="20"/>
          </w:rPr>
          <w:t>/TtCO2 (0.8-2.5</w:t>
        </w:r>
        <w:r w:rsidRPr="00D3649A">
          <w:rPr>
            <w:rFonts w:asciiTheme="minorHAnsi" w:hAnsiTheme="minorHAnsi" w:cstheme="minorHAnsi"/>
            <w:sz w:val="20"/>
            <w:szCs w:val="20"/>
          </w:rPr>
          <w:t>°C</w:t>
        </w:r>
        <w:r>
          <w:rPr>
            <w:rFonts w:asciiTheme="minorHAnsi" w:hAnsiTheme="minorHAnsi" w:cstheme="minorHAnsi"/>
            <w:sz w:val="20"/>
            <w:szCs w:val="20"/>
          </w:rPr>
          <w:t>/</w:t>
        </w:r>
        <w:proofErr w:type="spellStart"/>
        <w:r>
          <w:rPr>
            <w:rFonts w:asciiTheme="minorHAnsi" w:hAnsiTheme="minorHAnsi" w:cstheme="minorHAnsi"/>
            <w:sz w:val="20"/>
            <w:szCs w:val="20"/>
          </w:rPr>
          <w:t>TtC</w:t>
        </w:r>
        <w:proofErr w:type="spellEnd"/>
        <w:r>
          <w:rPr>
            <w:rFonts w:asciiTheme="minorHAnsi" w:hAnsiTheme="minorHAnsi" w:cstheme="minorHAnsi"/>
            <w:sz w:val="20"/>
            <w:szCs w:val="20"/>
          </w:rPr>
          <w:t>) likely range as quoted in Chapter 12, AR5.</w:t>
        </w:r>
      </w:ins>
    </w:p>
    <w:p w14:paraId="6F774CD9" w14:textId="77777777" w:rsidR="00314F43" w:rsidRPr="00FB7D15" w:rsidRDefault="00314F43" w:rsidP="00A670BF">
      <w:pPr>
        <w:rPr>
          <w:rFonts w:asciiTheme="minorHAnsi" w:hAnsiTheme="minorHAnsi" w:cstheme="minorHAnsi"/>
          <w:sz w:val="22"/>
          <w:szCs w:val="22"/>
          <w:lang w:eastAsia="en-US"/>
          <w:rPrChange w:id="2321" w:author="Stuart Jenkins" w:date="2019-12-10T15:07:00Z">
            <w:rPr/>
          </w:rPrChange>
        </w:rPr>
      </w:pPr>
    </w:p>
    <w:sectPr w:rsidR="00314F43" w:rsidRPr="00FB7D15" w:rsidSect="009F2590">
      <w:pgSz w:w="11900" w:h="16840"/>
      <w:pgMar w:top="1440" w:right="1080" w:bottom="697" w:left="1080" w:header="720" w:footer="720" w:gutter="0"/>
      <w:cols w:space="720"/>
      <w:docGrid w:linePitch="360"/>
      <w:sectPrChange w:id="2322" w:author="Stuart Jenkins" w:date="2019-12-10T15:41:00Z">
        <w:sectPr w:rsidR="00314F43" w:rsidRPr="00FB7D15" w:rsidSect="009F2590">
          <w:pgMar w:top="1440" w:right="1080" w:bottom="907" w:left="1080" w:header="720" w:footer="720"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98229" w14:textId="77777777" w:rsidR="00CB0142" w:rsidRDefault="00CB0142" w:rsidP="00C05663">
      <w:r>
        <w:separator/>
      </w:r>
    </w:p>
  </w:endnote>
  <w:endnote w:type="continuationSeparator" w:id="0">
    <w:p w14:paraId="74255F47" w14:textId="77777777" w:rsidR="00CB0142" w:rsidRDefault="00CB0142" w:rsidP="00C05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5DDEB7" w14:textId="77777777" w:rsidR="00CB0142" w:rsidRDefault="00CB0142" w:rsidP="00C05663">
      <w:r>
        <w:separator/>
      </w:r>
    </w:p>
  </w:footnote>
  <w:footnote w:type="continuationSeparator" w:id="0">
    <w:p w14:paraId="319818D7" w14:textId="77777777" w:rsidR="00CB0142" w:rsidRDefault="00CB0142" w:rsidP="00C056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526DC"/>
    <w:multiLevelType w:val="hybridMultilevel"/>
    <w:tmpl w:val="CDDC2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uart Jenkins">
    <w15:presenceInfo w15:providerId="None" w15:userId="Stuart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C29"/>
    <w:rsid w:val="000002D4"/>
    <w:rsid w:val="000025C7"/>
    <w:rsid w:val="00002F66"/>
    <w:rsid w:val="0001737F"/>
    <w:rsid w:val="00021782"/>
    <w:rsid w:val="00022228"/>
    <w:rsid w:val="000246C2"/>
    <w:rsid w:val="00025303"/>
    <w:rsid w:val="00027057"/>
    <w:rsid w:val="00031896"/>
    <w:rsid w:val="00035DE7"/>
    <w:rsid w:val="00043D1E"/>
    <w:rsid w:val="00045CB8"/>
    <w:rsid w:val="00046918"/>
    <w:rsid w:val="00047425"/>
    <w:rsid w:val="00052A58"/>
    <w:rsid w:val="00060C67"/>
    <w:rsid w:val="00064A0F"/>
    <w:rsid w:val="00071316"/>
    <w:rsid w:val="000750A8"/>
    <w:rsid w:val="000843F0"/>
    <w:rsid w:val="00093DE6"/>
    <w:rsid w:val="000A5B95"/>
    <w:rsid w:val="000A6A58"/>
    <w:rsid w:val="000B7E01"/>
    <w:rsid w:val="000C2813"/>
    <w:rsid w:val="000C398B"/>
    <w:rsid w:val="000C503E"/>
    <w:rsid w:val="000C54E9"/>
    <w:rsid w:val="000C55E0"/>
    <w:rsid w:val="000D03CC"/>
    <w:rsid w:val="000D2A88"/>
    <w:rsid w:val="000D4217"/>
    <w:rsid w:val="000D7CE5"/>
    <w:rsid w:val="000F6C3A"/>
    <w:rsid w:val="00107E22"/>
    <w:rsid w:val="001130DE"/>
    <w:rsid w:val="001145A8"/>
    <w:rsid w:val="00115BDA"/>
    <w:rsid w:val="00130504"/>
    <w:rsid w:val="001420C3"/>
    <w:rsid w:val="001461D9"/>
    <w:rsid w:val="00147289"/>
    <w:rsid w:val="001534AA"/>
    <w:rsid w:val="00161068"/>
    <w:rsid w:val="001647F7"/>
    <w:rsid w:val="0016736B"/>
    <w:rsid w:val="00181495"/>
    <w:rsid w:val="00187E3C"/>
    <w:rsid w:val="00196161"/>
    <w:rsid w:val="001A7164"/>
    <w:rsid w:val="001B7A78"/>
    <w:rsid w:val="001C0B67"/>
    <w:rsid w:val="001C3F9E"/>
    <w:rsid w:val="001C6022"/>
    <w:rsid w:val="001C6180"/>
    <w:rsid w:val="001D4E3D"/>
    <w:rsid w:val="001E58F3"/>
    <w:rsid w:val="001E6362"/>
    <w:rsid w:val="001E6FBB"/>
    <w:rsid w:val="001E7D0F"/>
    <w:rsid w:val="001F7E12"/>
    <w:rsid w:val="00200CFE"/>
    <w:rsid w:val="00200D98"/>
    <w:rsid w:val="00201903"/>
    <w:rsid w:val="00206710"/>
    <w:rsid w:val="00206CF0"/>
    <w:rsid w:val="00215BEB"/>
    <w:rsid w:val="00220F9F"/>
    <w:rsid w:val="00226178"/>
    <w:rsid w:val="002266C2"/>
    <w:rsid w:val="00227A04"/>
    <w:rsid w:val="00233F91"/>
    <w:rsid w:val="00234952"/>
    <w:rsid w:val="00245A40"/>
    <w:rsid w:val="00257579"/>
    <w:rsid w:val="00257ED1"/>
    <w:rsid w:val="002651F4"/>
    <w:rsid w:val="00274899"/>
    <w:rsid w:val="00277F44"/>
    <w:rsid w:val="00284567"/>
    <w:rsid w:val="002876B4"/>
    <w:rsid w:val="00287CBA"/>
    <w:rsid w:val="0029261A"/>
    <w:rsid w:val="00292968"/>
    <w:rsid w:val="00293B50"/>
    <w:rsid w:val="00294978"/>
    <w:rsid w:val="002971B3"/>
    <w:rsid w:val="002A0537"/>
    <w:rsid w:val="002A0BB6"/>
    <w:rsid w:val="002A48A5"/>
    <w:rsid w:val="002A6CE3"/>
    <w:rsid w:val="002A7A66"/>
    <w:rsid w:val="002B689E"/>
    <w:rsid w:val="002C44B1"/>
    <w:rsid w:val="002D0978"/>
    <w:rsid w:val="002D31FD"/>
    <w:rsid w:val="002D3BAD"/>
    <w:rsid w:val="002D5F88"/>
    <w:rsid w:val="002D77C8"/>
    <w:rsid w:val="002E0D96"/>
    <w:rsid w:val="002E429B"/>
    <w:rsid w:val="002E7C29"/>
    <w:rsid w:val="002F037D"/>
    <w:rsid w:val="002F3FA6"/>
    <w:rsid w:val="00301626"/>
    <w:rsid w:val="003029C4"/>
    <w:rsid w:val="00305EFA"/>
    <w:rsid w:val="00314771"/>
    <w:rsid w:val="00314F43"/>
    <w:rsid w:val="0032431B"/>
    <w:rsid w:val="00333573"/>
    <w:rsid w:val="00334305"/>
    <w:rsid w:val="00341DC9"/>
    <w:rsid w:val="00362E81"/>
    <w:rsid w:val="00364129"/>
    <w:rsid w:val="00374F07"/>
    <w:rsid w:val="00380E48"/>
    <w:rsid w:val="00384993"/>
    <w:rsid w:val="00385CAE"/>
    <w:rsid w:val="00393769"/>
    <w:rsid w:val="003939C3"/>
    <w:rsid w:val="003945D2"/>
    <w:rsid w:val="0039751C"/>
    <w:rsid w:val="00397D83"/>
    <w:rsid w:val="003A06F1"/>
    <w:rsid w:val="003A4978"/>
    <w:rsid w:val="003B07F6"/>
    <w:rsid w:val="003B25D9"/>
    <w:rsid w:val="003B3C03"/>
    <w:rsid w:val="003B3E27"/>
    <w:rsid w:val="003C3AB3"/>
    <w:rsid w:val="003C5FE7"/>
    <w:rsid w:val="003C68F0"/>
    <w:rsid w:val="003C78BF"/>
    <w:rsid w:val="003E30C8"/>
    <w:rsid w:val="003E6E83"/>
    <w:rsid w:val="004041A7"/>
    <w:rsid w:val="004051C6"/>
    <w:rsid w:val="00406589"/>
    <w:rsid w:val="00413AC9"/>
    <w:rsid w:val="004157B3"/>
    <w:rsid w:val="0041581C"/>
    <w:rsid w:val="0041704B"/>
    <w:rsid w:val="004254C0"/>
    <w:rsid w:val="00432010"/>
    <w:rsid w:val="00447760"/>
    <w:rsid w:val="0045212B"/>
    <w:rsid w:val="004553BE"/>
    <w:rsid w:val="004557B6"/>
    <w:rsid w:val="00463C32"/>
    <w:rsid w:val="00471144"/>
    <w:rsid w:val="004815DE"/>
    <w:rsid w:val="00482692"/>
    <w:rsid w:val="0048370C"/>
    <w:rsid w:val="00486786"/>
    <w:rsid w:val="00497A90"/>
    <w:rsid w:val="004A0B86"/>
    <w:rsid w:val="004A3DBB"/>
    <w:rsid w:val="004B24B3"/>
    <w:rsid w:val="004B3984"/>
    <w:rsid w:val="004C1720"/>
    <w:rsid w:val="004C18AD"/>
    <w:rsid w:val="004C7A4A"/>
    <w:rsid w:val="004D0D15"/>
    <w:rsid w:val="004D2371"/>
    <w:rsid w:val="004D7B7E"/>
    <w:rsid w:val="004D7C67"/>
    <w:rsid w:val="004E4C72"/>
    <w:rsid w:val="004E5032"/>
    <w:rsid w:val="004F2D73"/>
    <w:rsid w:val="004F40A0"/>
    <w:rsid w:val="004F5BA2"/>
    <w:rsid w:val="0050150B"/>
    <w:rsid w:val="00502F9E"/>
    <w:rsid w:val="00504EB7"/>
    <w:rsid w:val="0051387C"/>
    <w:rsid w:val="005154EE"/>
    <w:rsid w:val="00521DB1"/>
    <w:rsid w:val="00522649"/>
    <w:rsid w:val="00522A3D"/>
    <w:rsid w:val="00533309"/>
    <w:rsid w:val="005355B9"/>
    <w:rsid w:val="005517EC"/>
    <w:rsid w:val="00554CB9"/>
    <w:rsid w:val="00555754"/>
    <w:rsid w:val="00564AA1"/>
    <w:rsid w:val="00565E59"/>
    <w:rsid w:val="005778A3"/>
    <w:rsid w:val="00577EAC"/>
    <w:rsid w:val="00580A34"/>
    <w:rsid w:val="00585BAC"/>
    <w:rsid w:val="00587BFA"/>
    <w:rsid w:val="00591380"/>
    <w:rsid w:val="00591732"/>
    <w:rsid w:val="00592997"/>
    <w:rsid w:val="00592B00"/>
    <w:rsid w:val="0059531D"/>
    <w:rsid w:val="005A6784"/>
    <w:rsid w:val="005A67B8"/>
    <w:rsid w:val="005B2566"/>
    <w:rsid w:val="005B481E"/>
    <w:rsid w:val="005C13A8"/>
    <w:rsid w:val="005D279F"/>
    <w:rsid w:val="005D7492"/>
    <w:rsid w:val="005E51E7"/>
    <w:rsid w:val="005F1D03"/>
    <w:rsid w:val="005F41B8"/>
    <w:rsid w:val="00602FF6"/>
    <w:rsid w:val="00605528"/>
    <w:rsid w:val="00611FCE"/>
    <w:rsid w:val="00613888"/>
    <w:rsid w:val="006232BD"/>
    <w:rsid w:val="00626188"/>
    <w:rsid w:val="00630A38"/>
    <w:rsid w:val="00633D60"/>
    <w:rsid w:val="0063450C"/>
    <w:rsid w:val="00637E6F"/>
    <w:rsid w:val="00642042"/>
    <w:rsid w:val="00645EFB"/>
    <w:rsid w:val="00654E0F"/>
    <w:rsid w:val="0065666C"/>
    <w:rsid w:val="00663FD3"/>
    <w:rsid w:val="00666BA7"/>
    <w:rsid w:val="00670513"/>
    <w:rsid w:val="00670A3E"/>
    <w:rsid w:val="00672B4C"/>
    <w:rsid w:val="006835D4"/>
    <w:rsid w:val="0069059A"/>
    <w:rsid w:val="006A33B5"/>
    <w:rsid w:val="006A4781"/>
    <w:rsid w:val="006B074A"/>
    <w:rsid w:val="006B36B6"/>
    <w:rsid w:val="006C311E"/>
    <w:rsid w:val="006D43A0"/>
    <w:rsid w:val="006D448A"/>
    <w:rsid w:val="006D59A1"/>
    <w:rsid w:val="006D7E9C"/>
    <w:rsid w:val="006E6F32"/>
    <w:rsid w:val="006F17D1"/>
    <w:rsid w:val="006F58CF"/>
    <w:rsid w:val="00701380"/>
    <w:rsid w:val="00702F9E"/>
    <w:rsid w:val="007054E6"/>
    <w:rsid w:val="007059C7"/>
    <w:rsid w:val="007107CA"/>
    <w:rsid w:val="007116C7"/>
    <w:rsid w:val="007127ED"/>
    <w:rsid w:val="00714D8F"/>
    <w:rsid w:val="007161C2"/>
    <w:rsid w:val="007267BB"/>
    <w:rsid w:val="00732CBB"/>
    <w:rsid w:val="00740790"/>
    <w:rsid w:val="00740BA0"/>
    <w:rsid w:val="00741831"/>
    <w:rsid w:val="00742835"/>
    <w:rsid w:val="007445F7"/>
    <w:rsid w:val="00744E85"/>
    <w:rsid w:val="007526D1"/>
    <w:rsid w:val="00752CD1"/>
    <w:rsid w:val="00753C71"/>
    <w:rsid w:val="007558C5"/>
    <w:rsid w:val="00755BA1"/>
    <w:rsid w:val="007628C3"/>
    <w:rsid w:val="007641EC"/>
    <w:rsid w:val="007647BA"/>
    <w:rsid w:val="007723B1"/>
    <w:rsid w:val="00774A86"/>
    <w:rsid w:val="00775C49"/>
    <w:rsid w:val="00791FBE"/>
    <w:rsid w:val="0079480B"/>
    <w:rsid w:val="007A06B6"/>
    <w:rsid w:val="007A307D"/>
    <w:rsid w:val="007C062D"/>
    <w:rsid w:val="007C188F"/>
    <w:rsid w:val="007C3987"/>
    <w:rsid w:val="007C4C46"/>
    <w:rsid w:val="007E0473"/>
    <w:rsid w:val="007E52A2"/>
    <w:rsid w:val="007F3FCF"/>
    <w:rsid w:val="007F6377"/>
    <w:rsid w:val="00823CDA"/>
    <w:rsid w:val="0082553A"/>
    <w:rsid w:val="00842EDE"/>
    <w:rsid w:val="00846361"/>
    <w:rsid w:val="00855903"/>
    <w:rsid w:val="0086327C"/>
    <w:rsid w:val="008666A6"/>
    <w:rsid w:val="00873A4E"/>
    <w:rsid w:val="00882F4A"/>
    <w:rsid w:val="00887868"/>
    <w:rsid w:val="00890985"/>
    <w:rsid w:val="00890F59"/>
    <w:rsid w:val="00891890"/>
    <w:rsid w:val="00894856"/>
    <w:rsid w:val="0089499F"/>
    <w:rsid w:val="00895888"/>
    <w:rsid w:val="008A02CA"/>
    <w:rsid w:val="008A672F"/>
    <w:rsid w:val="008A7BF8"/>
    <w:rsid w:val="008B0D7E"/>
    <w:rsid w:val="008B1682"/>
    <w:rsid w:val="008C017B"/>
    <w:rsid w:val="008C137B"/>
    <w:rsid w:val="008D7C14"/>
    <w:rsid w:val="008E08CA"/>
    <w:rsid w:val="008E225D"/>
    <w:rsid w:val="008E2A24"/>
    <w:rsid w:val="008F234A"/>
    <w:rsid w:val="008F4F99"/>
    <w:rsid w:val="008F6B58"/>
    <w:rsid w:val="00903DD9"/>
    <w:rsid w:val="00907821"/>
    <w:rsid w:val="00921244"/>
    <w:rsid w:val="009229AB"/>
    <w:rsid w:val="009241E6"/>
    <w:rsid w:val="00924FFF"/>
    <w:rsid w:val="009261E2"/>
    <w:rsid w:val="00935F84"/>
    <w:rsid w:val="00942D7E"/>
    <w:rsid w:val="00942DA1"/>
    <w:rsid w:val="00943066"/>
    <w:rsid w:val="0094692D"/>
    <w:rsid w:val="009615C3"/>
    <w:rsid w:val="00961B13"/>
    <w:rsid w:val="00962A94"/>
    <w:rsid w:val="00970585"/>
    <w:rsid w:val="00970EBD"/>
    <w:rsid w:val="00972128"/>
    <w:rsid w:val="00973D00"/>
    <w:rsid w:val="00983A74"/>
    <w:rsid w:val="0098431C"/>
    <w:rsid w:val="00985674"/>
    <w:rsid w:val="00990A8A"/>
    <w:rsid w:val="00991528"/>
    <w:rsid w:val="009916A1"/>
    <w:rsid w:val="00992DA4"/>
    <w:rsid w:val="00994884"/>
    <w:rsid w:val="0099494C"/>
    <w:rsid w:val="009952D6"/>
    <w:rsid w:val="0099775A"/>
    <w:rsid w:val="009A49B1"/>
    <w:rsid w:val="009B62AC"/>
    <w:rsid w:val="009C0B42"/>
    <w:rsid w:val="009D318B"/>
    <w:rsid w:val="009D6976"/>
    <w:rsid w:val="009E25DC"/>
    <w:rsid w:val="009F060F"/>
    <w:rsid w:val="009F1BFC"/>
    <w:rsid w:val="009F2590"/>
    <w:rsid w:val="009F6464"/>
    <w:rsid w:val="00A076CC"/>
    <w:rsid w:val="00A077A8"/>
    <w:rsid w:val="00A130FF"/>
    <w:rsid w:val="00A15117"/>
    <w:rsid w:val="00A469D7"/>
    <w:rsid w:val="00A47B51"/>
    <w:rsid w:val="00A52A99"/>
    <w:rsid w:val="00A56B2E"/>
    <w:rsid w:val="00A61179"/>
    <w:rsid w:val="00A63F3A"/>
    <w:rsid w:val="00A670BF"/>
    <w:rsid w:val="00A80126"/>
    <w:rsid w:val="00A83C97"/>
    <w:rsid w:val="00A83EE2"/>
    <w:rsid w:val="00A920DE"/>
    <w:rsid w:val="00A934D5"/>
    <w:rsid w:val="00A95152"/>
    <w:rsid w:val="00AA083D"/>
    <w:rsid w:val="00AA3DD6"/>
    <w:rsid w:val="00AA7235"/>
    <w:rsid w:val="00AA7D66"/>
    <w:rsid w:val="00AB4145"/>
    <w:rsid w:val="00AB698A"/>
    <w:rsid w:val="00AC5A28"/>
    <w:rsid w:val="00AD7C29"/>
    <w:rsid w:val="00AE0F7A"/>
    <w:rsid w:val="00AE1B66"/>
    <w:rsid w:val="00AF2737"/>
    <w:rsid w:val="00AF6104"/>
    <w:rsid w:val="00AF6F2F"/>
    <w:rsid w:val="00B0076F"/>
    <w:rsid w:val="00B01370"/>
    <w:rsid w:val="00B0448C"/>
    <w:rsid w:val="00B10BE6"/>
    <w:rsid w:val="00B1121D"/>
    <w:rsid w:val="00B11AF8"/>
    <w:rsid w:val="00B207C9"/>
    <w:rsid w:val="00B251F0"/>
    <w:rsid w:val="00B27343"/>
    <w:rsid w:val="00B33881"/>
    <w:rsid w:val="00B3443B"/>
    <w:rsid w:val="00B36DA3"/>
    <w:rsid w:val="00B4034A"/>
    <w:rsid w:val="00B44172"/>
    <w:rsid w:val="00B46BDF"/>
    <w:rsid w:val="00B50563"/>
    <w:rsid w:val="00B55CDA"/>
    <w:rsid w:val="00B617C8"/>
    <w:rsid w:val="00B62FA5"/>
    <w:rsid w:val="00B65AF9"/>
    <w:rsid w:val="00B7390B"/>
    <w:rsid w:val="00B8223A"/>
    <w:rsid w:val="00B90BCE"/>
    <w:rsid w:val="00B93208"/>
    <w:rsid w:val="00BA6BCF"/>
    <w:rsid w:val="00BB01FA"/>
    <w:rsid w:val="00BB0A68"/>
    <w:rsid w:val="00BE2E13"/>
    <w:rsid w:val="00BE2FEC"/>
    <w:rsid w:val="00BE59B5"/>
    <w:rsid w:val="00BE633F"/>
    <w:rsid w:val="00C00FED"/>
    <w:rsid w:val="00C04358"/>
    <w:rsid w:val="00C05663"/>
    <w:rsid w:val="00C1009C"/>
    <w:rsid w:val="00C11F97"/>
    <w:rsid w:val="00C14D67"/>
    <w:rsid w:val="00C20A41"/>
    <w:rsid w:val="00C40DE2"/>
    <w:rsid w:val="00C43896"/>
    <w:rsid w:val="00C447A2"/>
    <w:rsid w:val="00C63122"/>
    <w:rsid w:val="00C64215"/>
    <w:rsid w:val="00C723B4"/>
    <w:rsid w:val="00C725B6"/>
    <w:rsid w:val="00C851C0"/>
    <w:rsid w:val="00C878F4"/>
    <w:rsid w:val="00C92875"/>
    <w:rsid w:val="00C9553D"/>
    <w:rsid w:val="00CA2C7F"/>
    <w:rsid w:val="00CA3F9C"/>
    <w:rsid w:val="00CA516E"/>
    <w:rsid w:val="00CB0142"/>
    <w:rsid w:val="00CB141E"/>
    <w:rsid w:val="00CB2BEE"/>
    <w:rsid w:val="00CB2CED"/>
    <w:rsid w:val="00CB2E69"/>
    <w:rsid w:val="00CB3DC7"/>
    <w:rsid w:val="00CB7B4E"/>
    <w:rsid w:val="00CC74B9"/>
    <w:rsid w:val="00CC74BA"/>
    <w:rsid w:val="00CE10CB"/>
    <w:rsid w:val="00CE3A12"/>
    <w:rsid w:val="00CE5130"/>
    <w:rsid w:val="00CE6893"/>
    <w:rsid w:val="00CE7A1B"/>
    <w:rsid w:val="00CE7F68"/>
    <w:rsid w:val="00CF46D0"/>
    <w:rsid w:val="00CF79C0"/>
    <w:rsid w:val="00D03907"/>
    <w:rsid w:val="00D06C0A"/>
    <w:rsid w:val="00D070AD"/>
    <w:rsid w:val="00D07110"/>
    <w:rsid w:val="00D154F0"/>
    <w:rsid w:val="00D17AEF"/>
    <w:rsid w:val="00D23D47"/>
    <w:rsid w:val="00D3154D"/>
    <w:rsid w:val="00D33E67"/>
    <w:rsid w:val="00D3491E"/>
    <w:rsid w:val="00D410B4"/>
    <w:rsid w:val="00D4363D"/>
    <w:rsid w:val="00D47EF3"/>
    <w:rsid w:val="00D50110"/>
    <w:rsid w:val="00D51BBD"/>
    <w:rsid w:val="00D52AB3"/>
    <w:rsid w:val="00D649B6"/>
    <w:rsid w:val="00D66F72"/>
    <w:rsid w:val="00D84326"/>
    <w:rsid w:val="00D92CD6"/>
    <w:rsid w:val="00D977BA"/>
    <w:rsid w:val="00DA1C3C"/>
    <w:rsid w:val="00DB0D0A"/>
    <w:rsid w:val="00DC32AE"/>
    <w:rsid w:val="00DD35D6"/>
    <w:rsid w:val="00DE0A69"/>
    <w:rsid w:val="00DE257D"/>
    <w:rsid w:val="00DE380E"/>
    <w:rsid w:val="00DE6DB7"/>
    <w:rsid w:val="00DE7E86"/>
    <w:rsid w:val="00DF0F64"/>
    <w:rsid w:val="00E14590"/>
    <w:rsid w:val="00E1605B"/>
    <w:rsid w:val="00E2130D"/>
    <w:rsid w:val="00E25F11"/>
    <w:rsid w:val="00E2772B"/>
    <w:rsid w:val="00E3114B"/>
    <w:rsid w:val="00E340FD"/>
    <w:rsid w:val="00E37DA5"/>
    <w:rsid w:val="00E41B99"/>
    <w:rsid w:val="00E4391A"/>
    <w:rsid w:val="00E4460F"/>
    <w:rsid w:val="00E44BB1"/>
    <w:rsid w:val="00E46431"/>
    <w:rsid w:val="00E46878"/>
    <w:rsid w:val="00E52AA1"/>
    <w:rsid w:val="00E558FB"/>
    <w:rsid w:val="00E70C1B"/>
    <w:rsid w:val="00E72A84"/>
    <w:rsid w:val="00E74FFC"/>
    <w:rsid w:val="00E80B3E"/>
    <w:rsid w:val="00E9530F"/>
    <w:rsid w:val="00EA0691"/>
    <w:rsid w:val="00EA2704"/>
    <w:rsid w:val="00EA3BF4"/>
    <w:rsid w:val="00EB2C8A"/>
    <w:rsid w:val="00EB3A1C"/>
    <w:rsid w:val="00EB4667"/>
    <w:rsid w:val="00EC267D"/>
    <w:rsid w:val="00EC640E"/>
    <w:rsid w:val="00EC69A5"/>
    <w:rsid w:val="00ED48AB"/>
    <w:rsid w:val="00ED7714"/>
    <w:rsid w:val="00ED7C13"/>
    <w:rsid w:val="00EF41D8"/>
    <w:rsid w:val="00F00CCB"/>
    <w:rsid w:val="00F045C7"/>
    <w:rsid w:val="00F069E7"/>
    <w:rsid w:val="00F071AA"/>
    <w:rsid w:val="00F10813"/>
    <w:rsid w:val="00F15A34"/>
    <w:rsid w:val="00F21586"/>
    <w:rsid w:val="00F35361"/>
    <w:rsid w:val="00F36CBC"/>
    <w:rsid w:val="00F46F7C"/>
    <w:rsid w:val="00F53A60"/>
    <w:rsid w:val="00F620CF"/>
    <w:rsid w:val="00F65F5A"/>
    <w:rsid w:val="00F66D3F"/>
    <w:rsid w:val="00F76A70"/>
    <w:rsid w:val="00F77887"/>
    <w:rsid w:val="00F816AB"/>
    <w:rsid w:val="00F83608"/>
    <w:rsid w:val="00F847A5"/>
    <w:rsid w:val="00F91FC8"/>
    <w:rsid w:val="00FB7D15"/>
    <w:rsid w:val="00FC4F3B"/>
    <w:rsid w:val="00FC6246"/>
    <w:rsid w:val="00FD134E"/>
    <w:rsid w:val="00FD4400"/>
    <w:rsid w:val="00FD5E00"/>
    <w:rsid w:val="00FD5FDC"/>
    <w:rsid w:val="00FE27AA"/>
    <w:rsid w:val="00FE64CF"/>
    <w:rsid w:val="00FF5A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40D55"/>
  <w14:defaultImageDpi w14:val="32767"/>
  <w15:chartTrackingRefBased/>
  <w15:docId w15:val="{BE4E7D28-ADF9-5347-B8FE-1BAE59826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212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6A6"/>
    <w:pPr>
      <w:ind w:left="720"/>
      <w:contextualSpacing/>
    </w:pPr>
    <w:rPr>
      <w:rFonts w:asciiTheme="minorHAnsi" w:eastAsia="MS Mincho" w:hAnsiTheme="minorHAnsi" w:cstheme="minorBidi"/>
      <w:lang w:eastAsia="en-US"/>
    </w:rPr>
  </w:style>
  <w:style w:type="paragraph" w:styleId="Bibliography">
    <w:name w:val="Bibliography"/>
    <w:basedOn w:val="Normal"/>
    <w:next w:val="Normal"/>
    <w:uiPriority w:val="37"/>
    <w:unhideWhenUsed/>
    <w:rsid w:val="00891890"/>
    <w:pPr>
      <w:tabs>
        <w:tab w:val="left" w:pos="260"/>
      </w:tabs>
      <w:spacing w:line="480" w:lineRule="auto"/>
      <w:ind w:left="264" w:hanging="264"/>
    </w:pPr>
    <w:rPr>
      <w:rFonts w:asciiTheme="minorHAnsi" w:eastAsia="MS Mincho" w:hAnsiTheme="minorHAnsi" w:cstheme="minorBidi"/>
      <w:lang w:eastAsia="en-US"/>
    </w:rPr>
  </w:style>
  <w:style w:type="paragraph" w:styleId="BalloonText">
    <w:name w:val="Balloon Text"/>
    <w:basedOn w:val="Normal"/>
    <w:link w:val="BalloonTextChar"/>
    <w:uiPriority w:val="99"/>
    <w:semiHidden/>
    <w:unhideWhenUsed/>
    <w:rsid w:val="00045CB8"/>
    <w:rPr>
      <w:rFonts w:eastAsia="MS Mincho"/>
      <w:sz w:val="18"/>
      <w:szCs w:val="18"/>
      <w:lang w:eastAsia="en-US"/>
    </w:rPr>
  </w:style>
  <w:style w:type="character" w:customStyle="1" w:styleId="BalloonTextChar">
    <w:name w:val="Balloon Text Char"/>
    <w:basedOn w:val="DefaultParagraphFont"/>
    <w:link w:val="BalloonText"/>
    <w:uiPriority w:val="99"/>
    <w:semiHidden/>
    <w:rsid w:val="00045CB8"/>
    <w:rPr>
      <w:rFonts w:ascii="Times New Roman" w:eastAsia="MS Mincho" w:hAnsi="Times New Roman" w:cs="Times New Roman"/>
      <w:sz w:val="18"/>
      <w:szCs w:val="18"/>
    </w:rPr>
  </w:style>
  <w:style w:type="character" w:styleId="Hyperlink">
    <w:name w:val="Hyperlink"/>
    <w:basedOn w:val="DefaultParagraphFont"/>
    <w:uiPriority w:val="99"/>
    <w:unhideWhenUsed/>
    <w:rsid w:val="008F234A"/>
    <w:rPr>
      <w:color w:val="0563C1" w:themeColor="hyperlink"/>
      <w:u w:val="single"/>
    </w:rPr>
  </w:style>
  <w:style w:type="paragraph" w:styleId="NormalWeb">
    <w:name w:val="Normal (Web)"/>
    <w:basedOn w:val="Normal"/>
    <w:uiPriority w:val="99"/>
    <w:semiHidden/>
    <w:unhideWhenUsed/>
    <w:rsid w:val="00943066"/>
    <w:pPr>
      <w:spacing w:before="100" w:beforeAutospacing="1" w:after="100" w:afterAutospacing="1"/>
    </w:pPr>
  </w:style>
  <w:style w:type="character" w:styleId="PlaceholderText">
    <w:name w:val="Placeholder Text"/>
    <w:basedOn w:val="DefaultParagraphFont"/>
    <w:uiPriority w:val="99"/>
    <w:semiHidden/>
    <w:rsid w:val="00B90BCE"/>
    <w:rPr>
      <w:color w:val="808080"/>
    </w:rPr>
  </w:style>
  <w:style w:type="paragraph" w:styleId="Revision">
    <w:name w:val="Revision"/>
    <w:hidden/>
    <w:uiPriority w:val="99"/>
    <w:semiHidden/>
    <w:rsid w:val="008D7C14"/>
    <w:rPr>
      <w:rFonts w:ascii="Times New Roman" w:eastAsia="Times New Roman" w:hAnsi="Times New Roman" w:cs="Times New Roman"/>
      <w:lang w:eastAsia="en-GB"/>
    </w:rPr>
  </w:style>
  <w:style w:type="paragraph" w:styleId="Header">
    <w:name w:val="header"/>
    <w:basedOn w:val="Normal"/>
    <w:link w:val="HeaderChar"/>
    <w:uiPriority w:val="99"/>
    <w:unhideWhenUsed/>
    <w:rsid w:val="00C05663"/>
    <w:pPr>
      <w:tabs>
        <w:tab w:val="center" w:pos="4680"/>
        <w:tab w:val="right" w:pos="9360"/>
      </w:tabs>
    </w:pPr>
  </w:style>
  <w:style w:type="character" w:customStyle="1" w:styleId="HeaderChar">
    <w:name w:val="Header Char"/>
    <w:basedOn w:val="DefaultParagraphFont"/>
    <w:link w:val="Header"/>
    <w:uiPriority w:val="99"/>
    <w:rsid w:val="00C05663"/>
    <w:rPr>
      <w:rFonts w:ascii="Times New Roman" w:eastAsia="Times New Roman" w:hAnsi="Times New Roman" w:cs="Times New Roman"/>
      <w:lang w:eastAsia="en-GB"/>
    </w:rPr>
  </w:style>
  <w:style w:type="paragraph" w:styleId="Footer">
    <w:name w:val="footer"/>
    <w:basedOn w:val="Normal"/>
    <w:link w:val="FooterChar"/>
    <w:uiPriority w:val="99"/>
    <w:unhideWhenUsed/>
    <w:rsid w:val="00C05663"/>
    <w:pPr>
      <w:tabs>
        <w:tab w:val="center" w:pos="4680"/>
        <w:tab w:val="right" w:pos="9360"/>
      </w:tabs>
    </w:pPr>
  </w:style>
  <w:style w:type="character" w:customStyle="1" w:styleId="FooterChar">
    <w:name w:val="Footer Char"/>
    <w:basedOn w:val="DefaultParagraphFont"/>
    <w:link w:val="Footer"/>
    <w:uiPriority w:val="99"/>
    <w:rsid w:val="00C05663"/>
    <w:rPr>
      <w:rFonts w:ascii="Times New Roman" w:eastAsia="Times New Roman" w:hAnsi="Times New Roman" w:cs="Times New Roman"/>
      <w:lang w:eastAsia="en-GB"/>
    </w:rPr>
  </w:style>
  <w:style w:type="table" w:styleId="TableGrid">
    <w:name w:val="Table Grid"/>
    <w:basedOn w:val="TableNormal"/>
    <w:uiPriority w:val="39"/>
    <w:rsid w:val="00F36C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B68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B689E"/>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9584661">
      <w:bodyDiv w:val="1"/>
      <w:marLeft w:val="0"/>
      <w:marRight w:val="0"/>
      <w:marTop w:val="0"/>
      <w:marBottom w:val="0"/>
      <w:divBdr>
        <w:top w:val="none" w:sz="0" w:space="0" w:color="auto"/>
        <w:left w:val="none" w:sz="0" w:space="0" w:color="auto"/>
        <w:bottom w:val="none" w:sz="0" w:space="0" w:color="auto"/>
        <w:right w:val="none" w:sz="0" w:space="0" w:color="auto"/>
      </w:divBdr>
    </w:div>
    <w:div w:id="453795844">
      <w:bodyDiv w:val="1"/>
      <w:marLeft w:val="0"/>
      <w:marRight w:val="0"/>
      <w:marTop w:val="0"/>
      <w:marBottom w:val="0"/>
      <w:divBdr>
        <w:top w:val="none" w:sz="0" w:space="0" w:color="auto"/>
        <w:left w:val="none" w:sz="0" w:space="0" w:color="auto"/>
        <w:bottom w:val="none" w:sz="0" w:space="0" w:color="auto"/>
        <w:right w:val="none" w:sz="0" w:space="0" w:color="auto"/>
      </w:divBdr>
    </w:div>
    <w:div w:id="627783351">
      <w:bodyDiv w:val="1"/>
      <w:marLeft w:val="0"/>
      <w:marRight w:val="0"/>
      <w:marTop w:val="0"/>
      <w:marBottom w:val="0"/>
      <w:divBdr>
        <w:top w:val="none" w:sz="0" w:space="0" w:color="auto"/>
        <w:left w:val="none" w:sz="0" w:space="0" w:color="auto"/>
        <w:bottom w:val="none" w:sz="0" w:space="0" w:color="auto"/>
        <w:right w:val="none" w:sz="0" w:space="0" w:color="auto"/>
      </w:divBdr>
    </w:div>
    <w:div w:id="630673993">
      <w:bodyDiv w:val="1"/>
      <w:marLeft w:val="0"/>
      <w:marRight w:val="0"/>
      <w:marTop w:val="0"/>
      <w:marBottom w:val="0"/>
      <w:divBdr>
        <w:top w:val="none" w:sz="0" w:space="0" w:color="auto"/>
        <w:left w:val="none" w:sz="0" w:space="0" w:color="auto"/>
        <w:bottom w:val="none" w:sz="0" w:space="0" w:color="auto"/>
        <w:right w:val="none" w:sz="0" w:space="0" w:color="auto"/>
      </w:divBdr>
    </w:div>
    <w:div w:id="842738956">
      <w:bodyDiv w:val="1"/>
      <w:marLeft w:val="0"/>
      <w:marRight w:val="0"/>
      <w:marTop w:val="0"/>
      <w:marBottom w:val="0"/>
      <w:divBdr>
        <w:top w:val="none" w:sz="0" w:space="0" w:color="auto"/>
        <w:left w:val="none" w:sz="0" w:space="0" w:color="auto"/>
        <w:bottom w:val="none" w:sz="0" w:space="0" w:color="auto"/>
        <w:right w:val="none" w:sz="0" w:space="0" w:color="auto"/>
      </w:divBdr>
    </w:div>
    <w:div w:id="988479980">
      <w:bodyDiv w:val="1"/>
      <w:marLeft w:val="0"/>
      <w:marRight w:val="0"/>
      <w:marTop w:val="0"/>
      <w:marBottom w:val="0"/>
      <w:divBdr>
        <w:top w:val="none" w:sz="0" w:space="0" w:color="auto"/>
        <w:left w:val="none" w:sz="0" w:space="0" w:color="auto"/>
        <w:bottom w:val="none" w:sz="0" w:space="0" w:color="auto"/>
        <w:right w:val="none" w:sz="0" w:space="0" w:color="auto"/>
      </w:divBdr>
    </w:div>
    <w:div w:id="1453668914">
      <w:bodyDiv w:val="1"/>
      <w:marLeft w:val="0"/>
      <w:marRight w:val="0"/>
      <w:marTop w:val="0"/>
      <w:marBottom w:val="0"/>
      <w:divBdr>
        <w:top w:val="none" w:sz="0" w:space="0" w:color="auto"/>
        <w:left w:val="none" w:sz="0" w:space="0" w:color="auto"/>
        <w:bottom w:val="none" w:sz="0" w:space="0" w:color="auto"/>
        <w:right w:val="none" w:sz="0" w:space="0" w:color="auto"/>
      </w:divBdr>
    </w:div>
    <w:div w:id="1459060286">
      <w:bodyDiv w:val="1"/>
      <w:marLeft w:val="0"/>
      <w:marRight w:val="0"/>
      <w:marTop w:val="0"/>
      <w:marBottom w:val="0"/>
      <w:divBdr>
        <w:top w:val="none" w:sz="0" w:space="0" w:color="auto"/>
        <w:left w:val="none" w:sz="0" w:space="0" w:color="auto"/>
        <w:bottom w:val="none" w:sz="0" w:space="0" w:color="auto"/>
        <w:right w:val="none" w:sz="0" w:space="0" w:color="auto"/>
      </w:divBdr>
    </w:div>
    <w:div w:id="1529175270">
      <w:bodyDiv w:val="1"/>
      <w:marLeft w:val="0"/>
      <w:marRight w:val="0"/>
      <w:marTop w:val="0"/>
      <w:marBottom w:val="0"/>
      <w:divBdr>
        <w:top w:val="none" w:sz="0" w:space="0" w:color="auto"/>
        <w:left w:val="none" w:sz="0" w:space="0" w:color="auto"/>
        <w:bottom w:val="none" w:sz="0" w:space="0" w:color="auto"/>
        <w:right w:val="none" w:sz="0" w:space="0" w:color="auto"/>
      </w:divBdr>
    </w:div>
    <w:div w:id="1547451275">
      <w:bodyDiv w:val="1"/>
      <w:marLeft w:val="0"/>
      <w:marRight w:val="0"/>
      <w:marTop w:val="0"/>
      <w:marBottom w:val="0"/>
      <w:divBdr>
        <w:top w:val="none" w:sz="0" w:space="0" w:color="auto"/>
        <w:left w:val="none" w:sz="0" w:space="0" w:color="auto"/>
        <w:bottom w:val="none" w:sz="0" w:space="0" w:color="auto"/>
        <w:right w:val="none" w:sz="0" w:space="0" w:color="auto"/>
      </w:divBdr>
    </w:div>
    <w:div w:id="1665159051">
      <w:bodyDiv w:val="1"/>
      <w:marLeft w:val="0"/>
      <w:marRight w:val="0"/>
      <w:marTop w:val="0"/>
      <w:marBottom w:val="0"/>
      <w:divBdr>
        <w:top w:val="none" w:sz="0" w:space="0" w:color="auto"/>
        <w:left w:val="none" w:sz="0" w:space="0" w:color="auto"/>
        <w:bottom w:val="none" w:sz="0" w:space="0" w:color="auto"/>
        <w:right w:val="none" w:sz="0" w:space="0" w:color="auto"/>
      </w:divBdr>
      <w:divsChild>
        <w:div w:id="1605183804">
          <w:marLeft w:val="0"/>
          <w:marRight w:val="0"/>
          <w:marTop w:val="0"/>
          <w:marBottom w:val="0"/>
          <w:divBdr>
            <w:top w:val="none" w:sz="0" w:space="0" w:color="auto"/>
            <w:left w:val="none" w:sz="0" w:space="0" w:color="auto"/>
            <w:bottom w:val="none" w:sz="0" w:space="0" w:color="auto"/>
            <w:right w:val="none" w:sz="0" w:space="0" w:color="auto"/>
          </w:divBdr>
        </w:div>
        <w:div w:id="2135446457">
          <w:marLeft w:val="0"/>
          <w:marRight w:val="0"/>
          <w:marTop w:val="0"/>
          <w:marBottom w:val="0"/>
          <w:divBdr>
            <w:top w:val="none" w:sz="0" w:space="0" w:color="auto"/>
            <w:left w:val="none" w:sz="0" w:space="0" w:color="auto"/>
            <w:bottom w:val="none" w:sz="0" w:space="0" w:color="auto"/>
            <w:right w:val="none" w:sz="0" w:space="0" w:color="auto"/>
          </w:divBdr>
        </w:div>
        <w:div w:id="2003578691">
          <w:marLeft w:val="0"/>
          <w:marRight w:val="0"/>
          <w:marTop w:val="0"/>
          <w:marBottom w:val="0"/>
          <w:divBdr>
            <w:top w:val="none" w:sz="0" w:space="0" w:color="auto"/>
            <w:left w:val="none" w:sz="0" w:space="0" w:color="auto"/>
            <w:bottom w:val="none" w:sz="0" w:space="0" w:color="auto"/>
            <w:right w:val="none" w:sz="0" w:space="0" w:color="auto"/>
          </w:divBdr>
        </w:div>
        <w:div w:id="561060176">
          <w:marLeft w:val="0"/>
          <w:marRight w:val="0"/>
          <w:marTop w:val="0"/>
          <w:marBottom w:val="0"/>
          <w:divBdr>
            <w:top w:val="none" w:sz="0" w:space="0" w:color="auto"/>
            <w:left w:val="none" w:sz="0" w:space="0" w:color="auto"/>
            <w:bottom w:val="none" w:sz="0" w:space="0" w:color="auto"/>
            <w:right w:val="none" w:sz="0" w:space="0" w:color="auto"/>
          </w:divBdr>
        </w:div>
        <w:div w:id="445394334">
          <w:marLeft w:val="0"/>
          <w:marRight w:val="0"/>
          <w:marTop w:val="0"/>
          <w:marBottom w:val="0"/>
          <w:divBdr>
            <w:top w:val="none" w:sz="0" w:space="0" w:color="auto"/>
            <w:left w:val="none" w:sz="0" w:space="0" w:color="auto"/>
            <w:bottom w:val="none" w:sz="0" w:space="0" w:color="auto"/>
            <w:right w:val="none" w:sz="0" w:space="0" w:color="auto"/>
          </w:divBdr>
        </w:div>
        <w:div w:id="446702697">
          <w:marLeft w:val="0"/>
          <w:marRight w:val="0"/>
          <w:marTop w:val="0"/>
          <w:marBottom w:val="0"/>
          <w:divBdr>
            <w:top w:val="none" w:sz="0" w:space="0" w:color="auto"/>
            <w:left w:val="none" w:sz="0" w:space="0" w:color="auto"/>
            <w:bottom w:val="none" w:sz="0" w:space="0" w:color="auto"/>
            <w:right w:val="none" w:sz="0" w:space="0" w:color="auto"/>
          </w:divBdr>
        </w:div>
        <w:div w:id="1548301158">
          <w:marLeft w:val="0"/>
          <w:marRight w:val="0"/>
          <w:marTop w:val="0"/>
          <w:marBottom w:val="0"/>
          <w:divBdr>
            <w:top w:val="none" w:sz="0" w:space="0" w:color="auto"/>
            <w:left w:val="none" w:sz="0" w:space="0" w:color="auto"/>
            <w:bottom w:val="none" w:sz="0" w:space="0" w:color="auto"/>
            <w:right w:val="none" w:sz="0" w:space="0" w:color="auto"/>
          </w:divBdr>
        </w:div>
      </w:divsChild>
    </w:div>
    <w:div w:id="1900822270">
      <w:bodyDiv w:val="1"/>
      <w:marLeft w:val="0"/>
      <w:marRight w:val="0"/>
      <w:marTop w:val="0"/>
      <w:marBottom w:val="0"/>
      <w:divBdr>
        <w:top w:val="none" w:sz="0" w:space="0" w:color="auto"/>
        <w:left w:val="none" w:sz="0" w:space="0" w:color="auto"/>
        <w:bottom w:val="none" w:sz="0" w:space="0" w:color="auto"/>
        <w:right w:val="none" w:sz="0" w:space="0" w:color="auto"/>
      </w:divBdr>
    </w:div>
    <w:div w:id="197494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E2666-785D-3140-B988-D93390367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10</Pages>
  <Words>30262</Words>
  <Characters>172497</Characters>
  <Application>Microsoft Office Word</Application>
  <DocSecurity>0</DocSecurity>
  <Lines>1437</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103</cp:revision>
  <cp:lastPrinted>2019-12-10T15:46:00Z</cp:lastPrinted>
  <dcterms:created xsi:type="dcterms:W3CDTF">2019-12-02T15:20:00Z</dcterms:created>
  <dcterms:modified xsi:type="dcterms:W3CDTF">2019-12-1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ALi0EZy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